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bookmarkStart w:id="0" w:name="_GoBack"/>
      <w:bookmarkEnd w:id="0"/>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1" w:name="_Hlk131574250"/>
    </w:p>
    <w:p w14:paraId="5EA5EDA4" w14:textId="11FC28A8" w:rsidR="00734E6A" w:rsidRPr="004F5BF0" w:rsidRDefault="00734E6A" w:rsidP="002D6A66">
      <w:pPr>
        <w:contextualSpacing/>
        <w:jc w:val="center"/>
        <w:rPr>
          <w:rFonts w:eastAsia="Calibri" w:cs="Times New Roman"/>
          <w:b/>
          <w:bCs/>
          <w:i/>
          <w:iCs/>
          <w:sz w:val="28"/>
          <w:szCs w:val="28"/>
          <w:lang w:val="en-US"/>
        </w:rPr>
      </w:pPr>
      <w:bookmarkStart w:id="2"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EA378C">
        <w:rPr>
          <w:rFonts w:eastAsia="Calibri" w:cs="Times New Roman"/>
          <w:b/>
          <w:bCs/>
          <w:sz w:val="28"/>
          <w:szCs w:val="28"/>
          <w:lang w:val="en-US"/>
        </w:rPr>
        <w:t>PAD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1"/>
    <w:bookmarkEnd w:id="2"/>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3"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3"/>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78812BE7" w14:textId="0E7E45F7" w:rsidR="00A3672B" w:rsidRDefault="00991F6B" w:rsidP="002D6A66">
      <w:pPr>
        <w:contextualSpacing/>
        <w:jc w:val="center"/>
        <w:rPr>
          <w:rFonts w:eastAsia="Calibri" w:cs="Times New Roman"/>
          <w:b/>
          <w:bCs/>
          <w:sz w:val="28"/>
          <w:szCs w:val="28"/>
          <w:lang w:val="en-US"/>
        </w:rPr>
        <w:sectPr w:rsidR="00A3672B" w:rsidSect="007031B0">
          <w:headerReference w:type="default" r:id="rId10"/>
          <w:footerReference w:type="default" r:id="rId11"/>
          <w:footerReference w:type="first" r:id="rId12"/>
          <w:pgSz w:w="11906" w:h="16838" w:code="9"/>
          <w:pgMar w:top="1701" w:right="1701" w:bottom="1701" w:left="1701" w:header="709" w:footer="709" w:gutter="567"/>
          <w:pgNumType w:fmt="lowerRoman" w:start="1"/>
          <w:cols w:space="708"/>
          <w:titlePg/>
          <w:docGrid w:linePitch="360"/>
        </w:sectPr>
      </w:pPr>
      <w:r>
        <w:rPr>
          <w:rFonts w:eastAsia="Calibri" w:cs="Times New Roman"/>
          <w:b/>
          <w:bCs/>
          <w:sz w:val="28"/>
          <w:szCs w:val="28"/>
          <w:lang w:val="en-US"/>
        </w:rPr>
        <w:t>JULI</w:t>
      </w:r>
      <w:r w:rsidR="00734E6A" w:rsidRPr="00734E6A">
        <w:rPr>
          <w:rFonts w:eastAsia="Calibri" w:cs="Times New Roman"/>
          <w:b/>
          <w:bCs/>
          <w:sz w:val="28"/>
          <w:szCs w:val="28"/>
          <w:lang w:val="en-US"/>
        </w:rPr>
        <w:t xml:space="preserve"> 202</w:t>
      </w:r>
    </w:p>
    <w:p w14:paraId="40E0B7F6" w14:textId="405EDACD" w:rsidR="004F130A" w:rsidRDefault="000D207E" w:rsidP="00A3672B">
      <w:pPr>
        <w:contextualSpacing/>
        <w:jc w:val="center"/>
        <w:rPr>
          <w:rFonts w:eastAsia="Calibri" w:cs="Arial"/>
          <w:szCs w:val="24"/>
          <w:lang w:val="en-US"/>
        </w:rPr>
      </w:pPr>
      <w:r>
        <w:rPr>
          <w:rFonts w:eastAsia="Calibri" w:cs="Arial"/>
          <w:szCs w:val="24"/>
          <w:lang w:val="en-US"/>
        </w:rPr>
        <w:lastRenderedPageBreak/>
        <w:t xml:space="preserve"> </w:t>
      </w:r>
      <w:r w:rsidR="004F130A" w:rsidRPr="004F130A">
        <w:rPr>
          <w:rFonts w:eastAsia="Calibri" w:cs="Arial"/>
          <w:noProof/>
          <w:szCs w:val="24"/>
          <w:lang w:val="en-US"/>
        </w:rPr>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A1CEBC5" w:rsidR="002805E1" w:rsidRPr="004F5BF0" w:rsidRDefault="002805E1" w:rsidP="002D6A66">
      <w:pPr>
        <w:contextualSpacing/>
        <w:jc w:val="center"/>
        <w:rPr>
          <w:rFonts w:eastAsia="Calibri" w:cs="Times New Roman"/>
          <w:b/>
          <w:bCs/>
          <w:i/>
          <w:iCs/>
          <w:sz w:val="28"/>
          <w:szCs w:val="28"/>
          <w:lang w:val="en-US"/>
        </w:rPr>
      </w:pPr>
      <w:bookmarkStart w:id="4"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EA174E">
        <w:rPr>
          <w:rFonts w:eastAsia="Calibri" w:cs="Times New Roman"/>
          <w:b/>
          <w:bCs/>
          <w:sz w:val="28"/>
          <w:szCs w:val="28"/>
          <w:lang w:val="en-US"/>
        </w:rPr>
        <w:t>PAD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4"/>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65D12D6C" w:rsidR="004F130A" w:rsidRPr="004F130A" w:rsidRDefault="00991F6B" w:rsidP="002D6A66">
      <w:pPr>
        <w:contextualSpacing/>
        <w:jc w:val="center"/>
        <w:rPr>
          <w:rFonts w:eastAsia="Calibri" w:cs="Times New Roman"/>
          <w:b/>
          <w:bCs/>
          <w:sz w:val="28"/>
          <w:szCs w:val="28"/>
          <w:lang w:val="en-US"/>
        </w:rPr>
      </w:pPr>
      <w:r>
        <w:rPr>
          <w:rFonts w:eastAsia="Calibri" w:cs="Times New Roman"/>
          <w:b/>
          <w:bCs/>
          <w:sz w:val="28"/>
          <w:szCs w:val="28"/>
          <w:lang w:val="en-US"/>
        </w:rPr>
        <w:t>JULI</w:t>
      </w:r>
      <w:r w:rsidR="004F130A" w:rsidRPr="004F130A">
        <w:rPr>
          <w:rFonts w:eastAsia="Calibri" w:cs="Times New Roman"/>
          <w:b/>
          <w:bCs/>
          <w:sz w:val="28"/>
          <w:szCs w:val="28"/>
          <w:lang w:val="en-US"/>
        </w:rPr>
        <w:t xml:space="preserve"> 202</w:t>
      </w:r>
      <w:r w:rsidR="004F130A">
        <w:rPr>
          <w:rFonts w:eastAsia="Calibri" w:cs="Times New Roman"/>
          <w:b/>
          <w:bCs/>
          <w:sz w:val="28"/>
          <w:szCs w:val="28"/>
          <w:lang w:val="en-US"/>
        </w:rPr>
        <w:t>3</w:t>
      </w:r>
    </w:p>
    <w:p w14:paraId="1D212513" w14:textId="77777777" w:rsidR="000D207E" w:rsidRDefault="000D207E" w:rsidP="004157BA">
      <w:pPr>
        <w:pStyle w:val="HeadingI"/>
        <w:sectPr w:rsidR="000D207E" w:rsidSect="007031B0">
          <w:headerReference w:type="first" r:id="rId13"/>
          <w:footerReference w:type="first" r:id="rId14"/>
          <w:pgSz w:w="11906" w:h="16838" w:code="9"/>
          <w:pgMar w:top="1701" w:right="1701" w:bottom="1701" w:left="1701" w:header="709" w:footer="709" w:gutter="567"/>
          <w:pgNumType w:fmt="lowerRoman" w:start="1"/>
          <w:cols w:space="708"/>
          <w:titlePg/>
          <w:docGrid w:linePitch="360"/>
        </w:sectPr>
      </w:pPr>
      <w:bookmarkStart w:id="5" w:name="_Hlk131575329"/>
      <w:bookmarkStart w:id="6" w:name="_Toc103266887"/>
      <w:bookmarkStart w:id="7" w:name="_Toc103480545"/>
      <w:bookmarkStart w:id="8" w:name="_Toc106612689"/>
      <w:bookmarkStart w:id="9" w:name="_Toc131840076"/>
      <w:bookmarkStart w:id="10" w:name="_Toc133353397"/>
      <w:bookmarkStart w:id="11" w:name="_Toc133873597"/>
    </w:p>
    <w:p w14:paraId="315BCF22" w14:textId="195CEDF2" w:rsidR="00176990" w:rsidRPr="00C43780" w:rsidRDefault="00176990" w:rsidP="004157BA">
      <w:pPr>
        <w:pStyle w:val="HeadingI"/>
      </w:pPr>
      <w:bookmarkStart w:id="12" w:name="_Toc143523707"/>
      <w:r w:rsidRPr="00176990">
        <w:lastRenderedPageBreak/>
        <w:t xml:space="preserve">HALAMAN PERNYATAAN </w:t>
      </w:r>
      <w:bookmarkEnd w:id="5"/>
      <w:r w:rsidRPr="00176990">
        <w:t>ORISINALITAS</w:t>
      </w:r>
      <w:bookmarkEnd w:id="6"/>
      <w:bookmarkEnd w:id="7"/>
      <w:bookmarkEnd w:id="8"/>
      <w:bookmarkEnd w:id="9"/>
      <w:bookmarkEnd w:id="10"/>
      <w:bookmarkEnd w:id="11"/>
      <w:bookmarkEnd w:id="12"/>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66F34B2E" w:rsidR="00785A6B" w:rsidRPr="00176990" w:rsidRDefault="00991F6B" w:rsidP="002D6A66">
            <w:pPr>
              <w:spacing w:before="120"/>
              <w:contextualSpacing/>
              <w:rPr>
                <w:rFonts w:eastAsia="Calibri" w:cs="Times New Roman"/>
                <w:szCs w:val="24"/>
                <w:lang w:val="en-US"/>
              </w:rPr>
            </w:pPr>
            <w:r>
              <w:rPr>
                <w:rFonts w:eastAsia="Calibri" w:cs="Times New Roman"/>
                <w:szCs w:val="24"/>
                <w:lang w:val="en-US"/>
              </w:rPr>
              <w:t>20 Jul</w:t>
            </w:r>
            <w:r w:rsidR="00785A6B">
              <w:rPr>
                <w:rFonts w:eastAsia="Calibri" w:cs="Times New Roman"/>
                <w:szCs w:val="24"/>
                <w:lang w:val="en-US"/>
              </w:rPr>
              <w:t>i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rPr>
          <w:rFonts w:eastAsia="Calibri" w:cs="Arial"/>
          <w:color w:val="FFFFFF"/>
          <w:sz w:val="24"/>
        </w:rPr>
      </w:pPr>
      <w:bookmarkStart w:id="13" w:name="_Toc131840077"/>
      <w:bookmarkStart w:id="14" w:name="_Toc133353398"/>
      <w:bookmarkStart w:id="15" w:name="_Toc133873598"/>
      <w:bookmarkStart w:id="16" w:name="_Toc143523708"/>
      <w:r w:rsidRPr="00176990">
        <w:lastRenderedPageBreak/>
        <w:t>HALAMAN PE</w:t>
      </w:r>
      <w:r w:rsidR="0078000A">
        <w:t>NGESAHA</w:t>
      </w:r>
      <w:r w:rsidRPr="00176990">
        <w:t>N</w:t>
      </w:r>
      <w:bookmarkEnd w:id="13"/>
      <w:bookmarkEnd w:id="14"/>
      <w:bookmarkEnd w:id="15"/>
      <w:bookmarkEnd w:id="16"/>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7" w:name="_Toc106612691"/>
      <w:bookmarkStart w:id="18" w:name="_Toc131840078"/>
      <w:bookmarkStart w:id="19" w:name="_Toc133353399"/>
      <w:bookmarkStart w:id="20" w:name="_Toc133873599"/>
    </w:p>
    <w:p w14:paraId="13C845D6" w14:textId="77777777" w:rsidR="002D6A66" w:rsidRDefault="002D6A66" w:rsidP="002D6A66">
      <w:pPr>
        <w:tabs>
          <w:tab w:val="left" w:pos="3312"/>
        </w:tabs>
        <w:contextualSpacing/>
        <w:rPr>
          <w:rFonts w:cs="Times New Roman"/>
          <w:szCs w:val="24"/>
        </w:rPr>
      </w:pPr>
    </w:p>
    <w:p w14:paraId="052BD8B2" w14:textId="77777777" w:rsidR="002D6A66" w:rsidRDefault="002D6A66" w:rsidP="002D6A66">
      <w:pPr>
        <w:tabs>
          <w:tab w:val="left" w:pos="3312"/>
        </w:tabs>
        <w:contextualSpacing/>
        <w:rPr>
          <w:rFonts w:cs="Times New Roman"/>
          <w:szCs w:val="24"/>
        </w:rPr>
      </w:pPr>
    </w:p>
    <w:p w14:paraId="7E24CFBF" w14:textId="77777777" w:rsidR="002D6A66" w:rsidRDefault="002D6A66" w:rsidP="002D6A66">
      <w:pPr>
        <w:tabs>
          <w:tab w:val="left" w:pos="3312"/>
        </w:tabs>
        <w:contextualSpacing/>
        <w:rPr>
          <w:rFonts w:cs="Times New Roman"/>
          <w:szCs w:val="24"/>
        </w:rPr>
      </w:pPr>
    </w:p>
    <w:p w14:paraId="6542BD3C" w14:textId="77777777" w:rsidR="002D6A66" w:rsidRDefault="002D6A66" w:rsidP="002D6A66">
      <w:pPr>
        <w:tabs>
          <w:tab w:val="left" w:pos="3312"/>
        </w:tabs>
        <w:contextualSpacing/>
        <w:rPr>
          <w:rFonts w:cs="Times New Roman"/>
          <w:szCs w:val="24"/>
        </w:rPr>
      </w:pPr>
    </w:p>
    <w:p w14:paraId="4C628162" w14:textId="77777777" w:rsidR="002D6A66" w:rsidRDefault="002D6A66" w:rsidP="002D6A66">
      <w:pPr>
        <w:tabs>
          <w:tab w:val="left" w:pos="3312"/>
        </w:tabs>
        <w:contextualSpacing/>
        <w:rPr>
          <w:rFonts w:cs="Times New Roman"/>
          <w:szCs w:val="24"/>
        </w:rPr>
      </w:pPr>
    </w:p>
    <w:p w14:paraId="7A0A7D97" w14:textId="77777777" w:rsidR="002D6A66" w:rsidRDefault="002D6A66" w:rsidP="002D6A66">
      <w:pPr>
        <w:tabs>
          <w:tab w:val="left" w:pos="3312"/>
        </w:tabs>
        <w:contextualSpacing/>
        <w:rPr>
          <w:rFonts w:cs="Times New Roman"/>
          <w:szCs w:val="24"/>
        </w:rPr>
      </w:pPr>
    </w:p>
    <w:p w14:paraId="7F8106C2" w14:textId="77777777" w:rsidR="002D6A66" w:rsidRDefault="002D6A66" w:rsidP="002D6A66">
      <w:pPr>
        <w:tabs>
          <w:tab w:val="left" w:pos="3312"/>
        </w:tabs>
        <w:contextualSpacing/>
        <w:rPr>
          <w:rFonts w:cs="Times New Roman"/>
          <w:szCs w:val="24"/>
        </w:rPr>
      </w:pPr>
    </w:p>
    <w:p w14:paraId="13ED38E4" w14:textId="77777777" w:rsidR="002D6A66" w:rsidRDefault="002D6A66" w:rsidP="002D6A66">
      <w:pPr>
        <w:tabs>
          <w:tab w:val="left" w:pos="3312"/>
        </w:tabs>
        <w:contextualSpacing/>
        <w:rPr>
          <w:rFonts w:cs="Times New Roman"/>
          <w:szCs w:val="24"/>
        </w:rPr>
      </w:pPr>
    </w:p>
    <w:p w14:paraId="0EAC3269" w14:textId="77777777" w:rsidR="002D6A66" w:rsidRDefault="002D6A66" w:rsidP="002D6A66">
      <w:pPr>
        <w:tabs>
          <w:tab w:val="left" w:pos="3312"/>
        </w:tabs>
        <w:contextualSpacing/>
        <w:rPr>
          <w:rFonts w:cs="Times New Roman"/>
          <w:szCs w:val="24"/>
        </w:rPr>
      </w:pPr>
    </w:p>
    <w:p w14:paraId="7F16A6BB" w14:textId="77777777" w:rsidR="002D6A66" w:rsidRDefault="002D6A66" w:rsidP="002D6A66">
      <w:pPr>
        <w:tabs>
          <w:tab w:val="left" w:pos="3312"/>
        </w:tabs>
        <w:contextualSpacing/>
        <w:rPr>
          <w:rFonts w:cs="Times New Roman"/>
          <w:szCs w:val="24"/>
        </w:rPr>
      </w:pPr>
    </w:p>
    <w:p w14:paraId="230743CE" w14:textId="77777777" w:rsidR="002D6A66" w:rsidRDefault="002D6A66" w:rsidP="002D6A66">
      <w:pPr>
        <w:tabs>
          <w:tab w:val="left" w:pos="3312"/>
        </w:tabs>
        <w:contextualSpacing/>
        <w:rPr>
          <w:rFonts w:cs="Times New Roman"/>
          <w:szCs w:val="24"/>
        </w:rPr>
      </w:pPr>
    </w:p>
    <w:p w14:paraId="68C0F0A7" w14:textId="77777777" w:rsidR="002D6A66" w:rsidRDefault="002D6A66" w:rsidP="002D6A66">
      <w:pPr>
        <w:tabs>
          <w:tab w:val="left" w:pos="3312"/>
        </w:tabs>
        <w:contextualSpacing/>
        <w:rPr>
          <w:rFonts w:cs="Times New Roman"/>
          <w:szCs w:val="24"/>
        </w:rPr>
      </w:pPr>
    </w:p>
    <w:p w14:paraId="4CDD270F" w14:textId="77777777" w:rsidR="002D6A66" w:rsidRDefault="002D6A66" w:rsidP="002D6A66">
      <w:pPr>
        <w:tabs>
          <w:tab w:val="left" w:pos="3312"/>
        </w:tabs>
        <w:contextualSpacing/>
        <w:rPr>
          <w:rFonts w:cs="Times New Roman"/>
          <w:szCs w:val="24"/>
        </w:rPr>
      </w:pPr>
    </w:p>
    <w:p w14:paraId="5B3055F8" w14:textId="77777777" w:rsidR="002D6A66" w:rsidRDefault="002D6A66" w:rsidP="002D6A66">
      <w:pPr>
        <w:tabs>
          <w:tab w:val="left" w:pos="3312"/>
        </w:tabs>
        <w:contextualSpacing/>
        <w:rPr>
          <w:rFonts w:cs="Times New Roman"/>
          <w:szCs w:val="24"/>
        </w:rPr>
      </w:pPr>
    </w:p>
    <w:p w14:paraId="685EFE08" w14:textId="77777777" w:rsidR="002D6A66" w:rsidRDefault="002D6A66" w:rsidP="002D6A66">
      <w:pPr>
        <w:tabs>
          <w:tab w:val="left" w:pos="3312"/>
        </w:tabs>
        <w:contextualSpacing/>
        <w:rPr>
          <w:rFonts w:cs="Times New Roman"/>
          <w:szCs w:val="24"/>
        </w:rPr>
      </w:pPr>
    </w:p>
    <w:p w14:paraId="1F446B2D" w14:textId="77777777" w:rsidR="002D6A66" w:rsidRDefault="002D6A66" w:rsidP="002D6A66">
      <w:pPr>
        <w:tabs>
          <w:tab w:val="left" w:pos="3312"/>
        </w:tabs>
        <w:contextualSpacing/>
        <w:rPr>
          <w:rFonts w:cs="Times New Roman"/>
          <w:szCs w:val="24"/>
        </w:rPr>
      </w:pPr>
    </w:p>
    <w:p w14:paraId="1ED050E7" w14:textId="77777777" w:rsidR="002D6A66" w:rsidRDefault="002D6A66" w:rsidP="002D6A66">
      <w:pPr>
        <w:tabs>
          <w:tab w:val="left" w:pos="3312"/>
        </w:tabs>
        <w:contextualSpacing/>
        <w:rPr>
          <w:rFonts w:cs="Times New Roman"/>
          <w:szCs w:val="24"/>
        </w:rPr>
      </w:pPr>
    </w:p>
    <w:p w14:paraId="38BC6032" w14:textId="77777777" w:rsidR="002D6A66" w:rsidRDefault="002D6A66" w:rsidP="002D6A66">
      <w:pPr>
        <w:tabs>
          <w:tab w:val="left" w:pos="3312"/>
        </w:tabs>
        <w:contextualSpacing/>
        <w:rPr>
          <w:rFonts w:cs="Times New Roman"/>
          <w:szCs w:val="24"/>
        </w:rPr>
      </w:pPr>
    </w:p>
    <w:p w14:paraId="2DC3336F" w14:textId="77777777" w:rsidR="002D6A66" w:rsidRDefault="002D6A66" w:rsidP="002D6A66">
      <w:pPr>
        <w:tabs>
          <w:tab w:val="left" w:pos="3312"/>
        </w:tabs>
        <w:contextualSpacing/>
        <w:rPr>
          <w:rFonts w:cs="Times New Roman"/>
          <w:szCs w:val="24"/>
        </w:rPr>
      </w:pPr>
    </w:p>
    <w:p w14:paraId="3498F7ED" w14:textId="77777777" w:rsidR="002D6A66" w:rsidRDefault="002D6A66" w:rsidP="002D6A66">
      <w:pPr>
        <w:tabs>
          <w:tab w:val="left" w:pos="3312"/>
        </w:tabs>
        <w:contextualSpacing/>
        <w:rPr>
          <w:rFonts w:cs="Times New Roman"/>
          <w:szCs w:val="24"/>
        </w:rPr>
      </w:pPr>
    </w:p>
    <w:p w14:paraId="6B6C0754" w14:textId="77777777" w:rsidR="002D6A66" w:rsidRDefault="002D6A66" w:rsidP="002D6A66">
      <w:pPr>
        <w:tabs>
          <w:tab w:val="left" w:pos="3312"/>
        </w:tabs>
        <w:contextualSpacing/>
        <w:rPr>
          <w:rFonts w:cs="Times New Roman"/>
          <w:szCs w:val="24"/>
        </w:rPr>
      </w:pPr>
    </w:p>
    <w:p w14:paraId="2A61FF41" w14:textId="77777777" w:rsidR="002D6A66" w:rsidRDefault="002D6A66" w:rsidP="002D6A66">
      <w:pPr>
        <w:tabs>
          <w:tab w:val="left" w:pos="3312"/>
        </w:tabs>
        <w:contextualSpacing/>
        <w:rPr>
          <w:rFonts w:cs="Times New Roman"/>
          <w:szCs w:val="24"/>
        </w:rPr>
      </w:pPr>
    </w:p>
    <w:p w14:paraId="0C8A1D15" w14:textId="77777777" w:rsidR="002D6A66" w:rsidRDefault="002D6A66" w:rsidP="002D6A66">
      <w:pPr>
        <w:tabs>
          <w:tab w:val="left" w:pos="3312"/>
        </w:tabs>
        <w:contextualSpacing/>
        <w:rPr>
          <w:rFonts w:cs="Times New Roman"/>
          <w:szCs w:val="24"/>
        </w:rPr>
      </w:pPr>
    </w:p>
    <w:p w14:paraId="298A7883" w14:textId="77777777" w:rsidR="002D6A66" w:rsidRDefault="002D6A66" w:rsidP="002D6A66">
      <w:pPr>
        <w:tabs>
          <w:tab w:val="left" w:pos="3312"/>
        </w:tabs>
        <w:contextualSpacing/>
        <w:rPr>
          <w:rFonts w:cs="Times New Roman"/>
          <w:szCs w:val="24"/>
        </w:rPr>
      </w:pPr>
    </w:p>
    <w:p w14:paraId="403DF0D0" w14:textId="77777777" w:rsidR="002D6A66" w:rsidRDefault="002D6A66" w:rsidP="002D6A66">
      <w:pPr>
        <w:tabs>
          <w:tab w:val="left" w:pos="3312"/>
        </w:tabs>
        <w:contextualSpacing/>
        <w:rPr>
          <w:rFonts w:cs="Times New Roman"/>
          <w:szCs w:val="24"/>
        </w:rPr>
      </w:pPr>
    </w:p>
    <w:p w14:paraId="234C3062" w14:textId="77777777" w:rsidR="002D6A66" w:rsidRDefault="002D6A66" w:rsidP="002D6A66">
      <w:pPr>
        <w:tabs>
          <w:tab w:val="left" w:pos="3312"/>
        </w:tabs>
        <w:contextualSpacing/>
        <w:rPr>
          <w:rFonts w:cs="Times New Roman"/>
          <w:szCs w:val="24"/>
        </w:rPr>
      </w:pPr>
    </w:p>
    <w:p w14:paraId="3CE8EAC1" w14:textId="77777777" w:rsidR="002D6A66" w:rsidRDefault="002D6A66" w:rsidP="002D6A66">
      <w:pPr>
        <w:tabs>
          <w:tab w:val="left" w:pos="3312"/>
        </w:tabs>
        <w:contextualSpacing/>
        <w:rPr>
          <w:rFonts w:cs="Times New Roman"/>
          <w:szCs w:val="24"/>
        </w:rPr>
      </w:pPr>
    </w:p>
    <w:p w14:paraId="4E82CF12" w14:textId="77777777" w:rsidR="002D6A66" w:rsidRDefault="002D6A66" w:rsidP="002D6A66">
      <w:pPr>
        <w:tabs>
          <w:tab w:val="left" w:pos="3312"/>
        </w:tabs>
        <w:contextualSpacing/>
        <w:rPr>
          <w:rFonts w:cs="Times New Roman"/>
          <w:szCs w:val="24"/>
        </w:rPr>
      </w:pPr>
    </w:p>
    <w:p w14:paraId="0B4EC108"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21" w:name="_Hlk131575237"/>
      <w:bookmarkEnd w:id="17"/>
      <w:bookmarkEnd w:id="18"/>
      <w:bookmarkEnd w:id="19"/>
      <w:bookmarkEnd w:id="20"/>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76949006"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 xml:space="preserve">Hak Bebas Royalti Non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2D6A66">
        <w:rPr>
          <w:rFonts w:eastAsia="Calibri" w:cs="Arial"/>
          <w:lang w:val="en-US"/>
        </w:rPr>
        <w:t>PAD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e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08B3B353" w14:textId="70F325FB" w:rsidR="00991F6B" w:rsidRDefault="00991F6B" w:rsidP="00991F6B">
      <w:pPr>
        <w:widowControl w:val="0"/>
        <w:autoSpaceDE w:val="0"/>
        <w:autoSpaceDN w:val="0"/>
        <w:ind w:left="504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20 Jul</w:t>
      </w:r>
      <w:r w:rsidR="00B65173">
        <w:rPr>
          <w:rFonts w:eastAsia="Times New Roman" w:cs="Times New Roman"/>
          <w:szCs w:val="24"/>
        </w:rPr>
        <w:t>i 2023</w:t>
      </w:r>
    </w:p>
    <w:p w14:paraId="2F55828D" w14:textId="1F77C72A"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3B04FC2E" w14:textId="77777777" w:rsidR="00991F6B" w:rsidRDefault="00991F6B"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22" w:name="_Toc103266890"/>
      <w:bookmarkStart w:id="23" w:name="_Toc103480548"/>
      <w:bookmarkStart w:id="24" w:name="_Toc106612692"/>
      <w:bookmarkStart w:id="25" w:name="_Toc131840079"/>
      <w:bookmarkStart w:id="26" w:name="_Toc133353400"/>
      <w:bookmarkStart w:id="27" w:name="_Toc133873600"/>
      <w:bookmarkStart w:id="28" w:name="_Toc143523709"/>
      <w:bookmarkEnd w:id="21"/>
      <w:r w:rsidRPr="0042340F">
        <w:lastRenderedPageBreak/>
        <w:t>ABSTRAK</w:t>
      </w:r>
      <w:bookmarkEnd w:id="22"/>
      <w:bookmarkEnd w:id="23"/>
      <w:bookmarkEnd w:id="24"/>
      <w:bookmarkEnd w:id="25"/>
      <w:bookmarkEnd w:id="26"/>
      <w:bookmarkEnd w:id="27"/>
      <w:bookmarkEnd w:id="28"/>
    </w:p>
    <w:p w14:paraId="6A3C5709" w14:textId="79FF136A" w:rsidR="002745A9" w:rsidRDefault="002745A9" w:rsidP="00A5109F">
      <w:pPr>
        <w:rPr>
          <w:lang w:val="en-US"/>
        </w:rPr>
      </w:pPr>
    </w:p>
    <w:p w14:paraId="4998B986" w14:textId="475189EE" w:rsidR="00A5109F" w:rsidRPr="003643FB" w:rsidRDefault="00721EBA" w:rsidP="009766A2">
      <w:pPr>
        <w:ind w:firstLine="720"/>
        <w:rPr>
          <w:i/>
          <w:lang w:val="en-US"/>
        </w:rPr>
      </w:pPr>
      <w:r w:rsidRPr="003643FB">
        <w:rPr>
          <w:i/>
          <w:lang w:val="en-US"/>
        </w:rPr>
        <w:t>Banyak gedung yang masih menggunakan sistem penguncian manual dengan menggunakan kunci fisik sehingga dalam satu gedung akan mempunyai banyak kunci untuk masing-masing pintu</w:t>
      </w:r>
      <w:r w:rsidR="006F3967" w:rsidRPr="003643FB">
        <w:rPr>
          <w:i/>
          <w:lang w:val="en-US"/>
        </w:rPr>
        <w:t xml:space="preserve"> hal tersebut menjadikan proses pengelolaan akses pintu kurang optimal</w:t>
      </w:r>
      <w:r w:rsidR="00B73D03" w:rsidRPr="003643FB">
        <w:rPr>
          <w:i/>
          <w:lang w:val="en-US"/>
        </w:rPr>
        <w:t xml:space="preserve">. Untuk mengatasi hal tersebut maka dilakukan perancangan mengenai sistem penguncian pintu gedung </w:t>
      </w:r>
      <w:r w:rsidR="00654066" w:rsidRPr="003643FB">
        <w:rPr>
          <w:i/>
          <w:lang w:val="en-US"/>
        </w:rPr>
        <w:t xml:space="preserve">yang dapat mengoptimalkan pengelolaan akses pintu serta meningkatkan efisiensi penguncian pintu gedung. </w:t>
      </w:r>
      <w:r w:rsidR="009766A2" w:rsidRPr="003643FB">
        <w:rPr>
          <w:i/>
          <w:lang w:val="en-US"/>
        </w:rPr>
        <w:t xml:space="preserve">Sistem yang dibuat menggunakan konsep IoT dimana terdapat beberapa perangkat kunci untk masing-masing pintu yang terhubung ke sebuah server sebagai kendali dan data yang mengatur semua pintu serta memberikan informasi kepada pihak pengelola gedung tersebut mengenai kondisi pintu pada gedung tersebut. Beberpa fitur seperti pengawasan langsung, pindai kode QR, penjadwalan dan </w:t>
      </w:r>
      <w:r w:rsidR="003643FB" w:rsidRPr="003643FB">
        <w:rPr>
          <w:i/>
          <w:lang w:val="en-US"/>
        </w:rPr>
        <w:t>ken</w:t>
      </w:r>
      <w:r w:rsidR="0097045C">
        <w:rPr>
          <w:i/>
          <w:lang w:val="en-US"/>
        </w:rPr>
        <w:t xml:space="preserve">dali jarak jauh akan disediakan </w:t>
      </w:r>
      <w:r w:rsidR="003643FB" w:rsidRPr="003643FB">
        <w:rPr>
          <w:i/>
          <w:lang w:val="en-US"/>
        </w:rPr>
        <w:t>untuk mengoptimalkan pengawasan dan pengelolaan pintu. Sistem yang dibangun terdiri dari backend API menggunakan Laravel, database menggunakan MySQL, penjadwalan menggunakan Crobjob serta komunikasi menggunakan Websocket dimana semua komponen tersebut akan dipasang pada sebuah Virtual Private Server dengan menggunakan sistem operasi Ubuntu.</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65420D4F"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3643FB">
        <w:rPr>
          <w:rFonts w:eastAsia="Calibri" w:cs="Times New Roman"/>
          <w:i/>
          <w:iCs/>
          <w:szCs w:val="24"/>
          <w:lang w:val="en-US"/>
        </w:rPr>
        <w:t>Akses Pintu</w:t>
      </w:r>
      <w:r w:rsidR="0097045C">
        <w:rPr>
          <w:rFonts w:eastAsia="Calibri" w:cs="Times New Roman"/>
          <w:i/>
          <w:iCs/>
          <w:szCs w:val="24"/>
          <w:lang w:val="en-US"/>
        </w:rPr>
        <w:t>, kode QR</w:t>
      </w:r>
      <w:r w:rsidR="003643FB">
        <w:rPr>
          <w:rFonts w:eastAsia="Calibri" w:cs="Times New Roman"/>
          <w:i/>
          <w:iCs/>
          <w:szCs w:val="24"/>
          <w:lang w:val="en-US"/>
        </w:rPr>
        <w:t xml:space="preserve">, IoT, Server, Database, </w:t>
      </w:r>
      <w:r w:rsidR="0097045C">
        <w:rPr>
          <w:rFonts w:eastAsia="Calibri" w:cs="Times New Roman"/>
          <w:i/>
          <w:iCs/>
          <w:szCs w:val="24"/>
          <w:lang w:val="en-US"/>
        </w:rPr>
        <w:t>API.</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29" w:name="_Toc106612693"/>
      <w:bookmarkStart w:id="30" w:name="_Toc131840080"/>
      <w:bookmarkStart w:id="31" w:name="_Toc133353401"/>
      <w:bookmarkStart w:id="32" w:name="_Toc133873601"/>
      <w:bookmarkStart w:id="33" w:name="_Toc143523710"/>
      <w:r w:rsidRPr="00AA739C">
        <w:lastRenderedPageBreak/>
        <w:t>ABSTRACT</w:t>
      </w:r>
      <w:bookmarkEnd w:id="29"/>
      <w:bookmarkEnd w:id="30"/>
      <w:bookmarkEnd w:id="31"/>
      <w:bookmarkEnd w:id="32"/>
      <w:bookmarkEnd w:id="33"/>
    </w:p>
    <w:p w14:paraId="17A95D6C" w14:textId="77777777" w:rsidR="00DC7967" w:rsidRPr="00AA739C" w:rsidRDefault="00DC7967" w:rsidP="00DC7967"/>
    <w:p w14:paraId="3ACBCAD8" w14:textId="322107F5" w:rsidR="00F76A63" w:rsidRPr="00F76A63" w:rsidRDefault="002745A9" w:rsidP="00F76A63">
      <w:pPr>
        <w:tabs>
          <w:tab w:val="left" w:pos="709"/>
        </w:tabs>
        <w:contextualSpacing/>
        <w:rPr>
          <w:rFonts w:eastAsia="Calibri" w:cs="Times New Roman"/>
          <w:i/>
          <w:iCs/>
          <w:szCs w:val="24"/>
          <w:lang w:val="en-US"/>
        </w:rPr>
      </w:pPr>
      <w:r>
        <w:rPr>
          <w:rFonts w:eastAsia="Calibri" w:cs="Times New Roman"/>
          <w:i/>
          <w:iCs/>
          <w:szCs w:val="24"/>
          <w:lang w:val="en-US"/>
        </w:rPr>
        <w:tab/>
      </w:r>
      <w:r w:rsidR="00F76A63" w:rsidRPr="00F76A63">
        <w:rPr>
          <w:rFonts w:eastAsia="Calibri" w:cs="Times New Roman"/>
          <w:i/>
          <w:iCs/>
          <w:szCs w:val="24"/>
          <w:lang w:val="en-US"/>
        </w:rPr>
        <w:t>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Laravel, a database using MySQL, scheduling using Crobjob and communication using Websocket where all components will be installed on a Virtual Private Server using Ubuntu operating system.</w:t>
      </w:r>
    </w:p>
    <w:p w14:paraId="373189D3" w14:textId="77777777" w:rsidR="00F76A63" w:rsidRPr="00F76A63" w:rsidRDefault="00F76A63" w:rsidP="00F76A63">
      <w:pPr>
        <w:tabs>
          <w:tab w:val="left" w:pos="709"/>
        </w:tabs>
        <w:contextualSpacing/>
        <w:rPr>
          <w:rFonts w:eastAsia="Calibri" w:cs="Times New Roman"/>
          <w:i/>
          <w:iCs/>
          <w:szCs w:val="24"/>
          <w:lang w:val="en-US"/>
        </w:rPr>
      </w:pPr>
    </w:p>
    <w:p w14:paraId="378F5898" w14:textId="028136D4" w:rsidR="00AA739C" w:rsidRPr="00AA739C" w:rsidRDefault="00F76A63" w:rsidP="00F76A63">
      <w:pPr>
        <w:tabs>
          <w:tab w:val="left" w:pos="709"/>
        </w:tabs>
        <w:contextualSpacing/>
        <w:rPr>
          <w:rFonts w:eastAsia="Calibri" w:cs="Times New Roman"/>
          <w:i/>
          <w:iCs/>
          <w:szCs w:val="24"/>
          <w:lang w:val="en-US"/>
        </w:rPr>
      </w:pPr>
      <w:r w:rsidRPr="007E01E9">
        <w:rPr>
          <w:rFonts w:eastAsia="Calibri" w:cs="Times New Roman"/>
          <w:b/>
          <w:i/>
          <w:iCs/>
          <w:szCs w:val="24"/>
          <w:lang w:val="en-US"/>
        </w:rPr>
        <w:t>Keywords:</w:t>
      </w:r>
      <w:r w:rsidRPr="00F76A63">
        <w:rPr>
          <w:rFonts w:eastAsia="Calibri" w:cs="Times New Roman"/>
          <w:i/>
          <w:iCs/>
          <w:szCs w:val="24"/>
          <w:lang w:val="en-US"/>
        </w:rPr>
        <w:t xml:space="preserve"> Door Access, QR code, IoT, Server, Database, API.</w:t>
      </w: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Pr="00AA739C" w:rsidRDefault="00AA739C"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07B12D1D" w14:textId="331C59EC" w:rsidR="00AA739C" w:rsidRPr="00AA739C" w:rsidRDefault="00AA739C" w:rsidP="002D6A66">
      <w:pPr>
        <w:contextualSpacing/>
        <w:rPr>
          <w:rFonts w:cs="Times New Roman"/>
          <w:szCs w:val="24"/>
        </w:rPr>
      </w:pPr>
    </w:p>
    <w:p w14:paraId="61B288E6" w14:textId="193ADB6A" w:rsidR="00AA739C" w:rsidRPr="00AA739C" w:rsidRDefault="00AA739C" w:rsidP="002D6A66">
      <w:pPr>
        <w:contextualSpacing/>
        <w:rPr>
          <w:rFonts w:cs="Times New Roman"/>
          <w:szCs w:val="24"/>
        </w:rPr>
      </w:pPr>
    </w:p>
    <w:p w14:paraId="02002EA7" w14:textId="5C0A7889" w:rsidR="00AA739C" w:rsidRPr="00AA739C" w:rsidRDefault="00AA739C" w:rsidP="002D6A66">
      <w:pPr>
        <w:contextualSpacing/>
        <w:rPr>
          <w:rFonts w:cs="Times New Roman"/>
          <w:szCs w:val="24"/>
        </w:rPr>
      </w:pPr>
    </w:p>
    <w:p w14:paraId="18BEFEA2" w14:textId="723B55AE" w:rsidR="00AA739C" w:rsidRPr="00AA739C" w:rsidRDefault="00AA739C" w:rsidP="002D6A66">
      <w:pPr>
        <w:contextualSpacing/>
        <w:rPr>
          <w:rFonts w:cs="Times New Roman"/>
          <w:szCs w:val="24"/>
        </w:rPr>
      </w:pPr>
    </w:p>
    <w:p w14:paraId="6952E354" w14:textId="2BE7F5BE" w:rsidR="00AA739C" w:rsidRPr="00AA739C" w:rsidRDefault="00AA739C" w:rsidP="002D6A66">
      <w:pPr>
        <w:contextualSpacing/>
        <w:rPr>
          <w:rFonts w:cs="Times New Roman"/>
          <w:szCs w:val="24"/>
        </w:rPr>
      </w:pPr>
    </w:p>
    <w:p w14:paraId="7CCB46E5" w14:textId="1D6BCD55"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34" w:name="_Toc103266892"/>
      <w:bookmarkStart w:id="35" w:name="_Toc103480550"/>
      <w:bookmarkStart w:id="36" w:name="_Toc131486377"/>
      <w:bookmarkStart w:id="37" w:name="_Toc131840081"/>
      <w:bookmarkStart w:id="38" w:name="_Toc133353402"/>
      <w:bookmarkStart w:id="39" w:name="_Toc133873602"/>
      <w:bookmarkStart w:id="40" w:name="_Toc143523711"/>
      <w:r w:rsidRPr="00AA739C">
        <w:lastRenderedPageBreak/>
        <w:t>KATA PENGANTAR</w:t>
      </w:r>
      <w:bookmarkEnd w:id="34"/>
      <w:bookmarkEnd w:id="35"/>
      <w:bookmarkEnd w:id="36"/>
      <w:bookmarkEnd w:id="37"/>
      <w:bookmarkEnd w:id="38"/>
      <w:bookmarkEnd w:id="39"/>
      <w:bookmarkEnd w:id="40"/>
    </w:p>
    <w:p w14:paraId="5771C6C2" w14:textId="77777777" w:rsidR="00DC7967" w:rsidRPr="00AA739C" w:rsidRDefault="00DC7967" w:rsidP="00DC7967"/>
    <w:p w14:paraId="769A0F7C" w14:textId="372FF67E"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7A6880">
        <w:rPr>
          <w:rFonts w:eastAsia="Times New Roman" w:cs="Times New Roman"/>
          <w:szCs w:val="24"/>
          <w:lang w:val="en-US"/>
        </w:rPr>
        <w:t>PAD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Novi 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lastRenderedPageBreak/>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47019F51" w:rsidR="00AA739C" w:rsidRPr="00AA739C" w:rsidRDefault="00AA739C" w:rsidP="007A6880">
      <w:pPr>
        <w:widowControl w:val="0"/>
        <w:autoSpaceDE w:val="0"/>
        <w:autoSpaceDN w:val="0"/>
        <w:ind w:left="504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2B3CBB">
        <w:rPr>
          <w:rFonts w:eastAsia="Times New Roman" w:cs="Times New Roman"/>
          <w:szCs w:val="24"/>
          <w:lang w:val="en-US"/>
        </w:rPr>
        <w:t>20 Jul</w:t>
      </w:r>
      <w:r w:rsidR="00B646F2">
        <w:rPr>
          <w:rFonts w:eastAsia="Times New Roman" w:cs="Times New Roman"/>
          <w:szCs w:val="24"/>
          <w:lang w:val="en-US"/>
        </w:rPr>
        <w:t>i</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bookmarkStart w:id="41" w:name="_Toc143523712" w:displacedByCustomXml="next"/>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bookmarkEnd w:id="41" w:displacedByCustomXml="prev"/>
    <w:p w14:paraId="51A6DB9E" w14:textId="5DBD7876" w:rsidR="003A61C9" w:rsidRDefault="003A61C9" w:rsidP="002D6A66">
      <w:pPr>
        <w:contextualSpacing/>
        <w:jc w:val="center"/>
        <w:rPr>
          <w:rFonts w:cs="Times New Roman"/>
          <w:szCs w:val="24"/>
        </w:rPr>
      </w:pPr>
    </w:p>
    <w:p w14:paraId="4158FA90" w14:textId="77777777" w:rsidR="00137698" w:rsidRPr="00137698" w:rsidRDefault="00137698" w:rsidP="00137698">
      <w:pPr>
        <w:pStyle w:val="TOC1"/>
        <w:framePr w:wrap="around"/>
        <w:tabs>
          <w:tab w:val="right" w:leader="dot" w:pos="7927"/>
        </w:tabs>
        <w:contextualSpacing/>
        <w:rPr>
          <w:rFonts w:eastAsiaTheme="minorEastAsia" w:cs="Times New Roman"/>
          <w:noProof/>
          <w:szCs w:val="24"/>
          <w:lang w:val="en-US"/>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143523707" w:history="1">
        <w:r w:rsidRPr="00137698">
          <w:rPr>
            <w:rStyle w:val="Hyperlink"/>
            <w:rFonts w:cs="Times New Roman"/>
            <w:noProof/>
            <w:szCs w:val="24"/>
          </w:rPr>
          <w:t>HALAMAN PERNYATAAN ORISINALITAS</w:t>
        </w:r>
        <w:r w:rsidRPr="00137698">
          <w:rPr>
            <w:rFonts w:cs="Times New Roman"/>
            <w:noProof/>
            <w:webHidden/>
            <w:szCs w:val="24"/>
          </w:rPr>
          <w:tab/>
        </w:r>
        <w:r w:rsidRPr="00137698">
          <w:rPr>
            <w:rFonts w:cs="Times New Roman"/>
            <w:noProof/>
            <w:webHidden/>
            <w:szCs w:val="24"/>
          </w:rPr>
          <w:fldChar w:fldCharType="begin"/>
        </w:r>
        <w:r w:rsidRPr="00137698">
          <w:rPr>
            <w:rFonts w:cs="Times New Roman"/>
            <w:noProof/>
            <w:webHidden/>
            <w:szCs w:val="24"/>
          </w:rPr>
          <w:instrText xml:space="preserve"> PAGEREF _Toc143523707 \h </w:instrText>
        </w:r>
        <w:r w:rsidRPr="00137698">
          <w:rPr>
            <w:rFonts w:cs="Times New Roman"/>
            <w:noProof/>
            <w:webHidden/>
            <w:szCs w:val="24"/>
          </w:rPr>
        </w:r>
        <w:r w:rsidRPr="00137698">
          <w:rPr>
            <w:rFonts w:cs="Times New Roman"/>
            <w:noProof/>
            <w:webHidden/>
            <w:szCs w:val="24"/>
          </w:rPr>
          <w:fldChar w:fldCharType="separate"/>
        </w:r>
        <w:r w:rsidR="0044529C">
          <w:rPr>
            <w:rFonts w:cs="Times New Roman"/>
            <w:noProof/>
            <w:webHidden/>
            <w:szCs w:val="24"/>
          </w:rPr>
          <w:t>ii</w:t>
        </w:r>
        <w:r w:rsidRPr="00137698">
          <w:rPr>
            <w:rFonts w:cs="Times New Roman"/>
            <w:noProof/>
            <w:webHidden/>
            <w:szCs w:val="24"/>
          </w:rPr>
          <w:fldChar w:fldCharType="end"/>
        </w:r>
      </w:hyperlink>
    </w:p>
    <w:p w14:paraId="0D914EC4" w14:textId="77777777" w:rsidR="00137698" w:rsidRPr="00137698" w:rsidRDefault="00B67BC9" w:rsidP="00137698">
      <w:pPr>
        <w:pStyle w:val="TOC1"/>
        <w:framePr w:wrap="around"/>
        <w:tabs>
          <w:tab w:val="right" w:leader="dot" w:pos="7927"/>
        </w:tabs>
        <w:contextualSpacing/>
        <w:rPr>
          <w:rFonts w:eastAsiaTheme="minorEastAsia" w:cs="Times New Roman"/>
          <w:noProof/>
          <w:szCs w:val="24"/>
          <w:lang w:val="en-US"/>
        </w:rPr>
      </w:pPr>
      <w:hyperlink w:anchor="_Toc143523708" w:history="1">
        <w:r w:rsidR="00137698" w:rsidRPr="00137698">
          <w:rPr>
            <w:rStyle w:val="Hyperlink"/>
            <w:rFonts w:cs="Times New Roman"/>
            <w:noProof/>
            <w:szCs w:val="24"/>
          </w:rPr>
          <w:t>HALAMAN PENGESAH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0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iii</w:t>
        </w:r>
        <w:r w:rsidR="00137698" w:rsidRPr="00137698">
          <w:rPr>
            <w:rFonts w:cs="Times New Roman"/>
            <w:noProof/>
            <w:webHidden/>
            <w:szCs w:val="24"/>
          </w:rPr>
          <w:fldChar w:fldCharType="end"/>
        </w:r>
      </w:hyperlink>
    </w:p>
    <w:p w14:paraId="1A8770A0" w14:textId="77777777" w:rsidR="00137698" w:rsidRPr="00137698" w:rsidRDefault="00B67BC9" w:rsidP="00137698">
      <w:pPr>
        <w:pStyle w:val="TOC1"/>
        <w:framePr w:wrap="around"/>
        <w:tabs>
          <w:tab w:val="right" w:leader="dot" w:pos="7927"/>
        </w:tabs>
        <w:contextualSpacing/>
        <w:rPr>
          <w:rFonts w:eastAsiaTheme="minorEastAsia" w:cs="Times New Roman"/>
          <w:noProof/>
          <w:szCs w:val="24"/>
          <w:lang w:val="en-US"/>
        </w:rPr>
      </w:pPr>
      <w:hyperlink w:anchor="_Toc143523709" w:history="1">
        <w:r w:rsidR="00137698" w:rsidRPr="00137698">
          <w:rPr>
            <w:rStyle w:val="Hyperlink"/>
            <w:rFonts w:cs="Times New Roman"/>
            <w:noProof/>
            <w:szCs w:val="24"/>
          </w:rPr>
          <w:t>ABSTRAK</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0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v</w:t>
        </w:r>
        <w:r w:rsidR="00137698" w:rsidRPr="00137698">
          <w:rPr>
            <w:rFonts w:cs="Times New Roman"/>
            <w:noProof/>
            <w:webHidden/>
            <w:szCs w:val="24"/>
          </w:rPr>
          <w:fldChar w:fldCharType="end"/>
        </w:r>
      </w:hyperlink>
    </w:p>
    <w:p w14:paraId="58F85F2C" w14:textId="77777777" w:rsidR="00137698" w:rsidRPr="00137698" w:rsidRDefault="00B67BC9" w:rsidP="00137698">
      <w:pPr>
        <w:pStyle w:val="TOC1"/>
        <w:framePr w:wrap="around"/>
        <w:tabs>
          <w:tab w:val="right" w:leader="dot" w:pos="7927"/>
        </w:tabs>
        <w:contextualSpacing/>
        <w:rPr>
          <w:rFonts w:eastAsiaTheme="minorEastAsia" w:cs="Times New Roman"/>
          <w:noProof/>
          <w:szCs w:val="24"/>
          <w:lang w:val="en-US"/>
        </w:rPr>
      </w:pPr>
      <w:hyperlink w:anchor="_Toc143523710" w:history="1">
        <w:r w:rsidR="00137698" w:rsidRPr="00137698">
          <w:rPr>
            <w:rStyle w:val="Hyperlink"/>
            <w:rFonts w:cs="Times New Roman"/>
            <w:noProof/>
            <w:szCs w:val="24"/>
          </w:rPr>
          <w:t>ABSTRAC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vi</w:t>
        </w:r>
        <w:r w:rsidR="00137698" w:rsidRPr="00137698">
          <w:rPr>
            <w:rFonts w:cs="Times New Roman"/>
            <w:noProof/>
            <w:webHidden/>
            <w:szCs w:val="24"/>
          </w:rPr>
          <w:fldChar w:fldCharType="end"/>
        </w:r>
      </w:hyperlink>
    </w:p>
    <w:p w14:paraId="4B680BE7" w14:textId="77777777" w:rsidR="00137698" w:rsidRPr="00137698" w:rsidRDefault="00B67BC9" w:rsidP="00137698">
      <w:pPr>
        <w:pStyle w:val="TOC1"/>
        <w:framePr w:wrap="around"/>
        <w:tabs>
          <w:tab w:val="right" w:leader="dot" w:pos="7927"/>
        </w:tabs>
        <w:contextualSpacing/>
        <w:rPr>
          <w:rFonts w:eastAsiaTheme="minorEastAsia" w:cs="Times New Roman"/>
          <w:noProof/>
          <w:szCs w:val="24"/>
          <w:lang w:val="en-US"/>
        </w:rPr>
      </w:pPr>
      <w:hyperlink w:anchor="_Toc143523711" w:history="1">
        <w:r w:rsidR="00137698" w:rsidRPr="00137698">
          <w:rPr>
            <w:rStyle w:val="Hyperlink"/>
            <w:rFonts w:cs="Times New Roman"/>
            <w:noProof/>
            <w:szCs w:val="24"/>
          </w:rPr>
          <w:t>KATA PENGAN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vii</w:t>
        </w:r>
        <w:r w:rsidR="00137698" w:rsidRPr="00137698">
          <w:rPr>
            <w:rFonts w:cs="Times New Roman"/>
            <w:noProof/>
            <w:webHidden/>
            <w:szCs w:val="24"/>
          </w:rPr>
          <w:fldChar w:fldCharType="end"/>
        </w:r>
      </w:hyperlink>
    </w:p>
    <w:p w14:paraId="719D6C7D" w14:textId="77777777" w:rsidR="00137698" w:rsidRPr="00137698" w:rsidRDefault="00B67BC9" w:rsidP="00137698">
      <w:pPr>
        <w:pStyle w:val="TOC1"/>
        <w:framePr w:wrap="around"/>
        <w:tabs>
          <w:tab w:val="right" w:leader="dot" w:pos="7927"/>
        </w:tabs>
        <w:contextualSpacing/>
        <w:rPr>
          <w:rFonts w:eastAsiaTheme="minorEastAsia" w:cs="Times New Roman"/>
          <w:noProof/>
          <w:szCs w:val="24"/>
          <w:lang w:val="en-US"/>
        </w:rPr>
      </w:pPr>
      <w:hyperlink w:anchor="_Toc143523712" w:history="1">
        <w:r w:rsidR="00137698" w:rsidRPr="00137698">
          <w:rPr>
            <w:rStyle w:val="Hyperlink"/>
            <w:rFonts w:cs="Times New Roman"/>
            <w:noProof/>
            <w:szCs w:val="24"/>
          </w:rPr>
          <w:t>DAFTAR IS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ix</w:t>
        </w:r>
        <w:r w:rsidR="00137698" w:rsidRPr="00137698">
          <w:rPr>
            <w:rFonts w:cs="Times New Roman"/>
            <w:noProof/>
            <w:webHidden/>
            <w:szCs w:val="24"/>
          </w:rPr>
          <w:fldChar w:fldCharType="end"/>
        </w:r>
      </w:hyperlink>
    </w:p>
    <w:p w14:paraId="3F57F3DE" w14:textId="77777777" w:rsidR="00137698" w:rsidRPr="00137698" w:rsidRDefault="00B67BC9" w:rsidP="00137698">
      <w:pPr>
        <w:pStyle w:val="TOC1"/>
        <w:framePr w:wrap="around"/>
        <w:tabs>
          <w:tab w:val="right" w:leader="dot" w:pos="7927"/>
        </w:tabs>
        <w:contextualSpacing/>
        <w:rPr>
          <w:rFonts w:eastAsiaTheme="minorEastAsia" w:cs="Times New Roman"/>
          <w:noProof/>
          <w:szCs w:val="24"/>
          <w:lang w:val="en-US"/>
        </w:rPr>
      </w:pPr>
      <w:hyperlink w:anchor="_Toc143523713" w:history="1">
        <w:r w:rsidR="00137698" w:rsidRPr="00137698">
          <w:rPr>
            <w:rStyle w:val="Hyperlink"/>
            <w:rFonts w:cs="Times New Roman"/>
            <w:noProof/>
            <w:szCs w:val="24"/>
          </w:rPr>
          <w:t>DAFTAR GAMB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xiii</w:t>
        </w:r>
        <w:r w:rsidR="00137698" w:rsidRPr="00137698">
          <w:rPr>
            <w:rFonts w:cs="Times New Roman"/>
            <w:noProof/>
            <w:webHidden/>
            <w:szCs w:val="24"/>
          </w:rPr>
          <w:fldChar w:fldCharType="end"/>
        </w:r>
      </w:hyperlink>
    </w:p>
    <w:p w14:paraId="2C335A40" w14:textId="77777777" w:rsidR="00137698" w:rsidRPr="00137698" w:rsidRDefault="00B67BC9" w:rsidP="00137698">
      <w:pPr>
        <w:pStyle w:val="TOC1"/>
        <w:framePr w:wrap="around"/>
        <w:tabs>
          <w:tab w:val="right" w:leader="dot" w:pos="7927"/>
        </w:tabs>
        <w:contextualSpacing/>
        <w:rPr>
          <w:rFonts w:eastAsiaTheme="minorEastAsia" w:cs="Times New Roman"/>
          <w:noProof/>
          <w:szCs w:val="24"/>
          <w:lang w:val="en-US"/>
        </w:rPr>
      </w:pPr>
      <w:hyperlink w:anchor="_Toc143523714" w:history="1">
        <w:r w:rsidR="00137698" w:rsidRPr="00137698">
          <w:rPr>
            <w:rStyle w:val="Hyperlink"/>
            <w:rFonts w:cs="Times New Roman"/>
            <w:noProof/>
            <w:szCs w:val="24"/>
          </w:rPr>
          <w:t>DAFTAR TABE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xvi</w:t>
        </w:r>
        <w:r w:rsidR="00137698" w:rsidRPr="00137698">
          <w:rPr>
            <w:rFonts w:cs="Times New Roman"/>
            <w:noProof/>
            <w:webHidden/>
            <w:szCs w:val="24"/>
          </w:rPr>
          <w:fldChar w:fldCharType="end"/>
        </w:r>
      </w:hyperlink>
    </w:p>
    <w:p w14:paraId="491A117B" w14:textId="77777777" w:rsidR="00137698" w:rsidRPr="00137698" w:rsidRDefault="00B67BC9" w:rsidP="00137698">
      <w:pPr>
        <w:pStyle w:val="TOC1"/>
        <w:framePr w:wrap="around"/>
        <w:tabs>
          <w:tab w:val="right" w:leader="dot" w:pos="7927"/>
        </w:tabs>
        <w:contextualSpacing/>
        <w:rPr>
          <w:rFonts w:eastAsiaTheme="minorEastAsia" w:cs="Times New Roman"/>
          <w:noProof/>
          <w:szCs w:val="24"/>
          <w:lang w:val="en-US"/>
        </w:rPr>
      </w:pPr>
      <w:hyperlink w:anchor="_Toc143523715" w:history="1">
        <w:r w:rsidR="00137698" w:rsidRPr="00137698">
          <w:rPr>
            <w:rStyle w:val="Hyperlink"/>
            <w:rFonts w:cs="Times New Roman"/>
            <w:noProof/>
            <w:szCs w:val="24"/>
          </w:rPr>
          <w:t>DAFTAR SINGKAT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xvii</w:t>
        </w:r>
        <w:r w:rsidR="00137698" w:rsidRPr="00137698">
          <w:rPr>
            <w:rFonts w:cs="Times New Roman"/>
            <w:noProof/>
            <w:webHidden/>
            <w:szCs w:val="24"/>
          </w:rPr>
          <w:fldChar w:fldCharType="end"/>
        </w:r>
      </w:hyperlink>
    </w:p>
    <w:p w14:paraId="081D796C" w14:textId="77777777" w:rsidR="00137698" w:rsidRPr="00137698" w:rsidRDefault="00B67BC9" w:rsidP="00137698">
      <w:pPr>
        <w:pStyle w:val="TOC1"/>
        <w:framePr w:wrap="around"/>
        <w:tabs>
          <w:tab w:val="right" w:leader="dot" w:pos="7927"/>
        </w:tabs>
        <w:contextualSpacing/>
        <w:rPr>
          <w:rFonts w:eastAsiaTheme="minorEastAsia" w:cs="Times New Roman"/>
          <w:noProof/>
          <w:szCs w:val="24"/>
          <w:lang w:val="en-US"/>
        </w:rPr>
      </w:pPr>
      <w:hyperlink w:anchor="_Toc143523716" w:history="1">
        <w:r w:rsidR="00137698" w:rsidRPr="00137698">
          <w:rPr>
            <w:rStyle w:val="Hyperlink"/>
            <w:rFonts w:eastAsia="Times New Roman" w:cs="Times New Roman"/>
            <w:b/>
            <w:bCs/>
            <w:noProof/>
            <w:szCs w:val="24"/>
            <w:lang w:val="en-US"/>
          </w:rPr>
          <w:t>BAB 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w:t>
        </w:r>
        <w:r w:rsidR="00137698" w:rsidRPr="00137698">
          <w:rPr>
            <w:rFonts w:cs="Times New Roman"/>
            <w:noProof/>
            <w:webHidden/>
            <w:szCs w:val="24"/>
          </w:rPr>
          <w:fldChar w:fldCharType="end"/>
        </w:r>
      </w:hyperlink>
    </w:p>
    <w:p w14:paraId="6DC7E0A0"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17" w:history="1">
        <w:r w:rsidR="00137698" w:rsidRPr="00137698">
          <w:rPr>
            <w:rStyle w:val="Hyperlink"/>
            <w:rFonts w:cs="Times New Roman"/>
            <w:noProof/>
            <w:szCs w:val="24"/>
          </w:rPr>
          <w:t>1.1</w:t>
        </w:r>
        <w:r w:rsidR="00137698" w:rsidRPr="00137698">
          <w:rPr>
            <w:rFonts w:eastAsiaTheme="minorEastAsia" w:cs="Times New Roman"/>
            <w:noProof/>
            <w:szCs w:val="24"/>
            <w:lang w:val="en-US"/>
          </w:rPr>
          <w:tab/>
        </w:r>
        <w:r w:rsidR="00137698" w:rsidRPr="00137698">
          <w:rPr>
            <w:rStyle w:val="Hyperlink"/>
            <w:rFonts w:cs="Times New Roman"/>
            <w:noProof/>
            <w:szCs w:val="24"/>
          </w:rPr>
          <w:t>Latar Belakang</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w:t>
        </w:r>
        <w:r w:rsidR="00137698" w:rsidRPr="00137698">
          <w:rPr>
            <w:rFonts w:cs="Times New Roman"/>
            <w:noProof/>
            <w:webHidden/>
            <w:szCs w:val="24"/>
          </w:rPr>
          <w:fldChar w:fldCharType="end"/>
        </w:r>
      </w:hyperlink>
    </w:p>
    <w:p w14:paraId="28014367"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18" w:history="1">
        <w:r w:rsidR="00137698" w:rsidRPr="00137698">
          <w:rPr>
            <w:rStyle w:val="Hyperlink"/>
            <w:rFonts w:cs="Times New Roman"/>
            <w:noProof/>
            <w:szCs w:val="24"/>
          </w:rPr>
          <w:t>1.2</w:t>
        </w:r>
        <w:r w:rsidR="00137698" w:rsidRPr="00137698">
          <w:rPr>
            <w:rFonts w:eastAsiaTheme="minorEastAsia" w:cs="Times New Roman"/>
            <w:noProof/>
            <w:szCs w:val="24"/>
            <w:lang w:val="en-US"/>
          </w:rPr>
          <w:tab/>
        </w:r>
        <w:r w:rsidR="00137698" w:rsidRPr="00137698">
          <w:rPr>
            <w:rStyle w:val="Hyperlink"/>
            <w:rFonts w:cs="Times New Roman"/>
            <w:noProof/>
            <w:szCs w:val="24"/>
          </w:rPr>
          <w:t>Tuju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w:t>
        </w:r>
        <w:r w:rsidR="00137698" w:rsidRPr="00137698">
          <w:rPr>
            <w:rFonts w:cs="Times New Roman"/>
            <w:noProof/>
            <w:webHidden/>
            <w:szCs w:val="24"/>
          </w:rPr>
          <w:fldChar w:fldCharType="end"/>
        </w:r>
      </w:hyperlink>
    </w:p>
    <w:p w14:paraId="538381D6"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19" w:history="1">
        <w:r w:rsidR="00137698" w:rsidRPr="00137698">
          <w:rPr>
            <w:rStyle w:val="Hyperlink"/>
            <w:rFonts w:cs="Times New Roman"/>
            <w:noProof/>
            <w:szCs w:val="24"/>
          </w:rPr>
          <w:t>1.3</w:t>
        </w:r>
        <w:r w:rsidR="00137698" w:rsidRPr="00137698">
          <w:rPr>
            <w:rFonts w:eastAsiaTheme="minorEastAsia" w:cs="Times New Roman"/>
            <w:noProof/>
            <w:szCs w:val="24"/>
            <w:lang w:val="en-US"/>
          </w:rPr>
          <w:tab/>
        </w:r>
        <w:r w:rsidR="00137698" w:rsidRPr="00137698">
          <w:rPr>
            <w:rStyle w:val="Hyperlink"/>
            <w:rFonts w:cs="Times New Roman"/>
            <w:noProof/>
            <w:szCs w:val="24"/>
          </w:rPr>
          <w:t>Batasan Masalah</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w:t>
        </w:r>
        <w:r w:rsidR="00137698" w:rsidRPr="00137698">
          <w:rPr>
            <w:rFonts w:cs="Times New Roman"/>
            <w:noProof/>
            <w:webHidden/>
            <w:szCs w:val="24"/>
          </w:rPr>
          <w:fldChar w:fldCharType="end"/>
        </w:r>
      </w:hyperlink>
    </w:p>
    <w:p w14:paraId="7718CA27"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20" w:history="1">
        <w:r w:rsidR="00137698" w:rsidRPr="00137698">
          <w:rPr>
            <w:rStyle w:val="Hyperlink"/>
            <w:rFonts w:cs="Times New Roman"/>
            <w:noProof/>
            <w:szCs w:val="24"/>
          </w:rPr>
          <w:t>1.4</w:t>
        </w:r>
        <w:r w:rsidR="00137698" w:rsidRPr="00137698">
          <w:rPr>
            <w:rFonts w:eastAsiaTheme="minorEastAsia" w:cs="Times New Roman"/>
            <w:noProof/>
            <w:szCs w:val="24"/>
            <w:lang w:val="en-US"/>
          </w:rPr>
          <w:tab/>
        </w:r>
        <w:r w:rsidR="00137698" w:rsidRPr="00137698">
          <w:rPr>
            <w:rStyle w:val="Hyperlink"/>
            <w:rFonts w:cs="Times New Roman"/>
            <w:noProof/>
            <w:szCs w:val="24"/>
          </w:rPr>
          <w:t>Sistematika Penulis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w:t>
        </w:r>
        <w:r w:rsidR="00137698" w:rsidRPr="00137698">
          <w:rPr>
            <w:rFonts w:cs="Times New Roman"/>
            <w:noProof/>
            <w:webHidden/>
            <w:szCs w:val="24"/>
          </w:rPr>
          <w:fldChar w:fldCharType="end"/>
        </w:r>
      </w:hyperlink>
    </w:p>
    <w:p w14:paraId="0D102B17" w14:textId="77777777" w:rsidR="00137698" w:rsidRPr="00137698" w:rsidRDefault="00B67BC9" w:rsidP="00137698">
      <w:pPr>
        <w:pStyle w:val="TOC1"/>
        <w:framePr w:wrap="around"/>
        <w:tabs>
          <w:tab w:val="right" w:leader="dot" w:pos="7927"/>
        </w:tabs>
        <w:contextualSpacing/>
        <w:rPr>
          <w:rFonts w:eastAsiaTheme="minorEastAsia" w:cs="Times New Roman"/>
          <w:noProof/>
          <w:szCs w:val="24"/>
          <w:lang w:val="en-US"/>
        </w:rPr>
      </w:pPr>
      <w:hyperlink w:anchor="_Toc143523721" w:history="1">
        <w:r w:rsidR="00137698" w:rsidRPr="00137698">
          <w:rPr>
            <w:rStyle w:val="Hyperlink"/>
            <w:rFonts w:eastAsia="Times New Roman" w:cs="Times New Roman"/>
            <w:b/>
            <w:noProof/>
            <w:szCs w:val="24"/>
            <w:lang w:val="en-US"/>
          </w:rPr>
          <w:t>BAB I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w:t>
        </w:r>
        <w:r w:rsidR="00137698" w:rsidRPr="00137698">
          <w:rPr>
            <w:rFonts w:cs="Times New Roman"/>
            <w:noProof/>
            <w:webHidden/>
            <w:szCs w:val="24"/>
          </w:rPr>
          <w:fldChar w:fldCharType="end"/>
        </w:r>
      </w:hyperlink>
    </w:p>
    <w:p w14:paraId="4051BAA4"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22" w:history="1">
        <w:r w:rsidR="00137698" w:rsidRPr="00137698">
          <w:rPr>
            <w:rStyle w:val="Hyperlink"/>
            <w:rFonts w:cs="Times New Roman"/>
            <w:noProof/>
            <w:szCs w:val="24"/>
          </w:rPr>
          <w:t>2.1</w:t>
        </w:r>
        <w:r w:rsidR="00137698" w:rsidRPr="00137698">
          <w:rPr>
            <w:rFonts w:eastAsiaTheme="minorEastAsia" w:cs="Times New Roman"/>
            <w:noProof/>
            <w:szCs w:val="24"/>
            <w:lang w:val="en-US"/>
          </w:rPr>
          <w:tab/>
        </w:r>
        <w:r w:rsidR="00137698" w:rsidRPr="00137698">
          <w:rPr>
            <w:rStyle w:val="Hyperlink"/>
            <w:rFonts w:cs="Times New Roman"/>
            <w:noProof/>
            <w:szCs w:val="24"/>
          </w:rPr>
          <w:t>Kendali Akses (Access Contro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w:t>
        </w:r>
        <w:r w:rsidR="00137698" w:rsidRPr="00137698">
          <w:rPr>
            <w:rFonts w:cs="Times New Roman"/>
            <w:noProof/>
            <w:webHidden/>
            <w:szCs w:val="24"/>
          </w:rPr>
          <w:fldChar w:fldCharType="end"/>
        </w:r>
      </w:hyperlink>
    </w:p>
    <w:p w14:paraId="1A7202A4"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23" w:history="1">
        <w:r w:rsidR="00137698" w:rsidRPr="00137698">
          <w:rPr>
            <w:rStyle w:val="Hyperlink"/>
            <w:rFonts w:cs="Times New Roman"/>
            <w:noProof/>
            <w:szCs w:val="24"/>
          </w:rPr>
          <w:t>2.2</w:t>
        </w:r>
        <w:r w:rsidR="00137698" w:rsidRPr="00137698">
          <w:rPr>
            <w:rFonts w:eastAsiaTheme="minorEastAsia" w:cs="Times New Roman"/>
            <w:noProof/>
            <w:szCs w:val="24"/>
            <w:lang w:val="en-US"/>
          </w:rPr>
          <w:tab/>
        </w:r>
        <w:r w:rsidR="00137698" w:rsidRPr="00137698">
          <w:rPr>
            <w:rStyle w:val="Hyperlink"/>
            <w:rFonts w:cs="Times New Roman"/>
            <w:noProof/>
            <w:szCs w:val="24"/>
          </w:rPr>
          <w:t>Internet of Thing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w:t>
        </w:r>
        <w:r w:rsidR="00137698" w:rsidRPr="00137698">
          <w:rPr>
            <w:rFonts w:cs="Times New Roman"/>
            <w:noProof/>
            <w:webHidden/>
            <w:szCs w:val="24"/>
          </w:rPr>
          <w:fldChar w:fldCharType="end"/>
        </w:r>
      </w:hyperlink>
    </w:p>
    <w:p w14:paraId="22DC17FC"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24" w:history="1">
        <w:r w:rsidR="00137698" w:rsidRPr="00137698">
          <w:rPr>
            <w:rStyle w:val="Hyperlink"/>
            <w:rFonts w:cs="Times New Roman"/>
            <w:noProof/>
            <w:szCs w:val="24"/>
          </w:rPr>
          <w:t>2.3</w:t>
        </w:r>
        <w:r w:rsidR="00137698" w:rsidRPr="00137698">
          <w:rPr>
            <w:rFonts w:eastAsiaTheme="minorEastAsia" w:cs="Times New Roman"/>
            <w:noProof/>
            <w:szCs w:val="24"/>
            <w:lang w:val="en-US"/>
          </w:rPr>
          <w:tab/>
        </w:r>
        <w:r w:rsidR="00137698" w:rsidRPr="00137698">
          <w:rPr>
            <w:rStyle w:val="Hyperlink"/>
            <w:rFonts w:cs="Times New Roman"/>
            <w:i/>
            <w:noProof/>
            <w:szCs w:val="24"/>
          </w:rPr>
          <w:t>Database</w:t>
        </w:r>
        <w:r w:rsidR="00137698" w:rsidRPr="00137698">
          <w:rPr>
            <w:rStyle w:val="Hyperlink"/>
            <w:rFonts w:cs="Times New Roman"/>
            <w:noProof/>
            <w:szCs w:val="24"/>
          </w:rPr>
          <w:t xml:space="preserve"> MySQ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w:t>
        </w:r>
        <w:r w:rsidR="00137698" w:rsidRPr="00137698">
          <w:rPr>
            <w:rFonts w:cs="Times New Roman"/>
            <w:noProof/>
            <w:webHidden/>
            <w:szCs w:val="24"/>
          </w:rPr>
          <w:fldChar w:fldCharType="end"/>
        </w:r>
      </w:hyperlink>
    </w:p>
    <w:p w14:paraId="7090E02E"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25" w:history="1">
        <w:r w:rsidR="00137698" w:rsidRPr="00137698">
          <w:rPr>
            <w:rStyle w:val="Hyperlink"/>
            <w:rFonts w:cs="Times New Roman"/>
            <w:noProof/>
            <w:szCs w:val="24"/>
          </w:rPr>
          <w:t>2.4</w:t>
        </w:r>
        <w:r w:rsidR="00137698" w:rsidRPr="00137698">
          <w:rPr>
            <w:rFonts w:eastAsiaTheme="minorEastAsia" w:cs="Times New Roman"/>
            <w:noProof/>
            <w:szCs w:val="24"/>
            <w:lang w:val="en-US"/>
          </w:rPr>
          <w:tab/>
        </w:r>
        <w:r w:rsidR="00137698" w:rsidRPr="00137698">
          <w:rPr>
            <w:rStyle w:val="Hyperlink"/>
            <w:rFonts w:cs="Times New Roman"/>
            <w:i/>
            <w:noProof/>
            <w:szCs w:val="24"/>
          </w:rPr>
          <w:t>Virtual Private Serv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w:t>
        </w:r>
        <w:r w:rsidR="00137698" w:rsidRPr="00137698">
          <w:rPr>
            <w:rFonts w:cs="Times New Roman"/>
            <w:noProof/>
            <w:webHidden/>
            <w:szCs w:val="24"/>
          </w:rPr>
          <w:fldChar w:fldCharType="end"/>
        </w:r>
      </w:hyperlink>
    </w:p>
    <w:p w14:paraId="00F5496A"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26" w:history="1">
        <w:r w:rsidR="00137698" w:rsidRPr="00137698">
          <w:rPr>
            <w:rStyle w:val="Hyperlink"/>
            <w:rFonts w:cs="Times New Roman"/>
            <w:noProof/>
            <w:szCs w:val="24"/>
          </w:rPr>
          <w:t>2.5</w:t>
        </w:r>
        <w:r w:rsidR="00137698" w:rsidRPr="00137698">
          <w:rPr>
            <w:rFonts w:eastAsiaTheme="minorEastAsia" w:cs="Times New Roman"/>
            <w:noProof/>
            <w:szCs w:val="24"/>
            <w:lang w:val="en-US"/>
          </w:rPr>
          <w:tab/>
        </w:r>
        <w:r w:rsidR="00137698" w:rsidRPr="00137698">
          <w:rPr>
            <w:rStyle w:val="Hyperlink"/>
            <w:rFonts w:cs="Times New Roman"/>
            <w:noProof/>
            <w:szCs w:val="24"/>
          </w:rPr>
          <w:t>Sistem Operasi Ubu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w:t>
        </w:r>
        <w:r w:rsidR="00137698" w:rsidRPr="00137698">
          <w:rPr>
            <w:rFonts w:cs="Times New Roman"/>
            <w:noProof/>
            <w:webHidden/>
            <w:szCs w:val="24"/>
          </w:rPr>
          <w:fldChar w:fldCharType="end"/>
        </w:r>
      </w:hyperlink>
    </w:p>
    <w:p w14:paraId="5D0E0EFE"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27" w:history="1">
        <w:r w:rsidR="00137698" w:rsidRPr="00137698">
          <w:rPr>
            <w:rStyle w:val="Hyperlink"/>
            <w:rFonts w:cs="Times New Roman"/>
            <w:noProof/>
            <w:szCs w:val="24"/>
          </w:rPr>
          <w:t>2.6</w:t>
        </w:r>
        <w:r w:rsidR="00137698" w:rsidRPr="00137698">
          <w:rPr>
            <w:rFonts w:eastAsiaTheme="minorEastAsia" w:cs="Times New Roman"/>
            <w:noProof/>
            <w:szCs w:val="24"/>
            <w:lang w:val="en-US"/>
          </w:rPr>
          <w:tab/>
        </w:r>
        <w:r w:rsidR="00137698" w:rsidRPr="00137698">
          <w:rPr>
            <w:rStyle w:val="Hyperlink"/>
            <w:rFonts w:cs="Times New Roman"/>
            <w:noProof/>
            <w:szCs w:val="24"/>
          </w:rPr>
          <w:t>Nginx</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1</w:t>
        </w:r>
        <w:r w:rsidR="00137698" w:rsidRPr="00137698">
          <w:rPr>
            <w:rFonts w:cs="Times New Roman"/>
            <w:noProof/>
            <w:webHidden/>
            <w:szCs w:val="24"/>
          </w:rPr>
          <w:fldChar w:fldCharType="end"/>
        </w:r>
      </w:hyperlink>
    </w:p>
    <w:p w14:paraId="7F621BE9"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28" w:history="1">
        <w:r w:rsidR="00137698" w:rsidRPr="00137698">
          <w:rPr>
            <w:rStyle w:val="Hyperlink"/>
            <w:rFonts w:cs="Times New Roman"/>
            <w:noProof/>
            <w:szCs w:val="24"/>
          </w:rPr>
          <w:t>2.7</w:t>
        </w:r>
        <w:r w:rsidR="00137698" w:rsidRPr="00137698">
          <w:rPr>
            <w:rFonts w:eastAsiaTheme="minorEastAsia" w:cs="Times New Roman"/>
            <w:noProof/>
            <w:szCs w:val="24"/>
            <w:lang w:val="en-US"/>
          </w:rPr>
          <w:tab/>
        </w:r>
        <w:r w:rsidR="00137698" w:rsidRPr="00137698">
          <w:rPr>
            <w:rStyle w:val="Hyperlink"/>
            <w:rFonts w:cs="Times New Roman"/>
            <w:i/>
            <w:noProof/>
            <w:szCs w:val="24"/>
          </w:rPr>
          <w:t>Application Programming Interfac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1</w:t>
        </w:r>
        <w:r w:rsidR="00137698" w:rsidRPr="00137698">
          <w:rPr>
            <w:rFonts w:cs="Times New Roman"/>
            <w:noProof/>
            <w:webHidden/>
            <w:szCs w:val="24"/>
          </w:rPr>
          <w:fldChar w:fldCharType="end"/>
        </w:r>
      </w:hyperlink>
    </w:p>
    <w:p w14:paraId="71D5A5B0"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29" w:history="1">
        <w:r w:rsidR="00137698" w:rsidRPr="00137698">
          <w:rPr>
            <w:rStyle w:val="Hyperlink"/>
            <w:rFonts w:cs="Times New Roman"/>
            <w:noProof/>
            <w:szCs w:val="24"/>
          </w:rPr>
          <w:t>2.8</w:t>
        </w:r>
        <w:r w:rsidR="00137698" w:rsidRPr="00137698">
          <w:rPr>
            <w:rFonts w:eastAsiaTheme="minorEastAsia" w:cs="Times New Roman"/>
            <w:noProof/>
            <w:szCs w:val="24"/>
            <w:lang w:val="en-US"/>
          </w:rPr>
          <w:tab/>
        </w:r>
        <w:r w:rsidR="00137698" w:rsidRPr="00137698">
          <w:rPr>
            <w:rStyle w:val="Hyperlink"/>
            <w:rFonts w:cs="Times New Roman"/>
            <w:i/>
            <w:noProof/>
            <w:szCs w:val="24"/>
          </w:rPr>
          <w:t>Framework</w:t>
        </w:r>
        <w:r w:rsidR="00137698" w:rsidRPr="00137698">
          <w:rPr>
            <w:rStyle w:val="Hyperlink"/>
            <w:rFonts w:cs="Times New Roman"/>
            <w:noProof/>
            <w:szCs w:val="24"/>
          </w:rPr>
          <w:t xml:space="preserve"> Larave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2</w:t>
        </w:r>
        <w:r w:rsidR="00137698" w:rsidRPr="00137698">
          <w:rPr>
            <w:rFonts w:cs="Times New Roman"/>
            <w:noProof/>
            <w:webHidden/>
            <w:szCs w:val="24"/>
          </w:rPr>
          <w:fldChar w:fldCharType="end"/>
        </w:r>
      </w:hyperlink>
    </w:p>
    <w:p w14:paraId="2C424E4B"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30" w:history="1">
        <w:r w:rsidR="00137698" w:rsidRPr="00137698">
          <w:rPr>
            <w:rStyle w:val="Hyperlink"/>
            <w:rFonts w:cs="Times New Roman"/>
            <w:noProof/>
            <w:szCs w:val="24"/>
          </w:rPr>
          <w:t>2.9</w:t>
        </w:r>
        <w:r w:rsidR="00137698" w:rsidRPr="00137698">
          <w:rPr>
            <w:rFonts w:eastAsiaTheme="minorEastAsia" w:cs="Times New Roman"/>
            <w:noProof/>
            <w:szCs w:val="24"/>
            <w:lang w:val="en-US"/>
          </w:rPr>
          <w:tab/>
        </w:r>
        <w:r w:rsidR="00137698" w:rsidRPr="00137698">
          <w:rPr>
            <w:rStyle w:val="Hyperlink"/>
            <w:rFonts w:cs="Times New Roman"/>
            <w:i/>
            <w:noProof/>
            <w:szCs w:val="24"/>
          </w:rPr>
          <w:t>Pusher Web</w:t>
        </w:r>
        <w:r w:rsidR="00137698" w:rsidRPr="00137698">
          <w:rPr>
            <w:rStyle w:val="Hyperlink"/>
            <w:rFonts w:cs="Times New Roman"/>
            <w:noProof/>
            <w:szCs w:val="24"/>
          </w:rPr>
          <w:t>s</w:t>
        </w:r>
        <w:r w:rsidR="00137698" w:rsidRPr="00137698">
          <w:rPr>
            <w:rStyle w:val="Hyperlink"/>
            <w:rFonts w:cs="Times New Roman"/>
            <w:i/>
            <w:noProof/>
            <w:szCs w:val="24"/>
          </w:rPr>
          <w:t>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4</w:t>
        </w:r>
        <w:r w:rsidR="00137698" w:rsidRPr="00137698">
          <w:rPr>
            <w:rFonts w:cs="Times New Roman"/>
            <w:noProof/>
            <w:webHidden/>
            <w:szCs w:val="24"/>
          </w:rPr>
          <w:fldChar w:fldCharType="end"/>
        </w:r>
      </w:hyperlink>
    </w:p>
    <w:p w14:paraId="06C268BE"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31" w:history="1">
        <w:r w:rsidR="00137698" w:rsidRPr="00137698">
          <w:rPr>
            <w:rStyle w:val="Hyperlink"/>
            <w:rFonts w:cs="Times New Roman"/>
            <w:noProof/>
            <w:szCs w:val="24"/>
          </w:rPr>
          <w:t>2.10</w:t>
        </w:r>
        <w:r w:rsidR="00137698" w:rsidRPr="00137698">
          <w:rPr>
            <w:rFonts w:eastAsiaTheme="minorEastAsia" w:cs="Times New Roman"/>
            <w:noProof/>
            <w:szCs w:val="24"/>
            <w:lang w:val="en-US"/>
          </w:rPr>
          <w:tab/>
        </w:r>
        <w:r w:rsidR="00137698" w:rsidRPr="00137698">
          <w:rPr>
            <w:rStyle w:val="Hyperlink"/>
            <w:rFonts w:cs="Times New Roman"/>
            <w:noProof/>
            <w:szCs w:val="24"/>
          </w:rPr>
          <w:t>Penelitian Terdahul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6</w:t>
        </w:r>
        <w:r w:rsidR="00137698" w:rsidRPr="00137698">
          <w:rPr>
            <w:rFonts w:cs="Times New Roman"/>
            <w:noProof/>
            <w:webHidden/>
            <w:szCs w:val="24"/>
          </w:rPr>
          <w:fldChar w:fldCharType="end"/>
        </w:r>
      </w:hyperlink>
    </w:p>
    <w:p w14:paraId="6B38FE2A" w14:textId="77777777" w:rsidR="00137698" w:rsidRPr="00137698" w:rsidRDefault="00B67BC9" w:rsidP="00137698">
      <w:pPr>
        <w:pStyle w:val="TOC1"/>
        <w:framePr w:wrap="around"/>
        <w:tabs>
          <w:tab w:val="right" w:leader="dot" w:pos="7927"/>
        </w:tabs>
        <w:contextualSpacing/>
        <w:rPr>
          <w:rFonts w:eastAsiaTheme="minorEastAsia" w:cs="Times New Roman"/>
          <w:noProof/>
          <w:szCs w:val="24"/>
          <w:lang w:val="en-US"/>
        </w:rPr>
      </w:pPr>
      <w:hyperlink w:anchor="_Toc143523732" w:history="1">
        <w:r w:rsidR="00137698" w:rsidRPr="00137698">
          <w:rPr>
            <w:rStyle w:val="Hyperlink"/>
            <w:rFonts w:cs="Times New Roman"/>
            <w:noProof/>
            <w:szCs w:val="24"/>
          </w:rPr>
          <w:t>BAB II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7</w:t>
        </w:r>
        <w:r w:rsidR="00137698" w:rsidRPr="00137698">
          <w:rPr>
            <w:rFonts w:cs="Times New Roman"/>
            <w:noProof/>
            <w:webHidden/>
            <w:szCs w:val="24"/>
          </w:rPr>
          <w:fldChar w:fldCharType="end"/>
        </w:r>
      </w:hyperlink>
    </w:p>
    <w:p w14:paraId="047B737E"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33" w:history="1">
        <w:r w:rsidR="00137698" w:rsidRPr="00137698">
          <w:rPr>
            <w:rStyle w:val="Hyperlink"/>
            <w:rFonts w:cs="Times New Roman"/>
            <w:noProof/>
            <w:szCs w:val="24"/>
          </w:rPr>
          <w:t>3.1</w:t>
        </w:r>
        <w:r w:rsidR="00137698" w:rsidRPr="00137698">
          <w:rPr>
            <w:rFonts w:eastAsiaTheme="minorEastAsia" w:cs="Times New Roman"/>
            <w:noProof/>
            <w:szCs w:val="24"/>
            <w:lang w:val="en-US"/>
          </w:rPr>
          <w:tab/>
        </w:r>
        <w:r w:rsidR="00137698" w:rsidRPr="00137698">
          <w:rPr>
            <w:rStyle w:val="Hyperlink"/>
            <w:rFonts w:cs="Times New Roman"/>
            <w:noProof/>
            <w:szCs w:val="24"/>
          </w:rPr>
          <w:t>Metode Perancang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7</w:t>
        </w:r>
        <w:r w:rsidR="00137698" w:rsidRPr="00137698">
          <w:rPr>
            <w:rFonts w:cs="Times New Roman"/>
            <w:noProof/>
            <w:webHidden/>
            <w:szCs w:val="24"/>
          </w:rPr>
          <w:fldChar w:fldCharType="end"/>
        </w:r>
      </w:hyperlink>
    </w:p>
    <w:p w14:paraId="0F0A6159"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34" w:history="1">
        <w:r w:rsidR="00137698" w:rsidRPr="00137698">
          <w:rPr>
            <w:rStyle w:val="Hyperlink"/>
            <w:rFonts w:cs="Times New Roman"/>
            <w:noProof/>
            <w:szCs w:val="24"/>
          </w:rPr>
          <w:t>3.2</w:t>
        </w:r>
        <w:r w:rsidR="00137698" w:rsidRPr="00137698">
          <w:rPr>
            <w:rFonts w:eastAsiaTheme="minorEastAsia" w:cs="Times New Roman"/>
            <w:noProof/>
            <w:szCs w:val="24"/>
            <w:lang w:val="en-US"/>
          </w:rPr>
          <w:tab/>
        </w:r>
        <w:r w:rsidR="00137698" w:rsidRPr="00137698">
          <w:rPr>
            <w:rStyle w:val="Hyperlink"/>
            <w:rFonts w:cs="Times New Roman"/>
            <w:noProof/>
            <w:szCs w:val="24"/>
          </w:rPr>
          <w:t>Kebutuhan Fungsional dan Non-Fungsion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9</w:t>
        </w:r>
        <w:r w:rsidR="00137698" w:rsidRPr="00137698">
          <w:rPr>
            <w:rFonts w:cs="Times New Roman"/>
            <w:noProof/>
            <w:webHidden/>
            <w:szCs w:val="24"/>
          </w:rPr>
          <w:fldChar w:fldCharType="end"/>
        </w:r>
      </w:hyperlink>
    </w:p>
    <w:p w14:paraId="1C454C21"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35" w:history="1">
        <w:r w:rsidR="00137698" w:rsidRPr="00137698">
          <w:rPr>
            <w:rStyle w:val="Hyperlink"/>
            <w:rFonts w:cs="Times New Roman"/>
            <w:noProof/>
            <w:szCs w:val="24"/>
          </w:rPr>
          <w:t>3.3</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Perancangan </w:t>
        </w:r>
        <w:r w:rsidR="00137698" w:rsidRPr="00137698">
          <w:rPr>
            <w:rStyle w:val="Hyperlink"/>
            <w:rFonts w:cs="Times New Roman"/>
            <w:i/>
            <w:noProof/>
            <w:szCs w:val="24"/>
          </w:rPr>
          <w:t>Databas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1</w:t>
        </w:r>
        <w:r w:rsidR="00137698" w:rsidRPr="00137698">
          <w:rPr>
            <w:rFonts w:cs="Times New Roman"/>
            <w:noProof/>
            <w:webHidden/>
            <w:szCs w:val="24"/>
          </w:rPr>
          <w:fldChar w:fldCharType="end"/>
        </w:r>
      </w:hyperlink>
    </w:p>
    <w:p w14:paraId="29865BB1"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36" w:history="1">
        <w:r w:rsidR="00137698" w:rsidRPr="00137698">
          <w:rPr>
            <w:rStyle w:val="Hyperlink"/>
            <w:rFonts w:cs="Times New Roman"/>
            <w:noProof/>
            <w:szCs w:val="24"/>
          </w:rPr>
          <w:t>3.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Perancangan </w:t>
        </w:r>
        <w:r w:rsidR="00137698" w:rsidRPr="00137698">
          <w:rPr>
            <w:rStyle w:val="Hyperlink"/>
            <w:rFonts w:cs="Times New Roman"/>
            <w:i/>
            <w:noProof/>
            <w:szCs w:val="24"/>
          </w:rPr>
          <w:t>Backend</w:t>
        </w:r>
        <w:r w:rsidR="00137698" w:rsidRPr="00137698">
          <w:rPr>
            <w:rStyle w:val="Hyperlink"/>
            <w:rFonts w:cs="Times New Roman"/>
            <w:noProof/>
            <w:szCs w:val="24"/>
          </w:rPr>
          <w:t xml:space="preserve"> AP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3</w:t>
        </w:r>
        <w:r w:rsidR="00137698" w:rsidRPr="00137698">
          <w:rPr>
            <w:rFonts w:cs="Times New Roman"/>
            <w:noProof/>
            <w:webHidden/>
            <w:szCs w:val="24"/>
          </w:rPr>
          <w:fldChar w:fldCharType="end"/>
        </w:r>
      </w:hyperlink>
    </w:p>
    <w:p w14:paraId="227856A4" w14:textId="77777777" w:rsidR="00137698" w:rsidRPr="00137698" w:rsidRDefault="00B67BC9" w:rsidP="00137698">
      <w:pPr>
        <w:pStyle w:val="TOC3"/>
        <w:rPr>
          <w:rFonts w:eastAsiaTheme="minorEastAsia" w:cs="Times New Roman"/>
          <w:noProof/>
          <w:szCs w:val="24"/>
          <w:lang w:val="en-US"/>
        </w:rPr>
      </w:pPr>
      <w:hyperlink w:anchor="_Toc143523737" w:history="1">
        <w:r w:rsidR="00137698" w:rsidRPr="00137698">
          <w:rPr>
            <w:rStyle w:val="Hyperlink"/>
            <w:rFonts w:cs="Times New Roman"/>
            <w:noProof/>
            <w:szCs w:val="24"/>
          </w:rPr>
          <w:t>3.3.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Diagram </w:t>
        </w:r>
        <w:r w:rsidR="00137698" w:rsidRPr="00137698">
          <w:rPr>
            <w:rStyle w:val="Hyperlink"/>
            <w:rFonts w:cs="Times New Roman"/>
            <w:i/>
            <w:noProof/>
            <w:szCs w:val="24"/>
          </w:rPr>
          <w:t>Use Case</w:t>
        </w:r>
        <w:r w:rsidR="00137698" w:rsidRPr="00137698">
          <w:rPr>
            <w:rStyle w:val="Hyperlink"/>
            <w:rFonts w:cs="Times New Roman"/>
            <w:noProof/>
            <w:szCs w:val="24"/>
          </w:rPr>
          <w:t xml:space="preserve"> AP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3</w:t>
        </w:r>
        <w:r w:rsidR="00137698" w:rsidRPr="00137698">
          <w:rPr>
            <w:rFonts w:cs="Times New Roman"/>
            <w:noProof/>
            <w:webHidden/>
            <w:szCs w:val="24"/>
          </w:rPr>
          <w:fldChar w:fldCharType="end"/>
        </w:r>
      </w:hyperlink>
    </w:p>
    <w:p w14:paraId="7DA09409" w14:textId="77777777" w:rsidR="00137698" w:rsidRPr="00137698" w:rsidRDefault="00B67BC9" w:rsidP="00137698">
      <w:pPr>
        <w:pStyle w:val="TOC3"/>
        <w:rPr>
          <w:rFonts w:eastAsiaTheme="minorEastAsia" w:cs="Times New Roman"/>
          <w:noProof/>
          <w:szCs w:val="24"/>
          <w:lang w:val="en-US"/>
        </w:rPr>
      </w:pPr>
      <w:hyperlink w:anchor="_Toc143523738" w:history="1">
        <w:r w:rsidR="00137698" w:rsidRPr="00137698">
          <w:rPr>
            <w:rStyle w:val="Hyperlink"/>
            <w:rFonts w:cs="Times New Roman"/>
            <w:noProof/>
            <w:szCs w:val="24"/>
          </w:rPr>
          <w:t>3.3.2</w:t>
        </w:r>
        <w:r w:rsidR="00137698" w:rsidRPr="00137698">
          <w:rPr>
            <w:rFonts w:eastAsiaTheme="minorEastAsia" w:cs="Times New Roman"/>
            <w:noProof/>
            <w:szCs w:val="24"/>
            <w:lang w:val="en-US"/>
          </w:rPr>
          <w:tab/>
        </w:r>
        <w:r w:rsidR="00137698" w:rsidRPr="00137698">
          <w:rPr>
            <w:rStyle w:val="Hyperlink"/>
            <w:rFonts w:cs="Times New Roman"/>
            <w:i/>
            <w:noProof/>
            <w:szCs w:val="24"/>
          </w:rPr>
          <w:t>Endpoint</w:t>
        </w:r>
        <w:r w:rsidR="00137698" w:rsidRPr="00137698">
          <w:rPr>
            <w:rStyle w:val="Hyperlink"/>
            <w:rFonts w:cs="Times New Roman"/>
            <w:noProof/>
            <w:szCs w:val="24"/>
          </w:rPr>
          <w:t xml:space="preserve"> AP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5</w:t>
        </w:r>
        <w:r w:rsidR="00137698" w:rsidRPr="00137698">
          <w:rPr>
            <w:rFonts w:cs="Times New Roman"/>
            <w:noProof/>
            <w:webHidden/>
            <w:szCs w:val="24"/>
          </w:rPr>
          <w:fldChar w:fldCharType="end"/>
        </w:r>
      </w:hyperlink>
    </w:p>
    <w:p w14:paraId="145C21E5" w14:textId="77777777" w:rsidR="00137698" w:rsidRPr="00137698" w:rsidRDefault="00B67BC9" w:rsidP="00137698">
      <w:pPr>
        <w:pStyle w:val="TOC3"/>
        <w:rPr>
          <w:rFonts w:eastAsiaTheme="minorEastAsia" w:cs="Times New Roman"/>
          <w:noProof/>
          <w:szCs w:val="24"/>
          <w:lang w:val="en-US"/>
        </w:rPr>
      </w:pPr>
      <w:hyperlink w:anchor="_Toc143523739" w:history="1">
        <w:r w:rsidR="00137698" w:rsidRPr="00137698">
          <w:rPr>
            <w:rStyle w:val="Hyperlink"/>
            <w:rFonts w:cs="Times New Roman"/>
            <w:noProof/>
            <w:szCs w:val="24"/>
          </w:rPr>
          <w:t>3.3.3</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6</w:t>
        </w:r>
        <w:r w:rsidR="00137698" w:rsidRPr="00137698">
          <w:rPr>
            <w:rFonts w:cs="Times New Roman"/>
            <w:noProof/>
            <w:webHidden/>
            <w:szCs w:val="24"/>
          </w:rPr>
          <w:fldChar w:fldCharType="end"/>
        </w:r>
      </w:hyperlink>
    </w:p>
    <w:p w14:paraId="2D8D1500" w14:textId="77777777" w:rsidR="00137698" w:rsidRPr="00137698" w:rsidRDefault="00B67BC9" w:rsidP="00137698">
      <w:pPr>
        <w:pStyle w:val="TOC3"/>
        <w:rPr>
          <w:rFonts w:eastAsiaTheme="minorEastAsia" w:cs="Times New Roman"/>
          <w:noProof/>
          <w:szCs w:val="24"/>
          <w:lang w:val="en-US"/>
        </w:rPr>
      </w:pPr>
      <w:hyperlink w:anchor="_Toc143523740" w:history="1">
        <w:r w:rsidR="00137698" w:rsidRPr="00137698">
          <w:rPr>
            <w:rStyle w:val="Hyperlink"/>
            <w:rFonts w:cs="Times New Roman"/>
            <w:noProof/>
            <w:szCs w:val="24"/>
          </w:rPr>
          <w:t>3.3.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8</w:t>
        </w:r>
        <w:r w:rsidR="00137698" w:rsidRPr="00137698">
          <w:rPr>
            <w:rFonts w:cs="Times New Roman"/>
            <w:noProof/>
            <w:webHidden/>
            <w:szCs w:val="24"/>
          </w:rPr>
          <w:fldChar w:fldCharType="end"/>
        </w:r>
      </w:hyperlink>
    </w:p>
    <w:p w14:paraId="186B6D6E" w14:textId="77777777" w:rsidR="00137698" w:rsidRPr="00137698" w:rsidRDefault="00B67BC9" w:rsidP="00137698">
      <w:pPr>
        <w:pStyle w:val="TOC3"/>
        <w:rPr>
          <w:rFonts w:eastAsiaTheme="minorEastAsia" w:cs="Times New Roman"/>
          <w:noProof/>
          <w:szCs w:val="24"/>
          <w:lang w:val="en-US"/>
        </w:rPr>
      </w:pPr>
      <w:hyperlink w:anchor="_Toc143523741" w:history="1">
        <w:r w:rsidR="00137698" w:rsidRPr="00137698">
          <w:rPr>
            <w:rStyle w:val="Hyperlink"/>
            <w:rFonts w:cs="Times New Roman"/>
            <w:noProof/>
            <w:szCs w:val="24"/>
          </w:rPr>
          <w:t>3.3.5</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Ema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8</w:t>
        </w:r>
        <w:r w:rsidR="00137698" w:rsidRPr="00137698">
          <w:rPr>
            <w:rFonts w:cs="Times New Roman"/>
            <w:noProof/>
            <w:webHidden/>
            <w:szCs w:val="24"/>
          </w:rPr>
          <w:fldChar w:fldCharType="end"/>
        </w:r>
      </w:hyperlink>
    </w:p>
    <w:p w14:paraId="6C51D2ED" w14:textId="77777777" w:rsidR="00137698" w:rsidRPr="00137698" w:rsidRDefault="00B67BC9" w:rsidP="00137698">
      <w:pPr>
        <w:pStyle w:val="TOC3"/>
        <w:rPr>
          <w:rFonts w:eastAsiaTheme="minorEastAsia" w:cs="Times New Roman"/>
          <w:noProof/>
          <w:szCs w:val="24"/>
          <w:lang w:val="en-US"/>
        </w:rPr>
      </w:pPr>
      <w:hyperlink w:anchor="_Toc143523742" w:history="1">
        <w:r w:rsidR="00137698" w:rsidRPr="00137698">
          <w:rPr>
            <w:rStyle w:val="Hyperlink"/>
            <w:rFonts w:cs="Times New Roman"/>
            <w:noProof/>
            <w:szCs w:val="24"/>
          </w:rPr>
          <w:t>3.3.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Reset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9</w:t>
        </w:r>
        <w:r w:rsidR="00137698" w:rsidRPr="00137698">
          <w:rPr>
            <w:rFonts w:cs="Times New Roman"/>
            <w:noProof/>
            <w:webHidden/>
            <w:szCs w:val="24"/>
          </w:rPr>
          <w:fldChar w:fldCharType="end"/>
        </w:r>
      </w:hyperlink>
    </w:p>
    <w:p w14:paraId="1A15B042" w14:textId="77777777" w:rsidR="00137698" w:rsidRPr="00137698" w:rsidRDefault="00B67BC9" w:rsidP="00137698">
      <w:pPr>
        <w:pStyle w:val="TOC3"/>
        <w:rPr>
          <w:rFonts w:eastAsiaTheme="minorEastAsia" w:cs="Times New Roman"/>
          <w:noProof/>
          <w:szCs w:val="24"/>
          <w:lang w:val="en-US"/>
        </w:rPr>
      </w:pPr>
      <w:hyperlink w:anchor="_Toc143523743" w:history="1">
        <w:r w:rsidR="00137698" w:rsidRPr="00137698">
          <w:rPr>
            <w:rStyle w:val="Hyperlink"/>
            <w:rFonts w:cs="Times New Roman"/>
            <w:noProof/>
            <w:szCs w:val="24"/>
          </w:rPr>
          <w:t>3.3.7</w:t>
        </w:r>
        <w:r w:rsidR="00137698" w:rsidRPr="00137698">
          <w:rPr>
            <w:rFonts w:eastAsiaTheme="minorEastAsia" w:cs="Times New Roman"/>
            <w:noProof/>
            <w:szCs w:val="24"/>
            <w:lang w:val="en-US"/>
          </w:rPr>
          <w:tab/>
        </w:r>
        <w:r w:rsidR="00137698" w:rsidRPr="00137698">
          <w:rPr>
            <w:rStyle w:val="Hyperlink"/>
            <w:rFonts w:cs="Times New Roman"/>
            <w:noProof/>
            <w:szCs w:val="24"/>
          </w:rPr>
          <w:t>API Ganti 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1</w:t>
        </w:r>
        <w:r w:rsidR="00137698" w:rsidRPr="00137698">
          <w:rPr>
            <w:rFonts w:cs="Times New Roman"/>
            <w:noProof/>
            <w:webHidden/>
            <w:szCs w:val="24"/>
          </w:rPr>
          <w:fldChar w:fldCharType="end"/>
        </w:r>
      </w:hyperlink>
    </w:p>
    <w:p w14:paraId="4D178581" w14:textId="77777777" w:rsidR="00137698" w:rsidRPr="00137698" w:rsidRDefault="00B67BC9" w:rsidP="00137698">
      <w:pPr>
        <w:pStyle w:val="TOC3"/>
        <w:rPr>
          <w:rFonts w:eastAsiaTheme="minorEastAsia" w:cs="Times New Roman"/>
          <w:noProof/>
          <w:szCs w:val="24"/>
          <w:lang w:val="en-US"/>
        </w:rPr>
      </w:pPr>
      <w:hyperlink w:anchor="_Toc143523744" w:history="1">
        <w:r w:rsidR="00137698" w:rsidRPr="00137698">
          <w:rPr>
            <w:rStyle w:val="Hyperlink"/>
            <w:rFonts w:cs="Times New Roman"/>
            <w:noProof/>
            <w:szCs w:val="24"/>
          </w:rPr>
          <w:t>3.3.8</w:t>
        </w:r>
        <w:r w:rsidR="00137698" w:rsidRPr="00137698">
          <w:rPr>
            <w:rFonts w:eastAsiaTheme="minorEastAsia" w:cs="Times New Roman"/>
            <w:noProof/>
            <w:szCs w:val="24"/>
            <w:lang w:val="en-US"/>
          </w:rPr>
          <w:tab/>
        </w:r>
        <w:r w:rsidR="00137698" w:rsidRPr="00137698">
          <w:rPr>
            <w:rStyle w:val="Hyperlink"/>
            <w:rFonts w:cs="Times New Roman"/>
            <w:noProof/>
            <w:szCs w:val="24"/>
          </w:rPr>
          <w:t>API Ganti Prof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1</w:t>
        </w:r>
        <w:r w:rsidR="00137698" w:rsidRPr="00137698">
          <w:rPr>
            <w:rFonts w:cs="Times New Roman"/>
            <w:noProof/>
            <w:webHidden/>
            <w:szCs w:val="24"/>
          </w:rPr>
          <w:fldChar w:fldCharType="end"/>
        </w:r>
      </w:hyperlink>
    </w:p>
    <w:p w14:paraId="1A69822D" w14:textId="77777777" w:rsidR="00137698" w:rsidRPr="00137698" w:rsidRDefault="00B67BC9" w:rsidP="00137698">
      <w:pPr>
        <w:pStyle w:val="TOC3"/>
        <w:rPr>
          <w:rFonts w:eastAsiaTheme="minorEastAsia" w:cs="Times New Roman"/>
          <w:noProof/>
          <w:szCs w:val="24"/>
          <w:lang w:val="en-US"/>
        </w:rPr>
      </w:pPr>
      <w:hyperlink w:anchor="_Toc143523745" w:history="1">
        <w:r w:rsidR="00137698" w:rsidRPr="00137698">
          <w:rPr>
            <w:rStyle w:val="Hyperlink"/>
            <w:rFonts w:cs="Times New Roman"/>
            <w:noProof/>
            <w:szCs w:val="24"/>
          </w:rPr>
          <w:t>3.3.9</w:t>
        </w:r>
        <w:r w:rsidR="00137698" w:rsidRPr="00137698">
          <w:rPr>
            <w:rFonts w:eastAsiaTheme="minorEastAsia" w:cs="Times New Roman"/>
            <w:noProof/>
            <w:szCs w:val="24"/>
            <w:lang w:val="en-US"/>
          </w:rPr>
          <w:tab/>
        </w:r>
        <w:r w:rsidR="00137698" w:rsidRPr="00137698">
          <w:rPr>
            <w:rStyle w:val="Hyperlink"/>
            <w:rFonts w:cs="Times New Roman"/>
            <w:noProof/>
            <w:szCs w:val="24"/>
          </w:rPr>
          <w:t>API Lihat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2</w:t>
        </w:r>
        <w:r w:rsidR="00137698" w:rsidRPr="00137698">
          <w:rPr>
            <w:rFonts w:cs="Times New Roman"/>
            <w:noProof/>
            <w:webHidden/>
            <w:szCs w:val="24"/>
          </w:rPr>
          <w:fldChar w:fldCharType="end"/>
        </w:r>
      </w:hyperlink>
    </w:p>
    <w:p w14:paraId="5CB3C9CB" w14:textId="77777777" w:rsidR="00137698" w:rsidRPr="00137698" w:rsidRDefault="00B67BC9" w:rsidP="00137698">
      <w:pPr>
        <w:pStyle w:val="TOC3"/>
        <w:rPr>
          <w:rFonts w:eastAsiaTheme="minorEastAsia" w:cs="Times New Roman"/>
          <w:noProof/>
          <w:szCs w:val="24"/>
          <w:lang w:val="en-US"/>
        </w:rPr>
      </w:pPr>
      <w:hyperlink w:anchor="_Toc143523746" w:history="1">
        <w:r w:rsidR="00137698" w:rsidRPr="00137698">
          <w:rPr>
            <w:rStyle w:val="Hyperlink"/>
            <w:rFonts w:cs="Times New Roman"/>
            <w:noProof/>
            <w:szCs w:val="24"/>
          </w:rPr>
          <w:t>3.3.10</w:t>
        </w:r>
        <w:r w:rsidR="00137698" w:rsidRPr="00137698">
          <w:rPr>
            <w:rFonts w:eastAsiaTheme="minorEastAsia" w:cs="Times New Roman"/>
            <w:noProof/>
            <w:szCs w:val="24"/>
            <w:lang w:val="en-US"/>
          </w:rPr>
          <w:tab/>
        </w:r>
        <w:r w:rsidR="00137698" w:rsidRPr="00137698">
          <w:rPr>
            <w:rStyle w:val="Hyperlink"/>
            <w:rFonts w:cs="Times New Roman"/>
            <w:noProof/>
            <w:szCs w:val="24"/>
          </w:rPr>
          <w:t>API Ganti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3</w:t>
        </w:r>
        <w:r w:rsidR="00137698" w:rsidRPr="00137698">
          <w:rPr>
            <w:rFonts w:cs="Times New Roman"/>
            <w:noProof/>
            <w:webHidden/>
            <w:szCs w:val="24"/>
          </w:rPr>
          <w:fldChar w:fldCharType="end"/>
        </w:r>
      </w:hyperlink>
    </w:p>
    <w:p w14:paraId="78515B97" w14:textId="77777777" w:rsidR="00137698" w:rsidRPr="00137698" w:rsidRDefault="00B67BC9" w:rsidP="00137698">
      <w:pPr>
        <w:pStyle w:val="TOC3"/>
        <w:rPr>
          <w:rFonts w:eastAsiaTheme="minorEastAsia" w:cs="Times New Roman"/>
          <w:noProof/>
          <w:szCs w:val="24"/>
          <w:lang w:val="en-US"/>
        </w:rPr>
      </w:pPr>
      <w:hyperlink w:anchor="_Toc143523747" w:history="1">
        <w:r w:rsidR="00137698" w:rsidRPr="00137698">
          <w:rPr>
            <w:rStyle w:val="Hyperlink"/>
            <w:rFonts w:cs="Times New Roman"/>
            <w:noProof/>
            <w:szCs w:val="24"/>
          </w:rPr>
          <w:t>3.3.11</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4</w:t>
        </w:r>
        <w:r w:rsidR="00137698" w:rsidRPr="00137698">
          <w:rPr>
            <w:rFonts w:cs="Times New Roman"/>
            <w:noProof/>
            <w:webHidden/>
            <w:szCs w:val="24"/>
          </w:rPr>
          <w:fldChar w:fldCharType="end"/>
        </w:r>
      </w:hyperlink>
    </w:p>
    <w:p w14:paraId="6433B0CE" w14:textId="77777777" w:rsidR="00137698" w:rsidRPr="00137698" w:rsidRDefault="00B67BC9" w:rsidP="00137698">
      <w:pPr>
        <w:pStyle w:val="TOC3"/>
        <w:rPr>
          <w:rFonts w:eastAsiaTheme="minorEastAsia" w:cs="Times New Roman"/>
          <w:noProof/>
          <w:szCs w:val="24"/>
          <w:lang w:val="en-US"/>
        </w:rPr>
      </w:pPr>
      <w:hyperlink w:anchor="_Toc143523748" w:history="1">
        <w:r w:rsidR="00137698" w:rsidRPr="00137698">
          <w:rPr>
            <w:rStyle w:val="Hyperlink"/>
            <w:rFonts w:cs="Times New Roman"/>
            <w:noProof/>
            <w:szCs w:val="24"/>
          </w:rPr>
          <w:t>3.3.12</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5</w:t>
        </w:r>
        <w:r w:rsidR="00137698" w:rsidRPr="00137698">
          <w:rPr>
            <w:rFonts w:cs="Times New Roman"/>
            <w:noProof/>
            <w:webHidden/>
            <w:szCs w:val="24"/>
          </w:rPr>
          <w:fldChar w:fldCharType="end"/>
        </w:r>
      </w:hyperlink>
    </w:p>
    <w:p w14:paraId="2E12BFE7" w14:textId="77777777" w:rsidR="00137698" w:rsidRPr="00137698" w:rsidRDefault="00B67BC9" w:rsidP="00137698">
      <w:pPr>
        <w:pStyle w:val="TOC3"/>
        <w:rPr>
          <w:rFonts w:eastAsiaTheme="minorEastAsia" w:cs="Times New Roman"/>
          <w:noProof/>
          <w:szCs w:val="24"/>
          <w:lang w:val="en-US"/>
        </w:rPr>
      </w:pPr>
      <w:hyperlink w:anchor="_Toc143523749" w:history="1">
        <w:r w:rsidR="00137698" w:rsidRPr="00137698">
          <w:rPr>
            <w:rStyle w:val="Hyperlink"/>
            <w:rFonts w:cs="Times New Roman"/>
            <w:noProof/>
            <w:szCs w:val="24"/>
          </w:rPr>
          <w:t>3.3.13</w:t>
        </w:r>
        <w:r w:rsidR="00137698" w:rsidRPr="00137698">
          <w:rPr>
            <w:rFonts w:eastAsiaTheme="minorEastAsia" w:cs="Times New Roman"/>
            <w:noProof/>
            <w:szCs w:val="24"/>
            <w:lang w:val="en-US"/>
          </w:rPr>
          <w:tab/>
        </w:r>
        <w:r w:rsidR="00137698" w:rsidRPr="00137698">
          <w:rPr>
            <w:rStyle w:val="Hyperlink"/>
            <w:rFonts w:cs="Times New Roman"/>
            <w:noProof/>
            <w:szCs w:val="24"/>
          </w:rPr>
          <w:t>API Riway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6</w:t>
        </w:r>
        <w:r w:rsidR="00137698" w:rsidRPr="00137698">
          <w:rPr>
            <w:rFonts w:cs="Times New Roman"/>
            <w:noProof/>
            <w:webHidden/>
            <w:szCs w:val="24"/>
          </w:rPr>
          <w:fldChar w:fldCharType="end"/>
        </w:r>
      </w:hyperlink>
    </w:p>
    <w:p w14:paraId="2058DE6E" w14:textId="77777777" w:rsidR="00137698" w:rsidRPr="00137698" w:rsidRDefault="00B67BC9" w:rsidP="00137698">
      <w:pPr>
        <w:pStyle w:val="TOC3"/>
        <w:rPr>
          <w:rFonts w:eastAsiaTheme="minorEastAsia" w:cs="Times New Roman"/>
          <w:noProof/>
          <w:szCs w:val="24"/>
          <w:lang w:val="en-US"/>
        </w:rPr>
      </w:pPr>
      <w:hyperlink w:anchor="_Toc143523750" w:history="1">
        <w:r w:rsidR="00137698" w:rsidRPr="00137698">
          <w:rPr>
            <w:rStyle w:val="Hyperlink"/>
            <w:rFonts w:cs="Times New Roman"/>
            <w:noProof/>
            <w:szCs w:val="24"/>
          </w:rPr>
          <w:t>3.3.14</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7</w:t>
        </w:r>
        <w:r w:rsidR="00137698" w:rsidRPr="00137698">
          <w:rPr>
            <w:rFonts w:cs="Times New Roman"/>
            <w:noProof/>
            <w:webHidden/>
            <w:szCs w:val="24"/>
          </w:rPr>
          <w:fldChar w:fldCharType="end"/>
        </w:r>
      </w:hyperlink>
    </w:p>
    <w:p w14:paraId="0C59EFD1" w14:textId="77777777" w:rsidR="00137698" w:rsidRPr="00137698" w:rsidRDefault="00B67BC9" w:rsidP="00137698">
      <w:pPr>
        <w:pStyle w:val="TOC3"/>
        <w:rPr>
          <w:rFonts w:eastAsiaTheme="minorEastAsia" w:cs="Times New Roman"/>
          <w:noProof/>
          <w:szCs w:val="24"/>
          <w:lang w:val="en-US"/>
        </w:rPr>
      </w:pPr>
      <w:hyperlink w:anchor="_Toc143523751" w:history="1">
        <w:r w:rsidR="00137698" w:rsidRPr="00137698">
          <w:rPr>
            <w:rStyle w:val="Hyperlink"/>
            <w:rFonts w:cs="Times New Roman"/>
            <w:noProof/>
            <w:szCs w:val="24"/>
          </w:rPr>
          <w:t>3.3.1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Remote</w:t>
        </w:r>
        <w:r w:rsidR="00137698" w:rsidRPr="00137698">
          <w:rPr>
            <w:rStyle w:val="Hyperlink"/>
            <w:rFonts w:cs="Times New Roman"/>
            <w:noProof/>
            <w:szCs w:val="24"/>
          </w:rPr>
          <w:t xml:space="preserve">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7</w:t>
        </w:r>
        <w:r w:rsidR="00137698" w:rsidRPr="00137698">
          <w:rPr>
            <w:rFonts w:cs="Times New Roman"/>
            <w:noProof/>
            <w:webHidden/>
            <w:szCs w:val="24"/>
          </w:rPr>
          <w:fldChar w:fldCharType="end"/>
        </w:r>
      </w:hyperlink>
    </w:p>
    <w:p w14:paraId="7151CDD5" w14:textId="77777777" w:rsidR="00137698" w:rsidRPr="00137698" w:rsidRDefault="00B67BC9" w:rsidP="00137698">
      <w:pPr>
        <w:pStyle w:val="TOC3"/>
        <w:rPr>
          <w:rFonts w:eastAsiaTheme="minorEastAsia" w:cs="Times New Roman"/>
          <w:noProof/>
          <w:szCs w:val="24"/>
          <w:lang w:val="en-US"/>
        </w:rPr>
      </w:pPr>
      <w:hyperlink w:anchor="_Toc143523752" w:history="1">
        <w:r w:rsidR="00137698" w:rsidRPr="00137698">
          <w:rPr>
            <w:rStyle w:val="Hyperlink"/>
            <w:rFonts w:cs="Times New Roman"/>
            <w:noProof/>
            <w:szCs w:val="24"/>
          </w:rPr>
          <w:t>3.3.1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8</w:t>
        </w:r>
        <w:r w:rsidR="00137698" w:rsidRPr="00137698">
          <w:rPr>
            <w:rFonts w:cs="Times New Roman"/>
            <w:noProof/>
            <w:webHidden/>
            <w:szCs w:val="24"/>
          </w:rPr>
          <w:fldChar w:fldCharType="end"/>
        </w:r>
      </w:hyperlink>
    </w:p>
    <w:p w14:paraId="6A526B53" w14:textId="77777777" w:rsidR="00137698" w:rsidRPr="00137698" w:rsidRDefault="00B67BC9" w:rsidP="00137698">
      <w:pPr>
        <w:pStyle w:val="TOC3"/>
        <w:rPr>
          <w:rFonts w:eastAsiaTheme="minorEastAsia" w:cs="Times New Roman"/>
          <w:noProof/>
          <w:szCs w:val="24"/>
          <w:lang w:val="en-US"/>
        </w:rPr>
      </w:pPr>
      <w:hyperlink w:anchor="_Toc143523753" w:history="1">
        <w:r w:rsidR="00137698" w:rsidRPr="00137698">
          <w:rPr>
            <w:rStyle w:val="Hyperlink"/>
            <w:rFonts w:cs="Times New Roman"/>
            <w:noProof/>
            <w:szCs w:val="24"/>
          </w:rPr>
          <w:t>3.3.17</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 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9</w:t>
        </w:r>
        <w:r w:rsidR="00137698" w:rsidRPr="00137698">
          <w:rPr>
            <w:rFonts w:cs="Times New Roman"/>
            <w:noProof/>
            <w:webHidden/>
            <w:szCs w:val="24"/>
          </w:rPr>
          <w:fldChar w:fldCharType="end"/>
        </w:r>
      </w:hyperlink>
    </w:p>
    <w:p w14:paraId="76EC2E3C" w14:textId="77777777" w:rsidR="00137698" w:rsidRPr="00137698" w:rsidRDefault="00B67BC9" w:rsidP="00137698">
      <w:pPr>
        <w:pStyle w:val="TOC3"/>
        <w:rPr>
          <w:rFonts w:eastAsiaTheme="minorEastAsia" w:cs="Times New Roman"/>
          <w:noProof/>
          <w:szCs w:val="24"/>
          <w:lang w:val="en-US"/>
        </w:rPr>
      </w:pPr>
      <w:hyperlink w:anchor="_Toc143523754" w:history="1">
        <w:r w:rsidR="00137698" w:rsidRPr="00137698">
          <w:rPr>
            <w:rStyle w:val="Hyperlink"/>
            <w:rFonts w:cs="Times New Roman"/>
            <w:noProof/>
            <w:szCs w:val="24"/>
          </w:rPr>
          <w:t>3.3.18</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Regist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0</w:t>
        </w:r>
        <w:r w:rsidR="00137698" w:rsidRPr="00137698">
          <w:rPr>
            <w:rFonts w:cs="Times New Roman"/>
            <w:noProof/>
            <w:webHidden/>
            <w:szCs w:val="24"/>
          </w:rPr>
          <w:fldChar w:fldCharType="end"/>
        </w:r>
      </w:hyperlink>
    </w:p>
    <w:p w14:paraId="5DB6A0E4" w14:textId="77777777" w:rsidR="00137698" w:rsidRPr="00137698" w:rsidRDefault="00B67BC9" w:rsidP="00137698">
      <w:pPr>
        <w:pStyle w:val="TOC3"/>
        <w:rPr>
          <w:rFonts w:eastAsiaTheme="minorEastAsia" w:cs="Times New Roman"/>
          <w:noProof/>
          <w:szCs w:val="24"/>
          <w:lang w:val="en-US"/>
        </w:rPr>
      </w:pPr>
      <w:hyperlink w:anchor="_Toc143523755" w:history="1">
        <w:r w:rsidR="00137698" w:rsidRPr="00137698">
          <w:rPr>
            <w:rStyle w:val="Hyperlink"/>
            <w:rFonts w:cs="Times New Roman"/>
            <w:noProof/>
            <w:szCs w:val="24"/>
          </w:rPr>
          <w:t>3.3.19</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Signatur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1</w:t>
        </w:r>
        <w:r w:rsidR="00137698" w:rsidRPr="00137698">
          <w:rPr>
            <w:rFonts w:cs="Times New Roman"/>
            <w:noProof/>
            <w:webHidden/>
            <w:szCs w:val="24"/>
          </w:rPr>
          <w:fldChar w:fldCharType="end"/>
        </w:r>
      </w:hyperlink>
    </w:p>
    <w:p w14:paraId="424736A6" w14:textId="77777777" w:rsidR="00137698" w:rsidRPr="00137698" w:rsidRDefault="00B67BC9" w:rsidP="00137698">
      <w:pPr>
        <w:pStyle w:val="TOC3"/>
        <w:rPr>
          <w:rFonts w:eastAsiaTheme="minorEastAsia" w:cs="Times New Roman"/>
          <w:noProof/>
          <w:szCs w:val="24"/>
          <w:lang w:val="en-US"/>
        </w:rPr>
      </w:pPr>
      <w:hyperlink w:anchor="_Toc143523756" w:history="1">
        <w:r w:rsidR="00137698" w:rsidRPr="00137698">
          <w:rPr>
            <w:rStyle w:val="Hyperlink"/>
            <w:rFonts w:cs="Times New Roman"/>
            <w:noProof/>
            <w:szCs w:val="24"/>
          </w:rPr>
          <w:t>3.3.20</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Update</w:t>
        </w:r>
        <w:r w:rsidR="00137698" w:rsidRPr="00137698">
          <w:rPr>
            <w:rStyle w:val="Hyperlink"/>
            <w:rFonts w:cs="Times New Roman"/>
            <w:noProof/>
            <w:szCs w:val="24"/>
          </w:rPr>
          <w:t xml:space="preserve"> </w:t>
        </w:r>
        <w:r w:rsidR="00137698" w:rsidRPr="00137698">
          <w:rPr>
            <w:rStyle w:val="Hyperlink"/>
            <w:rFonts w:cs="Times New Roman"/>
            <w:i/>
            <w:noProof/>
            <w:szCs w:val="24"/>
          </w:rPr>
          <w:t>Statu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2</w:t>
        </w:r>
        <w:r w:rsidR="00137698" w:rsidRPr="00137698">
          <w:rPr>
            <w:rFonts w:cs="Times New Roman"/>
            <w:noProof/>
            <w:webHidden/>
            <w:szCs w:val="24"/>
          </w:rPr>
          <w:fldChar w:fldCharType="end"/>
        </w:r>
      </w:hyperlink>
    </w:p>
    <w:p w14:paraId="410866C1" w14:textId="77777777" w:rsidR="00137698" w:rsidRPr="00137698" w:rsidRDefault="00B67BC9" w:rsidP="00137698">
      <w:pPr>
        <w:pStyle w:val="TOC3"/>
        <w:rPr>
          <w:rFonts w:eastAsiaTheme="minorEastAsia" w:cs="Times New Roman"/>
          <w:noProof/>
          <w:szCs w:val="24"/>
          <w:lang w:val="en-US"/>
        </w:rPr>
      </w:pPr>
      <w:hyperlink w:anchor="_Toc143523757" w:history="1">
        <w:r w:rsidR="00137698" w:rsidRPr="00137698">
          <w:rPr>
            <w:rStyle w:val="Hyperlink"/>
            <w:rFonts w:cs="Times New Roman"/>
            <w:noProof/>
            <w:szCs w:val="24"/>
          </w:rPr>
          <w:t>3.3.2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 Aler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3</w:t>
        </w:r>
        <w:r w:rsidR="00137698" w:rsidRPr="00137698">
          <w:rPr>
            <w:rFonts w:cs="Times New Roman"/>
            <w:noProof/>
            <w:webHidden/>
            <w:szCs w:val="24"/>
          </w:rPr>
          <w:fldChar w:fldCharType="end"/>
        </w:r>
      </w:hyperlink>
    </w:p>
    <w:p w14:paraId="7A5ADBE4"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58" w:history="1">
        <w:r w:rsidR="00137698" w:rsidRPr="00137698">
          <w:rPr>
            <w:rStyle w:val="Hyperlink"/>
            <w:rFonts w:cs="Times New Roman"/>
            <w:noProof/>
            <w:szCs w:val="24"/>
          </w:rPr>
          <w:t>3.5</w:t>
        </w:r>
        <w:r w:rsidR="00137698" w:rsidRPr="00137698">
          <w:rPr>
            <w:rFonts w:eastAsiaTheme="minorEastAsia" w:cs="Times New Roman"/>
            <w:noProof/>
            <w:szCs w:val="24"/>
            <w:lang w:val="en-US"/>
          </w:rPr>
          <w:tab/>
        </w:r>
        <w:r w:rsidR="00137698" w:rsidRPr="00137698">
          <w:rPr>
            <w:rStyle w:val="Hyperlink"/>
            <w:rFonts w:cs="Times New Roman"/>
            <w:noProof/>
            <w:szCs w:val="24"/>
          </w:rPr>
          <w:t>Perancangan Penjadwal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4</w:t>
        </w:r>
        <w:r w:rsidR="00137698" w:rsidRPr="00137698">
          <w:rPr>
            <w:rFonts w:cs="Times New Roman"/>
            <w:noProof/>
            <w:webHidden/>
            <w:szCs w:val="24"/>
          </w:rPr>
          <w:fldChar w:fldCharType="end"/>
        </w:r>
      </w:hyperlink>
    </w:p>
    <w:p w14:paraId="0AB2BB9C" w14:textId="77777777" w:rsidR="00137698" w:rsidRPr="00137698" w:rsidRDefault="00B67BC9" w:rsidP="00137698">
      <w:pPr>
        <w:pStyle w:val="TOC3"/>
        <w:rPr>
          <w:rFonts w:eastAsiaTheme="minorEastAsia" w:cs="Times New Roman"/>
          <w:noProof/>
          <w:szCs w:val="24"/>
          <w:lang w:val="en-US"/>
        </w:rPr>
      </w:pPr>
      <w:hyperlink w:anchor="_Toc143523759" w:history="1">
        <w:r w:rsidR="00137698" w:rsidRPr="00137698">
          <w:rPr>
            <w:rStyle w:val="Hyperlink"/>
            <w:rFonts w:cs="Times New Roman"/>
            <w:noProof/>
            <w:szCs w:val="24"/>
          </w:rPr>
          <w:t>3.4.1</w:t>
        </w:r>
        <w:r w:rsidR="00137698" w:rsidRPr="00137698">
          <w:rPr>
            <w:rFonts w:eastAsiaTheme="minorEastAsia" w:cs="Times New Roman"/>
            <w:noProof/>
            <w:szCs w:val="24"/>
            <w:lang w:val="en-US"/>
          </w:rPr>
          <w:tab/>
        </w:r>
        <w:r w:rsidR="00137698" w:rsidRPr="00137698">
          <w:rPr>
            <w:rStyle w:val="Hyperlink"/>
            <w:rFonts w:cs="Times New Roman"/>
            <w:noProof/>
            <w:szCs w:val="24"/>
          </w:rPr>
          <w:t>Pengecekan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4</w:t>
        </w:r>
        <w:r w:rsidR="00137698" w:rsidRPr="00137698">
          <w:rPr>
            <w:rFonts w:cs="Times New Roman"/>
            <w:noProof/>
            <w:webHidden/>
            <w:szCs w:val="24"/>
          </w:rPr>
          <w:fldChar w:fldCharType="end"/>
        </w:r>
      </w:hyperlink>
    </w:p>
    <w:p w14:paraId="05D3F3DE" w14:textId="77777777" w:rsidR="00137698" w:rsidRPr="00137698" w:rsidRDefault="00B67BC9" w:rsidP="00137698">
      <w:pPr>
        <w:pStyle w:val="TOC3"/>
        <w:rPr>
          <w:rFonts w:eastAsiaTheme="minorEastAsia" w:cs="Times New Roman"/>
          <w:noProof/>
          <w:szCs w:val="24"/>
          <w:lang w:val="en-US"/>
        </w:rPr>
      </w:pPr>
      <w:hyperlink w:anchor="_Toc143523760" w:history="1">
        <w:r w:rsidR="00137698" w:rsidRPr="00137698">
          <w:rPr>
            <w:rStyle w:val="Hyperlink"/>
            <w:rFonts w:cs="Times New Roman"/>
            <w:noProof/>
            <w:szCs w:val="24"/>
          </w:rPr>
          <w:t>3.4.2</w:t>
        </w:r>
        <w:r w:rsidR="00137698" w:rsidRPr="00137698">
          <w:rPr>
            <w:rFonts w:eastAsiaTheme="minorEastAsia" w:cs="Times New Roman"/>
            <w:noProof/>
            <w:szCs w:val="24"/>
            <w:lang w:val="en-US"/>
          </w:rPr>
          <w:tab/>
        </w:r>
        <w:r w:rsidR="00137698" w:rsidRPr="00137698">
          <w:rPr>
            <w:rStyle w:val="Hyperlink"/>
            <w:rFonts w:cs="Times New Roman"/>
            <w:noProof/>
            <w:szCs w:val="24"/>
          </w:rPr>
          <w:t>Atur Ulang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5</w:t>
        </w:r>
        <w:r w:rsidR="00137698" w:rsidRPr="00137698">
          <w:rPr>
            <w:rFonts w:cs="Times New Roman"/>
            <w:noProof/>
            <w:webHidden/>
            <w:szCs w:val="24"/>
          </w:rPr>
          <w:fldChar w:fldCharType="end"/>
        </w:r>
      </w:hyperlink>
    </w:p>
    <w:p w14:paraId="2F3F34DC"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61" w:history="1">
        <w:r w:rsidR="00137698" w:rsidRPr="00137698">
          <w:rPr>
            <w:rStyle w:val="Hyperlink"/>
            <w:rFonts w:cs="Times New Roman"/>
            <w:noProof/>
            <w:szCs w:val="24"/>
          </w:rPr>
          <w:t>3.6</w:t>
        </w:r>
        <w:r w:rsidR="00137698" w:rsidRPr="00137698">
          <w:rPr>
            <w:rFonts w:eastAsiaTheme="minorEastAsia" w:cs="Times New Roman"/>
            <w:noProof/>
            <w:szCs w:val="24"/>
            <w:lang w:val="en-US"/>
          </w:rPr>
          <w:tab/>
        </w:r>
        <w:r w:rsidR="00137698" w:rsidRPr="00137698">
          <w:rPr>
            <w:rStyle w:val="Hyperlink"/>
            <w:rFonts w:cs="Times New Roman"/>
            <w:noProof/>
            <w:szCs w:val="24"/>
          </w:rPr>
          <w:t>Perancangan Komunikasi Webs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6</w:t>
        </w:r>
        <w:r w:rsidR="00137698" w:rsidRPr="00137698">
          <w:rPr>
            <w:rFonts w:cs="Times New Roman"/>
            <w:noProof/>
            <w:webHidden/>
            <w:szCs w:val="24"/>
          </w:rPr>
          <w:fldChar w:fldCharType="end"/>
        </w:r>
      </w:hyperlink>
    </w:p>
    <w:p w14:paraId="26DBB204"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62" w:history="1">
        <w:r w:rsidR="00137698" w:rsidRPr="00137698">
          <w:rPr>
            <w:rStyle w:val="Hyperlink"/>
            <w:rFonts w:cs="Times New Roman"/>
            <w:noProof/>
            <w:szCs w:val="24"/>
          </w:rPr>
          <w:t>3.7</w:t>
        </w:r>
        <w:r w:rsidR="00137698" w:rsidRPr="00137698">
          <w:rPr>
            <w:rFonts w:eastAsiaTheme="minorEastAsia" w:cs="Times New Roman"/>
            <w:noProof/>
            <w:szCs w:val="24"/>
            <w:lang w:val="en-US"/>
          </w:rPr>
          <w:tab/>
        </w:r>
        <w:r w:rsidR="00137698" w:rsidRPr="00137698">
          <w:rPr>
            <w:rStyle w:val="Hyperlink"/>
            <w:rFonts w:cs="Times New Roman"/>
            <w:noProof/>
            <w:szCs w:val="24"/>
          </w:rPr>
          <w:t>Perancangan Serv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7</w:t>
        </w:r>
        <w:r w:rsidR="00137698" w:rsidRPr="00137698">
          <w:rPr>
            <w:rFonts w:cs="Times New Roman"/>
            <w:noProof/>
            <w:webHidden/>
            <w:szCs w:val="24"/>
          </w:rPr>
          <w:fldChar w:fldCharType="end"/>
        </w:r>
      </w:hyperlink>
    </w:p>
    <w:p w14:paraId="554911FA" w14:textId="77777777" w:rsidR="00137698" w:rsidRPr="00137698" w:rsidRDefault="00B67BC9" w:rsidP="00137698">
      <w:pPr>
        <w:pStyle w:val="TOC1"/>
        <w:framePr w:wrap="around"/>
        <w:tabs>
          <w:tab w:val="right" w:leader="dot" w:pos="7927"/>
        </w:tabs>
        <w:contextualSpacing/>
        <w:rPr>
          <w:rFonts w:eastAsiaTheme="minorEastAsia" w:cs="Times New Roman"/>
          <w:noProof/>
          <w:szCs w:val="24"/>
          <w:lang w:val="en-US"/>
        </w:rPr>
      </w:pPr>
      <w:hyperlink w:anchor="_Toc143523763" w:history="1">
        <w:r w:rsidR="00137698" w:rsidRPr="00137698">
          <w:rPr>
            <w:rStyle w:val="Hyperlink"/>
            <w:rFonts w:cs="Times New Roman"/>
            <w:noProof/>
            <w:szCs w:val="24"/>
          </w:rPr>
          <w:t>BAB IV</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0</w:t>
        </w:r>
        <w:r w:rsidR="00137698" w:rsidRPr="00137698">
          <w:rPr>
            <w:rFonts w:cs="Times New Roman"/>
            <w:noProof/>
            <w:webHidden/>
            <w:szCs w:val="24"/>
          </w:rPr>
          <w:fldChar w:fldCharType="end"/>
        </w:r>
      </w:hyperlink>
    </w:p>
    <w:p w14:paraId="6F438B72"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64" w:history="1">
        <w:r w:rsidR="00137698" w:rsidRPr="00137698">
          <w:rPr>
            <w:rStyle w:val="Hyperlink"/>
            <w:rFonts w:cs="Times New Roman"/>
            <w:noProof/>
            <w:szCs w:val="24"/>
          </w:rPr>
          <w:t>4.1</w:t>
        </w:r>
        <w:r w:rsidR="00137698" w:rsidRPr="00137698">
          <w:rPr>
            <w:rFonts w:eastAsiaTheme="minorEastAsia" w:cs="Times New Roman"/>
            <w:noProof/>
            <w:szCs w:val="24"/>
            <w:lang w:val="en-US"/>
          </w:rPr>
          <w:tab/>
        </w:r>
        <w:r w:rsidR="00137698" w:rsidRPr="00137698">
          <w:rPr>
            <w:rStyle w:val="Hyperlink"/>
            <w:rFonts w:cs="Times New Roman"/>
            <w:noProof/>
            <w:szCs w:val="24"/>
          </w:rPr>
          <w:t>Kajian Hasil Perancang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0</w:t>
        </w:r>
        <w:r w:rsidR="00137698" w:rsidRPr="00137698">
          <w:rPr>
            <w:rFonts w:cs="Times New Roman"/>
            <w:noProof/>
            <w:webHidden/>
            <w:szCs w:val="24"/>
          </w:rPr>
          <w:fldChar w:fldCharType="end"/>
        </w:r>
      </w:hyperlink>
    </w:p>
    <w:p w14:paraId="0D497646" w14:textId="77777777" w:rsidR="00137698" w:rsidRPr="00137698" w:rsidRDefault="00B67BC9" w:rsidP="00137698">
      <w:pPr>
        <w:pStyle w:val="TOC3"/>
        <w:rPr>
          <w:rFonts w:eastAsiaTheme="minorEastAsia" w:cs="Times New Roman"/>
          <w:noProof/>
          <w:szCs w:val="24"/>
          <w:lang w:val="en-US"/>
        </w:rPr>
      </w:pPr>
      <w:hyperlink w:anchor="_Toc143523765" w:history="1">
        <w:r w:rsidR="00137698" w:rsidRPr="00137698">
          <w:rPr>
            <w:rStyle w:val="Hyperlink"/>
            <w:rFonts w:cs="Times New Roman"/>
            <w:noProof/>
            <w:szCs w:val="24"/>
          </w:rPr>
          <w:t>4.1.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0</w:t>
        </w:r>
        <w:r w:rsidR="00137698" w:rsidRPr="00137698">
          <w:rPr>
            <w:rFonts w:cs="Times New Roman"/>
            <w:noProof/>
            <w:webHidden/>
            <w:szCs w:val="24"/>
          </w:rPr>
          <w:fldChar w:fldCharType="end"/>
        </w:r>
      </w:hyperlink>
    </w:p>
    <w:p w14:paraId="564B1772" w14:textId="77777777" w:rsidR="00137698" w:rsidRPr="00137698" w:rsidRDefault="00B67BC9" w:rsidP="00137698">
      <w:pPr>
        <w:pStyle w:val="TOC3"/>
        <w:rPr>
          <w:rFonts w:eastAsiaTheme="minorEastAsia" w:cs="Times New Roman"/>
          <w:noProof/>
          <w:szCs w:val="24"/>
          <w:lang w:val="en-US"/>
        </w:rPr>
      </w:pPr>
      <w:hyperlink w:anchor="_Toc143523766" w:history="1">
        <w:r w:rsidR="00137698" w:rsidRPr="00137698">
          <w:rPr>
            <w:rStyle w:val="Hyperlink"/>
            <w:rFonts w:cs="Times New Roman"/>
            <w:noProof/>
            <w:szCs w:val="24"/>
          </w:rPr>
          <w:t>4.1.2</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2</w:t>
        </w:r>
        <w:r w:rsidR="00137698" w:rsidRPr="00137698">
          <w:rPr>
            <w:rFonts w:cs="Times New Roman"/>
            <w:noProof/>
            <w:webHidden/>
            <w:szCs w:val="24"/>
          </w:rPr>
          <w:fldChar w:fldCharType="end"/>
        </w:r>
      </w:hyperlink>
    </w:p>
    <w:p w14:paraId="19CF5D36" w14:textId="77777777" w:rsidR="00137698" w:rsidRPr="00137698" w:rsidRDefault="00B67BC9" w:rsidP="00137698">
      <w:pPr>
        <w:pStyle w:val="TOC3"/>
        <w:rPr>
          <w:rFonts w:eastAsiaTheme="minorEastAsia" w:cs="Times New Roman"/>
          <w:noProof/>
          <w:szCs w:val="24"/>
          <w:lang w:val="en-US"/>
        </w:rPr>
      </w:pPr>
      <w:hyperlink w:anchor="_Toc143523767" w:history="1">
        <w:r w:rsidR="00137698" w:rsidRPr="00137698">
          <w:rPr>
            <w:rStyle w:val="Hyperlink"/>
            <w:rFonts w:cs="Times New Roman"/>
            <w:noProof/>
            <w:szCs w:val="24"/>
          </w:rPr>
          <w:t>4.1.3</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Ema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2</w:t>
        </w:r>
        <w:r w:rsidR="00137698" w:rsidRPr="00137698">
          <w:rPr>
            <w:rFonts w:cs="Times New Roman"/>
            <w:noProof/>
            <w:webHidden/>
            <w:szCs w:val="24"/>
          </w:rPr>
          <w:fldChar w:fldCharType="end"/>
        </w:r>
      </w:hyperlink>
    </w:p>
    <w:p w14:paraId="4337B091" w14:textId="77777777" w:rsidR="00137698" w:rsidRPr="00137698" w:rsidRDefault="00B67BC9" w:rsidP="00137698">
      <w:pPr>
        <w:pStyle w:val="TOC3"/>
        <w:rPr>
          <w:rFonts w:eastAsiaTheme="minorEastAsia" w:cs="Times New Roman"/>
          <w:noProof/>
          <w:szCs w:val="24"/>
          <w:lang w:val="en-US"/>
        </w:rPr>
      </w:pPr>
      <w:hyperlink w:anchor="_Toc143523768" w:history="1">
        <w:r w:rsidR="00137698" w:rsidRPr="00137698">
          <w:rPr>
            <w:rStyle w:val="Hyperlink"/>
            <w:rFonts w:cs="Times New Roman"/>
            <w:noProof/>
            <w:szCs w:val="24"/>
          </w:rPr>
          <w:t>4.1.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Reset</w:t>
        </w:r>
        <w:r w:rsidR="00137698" w:rsidRPr="00137698">
          <w:rPr>
            <w:rStyle w:val="Hyperlink"/>
            <w:rFonts w:cs="Times New Roman"/>
            <w:noProof/>
            <w:szCs w:val="24"/>
          </w:rPr>
          <w:t xml:space="preserve">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4</w:t>
        </w:r>
        <w:r w:rsidR="00137698" w:rsidRPr="00137698">
          <w:rPr>
            <w:rFonts w:cs="Times New Roman"/>
            <w:noProof/>
            <w:webHidden/>
            <w:szCs w:val="24"/>
          </w:rPr>
          <w:fldChar w:fldCharType="end"/>
        </w:r>
      </w:hyperlink>
    </w:p>
    <w:p w14:paraId="4A7D7D3F" w14:textId="77777777" w:rsidR="00137698" w:rsidRPr="00137698" w:rsidRDefault="00B67BC9" w:rsidP="00137698">
      <w:pPr>
        <w:pStyle w:val="TOC3"/>
        <w:rPr>
          <w:rFonts w:eastAsiaTheme="minorEastAsia" w:cs="Times New Roman"/>
          <w:noProof/>
          <w:szCs w:val="24"/>
          <w:lang w:val="en-US"/>
        </w:rPr>
      </w:pPr>
      <w:hyperlink w:anchor="_Toc143523769" w:history="1">
        <w:r w:rsidR="00137698" w:rsidRPr="00137698">
          <w:rPr>
            <w:rStyle w:val="Hyperlink"/>
            <w:rFonts w:cs="Times New Roman"/>
            <w:noProof/>
            <w:szCs w:val="24"/>
          </w:rPr>
          <w:t>4.1.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Ganti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5</w:t>
        </w:r>
        <w:r w:rsidR="00137698" w:rsidRPr="00137698">
          <w:rPr>
            <w:rFonts w:cs="Times New Roman"/>
            <w:noProof/>
            <w:webHidden/>
            <w:szCs w:val="24"/>
          </w:rPr>
          <w:fldChar w:fldCharType="end"/>
        </w:r>
      </w:hyperlink>
    </w:p>
    <w:p w14:paraId="4B3ABA2B" w14:textId="77777777" w:rsidR="00137698" w:rsidRPr="00137698" w:rsidRDefault="00B67BC9" w:rsidP="00137698">
      <w:pPr>
        <w:pStyle w:val="TOC3"/>
        <w:rPr>
          <w:rFonts w:eastAsiaTheme="minorEastAsia" w:cs="Times New Roman"/>
          <w:noProof/>
          <w:szCs w:val="24"/>
          <w:lang w:val="en-US"/>
        </w:rPr>
      </w:pPr>
      <w:hyperlink w:anchor="_Toc143523770" w:history="1">
        <w:r w:rsidR="00137698" w:rsidRPr="00137698">
          <w:rPr>
            <w:rStyle w:val="Hyperlink"/>
            <w:rFonts w:cs="Times New Roman"/>
            <w:noProof/>
            <w:szCs w:val="24"/>
          </w:rPr>
          <w:t>4.1.6</w:t>
        </w:r>
        <w:r w:rsidR="00137698" w:rsidRPr="00137698">
          <w:rPr>
            <w:rFonts w:eastAsiaTheme="minorEastAsia" w:cs="Times New Roman"/>
            <w:noProof/>
            <w:szCs w:val="24"/>
            <w:lang w:val="en-US"/>
          </w:rPr>
          <w:tab/>
        </w:r>
        <w:r w:rsidR="00137698" w:rsidRPr="00137698">
          <w:rPr>
            <w:rStyle w:val="Hyperlink"/>
            <w:rFonts w:cs="Times New Roman"/>
            <w:noProof/>
            <w:szCs w:val="24"/>
          </w:rPr>
          <w:t>API Ganti Prof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6</w:t>
        </w:r>
        <w:r w:rsidR="00137698" w:rsidRPr="00137698">
          <w:rPr>
            <w:rFonts w:cs="Times New Roman"/>
            <w:noProof/>
            <w:webHidden/>
            <w:szCs w:val="24"/>
          </w:rPr>
          <w:fldChar w:fldCharType="end"/>
        </w:r>
      </w:hyperlink>
    </w:p>
    <w:p w14:paraId="2704ED1F" w14:textId="77777777" w:rsidR="00137698" w:rsidRPr="00137698" w:rsidRDefault="00B67BC9" w:rsidP="00137698">
      <w:pPr>
        <w:pStyle w:val="TOC3"/>
        <w:rPr>
          <w:rFonts w:eastAsiaTheme="minorEastAsia" w:cs="Times New Roman"/>
          <w:noProof/>
          <w:szCs w:val="24"/>
          <w:lang w:val="en-US"/>
        </w:rPr>
      </w:pPr>
      <w:hyperlink w:anchor="_Toc143523771" w:history="1">
        <w:r w:rsidR="00137698" w:rsidRPr="00137698">
          <w:rPr>
            <w:rStyle w:val="Hyperlink"/>
            <w:rFonts w:cs="Times New Roman"/>
            <w:noProof/>
            <w:szCs w:val="24"/>
          </w:rPr>
          <w:t>4.1.7</w:t>
        </w:r>
        <w:r w:rsidR="00137698" w:rsidRPr="00137698">
          <w:rPr>
            <w:rFonts w:eastAsiaTheme="minorEastAsia" w:cs="Times New Roman"/>
            <w:noProof/>
            <w:szCs w:val="24"/>
            <w:lang w:val="en-US"/>
          </w:rPr>
          <w:tab/>
        </w:r>
        <w:r w:rsidR="00137698" w:rsidRPr="00137698">
          <w:rPr>
            <w:rStyle w:val="Hyperlink"/>
            <w:rFonts w:cs="Times New Roman"/>
            <w:noProof/>
            <w:szCs w:val="24"/>
          </w:rPr>
          <w:t>API Lihat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6</w:t>
        </w:r>
        <w:r w:rsidR="00137698" w:rsidRPr="00137698">
          <w:rPr>
            <w:rFonts w:cs="Times New Roman"/>
            <w:noProof/>
            <w:webHidden/>
            <w:szCs w:val="24"/>
          </w:rPr>
          <w:fldChar w:fldCharType="end"/>
        </w:r>
      </w:hyperlink>
    </w:p>
    <w:p w14:paraId="03098E84" w14:textId="77777777" w:rsidR="00137698" w:rsidRPr="00137698" w:rsidRDefault="00B67BC9" w:rsidP="00137698">
      <w:pPr>
        <w:pStyle w:val="TOC3"/>
        <w:rPr>
          <w:rFonts w:eastAsiaTheme="minorEastAsia" w:cs="Times New Roman"/>
          <w:noProof/>
          <w:szCs w:val="24"/>
          <w:lang w:val="en-US"/>
        </w:rPr>
      </w:pPr>
      <w:hyperlink w:anchor="_Toc143523772" w:history="1">
        <w:r w:rsidR="00137698" w:rsidRPr="00137698">
          <w:rPr>
            <w:rStyle w:val="Hyperlink"/>
            <w:rFonts w:cs="Times New Roman"/>
            <w:noProof/>
            <w:szCs w:val="24"/>
          </w:rPr>
          <w:t>4.1.8</w:t>
        </w:r>
        <w:r w:rsidR="00137698" w:rsidRPr="00137698">
          <w:rPr>
            <w:rFonts w:eastAsiaTheme="minorEastAsia" w:cs="Times New Roman"/>
            <w:noProof/>
            <w:szCs w:val="24"/>
            <w:lang w:val="en-US"/>
          </w:rPr>
          <w:tab/>
        </w:r>
        <w:r w:rsidR="00137698" w:rsidRPr="00137698">
          <w:rPr>
            <w:rStyle w:val="Hyperlink"/>
            <w:rFonts w:cs="Times New Roman"/>
            <w:noProof/>
            <w:szCs w:val="24"/>
          </w:rPr>
          <w:t>API Ganti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7</w:t>
        </w:r>
        <w:r w:rsidR="00137698" w:rsidRPr="00137698">
          <w:rPr>
            <w:rFonts w:cs="Times New Roman"/>
            <w:noProof/>
            <w:webHidden/>
            <w:szCs w:val="24"/>
          </w:rPr>
          <w:fldChar w:fldCharType="end"/>
        </w:r>
      </w:hyperlink>
    </w:p>
    <w:p w14:paraId="20ACFFAC" w14:textId="77777777" w:rsidR="00137698" w:rsidRPr="00137698" w:rsidRDefault="00B67BC9" w:rsidP="00137698">
      <w:pPr>
        <w:pStyle w:val="TOC3"/>
        <w:rPr>
          <w:rFonts w:eastAsiaTheme="minorEastAsia" w:cs="Times New Roman"/>
          <w:noProof/>
          <w:szCs w:val="24"/>
          <w:lang w:val="en-US"/>
        </w:rPr>
      </w:pPr>
      <w:hyperlink w:anchor="_Toc143523773" w:history="1">
        <w:r w:rsidR="00137698" w:rsidRPr="00137698">
          <w:rPr>
            <w:rStyle w:val="Hyperlink"/>
            <w:rFonts w:cs="Times New Roman"/>
            <w:noProof/>
            <w:szCs w:val="24"/>
          </w:rPr>
          <w:t>4.1.9</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8</w:t>
        </w:r>
        <w:r w:rsidR="00137698" w:rsidRPr="00137698">
          <w:rPr>
            <w:rFonts w:cs="Times New Roman"/>
            <w:noProof/>
            <w:webHidden/>
            <w:szCs w:val="24"/>
          </w:rPr>
          <w:fldChar w:fldCharType="end"/>
        </w:r>
      </w:hyperlink>
    </w:p>
    <w:p w14:paraId="27D9394A" w14:textId="77777777" w:rsidR="00137698" w:rsidRPr="00137698" w:rsidRDefault="00B67BC9" w:rsidP="00137698">
      <w:pPr>
        <w:pStyle w:val="TOC3"/>
        <w:rPr>
          <w:rFonts w:eastAsiaTheme="minorEastAsia" w:cs="Times New Roman"/>
          <w:noProof/>
          <w:szCs w:val="24"/>
          <w:lang w:val="en-US"/>
        </w:rPr>
      </w:pPr>
      <w:hyperlink w:anchor="_Toc143523774" w:history="1">
        <w:r w:rsidR="00137698" w:rsidRPr="00137698">
          <w:rPr>
            <w:rStyle w:val="Hyperlink"/>
            <w:rFonts w:cs="Times New Roman"/>
            <w:noProof/>
            <w:szCs w:val="24"/>
          </w:rPr>
          <w:t>4.1.10</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9</w:t>
        </w:r>
        <w:r w:rsidR="00137698" w:rsidRPr="00137698">
          <w:rPr>
            <w:rFonts w:cs="Times New Roman"/>
            <w:noProof/>
            <w:webHidden/>
            <w:szCs w:val="24"/>
          </w:rPr>
          <w:fldChar w:fldCharType="end"/>
        </w:r>
      </w:hyperlink>
    </w:p>
    <w:p w14:paraId="53778128" w14:textId="77777777" w:rsidR="00137698" w:rsidRPr="00137698" w:rsidRDefault="00B67BC9" w:rsidP="00137698">
      <w:pPr>
        <w:pStyle w:val="TOC3"/>
        <w:rPr>
          <w:rFonts w:eastAsiaTheme="minorEastAsia" w:cs="Times New Roman"/>
          <w:noProof/>
          <w:szCs w:val="24"/>
          <w:lang w:val="en-US"/>
        </w:rPr>
      </w:pPr>
      <w:hyperlink w:anchor="_Toc143523775" w:history="1">
        <w:r w:rsidR="00137698" w:rsidRPr="00137698">
          <w:rPr>
            <w:rStyle w:val="Hyperlink"/>
            <w:rFonts w:cs="Times New Roman"/>
            <w:noProof/>
            <w:szCs w:val="24"/>
          </w:rPr>
          <w:t>4.1.11</w:t>
        </w:r>
        <w:r w:rsidR="00137698" w:rsidRPr="00137698">
          <w:rPr>
            <w:rFonts w:eastAsiaTheme="minorEastAsia" w:cs="Times New Roman"/>
            <w:noProof/>
            <w:szCs w:val="24"/>
            <w:lang w:val="en-US"/>
          </w:rPr>
          <w:tab/>
        </w:r>
        <w:r w:rsidR="00137698" w:rsidRPr="00137698">
          <w:rPr>
            <w:rStyle w:val="Hyperlink"/>
            <w:rFonts w:cs="Times New Roman"/>
            <w:noProof/>
            <w:szCs w:val="24"/>
          </w:rPr>
          <w:t>API Riway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0</w:t>
        </w:r>
        <w:r w:rsidR="00137698" w:rsidRPr="00137698">
          <w:rPr>
            <w:rFonts w:cs="Times New Roman"/>
            <w:noProof/>
            <w:webHidden/>
            <w:szCs w:val="24"/>
          </w:rPr>
          <w:fldChar w:fldCharType="end"/>
        </w:r>
      </w:hyperlink>
    </w:p>
    <w:p w14:paraId="2AA2BAFE" w14:textId="77777777" w:rsidR="00137698" w:rsidRPr="00137698" w:rsidRDefault="00B67BC9" w:rsidP="00137698">
      <w:pPr>
        <w:pStyle w:val="TOC3"/>
        <w:rPr>
          <w:rFonts w:eastAsiaTheme="minorEastAsia" w:cs="Times New Roman"/>
          <w:noProof/>
          <w:szCs w:val="24"/>
          <w:lang w:val="en-US"/>
        </w:rPr>
      </w:pPr>
      <w:hyperlink w:anchor="_Toc143523776" w:history="1">
        <w:r w:rsidR="00137698" w:rsidRPr="00137698">
          <w:rPr>
            <w:rStyle w:val="Hyperlink"/>
            <w:rFonts w:cs="Times New Roman"/>
            <w:noProof/>
            <w:szCs w:val="24"/>
          </w:rPr>
          <w:t>4.1.12</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1</w:t>
        </w:r>
        <w:r w:rsidR="00137698" w:rsidRPr="00137698">
          <w:rPr>
            <w:rFonts w:cs="Times New Roman"/>
            <w:noProof/>
            <w:webHidden/>
            <w:szCs w:val="24"/>
          </w:rPr>
          <w:fldChar w:fldCharType="end"/>
        </w:r>
      </w:hyperlink>
    </w:p>
    <w:p w14:paraId="3FEC657C" w14:textId="77777777" w:rsidR="00137698" w:rsidRPr="00137698" w:rsidRDefault="00B67BC9" w:rsidP="00137698">
      <w:pPr>
        <w:pStyle w:val="TOC3"/>
        <w:rPr>
          <w:rFonts w:eastAsiaTheme="minorEastAsia" w:cs="Times New Roman"/>
          <w:noProof/>
          <w:szCs w:val="24"/>
          <w:lang w:val="en-US"/>
        </w:rPr>
      </w:pPr>
      <w:hyperlink w:anchor="_Toc143523777" w:history="1">
        <w:r w:rsidR="00137698" w:rsidRPr="00137698">
          <w:rPr>
            <w:rStyle w:val="Hyperlink"/>
            <w:rFonts w:cs="Times New Roman"/>
            <w:noProof/>
            <w:szCs w:val="24"/>
          </w:rPr>
          <w:t>4.1.13</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Remote</w:t>
        </w:r>
        <w:r w:rsidR="00137698" w:rsidRPr="00137698">
          <w:rPr>
            <w:rStyle w:val="Hyperlink"/>
            <w:rFonts w:cs="Times New Roman"/>
            <w:noProof/>
            <w:szCs w:val="24"/>
          </w:rPr>
          <w:t xml:space="preserve">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2</w:t>
        </w:r>
        <w:r w:rsidR="00137698" w:rsidRPr="00137698">
          <w:rPr>
            <w:rFonts w:cs="Times New Roman"/>
            <w:noProof/>
            <w:webHidden/>
            <w:szCs w:val="24"/>
          </w:rPr>
          <w:fldChar w:fldCharType="end"/>
        </w:r>
      </w:hyperlink>
    </w:p>
    <w:p w14:paraId="6AFE1D43" w14:textId="77777777" w:rsidR="00137698" w:rsidRPr="00137698" w:rsidRDefault="00B67BC9" w:rsidP="00137698">
      <w:pPr>
        <w:pStyle w:val="TOC3"/>
        <w:rPr>
          <w:rFonts w:eastAsiaTheme="minorEastAsia" w:cs="Times New Roman"/>
          <w:noProof/>
          <w:szCs w:val="24"/>
          <w:lang w:val="en-US"/>
        </w:rPr>
      </w:pPr>
      <w:hyperlink w:anchor="_Toc143523778" w:history="1">
        <w:r w:rsidR="00137698" w:rsidRPr="00137698">
          <w:rPr>
            <w:rStyle w:val="Hyperlink"/>
            <w:rFonts w:cs="Times New Roman"/>
            <w:noProof/>
            <w:szCs w:val="24"/>
          </w:rPr>
          <w:t>4.1.1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 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4</w:t>
        </w:r>
        <w:r w:rsidR="00137698" w:rsidRPr="00137698">
          <w:rPr>
            <w:rFonts w:cs="Times New Roman"/>
            <w:noProof/>
            <w:webHidden/>
            <w:szCs w:val="24"/>
          </w:rPr>
          <w:fldChar w:fldCharType="end"/>
        </w:r>
      </w:hyperlink>
    </w:p>
    <w:p w14:paraId="31B57DAA" w14:textId="77777777" w:rsidR="00137698" w:rsidRPr="00137698" w:rsidRDefault="00B67BC9" w:rsidP="00137698">
      <w:pPr>
        <w:pStyle w:val="TOC3"/>
        <w:rPr>
          <w:rFonts w:eastAsiaTheme="minorEastAsia" w:cs="Times New Roman"/>
          <w:noProof/>
          <w:szCs w:val="24"/>
          <w:lang w:val="en-US"/>
        </w:rPr>
      </w:pPr>
      <w:hyperlink w:anchor="_Toc143523779" w:history="1">
        <w:r w:rsidR="00137698" w:rsidRPr="00137698">
          <w:rPr>
            <w:rStyle w:val="Hyperlink"/>
            <w:rFonts w:cs="Times New Roman"/>
            <w:noProof/>
            <w:szCs w:val="24"/>
          </w:rPr>
          <w:t>4.1.1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5</w:t>
        </w:r>
        <w:r w:rsidR="00137698" w:rsidRPr="00137698">
          <w:rPr>
            <w:rFonts w:cs="Times New Roman"/>
            <w:noProof/>
            <w:webHidden/>
            <w:szCs w:val="24"/>
          </w:rPr>
          <w:fldChar w:fldCharType="end"/>
        </w:r>
      </w:hyperlink>
    </w:p>
    <w:p w14:paraId="1AA2B302" w14:textId="77777777" w:rsidR="00137698" w:rsidRPr="00137698" w:rsidRDefault="00B67BC9" w:rsidP="00137698">
      <w:pPr>
        <w:pStyle w:val="TOC3"/>
        <w:rPr>
          <w:rFonts w:eastAsiaTheme="minorEastAsia" w:cs="Times New Roman"/>
          <w:noProof/>
          <w:szCs w:val="24"/>
          <w:lang w:val="en-US"/>
        </w:rPr>
      </w:pPr>
      <w:hyperlink w:anchor="_Toc143523780" w:history="1">
        <w:r w:rsidR="00137698" w:rsidRPr="00137698">
          <w:rPr>
            <w:rStyle w:val="Hyperlink"/>
            <w:rFonts w:cs="Times New Roman"/>
            <w:noProof/>
            <w:szCs w:val="24"/>
          </w:rPr>
          <w:t>4.1.1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Regist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5</w:t>
        </w:r>
        <w:r w:rsidR="00137698" w:rsidRPr="00137698">
          <w:rPr>
            <w:rFonts w:cs="Times New Roman"/>
            <w:noProof/>
            <w:webHidden/>
            <w:szCs w:val="24"/>
          </w:rPr>
          <w:fldChar w:fldCharType="end"/>
        </w:r>
      </w:hyperlink>
    </w:p>
    <w:p w14:paraId="6EBA1BCE" w14:textId="77777777" w:rsidR="00137698" w:rsidRPr="00137698" w:rsidRDefault="00B67BC9" w:rsidP="00137698">
      <w:pPr>
        <w:pStyle w:val="TOC3"/>
        <w:rPr>
          <w:rFonts w:eastAsiaTheme="minorEastAsia" w:cs="Times New Roman"/>
          <w:noProof/>
          <w:szCs w:val="24"/>
          <w:lang w:val="en-US"/>
        </w:rPr>
      </w:pPr>
      <w:hyperlink w:anchor="_Toc143523781" w:history="1">
        <w:r w:rsidR="00137698" w:rsidRPr="00137698">
          <w:rPr>
            <w:rStyle w:val="Hyperlink"/>
            <w:rFonts w:cs="Times New Roman"/>
            <w:noProof/>
            <w:szCs w:val="24"/>
          </w:rPr>
          <w:t>4.1.17</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Signatur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6</w:t>
        </w:r>
        <w:r w:rsidR="00137698" w:rsidRPr="00137698">
          <w:rPr>
            <w:rFonts w:cs="Times New Roman"/>
            <w:noProof/>
            <w:webHidden/>
            <w:szCs w:val="24"/>
          </w:rPr>
          <w:fldChar w:fldCharType="end"/>
        </w:r>
      </w:hyperlink>
    </w:p>
    <w:p w14:paraId="74C9A3FF" w14:textId="77777777" w:rsidR="00137698" w:rsidRPr="00137698" w:rsidRDefault="00B67BC9" w:rsidP="00137698">
      <w:pPr>
        <w:pStyle w:val="TOC3"/>
        <w:rPr>
          <w:rFonts w:eastAsiaTheme="minorEastAsia" w:cs="Times New Roman"/>
          <w:noProof/>
          <w:szCs w:val="24"/>
          <w:lang w:val="en-US"/>
        </w:rPr>
      </w:pPr>
      <w:hyperlink w:anchor="_Toc143523782" w:history="1">
        <w:r w:rsidR="00137698" w:rsidRPr="00137698">
          <w:rPr>
            <w:rStyle w:val="Hyperlink"/>
            <w:rFonts w:cs="Times New Roman"/>
            <w:noProof/>
            <w:szCs w:val="24"/>
          </w:rPr>
          <w:t>4.1.18</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Update</w:t>
        </w:r>
        <w:r w:rsidR="00137698" w:rsidRPr="00137698">
          <w:rPr>
            <w:rStyle w:val="Hyperlink"/>
            <w:rFonts w:cs="Times New Roman"/>
            <w:noProof/>
            <w:szCs w:val="24"/>
          </w:rPr>
          <w:t xml:space="preserve"> Statu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7</w:t>
        </w:r>
        <w:r w:rsidR="00137698" w:rsidRPr="00137698">
          <w:rPr>
            <w:rFonts w:cs="Times New Roman"/>
            <w:noProof/>
            <w:webHidden/>
            <w:szCs w:val="24"/>
          </w:rPr>
          <w:fldChar w:fldCharType="end"/>
        </w:r>
      </w:hyperlink>
    </w:p>
    <w:p w14:paraId="76A558B5" w14:textId="77777777" w:rsidR="00137698" w:rsidRPr="00137698" w:rsidRDefault="00B67BC9" w:rsidP="00137698">
      <w:pPr>
        <w:pStyle w:val="TOC3"/>
        <w:rPr>
          <w:rFonts w:eastAsiaTheme="minorEastAsia" w:cs="Times New Roman"/>
          <w:noProof/>
          <w:szCs w:val="24"/>
          <w:lang w:val="en-US"/>
        </w:rPr>
      </w:pPr>
      <w:hyperlink w:anchor="_Toc143523783" w:history="1">
        <w:r w:rsidR="00137698" w:rsidRPr="00137698">
          <w:rPr>
            <w:rStyle w:val="Hyperlink"/>
            <w:rFonts w:cs="Times New Roman"/>
            <w:noProof/>
            <w:szCs w:val="24"/>
          </w:rPr>
          <w:t>4.1.19</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Aler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8</w:t>
        </w:r>
        <w:r w:rsidR="00137698" w:rsidRPr="00137698">
          <w:rPr>
            <w:rFonts w:cs="Times New Roman"/>
            <w:noProof/>
            <w:webHidden/>
            <w:szCs w:val="24"/>
          </w:rPr>
          <w:fldChar w:fldCharType="end"/>
        </w:r>
      </w:hyperlink>
    </w:p>
    <w:p w14:paraId="40490753" w14:textId="77777777" w:rsidR="00137698" w:rsidRPr="00137698" w:rsidRDefault="00B67BC9" w:rsidP="00137698">
      <w:pPr>
        <w:pStyle w:val="TOC3"/>
        <w:rPr>
          <w:rFonts w:eastAsiaTheme="minorEastAsia" w:cs="Times New Roman"/>
          <w:noProof/>
          <w:szCs w:val="24"/>
          <w:lang w:val="en-US"/>
        </w:rPr>
      </w:pPr>
      <w:hyperlink w:anchor="_Toc143523784" w:history="1">
        <w:r w:rsidR="00137698" w:rsidRPr="00137698">
          <w:rPr>
            <w:rStyle w:val="Hyperlink"/>
            <w:rFonts w:cs="Times New Roman"/>
            <w:noProof/>
            <w:szCs w:val="24"/>
          </w:rPr>
          <w:t>4.1.20</w:t>
        </w:r>
        <w:r w:rsidR="00137698" w:rsidRPr="00137698">
          <w:rPr>
            <w:rFonts w:eastAsiaTheme="minorEastAsia" w:cs="Times New Roman"/>
            <w:noProof/>
            <w:szCs w:val="24"/>
            <w:lang w:val="en-US"/>
          </w:rPr>
          <w:tab/>
        </w:r>
        <w:r w:rsidR="00137698" w:rsidRPr="00137698">
          <w:rPr>
            <w:rStyle w:val="Hyperlink"/>
            <w:rFonts w:cs="Times New Roman"/>
            <w:noProof/>
            <w:szCs w:val="24"/>
          </w:rPr>
          <w:t>Pengecekan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0</w:t>
        </w:r>
        <w:r w:rsidR="00137698" w:rsidRPr="00137698">
          <w:rPr>
            <w:rFonts w:cs="Times New Roman"/>
            <w:noProof/>
            <w:webHidden/>
            <w:szCs w:val="24"/>
          </w:rPr>
          <w:fldChar w:fldCharType="end"/>
        </w:r>
      </w:hyperlink>
    </w:p>
    <w:p w14:paraId="4CAAC076" w14:textId="77777777" w:rsidR="00137698" w:rsidRPr="00137698" w:rsidRDefault="00B67BC9" w:rsidP="00137698">
      <w:pPr>
        <w:pStyle w:val="TOC3"/>
        <w:rPr>
          <w:rFonts w:eastAsiaTheme="minorEastAsia" w:cs="Times New Roman"/>
          <w:noProof/>
          <w:szCs w:val="24"/>
          <w:lang w:val="en-US"/>
        </w:rPr>
      </w:pPr>
      <w:hyperlink w:anchor="_Toc143523785" w:history="1">
        <w:r w:rsidR="00137698" w:rsidRPr="00137698">
          <w:rPr>
            <w:rStyle w:val="Hyperlink"/>
            <w:rFonts w:cs="Times New Roman"/>
            <w:noProof/>
            <w:szCs w:val="24"/>
          </w:rPr>
          <w:t>4.1.21</w:t>
        </w:r>
        <w:r w:rsidR="00137698" w:rsidRPr="00137698">
          <w:rPr>
            <w:rFonts w:eastAsiaTheme="minorEastAsia" w:cs="Times New Roman"/>
            <w:noProof/>
            <w:szCs w:val="24"/>
            <w:lang w:val="en-US"/>
          </w:rPr>
          <w:tab/>
        </w:r>
        <w:r w:rsidR="00137698" w:rsidRPr="00137698">
          <w:rPr>
            <w:rStyle w:val="Hyperlink"/>
            <w:rFonts w:cs="Times New Roman"/>
            <w:noProof/>
            <w:szCs w:val="24"/>
          </w:rPr>
          <w:t>Atur Ulang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1</w:t>
        </w:r>
        <w:r w:rsidR="00137698" w:rsidRPr="00137698">
          <w:rPr>
            <w:rFonts w:cs="Times New Roman"/>
            <w:noProof/>
            <w:webHidden/>
            <w:szCs w:val="24"/>
          </w:rPr>
          <w:fldChar w:fldCharType="end"/>
        </w:r>
      </w:hyperlink>
    </w:p>
    <w:p w14:paraId="4DA64961" w14:textId="77777777" w:rsidR="00137698" w:rsidRPr="00137698" w:rsidRDefault="00B67BC9" w:rsidP="00137698">
      <w:pPr>
        <w:pStyle w:val="TOC3"/>
        <w:rPr>
          <w:rFonts w:eastAsiaTheme="minorEastAsia" w:cs="Times New Roman"/>
          <w:noProof/>
          <w:szCs w:val="24"/>
          <w:lang w:val="en-US"/>
        </w:rPr>
      </w:pPr>
      <w:hyperlink w:anchor="_Toc143523786" w:history="1">
        <w:r w:rsidR="00137698" w:rsidRPr="00137698">
          <w:rPr>
            <w:rStyle w:val="Hyperlink"/>
            <w:rFonts w:cs="Times New Roman"/>
            <w:noProof/>
            <w:szCs w:val="24"/>
          </w:rPr>
          <w:t>4.1.22</w:t>
        </w:r>
        <w:r w:rsidR="00137698" w:rsidRPr="00137698">
          <w:rPr>
            <w:rFonts w:eastAsiaTheme="minorEastAsia" w:cs="Times New Roman"/>
            <w:noProof/>
            <w:szCs w:val="24"/>
            <w:lang w:val="en-US"/>
          </w:rPr>
          <w:tab/>
        </w:r>
        <w:r w:rsidR="00137698" w:rsidRPr="00137698">
          <w:rPr>
            <w:rStyle w:val="Hyperlink"/>
            <w:rFonts w:cs="Times New Roman"/>
            <w:noProof/>
            <w:szCs w:val="24"/>
          </w:rPr>
          <w:t>Komunikasi Webs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2</w:t>
        </w:r>
        <w:r w:rsidR="00137698" w:rsidRPr="00137698">
          <w:rPr>
            <w:rFonts w:cs="Times New Roman"/>
            <w:noProof/>
            <w:webHidden/>
            <w:szCs w:val="24"/>
          </w:rPr>
          <w:fldChar w:fldCharType="end"/>
        </w:r>
      </w:hyperlink>
    </w:p>
    <w:p w14:paraId="7F59F842" w14:textId="77777777" w:rsidR="00137698" w:rsidRPr="00137698" w:rsidRDefault="00B67BC9" w:rsidP="00137698">
      <w:pPr>
        <w:pStyle w:val="TOC3"/>
        <w:rPr>
          <w:rFonts w:eastAsiaTheme="minorEastAsia" w:cs="Times New Roman"/>
          <w:noProof/>
          <w:szCs w:val="24"/>
          <w:lang w:val="en-US"/>
        </w:rPr>
      </w:pPr>
      <w:hyperlink w:anchor="_Toc143523787" w:history="1">
        <w:r w:rsidR="00137698" w:rsidRPr="00137698">
          <w:rPr>
            <w:rStyle w:val="Hyperlink"/>
            <w:rFonts w:cs="Times New Roman"/>
            <w:noProof/>
            <w:szCs w:val="24"/>
          </w:rPr>
          <w:t>4.1.23</w:t>
        </w:r>
        <w:r w:rsidR="00137698" w:rsidRPr="00137698">
          <w:rPr>
            <w:rFonts w:eastAsiaTheme="minorEastAsia" w:cs="Times New Roman"/>
            <w:noProof/>
            <w:szCs w:val="24"/>
            <w:lang w:val="en-US"/>
          </w:rPr>
          <w:tab/>
        </w:r>
        <w:r w:rsidR="00137698" w:rsidRPr="00137698">
          <w:rPr>
            <w:rStyle w:val="Hyperlink"/>
            <w:rFonts w:cs="Times New Roman"/>
            <w:noProof/>
            <w:szCs w:val="24"/>
          </w:rPr>
          <w:t>Koneksi HTTP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3</w:t>
        </w:r>
        <w:r w:rsidR="00137698" w:rsidRPr="00137698">
          <w:rPr>
            <w:rFonts w:cs="Times New Roman"/>
            <w:noProof/>
            <w:webHidden/>
            <w:szCs w:val="24"/>
          </w:rPr>
          <w:fldChar w:fldCharType="end"/>
        </w:r>
      </w:hyperlink>
    </w:p>
    <w:p w14:paraId="3995FD01"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88" w:history="1">
        <w:r w:rsidR="00137698" w:rsidRPr="00137698">
          <w:rPr>
            <w:rStyle w:val="Hyperlink"/>
            <w:rFonts w:cs="Times New Roman"/>
            <w:noProof/>
            <w:szCs w:val="24"/>
          </w:rPr>
          <w:t>4.2</w:t>
        </w:r>
        <w:r w:rsidR="00137698" w:rsidRPr="00137698">
          <w:rPr>
            <w:rFonts w:eastAsiaTheme="minorEastAsia" w:cs="Times New Roman"/>
            <w:noProof/>
            <w:szCs w:val="24"/>
            <w:lang w:val="en-US"/>
          </w:rPr>
          <w:tab/>
        </w:r>
        <w:r w:rsidR="00137698" w:rsidRPr="00137698">
          <w:rPr>
            <w:rStyle w:val="Hyperlink"/>
            <w:rFonts w:cs="Times New Roman"/>
            <w:noProof/>
            <w:szCs w:val="24"/>
          </w:rPr>
          <w:t>Penguji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4</w:t>
        </w:r>
        <w:r w:rsidR="00137698" w:rsidRPr="00137698">
          <w:rPr>
            <w:rFonts w:cs="Times New Roman"/>
            <w:noProof/>
            <w:webHidden/>
            <w:szCs w:val="24"/>
          </w:rPr>
          <w:fldChar w:fldCharType="end"/>
        </w:r>
      </w:hyperlink>
    </w:p>
    <w:p w14:paraId="4A17E0F6"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789" w:history="1">
        <w:r w:rsidR="00137698" w:rsidRPr="00137698">
          <w:rPr>
            <w:rStyle w:val="Hyperlink"/>
            <w:rFonts w:cs="Times New Roman"/>
            <w:noProof/>
            <w:szCs w:val="24"/>
          </w:rPr>
          <w:t>4.3</w:t>
        </w:r>
        <w:r w:rsidR="00137698" w:rsidRPr="00137698">
          <w:rPr>
            <w:rFonts w:eastAsiaTheme="minorEastAsia" w:cs="Times New Roman"/>
            <w:noProof/>
            <w:szCs w:val="24"/>
            <w:lang w:val="en-US"/>
          </w:rPr>
          <w:tab/>
        </w:r>
        <w:r w:rsidR="00137698" w:rsidRPr="00137698">
          <w:rPr>
            <w:rStyle w:val="Hyperlink"/>
            <w:rFonts w:cs="Times New Roman"/>
            <w:noProof/>
            <w:szCs w:val="24"/>
          </w:rPr>
          <w:t>Pengujian Fungsion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4</w:t>
        </w:r>
        <w:r w:rsidR="00137698" w:rsidRPr="00137698">
          <w:rPr>
            <w:rFonts w:cs="Times New Roman"/>
            <w:noProof/>
            <w:webHidden/>
            <w:szCs w:val="24"/>
          </w:rPr>
          <w:fldChar w:fldCharType="end"/>
        </w:r>
      </w:hyperlink>
    </w:p>
    <w:p w14:paraId="111E0FCB" w14:textId="77777777" w:rsidR="00137698" w:rsidRPr="00137698" w:rsidRDefault="00B67BC9" w:rsidP="00137698">
      <w:pPr>
        <w:pStyle w:val="TOC3"/>
        <w:rPr>
          <w:rFonts w:eastAsiaTheme="minorEastAsia" w:cs="Times New Roman"/>
          <w:noProof/>
          <w:szCs w:val="24"/>
          <w:lang w:val="en-US"/>
        </w:rPr>
      </w:pPr>
      <w:hyperlink w:anchor="_Toc143523790" w:history="1">
        <w:r w:rsidR="00137698" w:rsidRPr="00137698">
          <w:rPr>
            <w:rStyle w:val="Hyperlink"/>
            <w:rFonts w:cs="Times New Roman"/>
            <w:noProof/>
            <w:szCs w:val="24"/>
          </w:rPr>
          <w:t>4.3.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5</w:t>
        </w:r>
        <w:r w:rsidR="00137698" w:rsidRPr="00137698">
          <w:rPr>
            <w:rFonts w:cs="Times New Roman"/>
            <w:noProof/>
            <w:webHidden/>
            <w:szCs w:val="24"/>
          </w:rPr>
          <w:fldChar w:fldCharType="end"/>
        </w:r>
      </w:hyperlink>
    </w:p>
    <w:p w14:paraId="49508ABB" w14:textId="77777777" w:rsidR="00137698" w:rsidRPr="00137698" w:rsidRDefault="00B67BC9" w:rsidP="00137698">
      <w:pPr>
        <w:pStyle w:val="TOC3"/>
        <w:rPr>
          <w:rFonts w:eastAsiaTheme="minorEastAsia" w:cs="Times New Roman"/>
          <w:noProof/>
          <w:szCs w:val="24"/>
          <w:lang w:val="en-US"/>
        </w:rPr>
      </w:pPr>
      <w:hyperlink w:anchor="_Toc143523791" w:history="1">
        <w:r w:rsidR="00137698" w:rsidRPr="00137698">
          <w:rPr>
            <w:rStyle w:val="Hyperlink"/>
            <w:rFonts w:cs="Times New Roman"/>
            <w:noProof/>
            <w:szCs w:val="24"/>
          </w:rPr>
          <w:t>4.3.2</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6</w:t>
        </w:r>
        <w:r w:rsidR="00137698" w:rsidRPr="00137698">
          <w:rPr>
            <w:rFonts w:cs="Times New Roman"/>
            <w:noProof/>
            <w:webHidden/>
            <w:szCs w:val="24"/>
          </w:rPr>
          <w:fldChar w:fldCharType="end"/>
        </w:r>
      </w:hyperlink>
    </w:p>
    <w:p w14:paraId="31E6F350" w14:textId="77777777" w:rsidR="00137698" w:rsidRPr="00137698" w:rsidRDefault="00B67BC9" w:rsidP="00137698">
      <w:pPr>
        <w:pStyle w:val="TOC3"/>
        <w:rPr>
          <w:rFonts w:eastAsiaTheme="minorEastAsia" w:cs="Times New Roman"/>
          <w:noProof/>
          <w:szCs w:val="24"/>
          <w:lang w:val="en-US"/>
        </w:rPr>
      </w:pPr>
      <w:hyperlink w:anchor="_Toc143523792" w:history="1">
        <w:r w:rsidR="00137698" w:rsidRPr="00137698">
          <w:rPr>
            <w:rStyle w:val="Hyperlink"/>
            <w:rFonts w:cs="Times New Roman"/>
            <w:noProof/>
            <w:szCs w:val="24"/>
          </w:rPr>
          <w:t>4.3.3</w:t>
        </w:r>
        <w:r w:rsidR="00137698" w:rsidRPr="00137698">
          <w:rPr>
            <w:rFonts w:eastAsiaTheme="minorEastAsia" w:cs="Times New Roman"/>
            <w:noProof/>
            <w:szCs w:val="24"/>
            <w:lang w:val="en-US"/>
          </w:rPr>
          <w:tab/>
        </w:r>
        <w:r w:rsidR="00137698" w:rsidRPr="00137698">
          <w:rPr>
            <w:rStyle w:val="Hyperlink"/>
            <w:rFonts w:cs="Times New Roman"/>
            <w:noProof/>
            <w:szCs w:val="24"/>
          </w:rPr>
          <w:t>Fungsi Verifikasi Ema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7</w:t>
        </w:r>
        <w:r w:rsidR="00137698" w:rsidRPr="00137698">
          <w:rPr>
            <w:rFonts w:cs="Times New Roman"/>
            <w:noProof/>
            <w:webHidden/>
            <w:szCs w:val="24"/>
          </w:rPr>
          <w:fldChar w:fldCharType="end"/>
        </w:r>
      </w:hyperlink>
    </w:p>
    <w:p w14:paraId="04111391" w14:textId="77777777" w:rsidR="00137698" w:rsidRPr="00137698" w:rsidRDefault="00B67BC9" w:rsidP="00137698">
      <w:pPr>
        <w:pStyle w:val="TOC3"/>
        <w:rPr>
          <w:rFonts w:eastAsiaTheme="minorEastAsia" w:cs="Times New Roman"/>
          <w:noProof/>
          <w:szCs w:val="24"/>
          <w:lang w:val="en-US"/>
        </w:rPr>
      </w:pPr>
      <w:hyperlink w:anchor="_Toc143523793" w:history="1">
        <w:r w:rsidR="00137698" w:rsidRPr="00137698">
          <w:rPr>
            <w:rStyle w:val="Hyperlink"/>
            <w:rFonts w:cs="Times New Roman"/>
            <w:noProof/>
            <w:szCs w:val="24"/>
          </w:rPr>
          <w:t>4.3.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Ganti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8</w:t>
        </w:r>
        <w:r w:rsidR="00137698" w:rsidRPr="00137698">
          <w:rPr>
            <w:rFonts w:cs="Times New Roman"/>
            <w:noProof/>
            <w:webHidden/>
            <w:szCs w:val="24"/>
          </w:rPr>
          <w:fldChar w:fldCharType="end"/>
        </w:r>
      </w:hyperlink>
    </w:p>
    <w:p w14:paraId="1E284A70" w14:textId="77777777" w:rsidR="00137698" w:rsidRPr="00137698" w:rsidRDefault="00B67BC9" w:rsidP="00137698">
      <w:pPr>
        <w:pStyle w:val="TOC3"/>
        <w:rPr>
          <w:rFonts w:eastAsiaTheme="minorEastAsia" w:cs="Times New Roman"/>
          <w:noProof/>
          <w:szCs w:val="24"/>
          <w:lang w:val="en-US"/>
        </w:rPr>
      </w:pPr>
      <w:hyperlink w:anchor="_Toc143523794" w:history="1">
        <w:r w:rsidR="00137698" w:rsidRPr="00137698">
          <w:rPr>
            <w:rStyle w:val="Hyperlink"/>
            <w:rFonts w:cs="Times New Roman"/>
            <w:noProof/>
            <w:szCs w:val="24"/>
          </w:rPr>
          <w:t>4.3.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Reset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9</w:t>
        </w:r>
        <w:r w:rsidR="00137698" w:rsidRPr="00137698">
          <w:rPr>
            <w:rFonts w:cs="Times New Roman"/>
            <w:noProof/>
            <w:webHidden/>
            <w:szCs w:val="24"/>
          </w:rPr>
          <w:fldChar w:fldCharType="end"/>
        </w:r>
      </w:hyperlink>
    </w:p>
    <w:p w14:paraId="0ABC7D56" w14:textId="77777777" w:rsidR="00137698" w:rsidRPr="00137698" w:rsidRDefault="00B67BC9" w:rsidP="00137698">
      <w:pPr>
        <w:pStyle w:val="TOC3"/>
        <w:rPr>
          <w:rFonts w:eastAsiaTheme="minorEastAsia" w:cs="Times New Roman"/>
          <w:noProof/>
          <w:szCs w:val="24"/>
          <w:lang w:val="en-US"/>
        </w:rPr>
      </w:pPr>
      <w:hyperlink w:anchor="_Toc143523795" w:history="1">
        <w:r w:rsidR="00137698" w:rsidRPr="00137698">
          <w:rPr>
            <w:rStyle w:val="Hyperlink"/>
            <w:rFonts w:cs="Times New Roman"/>
            <w:noProof/>
            <w:szCs w:val="24"/>
          </w:rPr>
          <w:t>4.3.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Update</w:t>
        </w:r>
        <w:r w:rsidR="00137698" w:rsidRPr="00137698">
          <w:rPr>
            <w:rStyle w:val="Hyperlink"/>
            <w:rFonts w:cs="Times New Roman"/>
            <w:noProof/>
            <w:szCs w:val="24"/>
          </w:rPr>
          <w:t xml:space="preserve"> Prof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9</w:t>
        </w:r>
        <w:r w:rsidR="00137698" w:rsidRPr="00137698">
          <w:rPr>
            <w:rFonts w:cs="Times New Roman"/>
            <w:noProof/>
            <w:webHidden/>
            <w:szCs w:val="24"/>
          </w:rPr>
          <w:fldChar w:fldCharType="end"/>
        </w:r>
      </w:hyperlink>
    </w:p>
    <w:p w14:paraId="7C210D20" w14:textId="77777777" w:rsidR="00137698" w:rsidRPr="00137698" w:rsidRDefault="00B67BC9" w:rsidP="00137698">
      <w:pPr>
        <w:pStyle w:val="TOC3"/>
        <w:rPr>
          <w:rFonts w:eastAsiaTheme="minorEastAsia" w:cs="Times New Roman"/>
          <w:noProof/>
          <w:szCs w:val="24"/>
          <w:lang w:val="en-US"/>
        </w:rPr>
      </w:pPr>
      <w:hyperlink w:anchor="_Toc143523796" w:history="1">
        <w:r w:rsidR="00137698" w:rsidRPr="00137698">
          <w:rPr>
            <w:rStyle w:val="Hyperlink"/>
            <w:rFonts w:cs="Times New Roman"/>
            <w:noProof/>
            <w:szCs w:val="24"/>
          </w:rPr>
          <w:t>4.3.7</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Update</w:t>
        </w:r>
        <w:r w:rsidR="00137698" w:rsidRPr="00137698">
          <w:rPr>
            <w:rStyle w:val="Hyperlink"/>
            <w:rFonts w:cs="Times New Roman"/>
            <w:noProof/>
            <w:szCs w:val="24"/>
          </w:rPr>
          <w:t xml:space="preserve">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1</w:t>
        </w:r>
        <w:r w:rsidR="00137698" w:rsidRPr="00137698">
          <w:rPr>
            <w:rFonts w:cs="Times New Roman"/>
            <w:noProof/>
            <w:webHidden/>
            <w:szCs w:val="24"/>
          </w:rPr>
          <w:fldChar w:fldCharType="end"/>
        </w:r>
      </w:hyperlink>
    </w:p>
    <w:p w14:paraId="1B01905E" w14:textId="77777777" w:rsidR="00137698" w:rsidRPr="00137698" w:rsidRDefault="00B67BC9" w:rsidP="00137698">
      <w:pPr>
        <w:pStyle w:val="TOC3"/>
        <w:rPr>
          <w:rFonts w:eastAsiaTheme="minorEastAsia" w:cs="Times New Roman"/>
          <w:noProof/>
          <w:szCs w:val="24"/>
          <w:lang w:val="en-US"/>
        </w:rPr>
      </w:pPr>
      <w:hyperlink w:anchor="_Toc143523797" w:history="1">
        <w:r w:rsidR="00137698" w:rsidRPr="00137698">
          <w:rPr>
            <w:rStyle w:val="Hyperlink"/>
            <w:rFonts w:cs="Times New Roman"/>
            <w:noProof/>
            <w:szCs w:val="24"/>
          </w:rPr>
          <w:t>4.3.8</w:t>
        </w:r>
        <w:r w:rsidR="00137698" w:rsidRPr="00137698">
          <w:rPr>
            <w:rFonts w:eastAsiaTheme="minorEastAsia" w:cs="Times New Roman"/>
            <w:noProof/>
            <w:szCs w:val="24"/>
            <w:lang w:val="en-US"/>
          </w:rPr>
          <w:tab/>
        </w:r>
        <w:r w:rsidR="00137698" w:rsidRPr="00137698">
          <w:rPr>
            <w:rStyle w:val="Hyperlink"/>
            <w:rFonts w:cs="Times New Roman"/>
            <w:noProof/>
            <w:szCs w:val="24"/>
          </w:rPr>
          <w:t>Fungsi Lih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1</w:t>
        </w:r>
        <w:r w:rsidR="00137698" w:rsidRPr="00137698">
          <w:rPr>
            <w:rFonts w:cs="Times New Roman"/>
            <w:noProof/>
            <w:webHidden/>
            <w:szCs w:val="24"/>
          </w:rPr>
          <w:fldChar w:fldCharType="end"/>
        </w:r>
      </w:hyperlink>
    </w:p>
    <w:p w14:paraId="260C36D9" w14:textId="77777777" w:rsidR="00137698" w:rsidRPr="00137698" w:rsidRDefault="00B67BC9" w:rsidP="00137698">
      <w:pPr>
        <w:pStyle w:val="TOC3"/>
        <w:rPr>
          <w:rFonts w:eastAsiaTheme="minorEastAsia" w:cs="Times New Roman"/>
          <w:noProof/>
          <w:szCs w:val="24"/>
          <w:lang w:val="en-US"/>
        </w:rPr>
      </w:pPr>
      <w:hyperlink w:anchor="_Toc143523798" w:history="1">
        <w:r w:rsidR="00137698" w:rsidRPr="00137698">
          <w:rPr>
            <w:rStyle w:val="Hyperlink"/>
            <w:rFonts w:cs="Times New Roman"/>
            <w:noProof/>
            <w:szCs w:val="24"/>
          </w:rPr>
          <w:t>4.3.9</w:t>
        </w:r>
        <w:r w:rsidR="00137698" w:rsidRPr="00137698">
          <w:rPr>
            <w:rFonts w:eastAsiaTheme="minorEastAsia" w:cs="Times New Roman"/>
            <w:noProof/>
            <w:szCs w:val="24"/>
            <w:lang w:val="en-US"/>
          </w:rPr>
          <w:tab/>
        </w:r>
        <w:r w:rsidR="00137698" w:rsidRPr="00137698">
          <w:rPr>
            <w:rStyle w:val="Hyperlink"/>
            <w:rFonts w:cs="Times New Roman"/>
            <w:noProof/>
            <w:szCs w:val="24"/>
          </w:rPr>
          <w:t>Fungsi Lihat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2</w:t>
        </w:r>
        <w:r w:rsidR="00137698" w:rsidRPr="00137698">
          <w:rPr>
            <w:rFonts w:cs="Times New Roman"/>
            <w:noProof/>
            <w:webHidden/>
            <w:szCs w:val="24"/>
          </w:rPr>
          <w:fldChar w:fldCharType="end"/>
        </w:r>
      </w:hyperlink>
    </w:p>
    <w:p w14:paraId="3DA0EE5C" w14:textId="77777777" w:rsidR="00137698" w:rsidRPr="00137698" w:rsidRDefault="00B67BC9" w:rsidP="00137698">
      <w:pPr>
        <w:pStyle w:val="TOC3"/>
        <w:rPr>
          <w:rFonts w:eastAsiaTheme="minorEastAsia" w:cs="Times New Roman"/>
          <w:noProof/>
          <w:szCs w:val="24"/>
          <w:lang w:val="en-US"/>
        </w:rPr>
      </w:pPr>
      <w:hyperlink w:anchor="_Toc143523799" w:history="1">
        <w:r w:rsidR="00137698" w:rsidRPr="00137698">
          <w:rPr>
            <w:rStyle w:val="Hyperlink"/>
            <w:rFonts w:cs="Times New Roman"/>
            <w:noProof/>
            <w:szCs w:val="24"/>
          </w:rPr>
          <w:t>4.3.10</w:t>
        </w:r>
        <w:r w:rsidR="00137698" w:rsidRPr="00137698">
          <w:rPr>
            <w:rFonts w:eastAsiaTheme="minorEastAsia" w:cs="Times New Roman"/>
            <w:noProof/>
            <w:szCs w:val="24"/>
            <w:lang w:val="en-US"/>
          </w:rPr>
          <w:tab/>
        </w:r>
        <w:r w:rsidR="00137698" w:rsidRPr="00137698">
          <w:rPr>
            <w:rStyle w:val="Hyperlink"/>
            <w:rFonts w:cs="Times New Roman"/>
            <w:noProof/>
            <w:szCs w:val="24"/>
          </w:rPr>
          <w:t>Fungsi Lihat Riway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3</w:t>
        </w:r>
        <w:r w:rsidR="00137698" w:rsidRPr="00137698">
          <w:rPr>
            <w:rFonts w:cs="Times New Roman"/>
            <w:noProof/>
            <w:webHidden/>
            <w:szCs w:val="24"/>
          </w:rPr>
          <w:fldChar w:fldCharType="end"/>
        </w:r>
      </w:hyperlink>
    </w:p>
    <w:p w14:paraId="61E51CDB" w14:textId="77777777" w:rsidR="00137698" w:rsidRPr="00137698" w:rsidRDefault="00B67BC9" w:rsidP="00137698">
      <w:pPr>
        <w:pStyle w:val="TOC3"/>
        <w:rPr>
          <w:rFonts w:eastAsiaTheme="minorEastAsia" w:cs="Times New Roman"/>
          <w:noProof/>
          <w:szCs w:val="24"/>
          <w:lang w:val="en-US"/>
        </w:rPr>
      </w:pPr>
      <w:hyperlink w:anchor="_Toc143523800" w:history="1">
        <w:r w:rsidR="00137698" w:rsidRPr="00137698">
          <w:rPr>
            <w:rStyle w:val="Hyperlink"/>
            <w:rFonts w:cs="Times New Roman"/>
            <w:noProof/>
            <w:szCs w:val="24"/>
          </w:rPr>
          <w:t>4.3.11</w:t>
        </w:r>
        <w:r w:rsidR="00137698" w:rsidRPr="00137698">
          <w:rPr>
            <w:rFonts w:eastAsiaTheme="minorEastAsia" w:cs="Times New Roman"/>
            <w:noProof/>
            <w:szCs w:val="24"/>
            <w:lang w:val="en-US"/>
          </w:rPr>
          <w:tab/>
        </w:r>
        <w:r w:rsidR="00137698" w:rsidRPr="00137698">
          <w:rPr>
            <w:rStyle w:val="Hyperlink"/>
            <w:rFonts w:cs="Times New Roman"/>
            <w:noProof/>
            <w:szCs w:val="24"/>
          </w:rPr>
          <w:t>Fungsi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3</w:t>
        </w:r>
        <w:r w:rsidR="00137698" w:rsidRPr="00137698">
          <w:rPr>
            <w:rFonts w:cs="Times New Roman"/>
            <w:noProof/>
            <w:webHidden/>
            <w:szCs w:val="24"/>
          </w:rPr>
          <w:fldChar w:fldCharType="end"/>
        </w:r>
      </w:hyperlink>
    </w:p>
    <w:p w14:paraId="2D90EACE" w14:textId="77777777" w:rsidR="00137698" w:rsidRPr="00137698" w:rsidRDefault="00B67BC9" w:rsidP="00137698">
      <w:pPr>
        <w:pStyle w:val="TOC3"/>
        <w:rPr>
          <w:rFonts w:eastAsiaTheme="minorEastAsia" w:cs="Times New Roman"/>
          <w:noProof/>
          <w:szCs w:val="24"/>
          <w:lang w:val="en-US"/>
        </w:rPr>
      </w:pPr>
      <w:hyperlink w:anchor="_Toc143523801" w:history="1">
        <w:r w:rsidR="00137698" w:rsidRPr="00137698">
          <w:rPr>
            <w:rStyle w:val="Hyperlink"/>
            <w:rFonts w:cs="Times New Roman"/>
            <w:noProof/>
            <w:szCs w:val="24"/>
          </w:rPr>
          <w:t>4.3.12</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Signatur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4</w:t>
        </w:r>
        <w:r w:rsidR="00137698" w:rsidRPr="00137698">
          <w:rPr>
            <w:rFonts w:cs="Times New Roman"/>
            <w:noProof/>
            <w:webHidden/>
            <w:szCs w:val="24"/>
          </w:rPr>
          <w:fldChar w:fldCharType="end"/>
        </w:r>
      </w:hyperlink>
    </w:p>
    <w:p w14:paraId="2B8CB43C" w14:textId="77777777" w:rsidR="00137698" w:rsidRPr="00137698" w:rsidRDefault="00B67BC9" w:rsidP="00137698">
      <w:pPr>
        <w:pStyle w:val="TOC3"/>
        <w:rPr>
          <w:rFonts w:eastAsiaTheme="minorEastAsia" w:cs="Times New Roman"/>
          <w:noProof/>
          <w:szCs w:val="24"/>
          <w:lang w:val="en-US"/>
        </w:rPr>
      </w:pPr>
      <w:hyperlink w:anchor="_Toc143523802" w:history="1">
        <w:r w:rsidR="00137698" w:rsidRPr="00137698">
          <w:rPr>
            <w:rStyle w:val="Hyperlink"/>
            <w:rFonts w:cs="Times New Roman"/>
            <w:noProof/>
            <w:szCs w:val="24"/>
          </w:rPr>
          <w:t>4.3.13</w:t>
        </w:r>
        <w:r w:rsidR="00137698" w:rsidRPr="00137698">
          <w:rPr>
            <w:rFonts w:eastAsiaTheme="minorEastAsia" w:cs="Times New Roman"/>
            <w:noProof/>
            <w:szCs w:val="24"/>
            <w:lang w:val="en-US"/>
          </w:rPr>
          <w:tab/>
        </w:r>
        <w:r w:rsidR="00137698" w:rsidRPr="00137698">
          <w:rPr>
            <w:rStyle w:val="Hyperlink"/>
            <w:rFonts w:cs="Times New Roman"/>
            <w:noProof/>
            <w:szCs w:val="24"/>
          </w:rPr>
          <w:t>Komunikasi Webs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5</w:t>
        </w:r>
        <w:r w:rsidR="00137698" w:rsidRPr="00137698">
          <w:rPr>
            <w:rFonts w:cs="Times New Roman"/>
            <w:noProof/>
            <w:webHidden/>
            <w:szCs w:val="24"/>
          </w:rPr>
          <w:fldChar w:fldCharType="end"/>
        </w:r>
      </w:hyperlink>
    </w:p>
    <w:p w14:paraId="4FEB1BA4" w14:textId="77777777" w:rsidR="00137698" w:rsidRPr="00137698" w:rsidRDefault="00B67BC9" w:rsidP="00137698">
      <w:pPr>
        <w:pStyle w:val="TOC3"/>
        <w:rPr>
          <w:rFonts w:eastAsiaTheme="minorEastAsia" w:cs="Times New Roman"/>
          <w:noProof/>
          <w:szCs w:val="24"/>
          <w:lang w:val="en-US"/>
        </w:rPr>
      </w:pPr>
      <w:hyperlink w:anchor="_Toc143523803" w:history="1">
        <w:r w:rsidR="00137698" w:rsidRPr="00137698">
          <w:rPr>
            <w:rStyle w:val="Hyperlink"/>
            <w:rFonts w:cs="Times New Roman"/>
            <w:noProof/>
            <w:szCs w:val="24"/>
          </w:rPr>
          <w:t>4.3.1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Update</w:t>
        </w:r>
        <w:r w:rsidR="00137698" w:rsidRPr="00137698">
          <w:rPr>
            <w:rStyle w:val="Hyperlink"/>
            <w:rFonts w:cs="Times New Roman"/>
            <w:noProof/>
            <w:szCs w:val="24"/>
          </w:rPr>
          <w:t xml:space="preserve"> Status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5</w:t>
        </w:r>
        <w:r w:rsidR="00137698" w:rsidRPr="00137698">
          <w:rPr>
            <w:rFonts w:cs="Times New Roman"/>
            <w:noProof/>
            <w:webHidden/>
            <w:szCs w:val="24"/>
          </w:rPr>
          <w:fldChar w:fldCharType="end"/>
        </w:r>
      </w:hyperlink>
    </w:p>
    <w:p w14:paraId="0990451D" w14:textId="77777777" w:rsidR="00137698" w:rsidRPr="00137698" w:rsidRDefault="00B67BC9" w:rsidP="00137698">
      <w:pPr>
        <w:pStyle w:val="TOC3"/>
        <w:rPr>
          <w:rFonts w:eastAsiaTheme="minorEastAsia" w:cs="Times New Roman"/>
          <w:noProof/>
          <w:szCs w:val="24"/>
          <w:lang w:val="en-US"/>
        </w:rPr>
      </w:pPr>
      <w:hyperlink w:anchor="_Toc143523804" w:history="1">
        <w:r w:rsidR="00137698" w:rsidRPr="00137698">
          <w:rPr>
            <w:rStyle w:val="Hyperlink"/>
            <w:rFonts w:cs="Times New Roman"/>
            <w:noProof/>
            <w:szCs w:val="24"/>
          </w:rPr>
          <w:t>4.3.15</w:t>
        </w:r>
        <w:r w:rsidR="00137698" w:rsidRPr="00137698">
          <w:rPr>
            <w:rFonts w:eastAsiaTheme="minorEastAsia" w:cs="Times New Roman"/>
            <w:noProof/>
            <w:szCs w:val="24"/>
            <w:lang w:val="en-US"/>
          </w:rPr>
          <w:tab/>
        </w:r>
        <w:r w:rsidR="00137698" w:rsidRPr="00137698">
          <w:rPr>
            <w:rStyle w:val="Hyperlink"/>
            <w:rFonts w:cs="Times New Roman"/>
            <w:noProof/>
            <w:szCs w:val="24"/>
          </w:rPr>
          <w:t>Fungsi Peringatan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6</w:t>
        </w:r>
        <w:r w:rsidR="00137698" w:rsidRPr="00137698">
          <w:rPr>
            <w:rFonts w:cs="Times New Roman"/>
            <w:noProof/>
            <w:webHidden/>
            <w:szCs w:val="24"/>
          </w:rPr>
          <w:fldChar w:fldCharType="end"/>
        </w:r>
      </w:hyperlink>
    </w:p>
    <w:p w14:paraId="7EB8178A"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805" w:history="1">
        <w:r w:rsidR="00137698" w:rsidRPr="00137698">
          <w:rPr>
            <w:rStyle w:val="Hyperlink"/>
            <w:rFonts w:cs="Times New Roman"/>
            <w:noProof/>
            <w:szCs w:val="24"/>
          </w:rPr>
          <w:t>4.4</w:t>
        </w:r>
        <w:r w:rsidR="00137698" w:rsidRPr="00137698">
          <w:rPr>
            <w:rFonts w:eastAsiaTheme="minorEastAsia" w:cs="Times New Roman"/>
            <w:noProof/>
            <w:szCs w:val="24"/>
            <w:lang w:val="en-US"/>
          </w:rPr>
          <w:tab/>
        </w:r>
        <w:r w:rsidR="00137698" w:rsidRPr="00137698">
          <w:rPr>
            <w:rStyle w:val="Hyperlink"/>
            <w:rFonts w:cs="Times New Roman"/>
            <w:noProof/>
            <w:szCs w:val="24"/>
          </w:rPr>
          <w:t>Pengujian Non-Fungsion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7</w:t>
        </w:r>
        <w:r w:rsidR="00137698" w:rsidRPr="00137698">
          <w:rPr>
            <w:rFonts w:cs="Times New Roman"/>
            <w:noProof/>
            <w:webHidden/>
            <w:szCs w:val="24"/>
          </w:rPr>
          <w:fldChar w:fldCharType="end"/>
        </w:r>
      </w:hyperlink>
    </w:p>
    <w:p w14:paraId="776BF733" w14:textId="77777777" w:rsidR="00137698" w:rsidRPr="00137698" w:rsidRDefault="00B67BC9" w:rsidP="00137698">
      <w:pPr>
        <w:pStyle w:val="TOC3"/>
        <w:rPr>
          <w:rFonts w:eastAsiaTheme="minorEastAsia" w:cs="Times New Roman"/>
          <w:noProof/>
          <w:szCs w:val="24"/>
          <w:lang w:val="en-US"/>
        </w:rPr>
      </w:pPr>
      <w:hyperlink w:anchor="_Toc143523806" w:history="1">
        <w:r w:rsidR="00137698" w:rsidRPr="00137698">
          <w:rPr>
            <w:rStyle w:val="Hyperlink"/>
            <w:rFonts w:cs="Times New Roman"/>
            <w:noProof/>
            <w:szCs w:val="24"/>
          </w:rPr>
          <w:t>4.4.1</w:t>
        </w:r>
        <w:r w:rsidR="00137698" w:rsidRPr="00137698">
          <w:rPr>
            <w:rFonts w:eastAsiaTheme="minorEastAsia" w:cs="Times New Roman"/>
            <w:noProof/>
            <w:szCs w:val="24"/>
            <w:lang w:val="en-US"/>
          </w:rPr>
          <w:tab/>
        </w:r>
        <w:r w:rsidR="00137698" w:rsidRPr="00137698">
          <w:rPr>
            <w:rStyle w:val="Hyperlink"/>
            <w:rFonts w:cs="Times New Roman"/>
            <w:noProof/>
            <w:szCs w:val="24"/>
          </w:rPr>
          <w:t>Pengujian Performa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8</w:t>
        </w:r>
        <w:r w:rsidR="00137698" w:rsidRPr="00137698">
          <w:rPr>
            <w:rFonts w:cs="Times New Roman"/>
            <w:noProof/>
            <w:webHidden/>
            <w:szCs w:val="24"/>
          </w:rPr>
          <w:fldChar w:fldCharType="end"/>
        </w:r>
      </w:hyperlink>
    </w:p>
    <w:p w14:paraId="03F7594A" w14:textId="77777777" w:rsidR="00137698" w:rsidRPr="00137698" w:rsidRDefault="00B67BC9" w:rsidP="00137698">
      <w:pPr>
        <w:pStyle w:val="TOC3"/>
        <w:rPr>
          <w:rFonts w:eastAsiaTheme="minorEastAsia" w:cs="Times New Roman"/>
          <w:noProof/>
          <w:szCs w:val="24"/>
          <w:lang w:val="en-US"/>
        </w:rPr>
      </w:pPr>
      <w:hyperlink w:anchor="_Toc143523807" w:history="1">
        <w:r w:rsidR="00137698" w:rsidRPr="00137698">
          <w:rPr>
            <w:rStyle w:val="Hyperlink"/>
            <w:rFonts w:cs="Times New Roman"/>
            <w:noProof/>
            <w:szCs w:val="24"/>
          </w:rPr>
          <w:t>4.4.2</w:t>
        </w:r>
        <w:r w:rsidR="00137698" w:rsidRPr="00137698">
          <w:rPr>
            <w:rFonts w:eastAsiaTheme="minorEastAsia" w:cs="Times New Roman"/>
            <w:noProof/>
            <w:szCs w:val="24"/>
            <w:lang w:val="en-US"/>
          </w:rPr>
          <w:tab/>
        </w:r>
        <w:r w:rsidR="00137698" w:rsidRPr="00137698">
          <w:rPr>
            <w:rStyle w:val="Hyperlink"/>
            <w:rFonts w:cs="Times New Roman"/>
            <w:noProof/>
            <w:szCs w:val="24"/>
          </w:rPr>
          <w:t>Pengujian Performa Update Status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9</w:t>
        </w:r>
        <w:r w:rsidR="00137698" w:rsidRPr="00137698">
          <w:rPr>
            <w:rFonts w:cs="Times New Roman"/>
            <w:noProof/>
            <w:webHidden/>
            <w:szCs w:val="24"/>
          </w:rPr>
          <w:fldChar w:fldCharType="end"/>
        </w:r>
      </w:hyperlink>
    </w:p>
    <w:p w14:paraId="432925CD" w14:textId="77777777" w:rsidR="00137698" w:rsidRPr="00137698" w:rsidRDefault="00B67BC9" w:rsidP="00137698">
      <w:pPr>
        <w:pStyle w:val="TOC3"/>
        <w:rPr>
          <w:rFonts w:eastAsiaTheme="minorEastAsia" w:cs="Times New Roman"/>
          <w:noProof/>
          <w:szCs w:val="24"/>
          <w:lang w:val="en-US"/>
        </w:rPr>
      </w:pPr>
      <w:hyperlink w:anchor="_Toc143523808" w:history="1">
        <w:r w:rsidR="00137698" w:rsidRPr="00137698">
          <w:rPr>
            <w:rStyle w:val="Hyperlink"/>
            <w:rFonts w:cs="Times New Roman"/>
            <w:noProof/>
            <w:szCs w:val="24"/>
          </w:rPr>
          <w:t>4.4.3</w:t>
        </w:r>
        <w:r w:rsidR="00137698" w:rsidRPr="00137698">
          <w:rPr>
            <w:rFonts w:eastAsiaTheme="minorEastAsia" w:cs="Times New Roman"/>
            <w:noProof/>
            <w:szCs w:val="24"/>
            <w:lang w:val="en-US"/>
          </w:rPr>
          <w:tab/>
        </w:r>
        <w:r w:rsidR="00137698" w:rsidRPr="00137698">
          <w:rPr>
            <w:rStyle w:val="Hyperlink"/>
            <w:rFonts w:cs="Times New Roman"/>
            <w:noProof/>
            <w:szCs w:val="24"/>
          </w:rPr>
          <w:t>Pengujian Performa Penjadwal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9</w:t>
        </w:r>
        <w:r w:rsidR="00137698" w:rsidRPr="00137698">
          <w:rPr>
            <w:rFonts w:cs="Times New Roman"/>
            <w:noProof/>
            <w:webHidden/>
            <w:szCs w:val="24"/>
          </w:rPr>
          <w:fldChar w:fldCharType="end"/>
        </w:r>
      </w:hyperlink>
    </w:p>
    <w:p w14:paraId="1C9C12F9"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809" w:history="1">
        <w:r w:rsidR="00137698" w:rsidRPr="00137698">
          <w:rPr>
            <w:rStyle w:val="Hyperlink"/>
            <w:rFonts w:cs="Times New Roman"/>
            <w:noProof/>
            <w:szCs w:val="24"/>
          </w:rPr>
          <w:t>4.5</w:t>
        </w:r>
        <w:r w:rsidR="00137698" w:rsidRPr="00137698">
          <w:rPr>
            <w:rFonts w:eastAsiaTheme="minorEastAsia" w:cs="Times New Roman"/>
            <w:noProof/>
            <w:szCs w:val="24"/>
            <w:lang w:val="en-US"/>
          </w:rPr>
          <w:tab/>
        </w:r>
        <w:r w:rsidR="00137698" w:rsidRPr="00137698">
          <w:rPr>
            <w:rStyle w:val="Hyperlink"/>
            <w:rFonts w:cs="Times New Roman"/>
            <w:noProof/>
            <w:szCs w:val="24"/>
          </w:rPr>
          <w:t>Pembahas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0</w:t>
        </w:r>
        <w:r w:rsidR="00137698" w:rsidRPr="00137698">
          <w:rPr>
            <w:rFonts w:cs="Times New Roman"/>
            <w:noProof/>
            <w:webHidden/>
            <w:szCs w:val="24"/>
          </w:rPr>
          <w:fldChar w:fldCharType="end"/>
        </w:r>
      </w:hyperlink>
    </w:p>
    <w:p w14:paraId="2A90AAB5" w14:textId="77777777" w:rsidR="00137698" w:rsidRPr="00137698" w:rsidRDefault="00B67BC9" w:rsidP="00137698">
      <w:pPr>
        <w:pStyle w:val="TOC1"/>
        <w:framePr w:wrap="around"/>
        <w:tabs>
          <w:tab w:val="right" w:leader="dot" w:pos="7927"/>
        </w:tabs>
        <w:contextualSpacing/>
        <w:rPr>
          <w:rFonts w:eastAsiaTheme="minorEastAsia" w:cs="Times New Roman"/>
          <w:noProof/>
          <w:szCs w:val="24"/>
          <w:lang w:val="en-US"/>
        </w:rPr>
      </w:pPr>
      <w:hyperlink w:anchor="_Toc143523810" w:history="1">
        <w:r w:rsidR="00137698" w:rsidRPr="00137698">
          <w:rPr>
            <w:rStyle w:val="Hyperlink"/>
            <w:rFonts w:cs="Times New Roman"/>
            <w:noProof/>
            <w:szCs w:val="24"/>
          </w:rPr>
          <w:t>BAB V</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2</w:t>
        </w:r>
        <w:r w:rsidR="00137698" w:rsidRPr="00137698">
          <w:rPr>
            <w:rFonts w:cs="Times New Roman"/>
            <w:noProof/>
            <w:webHidden/>
            <w:szCs w:val="24"/>
          </w:rPr>
          <w:fldChar w:fldCharType="end"/>
        </w:r>
      </w:hyperlink>
    </w:p>
    <w:p w14:paraId="0AF1A9D7"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811" w:history="1">
        <w:r w:rsidR="00137698" w:rsidRPr="00137698">
          <w:rPr>
            <w:rStyle w:val="Hyperlink"/>
            <w:rFonts w:cs="Times New Roman"/>
            <w:noProof/>
            <w:szCs w:val="24"/>
          </w:rPr>
          <w:t>5.1</w:t>
        </w:r>
        <w:r w:rsidR="00137698" w:rsidRPr="00137698">
          <w:rPr>
            <w:rFonts w:eastAsiaTheme="minorEastAsia" w:cs="Times New Roman"/>
            <w:noProof/>
            <w:szCs w:val="24"/>
            <w:lang w:val="en-US"/>
          </w:rPr>
          <w:tab/>
        </w:r>
        <w:r w:rsidR="00137698" w:rsidRPr="00137698">
          <w:rPr>
            <w:rStyle w:val="Hyperlink"/>
            <w:rFonts w:cs="Times New Roman"/>
            <w:noProof/>
            <w:szCs w:val="24"/>
          </w:rPr>
          <w:t>Kesimpul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2</w:t>
        </w:r>
        <w:r w:rsidR="00137698" w:rsidRPr="00137698">
          <w:rPr>
            <w:rFonts w:cs="Times New Roman"/>
            <w:noProof/>
            <w:webHidden/>
            <w:szCs w:val="24"/>
          </w:rPr>
          <w:fldChar w:fldCharType="end"/>
        </w:r>
      </w:hyperlink>
    </w:p>
    <w:p w14:paraId="740D468A" w14:textId="77777777" w:rsidR="00137698" w:rsidRPr="00137698" w:rsidRDefault="00B67BC9" w:rsidP="00137698">
      <w:pPr>
        <w:pStyle w:val="TOC2"/>
        <w:tabs>
          <w:tab w:val="left" w:pos="880"/>
          <w:tab w:val="right" w:leader="dot" w:pos="7927"/>
        </w:tabs>
        <w:contextualSpacing/>
        <w:rPr>
          <w:rFonts w:eastAsiaTheme="minorEastAsia" w:cs="Times New Roman"/>
          <w:noProof/>
          <w:szCs w:val="24"/>
          <w:lang w:val="en-US"/>
        </w:rPr>
      </w:pPr>
      <w:hyperlink w:anchor="_Toc143523812" w:history="1">
        <w:r w:rsidR="00137698" w:rsidRPr="00137698">
          <w:rPr>
            <w:rStyle w:val="Hyperlink"/>
            <w:rFonts w:cs="Times New Roman"/>
            <w:noProof/>
            <w:szCs w:val="24"/>
          </w:rPr>
          <w:t>5.2</w:t>
        </w:r>
        <w:r w:rsidR="00137698" w:rsidRPr="00137698">
          <w:rPr>
            <w:rFonts w:eastAsiaTheme="minorEastAsia" w:cs="Times New Roman"/>
            <w:noProof/>
            <w:szCs w:val="24"/>
            <w:lang w:val="en-US"/>
          </w:rPr>
          <w:tab/>
        </w:r>
        <w:r w:rsidR="00137698" w:rsidRPr="00137698">
          <w:rPr>
            <w:rStyle w:val="Hyperlink"/>
            <w:rFonts w:cs="Times New Roman"/>
            <w:noProof/>
            <w:szCs w:val="24"/>
            <w:lang w:val="en-US"/>
          </w:rPr>
          <w:t>Sar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2</w:t>
        </w:r>
        <w:r w:rsidR="00137698" w:rsidRPr="00137698">
          <w:rPr>
            <w:rFonts w:cs="Times New Roman"/>
            <w:noProof/>
            <w:webHidden/>
            <w:szCs w:val="24"/>
          </w:rPr>
          <w:fldChar w:fldCharType="end"/>
        </w:r>
      </w:hyperlink>
    </w:p>
    <w:p w14:paraId="3C580722" w14:textId="77777777" w:rsidR="00137698" w:rsidRPr="00137698" w:rsidRDefault="00B67BC9" w:rsidP="00137698">
      <w:pPr>
        <w:pStyle w:val="TOC1"/>
        <w:framePr w:wrap="around"/>
        <w:tabs>
          <w:tab w:val="right" w:leader="dot" w:pos="7927"/>
        </w:tabs>
        <w:contextualSpacing/>
        <w:rPr>
          <w:rFonts w:eastAsiaTheme="minorEastAsia" w:cs="Times New Roman"/>
          <w:noProof/>
          <w:szCs w:val="24"/>
          <w:lang w:val="en-US"/>
        </w:rPr>
      </w:pPr>
      <w:hyperlink w:anchor="_Toc143523813" w:history="1">
        <w:r w:rsidR="00137698" w:rsidRPr="00137698">
          <w:rPr>
            <w:rStyle w:val="Hyperlink"/>
            <w:rFonts w:eastAsia="Times New Roman" w:cs="Times New Roman"/>
            <w:b/>
            <w:noProof/>
            <w:szCs w:val="24"/>
            <w:lang w:val="en-US"/>
          </w:rPr>
          <w:t>DAFTAR PUSTAKA</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3</w:t>
        </w:r>
        <w:r w:rsidR="00137698" w:rsidRPr="00137698">
          <w:rPr>
            <w:rFonts w:cs="Times New Roman"/>
            <w:noProof/>
            <w:webHidden/>
            <w:szCs w:val="24"/>
          </w:rPr>
          <w:fldChar w:fldCharType="end"/>
        </w:r>
      </w:hyperlink>
    </w:p>
    <w:p w14:paraId="18166584" w14:textId="77777777" w:rsidR="00137698" w:rsidRPr="00137698" w:rsidRDefault="00B67BC9" w:rsidP="00137698">
      <w:pPr>
        <w:pStyle w:val="TOC1"/>
        <w:framePr w:wrap="around"/>
        <w:tabs>
          <w:tab w:val="right" w:leader="dot" w:pos="7927"/>
        </w:tabs>
        <w:contextualSpacing/>
        <w:rPr>
          <w:rFonts w:eastAsiaTheme="minorEastAsia" w:cs="Times New Roman"/>
          <w:noProof/>
          <w:szCs w:val="24"/>
          <w:lang w:val="en-US"/>
        </w:rPr>
      </w:pPr>
      <w:hyperlink w:anchor="_Toc143523814" w:history="1">
        <w:r w:rsidR="00137698" w:rsidRPr="00137698">
          <w:rPr>
            <w:rStyle w:val="Hyperlink"/>
            <w:rFonts w:eastAsiaTheme="majorEastAsia" w:cs="Times New Roman"/>
            <w:b/>
            <w:bCs/>
            <w:noProof/>
            <w:szCs w:val="24"/>
          </w:rPr>
          <w:t>BIODATA MAHASISWA</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6</w:t>
        </w:r>
        <w:r w:rsidR="00137698" w:rsidRPr="00137698">
          <w:rPr>
            <w:rFonts w:cs="Times New Roman"/>
            <w:noProof/>
            <w:webHidden/>
            <w:szCs w:val="24"/>
          </w:rPr>
          <w:fldChar w:fldCharType="end"/>
        </w:r>
      </w:hyperlink>
    </w:p>
    <w:p w14:paraId="2E413B57" w14:textId="77777777" w:rsidR="00137698" w:rsidRPr="00137698" w:rsidRDefault="00B67BC9" w:rsidP="00137698">
      <w:pPr>
        <w:pStyle w:val="TOC1"/>
        <w:framePr w:wrap="around"/>
        <w:tabs>
          <w:tab w:val="right" w:leader="dot" w:pos="7927"/>
        </w:tabs>
        <w:contextualSpacing/>
        <w:rPr>
          <w:rFonts w:eastAsiaTheme="minorEastAsia" w:cs="Times New Roman"/>
          <w:noProof/>
          <w:szCs w:val="24"/>
          <w:lang w:val="en-US"/>
        </w:rPr>
      </w:pPr>
      <w:hyperlink w:anchor="_Toc143523815" w:history="1">
        <w:r w:rsidR="00137698" w:rsidRPr="00137698">
          <w:rPr>
            <w:rStyle w:val="Hyperlink"/>
            <w:rFonts w:eastAsia="Times New Roman" w:cs="Times New Roman"/>
            <w:b/>
            <w:noProof/>
            <w:szCs w:val="24"/>
            <w:lang w:val="en-US"/>
          </w:rPr>
          <w:t>LAMPIRAN A</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7</w:t>
        </w:r>
        <w:r w:rsidR="00137698" w:rsidRPr="00137698">
          <w:rPr>
            <w:rFonts w:cs="Times New Roman"/>
            <w:noProof/>
            <w:webHidden/>
            <w:szCs w:val="24"/>
          </w:rPr>
          <w:fldChar w:fldCharType="end"/>
        </w:r>
      </w:hyperlink>
    </w:p>
    <w:p w14:paraId="178E4FE6" w14:textId="77777777" w:rsidR="00137698" w:rsidRPr="00137698" w:rsidRDefault="00B67BC9" w:rsidP="00137698">
      <w:pPr>
        <w:pStyle w:val="TOC1"/>
        <w:framePr w:wrap="around"/>
        <w:tabs>
          <w:tab w:val="right" w:leader="dot" w:pos="7927"/>
        </w:tabs>
        <w:contextualSpacing/>
        <w:rPr>
          <w:rFonts w:eastAsiaTheme="minorEastAsia" w:cs="Times New Roman"/>
          <w:noProof/>
          <w:szCs w:val="24"/>
          <w:lang w:val="en-US"/>
        </w:rPr>
      </w:pPr>
      <w:hyperlink w:anchor="_Toc143523816" w:history="1">
        <w:r w:rsidR="00137698" w:rsidRPr="00137698">
          <w:rPr>
            <w:rStyle w:val="Hyperlink"/>
            <w:rFonts w:eastAsia="Times New Roman" w:cs="Times New Roman"/>
            <w:b/>
            <w:noProof/>
            <w:szCs w:val="24"/>
            <w:lang w:val="en-US"/>
          </w:rPr>
          <w:t>LAMPIRAN B</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8</w:t>
        </w:r>
        <w:r w:rsidR="00137698" w:rsidRPr="00137698">
          <w:rPr>
            <w:rFonts w:cs="Times New Roman"/>
            <w:noProof/>
            <w:webHidden/>
            <w:szCs w:val="24"/>
          </w:rPr>
          <w:fldChar w:fldCharType="end"/>
        </w:r>
      </w:hyperlink>
    </w:p>
    <w:p w14:paraId="499BF57C" w14:textId="77777777" w:rsidR="00137698" w:rsidRDefault="00B67BC9" w:rsidP="00137698">
      <w:pPr>
        <w:pStyle w:val="TOC1"/>
        <w:framePr w:wrap="around"/>
        <w:tabs>
          <w:tab w:val="right" w:leader="dot" w:pos="7927"/>
        </w:tabs>
        <w:contextualSpacing/>
        <w:rPr>
          <w:rFonts w:asciiTheme="minorHAnsi" w:eastAsiaTheme="minorEastAsia" w:hAnsiTheme="minorHAnsi"/>
          <w:noProof/>
          <w:sz w:val="22"/>
          <w:lang w:val="en-US"/>
        </w:rPr>
      </w:pPr>
      <w:hyperlink w:anchor="_Toc143523817" w:history="1">
        <w:r w:rsidR="00137698" w:rsidRPr="00137698">
          <w:rPr>
            <w:rStyle w:val="Hyperlink"/>
            <w:rFonts w:eastAsia="Times New Roman" w:cs="Times New Roman"/>
            <w:b/>
            <w:noProof/>
            <w:szCs w:val="24"/>
            <w:lang w:val="en-US"/>
          </w:rPr>
          <w:t>LAMPIRAN C</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19</w:t>
        </w:r>
        <w:r w:rsidR="00137698" w:rsidRPr="00137698">
          <w:rPr>
            <w:rFonts w:cs="Times New Roman"/>
            <w:noProof/>
            <w:webHidden/>
            <w:szCs w:val="24"/>
          </w:rPr>
          <w:fldChar w:fldCharType="end"/>
        </w:r>
      </w:hyperlink>
    </w:p>
    <w:p w14:paraId="2EEBA6F4" w14:textId="2170AB72" w:rsidR="003A61C9" w:rsidRDefault="00137698" w:rsidP="00137698">
      <w:pPr>
        <w:contextualSpacing/>
        <w:rPr>
          <w:rFonts w:cs="Times New Roman"/>
          <w:szCs w:val="24"/>
        </w:rPr>
      </w:pPr>
      <w:r>
        <w:rPr>
          <w:rFonts w:cs="Times New Roman"/>
          <w:szCs w:val="24"/>
        </w:rPr>
        <w:fldChar w:fldCharType="end"/>
      </w:r>
    </w:p>
    <w:p w14:paraId="7A6DEEDB" w14:textId="66713B78" w:rsidR="003A61C9" w:rsidRDefault="003A61C9" w:rsidP="002D6A66">
      <w:pPr>
        <w:contextualSpacing/>
        <w:jc w:val="center"/>
        <w:rPr>
          <w:rFonts w:cs="Times New Roman"/>
          <w:szCs w:val="24"/>
        </w:rPr>
      </w:pPr>
    </w:p>
    <w:p w14:paraId="21036ACC" w14:textId="1B24E5C9" w:rsidR="003A61C9" w:rsidRDefault="003A61C9" w:rsidP="002D6A66">
      <w:pPr>
        <w:contextualSpacing/>
        <w:jc w:val="center"/>
        <w:rPr>
          <w:rFonts w:cs="Times New Roman"/>
          <w:szCs w:val="24"/>
        </w:rPr>
      </w:pPr>
    </w:p>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4717720F" w14:textId="77777777" w:rsidR="007A6880" w:rsidRDefault="007A6880" w:rsidP="00137698">
      <w:pPr>
        <w:contextualSpacing/>
        <w:rPr>
          <w:rFonts w:cs="Times New Roman"/>
          <w:szCs w:val="24"/>
        </w:rPr>
      </w:pPr>
    </w:p>
    <w:p w14:paraId="490E7DF6" w14:textId="4507BBCD" w:rsidR="003A61C9" w:rsidRDefault="003A61C9" w:rsidP="00DC7967">
      <w:pPr>
        <w:pStyle w:val="HeadingI"/>
      </w:pPr>
      <w:bookmarkStart w:id="42" w:name="_Toc131578024"/>
      <w:bookmarkStart w:id="43" w:name="_Toc131840083"/>
      <w:bookmarkStart w:id="44" w:name="_Toc133353404"/>
      <w:bookmarkStart w:id="45" w:name="_Toc133873603"/>
      <w:bookmarkStart w:id="46" w:name="_Toc143523713"/>
      <w:r w:rsidRPr="003A61C9">
        <w:lastRenderedPageBreak/>
        <w:t>DAFTAR GAMBAR</w:t>
      </w:r>
      <w:bookmarkEnd w:id="42"/>
      <w:bookmarkEnd w:id="43"/>
      <w:bookmarkEnd w:id="44"/>
      <w:bookmarkEnd w:id="45"/>
      <w:bookmarkEnd w:id="46"/>
    </w:p>
    <w:p w14:paraId="07761D95" w14:textId="28E7269D" w:rsidR="003A61C9" w:rsidRDefault="003A61C9" w:rsidP="00226631">
      <w:pPr>
        <w:contextualSpacing/>
        <w:rPr>
          <w:rFonts w:cs="Times New Roman"/>
          <w:szCs w:val="24"/>
        </w:rPr>
      </w:pPr>
    </w:p>
    <w:p w14:paraId="318F17BA" w14:textId="77777777" w:rsidR="00C762A0" w:rsidRDefault="00C762A0" w:rsidP="00C762A0">
      <w:pPr>
        <w:pStyle w:val="TableofFigures"/>
        <w:tabs>
          <w:tab w:val="right" w:leader="dot" w:pos="7927"/>
        </w:tabs>
        <w:contextualSpacing/>
        <w:rPr>
          <w:rFonts w:asciiTheme="minorHAnsi" w:eastAsiaTheme="minorEastAsia" w:hAnsiTheme="minorHAnsi"/>
          <w:noProof/>
          <w:sz w:val="22"/>
          <w:lang w:val="en-US"/>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hyperlink w:anchor="_Toc143519947" w:history="1">
        <w:r w:rsidRPr="00D74EFD">
          <w:rPr>
            <w:rStyle w:val="Hyperlink"/>
            <w:b/>
            <w:noProof/>
          </w:rPr>
          <w:t>Gambar 2.1</w:t>
        </w:r>
        <w:r w:rsidRPr="00D74EFD">
          <w:rPr>
            <w:rStyle w:val="Hyperlink"/>
            <w:noProof/>
          </w:rPr>
          <w:t xml:space="preserve"> Contoh Pengendalian Akses</w:t>
        </w:r>
        <w:r>
          <w:rPr>
            <w:noProof/>
            <w:webHidden/>
          </w:rPr>
          <w:tab/>
        </w:r>
        <w:r>
          <w:rPr>
            <w:noProof/>
            <w:webHidden/>
          </w:rPr>
          <w:fldChar w:fldCharType="begin"/>
        </w:r>
        <w:r>
          <w:rPr>
            <w:noProof/>
            <w:webHidden/>
          </w:rPr>
          <w:instrText xml:space="preserve"> PAGEREF _Toc143519947 \h </w:instrText>
        </w:r>
        <w:r>
          <w:rPr>
            <w:noProof/>
            <w:webHidden/>
          </w:rPr>
        </w:r>
        <w:r>
          <w:rPr>
            <w:noProof/>
            <w:webHidden/>
          </w:rPr>
          <w:fldChar w:fldCharType="separate"/>
        </w:r>
        <w:r w:rsidR="0044529C">
          <w:rPr>
            <w:noProof/>
            <w:webHidden/>
          </w:rPr>
          <w:t>5</w:t>
        </w:r>
        <w:r>
          <w:rPr>
            <w:noProof/>
            <w:webHidden/>
          </w:rPr>
          <w:fldChar w:fldCharType="end"/>
        </w:r>
      </w:hyperlink>
    </w:p>
    <w:p w14:paraId="598E1801"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48" w:history="1">
        <w:r w:rsidR="00C762A0" w:rsidRPr="00D74EFD">
          <w:rPr>
            <w:rStyle w:val="Hyperlink"/>
            <w:b/>
            <w:noProof/>
          </w:rPr>
          <w:t>Gambar 2.2</w:t>
        </w:r>
        <w:r w:rsidR="00C762A0" w:rsidRPr="00D74EFD">
          <w:rPr>
            <w:rStyle w:val="Hyperlink"/>
            <w:noProof/>
          </w:rPr>
          <w:t xml:space="preserve"> Arsitektur Sistem IoT</w:t>
        </w:r>
        <w:r w:rsidR="00C762A0">
          <w:rPr>
            <w:noProof/>
            <w:webHidden/>
          </w:rPr>
          <w:tab/>
        </w:r>
        <w:r w:rsidR="00C762A0">
          <w:rPr>
            <w:noProof/>
            <w:webHidden/>
          </w:rPr>
          <w:fldChar w:fldCharType="begin"/>
        </w:r>
        <w:r w:rsidR="00C762A0">
          <w:rPr>
            <w:noProof/>
            <w:webHidden/>
          </w:rPr>
          <w:instrText xml:space="preserve"> PAGEREF _Toc143519948 \h </w:instrText>
        </w:r>
        <w:r w:rsidR="00C762A0">
          <w:rPr>
            <w:noProof/>
            <w:webHidden/>
          </w:rPr>
        </w:r>
        <w:r w:rsidR="00C762A0">
          <w:rPr>
            <w:noProof/>
            <w:webHidden/>
          </w:rPr>
          <w:fldChar w:fldCharType="separate"/>
        </w:r>
        <w:r w:rsidR="0044529C">
          <w:rPr>
            <w:noProof/>
            <w:webHidden/>
          </w:rPr>
          <w:t>6</w:t>
        </w:r>
        <w:r w:rsidR="00C762A0">
          <w:rPr>
            <w:noProof/>
            <w:webHidden/>
          </w:rPr>
          <w:fldChar w:fldCharType="end"/>
        </w:r>
      </w:hyperlink>
    </w:p>
    <w:p w14:paraId="3B3BCB9C"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49" w:history="1">
        <w:r w:rsidR="00C762A0" w:rsidRPr="00D74EFD">
          <w:rPr>
            <w:rStyle w:val="Hyperlink"/>
            <w:b/>
            <w:noProof/>
          </w:rPr>
          <w:t>Gambar 2.3</w:t>
        </w:r>
        <w:r w:rsidR="00C762A0" w:rsidRPr="00D74EFD">
          <w:rPr>
            <w:rStyle w:val="Hyperlink"/>
            <w:noProof/>
          </w:rPr>
          <w:t xml:space="preserve"> Struktur Tabel MySQL</w:t>
        </w:r>
        <w:r w:rsidR="00C762A0">
          <w:rPr>
            <w:noProof/>
            <w:webHidden/>
          </w:rPr>
          <w:tab/>
        </w:r>
        <w:r w:rsidR="00C762A0">
          <w:rPr>
            <w:noProof/>
            <w:webHidden/>
          </w:rPr>
          <w:fldChar w:fldCharType="begin"/>
        </w:r>
        <w:r w:rsidR="00C762A0">
          <w:rPr>
            <w:noProof/>
            <w:webHidden/>
          </w:rPr>
          <w:instrText xml:space="preserve"> PAGEREF _Toc143519949 \h </w:instrText>
        </w:r>
        <w:r w:rsidR="00C762A0">
          <w:rPr>
            <w:noProof/>
            <w:webHidden/>
          </w:rPr>
        </w:r>
        <w:r w:rsidR="00C762A0">
          <w:rPr>
            <w:noProof/>
            <w:webHidden/>
          </w:rPr>
          <w:fldChar w:fldCharType="separate"/>
        </w:r>
        <w:r w:rsidR="0044529C">
          <w:rPr>
            <w:noProof/>
            <w:webHidden/>
          </w:rPr>
          <w:t>8</w:t>
        </w:r>
        <w:r w:rsidR="00C762A0">
          <w:rPr>
            <w:noProof/>
            <w:webHidden/>
          </w:rPr>
          <w:fldChar w:fldCharType="end"/>
        </w:r>
      </w:hyperlink>
    </w:p>
    <w:p w14:paraId="7FFEF310"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50" w:history="1">
        <w:r w:rsidR="00C762A0" w:rsidRPr="00D74EFD">
          <w:rPr>
            <w:rStyle w:val="Hyperlink"/>
            <w:b/>
            <w:noProof/>
          </w:rPr>
          <w:t>Gambar 2.4</w:t>
        </w:r>
        <w:r w:rsidR="00C762A0" w:rsidRPr="00D74EFD">
          <w:rPr>
            <w:rStyle w:val="Hyperlink"/>
            <w:noProof/>
          </w:rPr>
          <w:t xml:space="preserve"> Perbedaan </w:t>
        </w:r>
        <w:r w:rsidR="00C762A0" w:rsidRPr="00D74EFD">
          <w:rPr>
            <w:rStyle w:val="Hyperlink"/>
            <w:i/>
            <w:noProof/>
          </w:rPr>
          <w:t>Server</w:t>
        </w:r>
        <w:r w:rsidR="00C762A0" w:rsidRPr="00D74EFD">
          <w:rPr>
            <w:rStyle w:val="Hyperlink"/>
            <w:noProof/>
          </w:rPr>
          <w:t xml:space="preserve"> Tradisional dan Virtual</w:t>
        </w:r>
        <w:r w:rsidR="00C762A0">
          <w:rPr>
            <w:noProof/>
            <w:webHidden/>
          </w:rPr>
          <w:tab/>
        </w:r>
        <w:r w:rsidR="00C762A0">
          <w:rPr>
            <w:noProof/>
            <w:webHidden/>
          </w:rPr>
          <w:fldChar w:fldCharType="begin"/>
        </w:r>
        <w:r w:rsidR="00C762A0">
          <w:rPr>
            <w:noProof/>
            <w:webHidden/>
          </w:rPr>
          <w:instrText xml:space="preserve"> PAGEREF _Toc143519950 \h </w:instrText>
        </w:r>
        <w:r w:rsidR="00C762A0">
          <w:rPr>
            <w:noProof/>
            <w:webHidden/>
          </w:rPr>
        </w:r>
        <w:r w:rsidR="00C762A0">
          <w:rPr>
            <w:noProof/>
            <w:webHidden/>
          </w:rPr>
          <w:fldChar w:fldCharType="separate"/>
        </w:r>
        <w:r w:rsidR="0044529C">
          <w:rPr>
            <w:noProof/>
            <w:webHidden/>
          </w:rPr>
          <w:t>9</w:t>
        </w:r>
        <w:r w:rsidR="00C762A0">
          <w:rPr>
            <w:noProof/>
            <w:webHidden/>
          </w:rPr>
          <w:fldChar w:fldCharType="end"/>
        </w:r>
      </w:hyperlink>
    </w:p>
    <w:p w14:paraId="72BFB362"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51" w:history="1">
        <w:r w:rsidR="00C762A0" w:rsidRPr="00D74EFD">
          <w:rPr>
            <w:rStyle w:val="Hyperlink"/>
            <w:b/>
            <w:noProof/>
          </w:rPr>
          <w:t>Gambar 2.5</w:t>
        </w:r>
        <w:r w:rsidR="00C762A0" w:rsidRPr="00D74EFD">
          <w:rPr>
            <w:rStyle w:val="Hyperlink"/>
            <w:noProof/>
          </w:rPr>
          <w:t xml:space="preserve"> Contoh Konfigurasi </w:t>
        </w:r>
        <w:r w:rsidR="00C762A0" w:rsidRPr="00D74EFD">
          <w:rPr>
            <w:rStyle w:val="Hyperlink"/>
            <w:i/>
            <w:noProof/>
          </w:rPr>
          <w:t>Firewall</w:t>
        </w:r>
        <w:r w:rsidR="00C762A0" w:rsidRPr="00D74EFD">
          <w:rPr>
            <w:rStyle w:val="Hyperlink"/>
            <w:noProof/>
          </w:rPr>
          <w:t xml:space="preserve"> Ubuntu</w:t>
        </w:r>
        <w:r w:rsidR="00C762A0">
          <w:rPr>
            <w:noProof/>
            <w:webHidden/>
          </w:rPr>
          <w:tab/>
        </w:r>
        <w:r w:rsidR="00C762A0">
          <w:rPr>
            <w:noProof/>
            <w:webHidden/>
          </w:rPr>
          <w:fldChar w:fldCharType="begin"/>
        </w:r>
        <w:r w:rsidR="00C762A0">
          <w:rPr>
            <w:noProof/>
            <w:webHidden/>
          </w:rPr>
          <w:instrText xml:space="preserve"> PAGEREF _Toc143519951 \h </w:instrText>
        </w:r>
        <w:r w:rsidR="00C762A0">
          <w:rPr>
            <w:noProof/>
            <w:webHidden/>
          </w:rPr>
        </w:r>
        <w:r w:rsidR="00C762A0">
          <w:rPr>
            <w:noProof/>
            <w:webHidden/>
          </w:rPr>
          <w:fldChar w:fldCharType="separate"/>
        </w:r>
        <w:r w:rsidR="0044529C">
          <w:rPr>
            <w:noProof/>
            <w:webHidden/>
          </w:rPr>
          <w:t>10</w:t>
        </w:r>
        <w:r w:rsidR="00C762A0">
          <w:rPr>
            <w:noProof/>
            <w:webHidden/>
          </w:rPr>
          <w:fldChar w:fldCharType="end"/>
        </w:r>
      </w:hyperlink>
    </w:p>
    <w:p w14:paraId="3F519922"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52" w:history="1">
        <w:r w:rsidR="00C762A0" w:rsidRPr="00D74EFD">
          <w:rPr>
            <w:rStyle w:val="Hyperlink"/>
            <w:b/>
            <w:noProof/>
          </w:rPr>
          <w:t>Gambar 2.6</w:t>
        </w:r>
        <w:r w:rsidR="00C762A0" w:rsidRPr="00D74EFD">
          <w:rPr>
            <w:rStyle w:val="Hyperlink"/>
            <w:noProof/>
          </w:rPr>
          <w:t xml:space="preserve"> Contoh Konfigurasi Cronjob</w:t>
        </w:r>
        <w:r w:rsidR="00C762A0">
          <w:rPr>
            <w:noProof/>
            <w:webHidden/>
          </w:rPr>
          <w:tab/>
        </w:r>
        <w:r w:rsidR="00C762A0">
          <w:rPr>
            <w:noProof/>
            <w:webHidden/>
          </w:rPr>
          <w:fldChar w:fldCharType="begin"/>
        </w:r>
        <w:r w:rsidR="00C762A0">
          <w:rPr>
            <w:noProof/>
            <w:webHidden/>
          </w:rPr>
          <w:instrText xml:space="preserve"> PAGEREF _Toc143519952 \h </w:instrText>
        </w:r>
        <w:r w:rsidR="00C762A0">
          <w:rPr>
            <w:noProof/>
            <w:webHidden/>
          </w:rPr>
        </w:r>
        <w:r w:rsidR="00C762A0">
          <w:rPr>
            <w:noProof/>
            <w:webHidden/>
          </w:rPr>
          <w:fldChar w:fldCharType="separate"/>
        </w:r>
        <w:r w:rsidR="0044529C">
          <w:rPr>
            <w:noProof/>
            <w:webHidden/>
          </w:rPr>
          <w:t>10</w:t>
        </w:r>
        <w:r w:rsidR="00C762A0">
          <w:rPr>
            <w:noProof/>
            <w:webHidden/>
          </w:rPr>
          <w:fldChar w:fldCharType="end"/>
        </w:r>
      </w:hyperlink>
    </w:p>
    <w:p w14:paraId="386C81CC"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53" w:history="1">
        <w:r w:rsidR="00C762A0" w:rsidRPr="00D74EFD">
          <w:rPr>
            <w:rStyle w:val="Hyperlink"/>
            <w:b/>
            <w:noProof/>
          </w:rPr>
          <w:t>Gambar 2.7</w:t>
        </w:r>
        <w:r w:rsidR="00C762A0" w:rsidRPr="00D74EFD">
          <w:rPr>
            <w:rStyle w:val="Hyperlink"/>
            <w:noProof/>
          </w:rPr>
          <w:t xml:space="preserve"> </w:t>
        </w:r>
        <w:r w:rsidR="00C762A0" w:rsidRPr="00D74EFD">
          <w:rPr>
            <w:rStyle w:val="Hyperlink"/>
            <w:i/>
            <w:noProof/>
          </w:rPr>
          <w:t>Virtual</w:t>
        </w:r>
        <w:r w:rsidR="00C762A0" w:rsidRPr="00D74EFD">
          <w:rPr>
            <w:rStyle w:val="Hyperlink"/>
            <w:noProof/>
          </w:rPr>
          <w:t xml:space="preserve"> </w:t>
        </w:r>
        <w:r w:rsidR="00C762A0" w:rsidRPr="00D74EFD">
          <w:rPr>
            <w:rStyle w:val="Hyperlink"/>
            <w:i/>
            <w:noProof/>
          </w:rPr>
          <w:t>Host</w:t>
        </w:r>
        <w:r w:rsidR="00C762A0" w:rsidRPr="00D74EFD">
          <w:rPr>
            <w:rStyle w:val="Hyperlink"/>
            <w:noProof/>
          </w:rPr>
          <w:t xml:space="preserve"> pada Nginx</w:t>
        </w:r>
        <w:r w:rsidR="00C762A0">
          <w:rPr>
            <w:noProof/>
            <w:webHidden/>
          </w:rPr>
          <w:tab/>
        </w:r>
        <w:r w:rsidR="00C762A0">
          <w:rPr>
            <w:noProof/>
            <w:webHidden/>
          </w:rPr>
          <w:fldChar w:fldCharType="begin"/>
        </w:r>
        <w:r w:rsidR="00C762A0">
          <w:rPr>
            <w:noProof/>
            <w:webHidden/>
          </w:rPr>
          <w:instrText xml:space="preserve"> PAGEREF _Toc143519953 \h </w:instrText>
        </w:r>
        <w:r w:rsidR="00C762A0">
          <w:rPr>
            <w:noProof/>
            <w:webHidden/>
          </w:rPr>
        </w:r>
        <w:r w:rsidR="00C762A0">
          <w:rPr>
            <w:noProof/>
            <w:webHidden/>
          </w:rPr>
          <w:fldChar w:fldCharType="separate"/>
        </w:r>
        <w:r w:rsidR="0044529C">
          <w:rPr>
            <w:noProof/>
            <w:webHidden/>
          </w:rPr>
          <w:t>11</w:t>
        </w:r>
        <w:r w:rsidR="00C762A0">
          <w:rPr>
            <w:noProof/>
            <w:webHidden/>
          </w:rPr>
          <w:fldChar w:fldCharType="end"/>
        </w:r>
      </w:hyperlink>
    </w:p>
    <w:p w14:paraId="35BC3DC9"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54" w:history="1">
        <w:r w:rsidR="00C762A0" w:rsidRPr="00D74EFD">
          <w:rPr>
            <w:rStyle w:val="Hyperlink"/>
            <w:b/>
            <w:noProof/>
          </w:rPr>
          <w:t>Gambar 2.8</w:t>
        </w:r>
        <w:r w:rsidR="00C762A0" w:rsidRPr="00D74EFD">
          <w:rPr>
            <w:rStyle w:val="Hyperlink"/>
            <w:noProof/>
          </w:rPr>
          <w:t xml:space="preserve"> Cara Kerja API</w:t>
        </w:r>
        <w:r w:rsidR="00C762A0">
          <w:rPr>
            <w:noProof/>
            <w:webHidden/>
          </w:rPr>
          <w:tab/>
        </w:r>
        <w:r w:rsidR="00C762A0">
          <w:rPr>
            <w:noProof/>
            <w:webHidden/>
          </w:rPr>
          <w:fldChar w:fldCharType="begin"/>
        </w:r>
        <w:r w:rsidR="00C762A0">
          <w:rPr>
            <w:noProof/>
            <w:webHidden/>
          </w:rPr>
          <w:instrText xml:space="preserve"> PAGEREF _Toc143519954 \h </w:instrText>
        </w:r>
        <w:r w:rsidR="00C762A0">
          <w:rPr>
            <w:noProof/>
            <w:webHidden/>
          </w:rPr>
        </w:r>
        <w:r w:rsidR="00C762A0">
          <w:rPr>
            <w:noProof/>
            <w:webHidden/>
          </w:rPr>
          <w:fldChar w:fldCharType="separate"/>
        </w:r>
        <w:r w:rsidR="0044529C">
          <w:rPr>
            <w:noProof/>
            <w:webHidden/>
          </w:rPr>
          <w:t>12</w:t>
        </w:r>
        <w:r w:rsidR="00C762A0">
          <w:rPr>
            <w:noProof/>
            <w:webHidden/>
          </w:rPr>
          <w:fldChar w:fldCharType="end"/>
        </w:r>
      </w:hyperlink>
    </w:p>
    <w:p w14:paraId="119B1739"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55" w:history="1">
        <w:r w:rsidR="00C762A0" w:rsidRPr="00D74EFD">
          <w:rPr>
            <w:rStyle w:val="Hyperlink"/>
            <w:b/>
            <w:noProof/>
          </w:rPr>
          <w:t>Gambar 2.9</w:t>
        </w:r>
        <w:r w:rsidR="00C762A0" w:rsidRPr="00D74EFD">
          <w:rPr>
            <w:rStyle w:val="Hyperlink"/>
            <w:noProof/>
          </w:rPr>
          <w:t xml:space="preserve"> Konsep MVC pada Laravel</w:t>
        </w:r>
        <w:r w:rsidR="00C762A0">
          <w:rPr>
            <w:noProof/>
            <w:webHidden/>
          </w:rPr>
          <w:tab/>
        </w:r>
        <w:r w:rsidR="00C762A0">
          <w:rPr>
            <w:noProof/>
            <w:webHidden/>
          </w:rPr>
          <w:fldChar w:fldCharType="begin"/>
        </w:r>
        <w:r w:rsidR="00C762A0">
          <w:rPr>
            <w:noProof/>
            <w:webHidden/>
          </w:rPr>
          <w:instrText xml:space="preserve"> PAGEREF _Toc143519955 \h </w:instrText>
        </w:r>
        <w:r w:rsidR="00C762A0">
          <w:rPr>
            <w:noProof/>
            <w:webHidden/>
          </w:rPr>
        </w:r>
        <w:r w:rsidR="00C762A0">
          <w:rPr>
            <w:noProof/>
            <w:webHidden/>
          </w:rPr>
          <w:fldChar w:fldCharType="separate"/>
        </w:r>
        <w:r w:rsidR="0044529C">
          <w:rPr>
            <w:noProof/>
            <w:webHidden/>
          </w:rPr>
          <w:t>13</w:t>
        </w:r>
        <w:r w:rsidR="00C762A0">
          <w:rPr>
            <w:noProof/>
            <w:webHidden/>
          </w:rPr>
          <w:fldChar w:fldCharType="end"/>
        </w:r>
      </w:hyperlink>
    </w:p>
    <w:p w14:paraId="7722CC59" w14:textId="321446FB" w:rsidR="00C762A0" w:rsidRDefault="00B67BC9" w:rsidP="00C762A0">
      <w:pPr>
        <w:pStyle w:val="TableofFigures"/>
        <w:tabs>
          <w:tab w:val="right" w:leader="dot" w:pos="7927"/>
        </w:tabs>
        <w:contextualSpacing/>
        <w:rPr>
          <w:noProof/>
        </w:rPr>
      </w:pPr>
      <w:hyperlink w:anchor="_Toc143519956" w:history="1">
        <w:r w:rsidR="00C762A0" w:rsidRPr="00D74EFD">
          <w:rPr>
            <w:rStyle w:val="Hyperlink"/>
            <w:b/>
            <w:noProof/>
          </w:rPr>
          <w:t>Gambar 2.10</w:t>
        </w:r>
        <w:r w:rsidR="00C762A0" w:rsidRPr="00D74EFD">
          <w:rPr>
            <w:rStyle w:val="Hyperlink"/>
            <w:noProof/>
          </w:rPr>
          <w:t xml:space="preserve"> Diagram Pusher </w:t>
        </w:r>
        <w:r w:rsidR="00C762A0" w:rsidRPr="00D74EFD">
          <w:rPr>
            <w:rStyle w:val="Hyperlink"/>
            <w:i/>
            <w:noProof/>
          </w:rPr>
          <w:t>Channel</w:t>
        </w:r>
        <w:r w:rsidR="00C762A0">
          <w:rPr>
            <w:noProof/>
            <w:webHidden/>
          </w:rPr>
          <w:tab/>
        </w:r>
        <w:r w:rsidR="00C762A0">
          <w:rPr>
            <w:noProof/>
            <w:webHidden/>
          </w:rPr>
          <w:fldChar w:fldCharType="begin"/>
        </w:r>
        <w:r w:rsidR="00C762A0">
          <w:rPr>
            <w:noProof/>
            <w:webHidden/>
          </w:rPr>
          <w:instrText xml:space="preserve"> PAGEREF _Toc143519956 \h </w:instrText>
        </w:r>
        <w:r w:rsidR="00C762A0">
          <w:rPr>
            <w:noProof/>
            <w:webHidden/>
          </w:rPr>
        </w:r>
        <w:r w:rsidR="00C762A0">
          <w:rPr>
            <w:noProof/>
            <w:webHidden/>
          </w:rPr>
          <w:fldChar w:fldCharType="separate"/>
        </w:r>
        <w:r w:rsidR="0044529C">
          <w:rPr>
            <w:noProof/>
            <w:webHidden/>
          </w:rPr>
          <w:t>15</w:t>
        </w:r>
        <w:r w:rsidR="00C762A0">
          <w:rPr>
            <w:noProof/>
            <w:webHidden/>
          </w:rPr>
          <w:fldChar w:fldCharType="end"/>
        </w:r>
      </w:hyperlink>
      <w:r w:rsidR="00C762A0">
        <w:rPr>
          <w:rFonts w:cs="Times New Roman"/>
          <w:szCs w:val="24"/>
        </w:rPr>
        <w:fldChar w:fldCharType="end"/>
      </w:r>
      <w:r w:rsidR="00C762A0">
        <w:rPr>
          <w:rFonts w:cs="Times New Roman"/>
          <w:szCs w:val="24"/>
        </w:rPr>
        <w:fldChar w:fldCharType="begin"/>
      </w:r>
      <w:r w:rsidR="00C762A0">
        <w:rPr>
          <w:rFonts w:cs="Times New Roman"/>
          <w:szCs w:val="24"/>
        </w:rPr>
        <w:instrText xml:space="preserve"> TOC \h \z \c "Gambar 3." </w:instrText>
      </w:r>
      <w:r w:rsidR="00C762A0">
        <w:rPr>
          <w:rFonts w:cs="Times New Roman"/>
          <w:szCs w:val="24"/>
        </w:rPr>
        <w:fldChar w:fldCharType="separate"/>
      </w:r>
    </w:p>
    <w:p w14:paraId="0D065D8F"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57" w:history="1">
        <w:r w:rsidR="00C762A0" w:rsidRPr="00205480">
          <w:rPr>
            <w:rStyle w:val="Hyperlink"/>
            <w:b/>
            <w:noProof/>
          </w:rPr>
          <w:t>Gambar 3.1</w:t>
        </w:r>
        <w:r w:rsidR="00C762A0" w:rsidRPr="00205480">
          <w:rPr>
            <w:rStyle w:val="Hyperlink"/>
            <w:noProof/>
          </w:rPr>
          <w:t xml:space="preserve"> Alur Perancangan</w:t>
        </w:r>
        <w:r w:rsidR="00C762A0">
          <w:rPr>
            <w:noProof/>
            <w:webHidden/>
          </w:rPr>
          <w:tab/>
        </w:r>
        <w:r w:rsidR="00C762A0">
          <w:rPr>
            <w:noProof/>
            <w:webHidden/>
          </w:rPr>
          <w:fldChar w:fldCharType="begin"/>
        </w:r>
        <w:r w:rsidR="00C762A0">
          <w:rPr>
            <w:noProof/>
            <w:webHidden/>
          </w:rPr>
          <w:instrText xml:space="preserve"> PAGEREF _Toc143519957 \h </w:instrText>
        </w:r>
        <w:r w:rsidR="00C762A0">
          <w:rPr>
            <w:noProof/>
            <w:webHidden/>
          </w:rPr>
        </w:r>
        <w:r w:rsidR="00C762A0">
          <w:rPr>
            <w:noProof/>
            <w:webHidden/>
          </w:rPr>
          <w:fldChar w:fldCharType="separate"/>
        </w:r>
        <w:r w:rsidR="0044529C">
          <w:rPr>
            <w:noProof/>
            <w:webHidden/>
          </w:rPr>
          <w:t>17</w:t>
        </w:r>
        <w:r w:rsidR="00C762A0">
          <w:rPr>
            <w:noProof/>
            <w:webHidden/>
          </w:rPr>
          <w:fldChar w:fldCharType="end"/>
        </w:r>
      </w:hyperlink>
    </w:p>
    <w:p w14:paraId="483FE7BA"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58" w:history="1">
        <w:r w:rsidR="00C762A0" w:rsidRPr="00205480">
          <w:rPr>
            <w:rStyle w:val="Hyperlink"/>
            <w:b/>
            <w:noProof/>
          </w:rPr>
          <w:t>Gambar 3.2</w:t>
        </w:r>
        <w:r w:rsidR="00C762A0" w:rsidRPr="00205480">
          <w:rPr>
            <w:rStyle w:val="Hyperlink"/>
            <w:noProof/>
          </w:rPr>
          <w:t xml:space="preserve"> ERD Database</w:t>
        </w:r>
        <w:r w:rsidR="00C762A0">
          <w:rPr>
            <w:noProof/>
            <w:webHidden/>
          </w:rPr>
          <w:tab/>
        </w:r>
        <w:r w:rsidR="00C762A0">
          <w:rPr>
            <w:noProof/>
            <w:webHidden/>
          </w:rPr>
          <w:fldChar w:fldCharType="begin"/>
        </w:r>
        <w:r w:rsidR="00C762A0">
          <w:rPr>
            <w:noProof/>
            <w:webHidden/>
          </w:rPr>
          <w:instrText xml:space="preserve"> PAGEREF _Toc143519958 \h </w:instrText>
        </w:r>
        <w:r w:rsidR="00C762A0">
          <w:rPr>
            <w:noProof/>
            <w:webHidden/>
          </w:rPr>
        </w:r>
        <w:r w:rsidR="00C762A0">
          <w:rPr>
            <w:noProof/>
            <w:webHidden/>
          </w:rPr>
          <w:fldChar w:fldCharType="separate"/>
        </w:r>
        <w:r w:rsidR="0044529C">
          <w:rPr>
            <w:noProof/>
            <w:webHidden/>
          </w:rPr>
          <w:t>22</w:t>
        </w:r>
        <w:r w:rsidR="00C762A0">
          <w:rPr>
            <w:noProof/>
            <w:webHidden/>
          </w:rPr>
          <w:fldChar w:fldCharType="end"/>
        </w:r>
      </w:hyperlink>
    </w:p>
    <w:p w14:paraId="56A9ADED"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59" w:history="1">
        <w:r w:rsidR="00C762A0" w:rsidRPr="00205480">
          <w:rPr>
            <w:rStyle w:val="Hyperlink"/>
            <w:b/>
            <w:noProof/>
          </w:rPr>
          <w:t>Gambar 3.3</w:t>
        </w:r>
        <w:r w:rsidR="00C762A0" w:rsidRPr="00205480">
          <w:rPr>
            <w:rStyle w:val="Hyperlink"/>
            <w:noProof/>
          </w:rPr>
          <w:t xml:space="preserve"> Diagram Use Case API</w:t>
        </w:r>
        <w:r w:rsidR="00C762A0">
          <w:rPr>
            <w:noProof/>
            <w:webHidden/>
          </w:rPr>
          <w:tab/>
        </w:r>
        <w:r w:rsidR="00C762A0">
          <w:rPr>
            <w:noProof/>
            <w:webHidden/>
          </w:rPr>
          <w:fldChar w:fldCharType="begin"/>
        </w:r>
        <w:r w:rsidR="00C762A0">
          <w:rPr>
            <w:noProof/>
            <w:webHidden/>
          </w:rPr>
          <w:instrText xml:space="preserve"> PAGEREF _Toc143519959 \h </w:instrText>
        </w:r>
        <w:r w:rsidR="00C762A0">
          <w:rPr>
            <w:noProof/>
            <w:webHidden/>
          </w:rPr>
        </w:r>
        <w:r w:rsidR="00C762A0">
          <w:rPr>
            <w:noProof/>
            <w:webHidden/>
          </w:rPr>
          <w:fldChar w:fldCharType="separate"/>
        </w:r>
        <w:r w:rsidR="0044529C">
          <w:rPr>
            <w:noProof/>
            <w:webHidden/>
          </w:rPr>
          <w:t>24</w:t>
        </w:r>
        <w:r w:rsidR="00C762A0">
          <w:rPr>
            <w:noProof/>
            <w:webHidden/>
          </w:rPr>
          <w:fldChar w:fldCharType="end"/>
        </w:r>
      </w:hyperlink>
    </w:p>
    <w:p w14:paraId="46823164"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60" w:history="1">
        <w:r w:rsidR="00C762A0" w:rsidRPr="00205480">
          <w:rPr>
            <w:rStyle w:val="Hyperlink"/>
            <w:noProof/>
          </w:rPr>
          <w:t xml:space="preserve">Gambar 3.4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19960 \h </w:instrText>
        </w:r>
        <w:r w:rsidR="00C762A0">
          <w:rPr>
            <w:noProof/>
            <w:webHidden/>
          </w:rPr>
        </w:r>
        <w:r w:rsidR="00C762A0">
          <w:rPr>
            <w:noProof/>
            <w:webHidden/>
          </w:rPr>
          <w:fldChar w:fldCharType="separate"/>
        </w:r>
        <w:r w:rsidR="0044529C">
          <w:rPr>
            <w:noProof/>
            <w:webHidden/>
          </w:rPr>
          <w:t>27</w:t>
        </w:r>
        <w:r w:rsidR="00C762A0">
          <w:rPr>
            <w:noProof/>
            <w:webHidden/>
          </w:rPr>
          <w:fldChar w:fldCharType="end"/>
        </w:r>
      </w:hyperlink>
    </w:p>
    <w:p w14:paraId="0BADB06F"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61" w:history="1">
        <w:r w:rsidR="00C762A0" w:rsidRPr="00205480">
          <w:rPr>
            <w:rStyle w:val="Hyperlink"/>
            <w:b/>
            <w:noProof/>
          </w:rPr>
          <w:t>Gambar 3.5</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19961 \h </w:instrText>
        </w:r>
        <w:r w:rsidR="00C762A0">
          <w:rPr>
            <w:noProof/>
            <w:webHidden/>
          </w:rPr>
        </w:r>
        <w:r w:rsidR="00C762A0">
          <w:rPr>
            <w:noProof/>
            <w:webHidden/>
          </w:rPr>
          <w:fldChar w:fldCharType="separate"/>
        </w:r>
        <w:r w:rsidR="0044529C">
          <w:rPr>
            <w:noProof/>
            <w:webHidden/>
          </w:rPr>
          <w:t>28</w:t>
        </w:r>
        <w:r w:rsidR="00C762A0">
          <w:rPr>
            <w:noProof/>
            <w:webHidden/>
          </w:rPr>
          <w:fldChar w:fldCharType="end"/>
        </w:r>
      </w:hyperlink>
    </w:p>
    <w:p w14:paraId="21564368"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62" w:history="1">
        <w:r w:rsidR="00C762A0" w:rsidRPr="00205480">
          <w:rPr>
            <w:rStyle w:val="Hyperlink"/>
            <w:b/>
            <w:noProof/>
          </w:rPr>
          <w:t>Gambar 3.6</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Verifikasi Email</w:t>
        </w:r>
        <w:r w:rsidR="00C762A0">
          <w:rPr>
            <w:noProof/>
            <w:webHidden/>
          </w:rPr>
          <w:tab/>
        </w:r>
        <w:r w:rsidR="00C762A0">
          <w:rPr>
            <w:noProof/>
            <w:webHidden/>
          </w:rPr>
          <w:fldChar w:fldCharType="begin"/>
        </w:r>
        <w:r w:rsidR="00C762A0">
          <w:rPr>
            <w:noProof/>
            <w:webHidden/>
          </w:rPr>
          <w:instrText xml:space="preserve"> PAGEREF _Toc143519962 \h </w:instrText>
        </w:r>
        <w:r w:rsidR="00C762A0">
          <w:rPr>
            <w:noProof/>
            <w:webHidden/>
          </w:rPr>
        </w:r>
        <w:r w:rsidR="00C762A0">
          <w:rPr>
            <w:noProof/>
            <w:webHidden/>
          </w:rPr>
          <w:fldChar w:fldCharType="separate"/>
        </w:r>
        <w:r w:rsidR="0044529C">
          <w:rPr>
            <w:noProof/>
            <w:webHidden/>
          </w:rPr>
          <w:t>29</w:t>
        </w:r>
        <w:r w:rsidR="00C762A0">
          <w:rPr>
            <w:noProof/>
            <w:webHidden/>
          </w:rPr>
          <w:fldChar w:fldCharType="end"/>
        </w:r>
      </w:hyperlink>
    </w:p>
    <w:p w14:paraId="05649F49"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63" w:history="1">
        <w:r w:rsidR="00C762A0" w:rsidRPr="00205480">
          <w:rPr>
            <w:rStyle w:val="Hyperlink"/>
            <w:b/>
            <w:noProof/>
          </w:rPr>
          <w:t>Gambar 3.7</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Reset </w:t>
        </w:r>
        <w:r w:rsidR="00C762A0" w:rsidRPr="00205480">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63 \h </w:instrText>
        </w:r>
        <w:r w:rsidR="00C762A0">
          <w:rPr>
            <w:noProof/>
            <w:webHidden/>
          </w:rPr>
        </w:r>
        <w:r w:rsidR="00C762A0">
          <w:rPr>
            <w:noProof/>
            <w:webHidden/>
          </w:rPr>
          <w:fldChar w:fldCharType="separate"/>
        </w:r>
        <w:r w:rsidR="0044529C">
          <w:rPr>
            <w:noProof/>
            <w:webHidden/>
          </w:rPr>
          <w:t>30</w:t>
        </w:r>
        <w:r w:rsidR="00C762A0">
          <w:rPr>
            <w:noProof/>
            <w:webHidden/>
          </w:rPr>
          <w:fldChar w:fldCharType="end"/>
        </w:r>
      </w:hyperlink>
    </w:p>
    <w:p w14:paraId="003F7755"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64" w:history="1">
        <w:r w:rsidR="00C762A0" w:rsidRPr="00205480">
          <w:rPr>
            <w:rStyle w:val="Hyperlink"/>
            <w:b/>
            <w:noProof/>
          </w:rPr>
          <w:t>Gambar 3.8</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Ganti Password</w:t>
        </w:r>
        <w:r w:rsidR="00C762A0">
          <w:rPr>
            <w:noProof/>
            <w:webHidden/>
          </w:rPr>
          <w:tab/>
        </w:r>
        <w:r w:rsidR="00C762A0">
          <w:rPr>
            <w:noProof/>
            <w:webHidden/>
          </w:rPr>
          <w:fldChar w:fldCharType="begin"/>
        </w:r>
        <w:r w:rsidR="00C762A0">
          <w:rPr>
            <w:noProof/>
            <w:webHidden/>
          </w:rPr>
          <w:instrText xml:space="preserve"> PAGEREF _Toc143519964 \h </w:instrText>
        </w:r>
        <w:r w:rsidR="00C762A0">
          <w:rPr>
            <w:noProof/>
            <w:webHidden/>
          </w:rPr>
        </w:r>
        <w:r w:rsidR="00C762A0">
          <w:rPr>
            <w:noProof/>
            <w:webHidden/>
          </w:rPr>
          <w:fldChar w:fldCharType="separate"/>
        </w:r>
        <w:r w:rsidR="0044529C">
          <w:rPr>
            <w:noProof/>
            <w:webHidden/>
          </w:rPr>
          <w:t>31</w:t>
        </w:r>
        <w:r w:rsidR="00C762A0">
          <w:rPr>
            <w:noProof/>
            <w:webHidden/>
          </w:rPr>
          <w:fldChar w:fldCharType="end"/>
        </w:r>
      </w:hyperlink>
    </w:p>
    <w:p w14:paraId="1DD1BA1E"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65" w:history="1">
        <w:r w:rsidR="00C762A0" w:rsidRPr="00205480">
          <w:rPr>
            <w:rStyle w:val="Hyperlink"/>
            <w:b/>
            <w:noProof/>
          </w:rPr>
          <w:t>Gambar 3.9</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Ganti Profil</w:t>
        </w:r>
        <w:r w:rsidR="00C762A0">
          <w:rPr>
            <w:noProof/>
            <w:webHidden/>
          </w:rPr>
          <w:tab/>
        </w:r>
        <w:r w:rsidR="00C762A0">
          <w:rPr>
            <w:noProof/>
            <w:webHidden/>
          </w:rPr>
          <w:fldChar w:fldCharType="begin"/>
        </w:r>
        <w:r w:rsidR="00C762A0">
          <w:rPr>
            <w:noProof/>
            <w:webHidden/>
          </w:rPr>
          <w:instrText xml:space="preserve"> PAGEREF _Toc143519965 \h </w:instrText>
        </w:r>
        <w:r w:rsidR="00C762A0">
          <w:rPr>
            <w:noProof/>
            <w:webHidden/>
          </w:rPr>
        </w:r>
        <w:r w:rsidR="00C762A0">
          <w:rPr>
            <w:noProof/>
            <w:webHidden/>
          </w:rPr>
          <w:fldChar w:fldCharType="separate"/>
        </w:r>
        <w:r w:rsidR="0044529C">
          <w:rPr>
            <w:noProof/>
            <w:webHidden/>
          </w:rPr>
          <w:t>32</w:t>
        </w:r>
        <w:r w:rsidR="00C762A0">
          <w:rPr>
            <w:noProof/>
            <w:webHidden/>
          </w:rPr>
          <w:fldChar w:fldCharType="end"/>
        </w:r>
      </w:hyperlink>
    </w:p>
    <w:p w14:paraId="11DDDA42"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66" w:history="1">
        <w:r w:rsidR="00C762A0" w:rsidRPr="00205480">
          <w:rPr>
            <w:rStyle w:val="Hyperlink"/>
            <w:b/>
            <w:noProof/>
          </w:rPr>
          <w:t>Gambar 3.10</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Lihat Avatar</w:t>
        </w:r>
        <w:r w:rsidR="00C762A0">
          <w:rPr>
            <w:noProof/>
            <w:webHidden/>
          </w:rPr>
          <w:tab/>
        </w:r>
        <w:r w:rsidR="00C762A0">
          <w:rPr>
            <w:noProof/>
            <w:webHidden/>
          </w:rPr>
          <w:fldChar w:fldCharType="begin"/>
        </w:r>
        <w:r w:rsidR="00C762A0">
          <w:rPr>
            <w:noProof/>
            <w:webHidden/>
          </w:rPr>
          <w:instrText xml:space="preserve"> PAGEREF _Toc143519966 \h </w:instrText>
        </w:r>
        <w:r w:rsidR="00C762A0">
          <w:rPr>
            <w:noProof/>
            <w:webHidden/>
          </w:rPr>
        </w:r>
        <w:r w:rsidR="00C762A0">
          <w:rPr>
            <w:noProof/>
            <w:webHidden/>
          </w:rPr>
          <w:fldChar w:fldCharType="separate"/>
        </w:r>
        <w:r w:rsidR="0044529C">
          <w:rPr>
            <w:noProof/>
            <w:webHidden/>
          </w:rPr>
          <w:t>32</w:t>
        </w:r>
        <w:r w:rsidR="00C762A0">
          <w:rPr>
            <w:noProof/>
            <w:webHidden/>
          </w:rPr>
          <w:fldChar w:fldCharType="end"/>
        </w:r>
      </w:hyperlink>
    </w:p>
    <w:p w14:paraId="070AD12C"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67" w:history="1">
        <w:r w:rsidR="00C762A0" w:rsidRPr="00205480">
          <w:rPr>
            <w:rStyle w:val="Hyperlink"/>
            <w:b/>
            <w:noProof/>
          </w:rPr>
          <w:t>Gambar 3.11</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Ganti Avatar</w:t>
        </w:r>
        <w:r w:rsidR="00C762A0">
          <w:rPr>
            <w:noProof/>
            <w:webHidden/>
          </w:rPr>
          <w:tab/>
        </w:r>
        <w:r w:rsidR="00C762A0">
          <w:rPr>
            <w:noProof/>
            <w:webHidden/>
          </w:rPr>
          <w:fldChar w:fldCharType="begin"/>
        </w:r>
        <w:r w:rsidR="00C762A0">
          <w:rPr>
            <w:noProof/>
            <w:webHidden/>
          </w:rPr>
          <w:instrText xml:space="preserve"> PAGEREF _Toc143519967 \h </w:instrText>
        </w:r>
        <w:r w:rsidR="00C762A0">
          <w:rPr>
            <w:noProof/>
            <w:webHidden/>
          </w:rPr>
        </w:r>
        <w:r w:rsidR="00C762A0">
          <w:rPr>
            <w:noProof/>
            <w:webHidden/>
          </w:rPr>
          <w:fldChar w:fldCharType="separate"/>
        </w:r>
        <w:r w:rsidR="0044529C">
          <w:rPr>
            <w:noProof/>
            <w:webHidden/>
          </w:rPr>
          <w:t>33</w:t>
        </w:r>
        <w:r w:rsidR="00C762A0">
          <w:rPr>
            <w:noProof/>
            <w:webHidden/>
          </w:rPr>
          <w:fldChar w:fldCharType="end"/>
        </w:r>
      </w:hyperlink>
    </w:p>
    <w:p w14:paraId="45074B7E"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68" w:history="1">
        <w:r w:rsidR="00C762A0" w:rsidRPr="00205480">
          <w:rPr>
            <w:rStyle w:val="Hyperlink"/>
            <w:b/>
            <w:noProof/>
          </w:rPr>
          <w:t>Gambar 3.12</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Verifikasi Akses</w:t>
        </w:r>
        <w:r w:rsidR="00C762A0">
          <w:rPr>
            <w:noProof/>
            <w:webHidden/>
          </w:rPr>
          <w:tab/>
        </w:r>
        <w:r w:rsidR="00C762A0">
          <w:rPr>
            <w:noProof/>
            <w:webHidden/>
          </w:rPr>
          <w:fldChar w:fldCharType="begin"/>
        </w:r>
        <w:r w:rsidR="00C762A0">
          <w:rPr>
            <w:noProof/>
            <w:webHidden/>
          </w:rPr>
          <w:instrText xml:space="preserve"> PAGEREF _Toc143519968 \h </w:instrText>
        </w:r>
        <w:r w:rsidR="00C762A0">
          <w:rPr>
            <w:noProof/>
            <w:webHidden/>
          </w:rPr>
        </w:r>
        <w:r w:rsidR="00C762A0">
          <w:rPr>
            <w:noProof/>
            <w:webHidden/>
          </w:rPr>
          <w:fldChar w:fldCharType="separate"/>
        </w:r>
        <w:r w:rsidR="0044529C">
          <w:rPr>
            <w:noProof/>
            <w:webHidden/>
          </w:rPr>
          <w:t>34</w:t>
        </w:r>
        <w:r w:rsidR="00C762A0">
          <w:rPr>
            <w:noProof/>
            <w:webHidden/>
          </w:rPr>
          <w:fldChar w:fldCharType="end"/>
        </w:r>
      </w:hyperlink>
    </w:p>
    <w:p w14:paraId="43E7F7B1"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69" w:history="1">
        <w:r w:rsidR="00C762A0" w:rsidRPr="00205480">
          <w:rPr>
            <w:rStyle w:val="Hyperlink"/>
            <w:b/>
            <w:noProof/>
          </w:rPr>
          <w:t>Gambar 3.13</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Daftar Akses</w:t>
        </w:r>
        <w:r w:rsidR="00C762A0">
          <w:rPr>
            <w:noProof/>
            <w:webHidden/>
          </w:rPr>
          <w:tab/>
        </w:r>
        <w:r w:rsidR="00C762A0">
          <w:rPr>
            <w:noProof/>
            <w:webHidden/>
          </w:rPr>
          <w:fldChar w:fldCharType="begin"/>
        </w:r>
        <w:r w:rsidR="00C762A0">
          <w:rPr>
            <w:noProof/>
            <w:webHidden/>
          </w:rPr>
          <w:instrText xml:space="preserve"> PAGEREF _Toc143519969 \h </w:instrText>
        </w:r>
        <w:r w:rsidR="00C762A0">
          <w:rPr>
            <w:noProof/>
            <w:webHidden/>
          </w:rPr>
        </w:r>
        <w:r w:rsidR="00C762A0">
          <w:rPr>
            <w:noProof/>
            <w:webHidden/>
          </w:rPr>
          <w:fldChar w:fldCharType="separate"/>
        </w:r>
        <w:r w:rsidR="0044529C">
          <w:rPr>
            <w:noProof/>
            <w:webHidden/>
          </w:rPr>
          <w:t>35</w:t>
        </w:r>
        <w:r w:rsidR="00C762A0">
          <w:rPr>
            <w:noProof/>
            <w:webHidden/>
          </w:rPr>
          <w:fldChar w:fldCharType="end"/>
        </w:r>
      </w:hyperlink>
    </w:p>
    <w:p w14:paraId="35160FC0"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70" w:history="1">
        <w:r w:rsidR="00C762A0" w:rsidRPr="00205480">
          <w:rPr>
            <w:rStyle w:val="Hyperlink"/>
            <w:b/>
            <w:noProof/>
          </w:rPr>
          <w:t>Gambar 3.14</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Riwayat Akses</w:t>
        </w:r>
        <w:r w:rsidR="00C762A0">
          <w:rPr>
            <w:noProof/>
            <w:webHidden/>
          </w:rPr>
          <w:tab/>
        </w:r>
        <w:r w:rsidR="00C762A0">
          <w:rPr>
            <w:noProof/>
            <w:webHidden/>
          </w:rPr>
          <w:fldChar w:fldCharType="begin"/>
        </w:r>
        <w:r w:rsidR="00C762A0">
          <w:rPr>
            <w:noProof/>
            <w:webHidden/>
          </w:rPr>
          <w:instrText xml:space="preserve"> PAGEREF _Toc143519970 \h </w:instrText>
        </w:r>
        <w:r w:rsidR="00C762A0">
          <w:rPr>
            <w:noProof/>
            <w:webHidden/>
          </w:rPr>
        </w:r>
        <w:r w:rsidR="00C762A0">
          <w:rPr>
            <w:noProof/>
            <w:webHidden/>
          </w:rPr>
          <w:fldChar w:fldCharType="separate"/>
        </w:r>
        <w:r w:rsidR="0044529C">
          <w:rPr>
            <w:noProof/>
            <w:webHidden/>
          </w:rPr>
          <w:t>36</w:t>
        </w:r>
        <w:r w:rsidR="00C762A0">
          <w:rPr>
            <w:noProof/>
            <w:webHidden/>
          </w:rPr>
          <w:fldChar w:fldCharType="end"/>
        </w:r>
      </w:hyperlink>
    </w:p>
    <w:p w14:paraId="2A671969"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71" w:history="1">
        <w:r w:rsidR="00C762A0" w:rsidRPr="00205480">
          <w:rPr>
            <w:rStyle w:val="Hyperlink"/>
            <w:b/>
            <w:noProof/>
          </w:rPr>
          <w:t>Gambar 3.15</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Daftar Pintu</w:t>
        </w:r>
        <w:r w:rsidR="00C762A0">
          <w:rPr>
            <w:noProof/>
            <w:webHidden/>
          </w:rPr>
          <w:tab/>
        </w:r>
        <w:r w:rsidR="00C762A0">
          <w:rPr>
            <w:noProof/>
            <w:webHidden/>
          </w:rPr>
          <w:fldChar w:fldCharType="begin"/>
        </w:r>
        <w:r w:rsidR="00C762A0">
          <w:rPr>
            <w:noProof/>
            <w:webHidden/>
          </w:rPr>
          <w:instrText xml:space="preserve"> PAGEREF _Toc143519971 \h </w:instrText>
        </w:r>
        <w:r w:rsidR="00C762A0">
          <w:rPr>
            <w:noProof/>
            <w:webHidden/>
          </w:rPr>
        </w:r>
        <w:r w:rsidR="00C762A0">
          <w:rPr>
            <w:noProof/>
            <w:webHidden/>
          </w:rPr>
          <w:fldChar w:fldCharType="separate"/>
        </w:r>
        <w:r w:rsidR="0044529C">
          <w:rPr>
            <w:noProof/>
            <w:webHidden/>
          </w:rPr>
          <w:t>37</w:t>
        </w:r>
        <w:r w:rsidR="00C762A0">
          <w:rPr>
            <w:noProof/>
            <w:webHidden/>
          </w:rPr>
          <w:fldChar w:fldCharType="end"/>
        </w:r>
      </w:hyperlink>
    </w:p>
    <w:p w14:paraId="504690C2"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72" w:history="1">
        <w:r w:rsidR="00C762A0" w:rsidRPr="00205480">
          <w:rPr>
            <w:rStyle w:val="Hyperlink"/>
            <w:b/>
            <w:noProof/>
          </w:rPr>
          <w:t>Gambar 3.16</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Remote Pintu</w:t>
        </w:r>
        <w:r w:rsidR="00C762A0">
          <w:rPr>
            <w:noProof/>
            <w:webHidden/>
          </w:rPr>
          <w:tab/>
        </w:r>
        <w:r w:rsidR="00C762A0">
          <w:rPr>
            <w:noProof/>
            <w:webHidden/>
          </w:rPr>
          <w:fldChar w:fldCharType="begin"/>
        </w:r>
        <w:r w:rsidR="00C762A0">
          <w:rPr>
            <w:noProof/>
            <w:webHidden/>
          </w:rPr>
          <w:instrText xml:space="preserve"> PAGEREF _Toc143519972 \h </w:instrText>
        </w:r>
        <w:r w:rsidR="00C762A0">
          <w:rPr>
            <w:noProof/>
            <w:webHidden/>
          </w:rPr>
        </w:r>
        <w:r w:rsidR="00C762A0">
          <w:rPr>
            <w:noProof/>
            <w:webHidden/>
          </w:rPr>
          <w:fldChar w:fldCharType="separate"/>
        </w:r>
        <w:r w:rsidR="0044529C">
          <w:rPr>
            <w:noProof/>
            <w:webHidden/>
          </w:rPr>
          <w:t>38</w:t>
        </w:r>
        <w:r w:rsidR="00C762A0">
          <w:rPr>
            <w:noProof/>
            <w:webHidden/>
          </w:rPr>
          <w:fldChar w:fldCharType="end"/>
        </w:r>
      </w:hyperlink>
    </w:p>
    <w:p w14:paraId="3E2C447C"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73" w:history="1">
        <w:r w:rsidR="00C762A0" w:rsidRPr="00205480">
          <w:rPr>
            <w:rStyle w:val="Hyperlink"/>
            <w:b/>
            <w:noProof/>
          </w:rPr>
          <w:t>Gambar 3.17</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19973 \h </w:instrText>
        </w:r>
        <w:r w:rsidR="00C762A0">
          <w:rPr>
            <w:noProof/>
            <w:webHidden/>
          </w:rPr>
        </w:r>
        <w:r w:rsidR="00C762A0">
          <w:rPr>
            <w:noProof/>
            <w:webHidden/>
          </w:rPr>
          <w:fldChar w:fldCharType="separate"/>
        </w:r>
        <w:r w:rsidR="0044529C">
          <w:rPr>
            <w:noProof/>
            <w:webHidden/>
          </w:rPr>
          <w:t>39</w:t>
        </w:r>
        <w:r w:rsidR="00C762A0">
          <w:rPr>
            <w:noProof/>
            <w:webHidden/>
          </w:rPr>
          <w:fldChar w:fldCharType="end"/>
        </w:r>
      </w:hyperlink>
    </w:p>
    <w:p w14:paraId="434C1300"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74" w:history="1">
        <w:r w:rsidR="00C762A0" w:rsidRPr="00205480">
          <w:rPr>
            <w:rStyle w:val="Hyperlink"/>
            <w:b/>
            <w:noProof/>
          </w:rPr>
          <w:t>Gambar 3.18</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w:t>
        </w:r>
        <w:r w:rsidR="00C762A0" w:rsidRPr="00205480">
          <w:rPr>
            <w:rStyle w:val="Hyperlink"/>
            <w:i/>
            <w:noProof/>
          </w:rPr>
          <w:t>API</w:t>
        </w:r>
        <w:r w:rsidR="00C762A0" w:rsidRPr="00205480">
          <w:rPr>
            <w:rStyle w:val="Hyperlink"/>
            <w:noProof/>
          </w:rPr>
          <w:t xml:space="preserve"> </w:t>
        </w:r>
        <w:r w:rsidR="00C762A0" w:rsidRPr="00205480">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19974 \h </w:instrText>
        </w:r>
        <w:r w:rsidR="00C762A0">
          <w:rPr>
            <w:noProof/>
            <w:webHidden/>
          </w:rPr>
        </w:r>
        <w:r w:rsidR="00C762A0">
          <w:rPr>
            <w:noProof/>
            <w:webHidden/>
          </w:rPr>
          <w:fldChar w:fldCharType="separate"/>
        </w:r>
        <w:r w:rsidR="0044529C">
          <w:rPr>
            <w:noProof/>
            <w:webHidden/>
          </w:rPr>
          <w:t>39</w:t>
        </w:r>
        <w:r w:rsidR="00C762A0">
          <w:rPr>
            <w:noProof/>
            <w:webHidden/>
          </w:rPr>
          <w:fldChar w:fldCharType="end"/>
        </w:r>
      </w:hyperlink>
    </w:p>
    <w:p w14:paraId="5881CB8D"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75" w:history="1">
        <w:r w:rsidR="00C762A0" w:rsidRPr="00205480">
          <w:rPr>
            <w:rStyle w:val="Hyperlink"/>
            <w:b/>
            <w:noProof/>
          </w:rPr>
          <w:t>Gambar 3.19</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Register</w:t>
        </w:r>
        <w:r w:rsidR="00C762A0">
          <w:rPr>
            <w:noProof/>
            <w:webHidden/>
          </w:rPr>
          <w:tab/>
        </w:r>
        <w:r w:rsidR="00C762A0">
          <w:rPr>
            <w:noProof/>
            <w:webHidden/>
          </w:rPr>
          <w:fldChar w:fldCharType="begin"/>
        </w:r>
        <w:r w:rsidR="00C762A0">
          <w:rPr>
            <w:noProof/>
            <w:webHidden/>
          </w:rPr>
          <w:instrText xml:space="preserve"> PAGEREF _Toc143519975 \h </w:instrText>
        </w:r>
        <w:r w:rsidR="00C762A0">
          <w:rPr>
            <w:noProof/>
            <w:webHidden/>
          </w:rPr>
        </w:r>
        <w:r w:rsidR="00C762A0">
          <w:rPr>
            <w:noProof/>
            <w:webHidden/>
          </w:rPr>
          <w:fldChar w:fldCharType="separate"/>
        </w:r>
        <w:r w:rsidR="0044529C">
          <w:rPr>
            <w:noProof/>
            <w:webHidden/>
          </w:rPr>
          <w:t>40</w:t>
        </w:r>
        <w:r w:rsidR="00C762A0">
          <w:rPr>
            <w:noProof/>
            <w:webHidden/>
          </w:rPr>
          <w:fldChar w:fldCharType="end"/>
        </w:r>
      </w:hyperlink>
    </w:p>
    <w:p w14:paraId="066AD74A"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76" w:history="1">
        <w:r w:rsidR="00C762A0" w:rsidRPr="00205480">
          <w:rPr>
            <w:rStyle w:val="Hyperlink"/>
            <w:b/>
            <w:noProof/>
          </w:rPr>
          <w:t>Gambar 3.20</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Signature</w:t>
        </w:r>
        <w:r w:rsidR="00C762A0">
          <w:rPr>
            <w:noProof/>
            <w:webHidden/>
          </w:rPr>
          <w:tab/>
        </w:r>
        <w:r w:rsidR="00C762A0">
          <w:rPr>
            <w:noProof/>
            <w:webHidden/>
          </w:rPr>
          <w:fldChar w:fldCharType="begin"/>
        </w:r>
        <w:r w:rsidR="00C762A0">
          <w:rPr>
            <w:noProof/>
            <w:webHidden/>
          </w:rPr>
          <w:instrText xml:space="preserve"> PAGEREF _Toc143519976 \h </w:instrText>
        </w:r>
        <w:r w:rsidR="00C762A0">
          <w:rPr>
            <w:noProof/>
            <w:webHidden/>
          </w:rPr>
        </w:r>
        <w:r w:rsidR="00C762A0">
          <w:rPr>
            <w:noProof/>
            <w:webHidden/>
          </w:rPr>
          <w:fldChar w:fldCharType="separate"/>
        </w:r>
        <w:r w:rsidR="0044529C">
          <w:rPr>
            <w:noProof/>
            <w:webHidden/>
          </w:rPr>
          <w:t>41</w:t>
        </w:r>
        <w:r w:rsidR="00C762A0">
          <w:rPr>
            <w:noProof/>
            <w:webHidden/>
          </w:rPr>
          <w:fldChar w:fldCharType="end"/>
        </w:r>
      </w:hyperlink>
    </w:p>
    <w:p w14:paraId="4BD1D70C"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77" w:history="1">
        <w:r w:rsidR="00C762A0" w:rsidRPr="00205480">
          <w:rPr>
            <w:rStyle w:val="Hyperlink"/>
            <w:b/>
            <w:noProof/>
          </w:rPr>
          <w:t>Gambar 3.21</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Update</w:t>
        </w:r>
        <w:r w:rsidR="00C762A0" w:rsidRPr="00205480">
          <w:rPr>
            <w:rStyle w:val="Hyperlink"/>
            <w:noProof/>
          </w:rPr>
          <w:t xml:space="preserve"> </w:t>
        </w:r>
        <w:r w:rsidR="00C762A0" w:rsidRPr="00205480">
          <w:rPr>
            <w:rStyle w:val="Hyperlink"/>
            <w:i/>
            <w:noProof/>
          </w:rPr>
          <w:t>Status</w:t>
        </w:r>
        <w:r w:rsidR="00C762A0">
          <w:rPr>
            <w:noProof/>
            <w:webHidden/>
          </w:rPr>
          <w:tab/>
        </w:r>
        <w:r w:rsidR="00C762A0">
          <w:rPr>
            <w:noProof/>
            <w:webHidden/>
          </w:rPr>
          <w:fldChar w:fldCharType="begin"/>
        </w:r>
        <w:r w:rsidR="00C762A0">
          <w:rPr>
            <w:noProof/>
            <w:webHidden/>
          </w:rPr>
          <w:instrText xml:space="preserve"> PAGEREF _Toc143519977 \h </w:instrText>
        </w:r>
        <w:r w:rsidR="00C762A0">
          <w:rPr>
            <w:noProof/>
            <w:webHidden/>
          </w:rPr>
        </w:r>
        <w:r w:rsidR="00C762A0">
          <w:rPr>
            <w:noProof/>
            <w:webHidden/>
          </w:rPr>
          <w:fldChar w:fldCharType="separate"/>
        </w:r>
        <w:r w:rsidR="0044529C">
          <w:rPr>
            <w:noProof/>
            <w:webHidden/>
          </w:rPr>
          <w:t>42</w:t>
        </w:r>
        <w:r w:rsidR="00C762A0">
          <w:rPr>
            <w:noProof/>
            <w:webHidden/>
          </w:rPr>
          <w:fldChar w:fldCharType="end"/>
        </w:r>
      </w:hyperlink>
    </w:p>
    <w:p w14:paraId="4C33C4CB"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78" w:history="1">
        <w:r w:rsidR="00C762A0" w:rsidRPr="00205480">
          <w:rPr>
            <w:rStyle w:val="Hyperlink"/>
            <w:b/>
            <w:noProof/>
          </w:rPr>
          <w:t>Gambar 3.22</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Alert</w:t>
        </w:r>
        <w:r w:rsidR="00C762A0">
          <w:rPr>
            <w:noProof/>
            <w:webHidden/>
          </w:rPr>
          <w:tab/>
        </w:r>
        <w:r w:rsidR="00C762A0">
          <w:rPr>
            <w:noProof/>
            <w:webHidden/>
          </w:rPr>
          <w:fldChar w:fldCharType="begin"/>
        </w:r>
        <w:r w:rsidR="00C762A0">
          <w:rPr>
            <w:noProof/>
            <w:webHidden/>
          </w:rPr>
          <w:instrText xml:space="preserve"> PAGEREF _Toc143519978 \h </w:instrText>
        </w:r>
        <w:r w:rsidR="00C762A0">
          <w:rPr>
            <w:noProof/>
            <w:webHidden/>
          </w:rPr>
        </w:r>
        <w:r w:rsidR="00C762A0">
          <w:rPr>
            <w:noProof/>
            <w:webHidden/>
          </w:rPr>
          <w:fldChar w:fldCharType="separate"/>
        </w:r>
        <w:r w:rsidR="0044529C">
          <w:rPr>
            <w:noProof/>
            <w:webHidden/>
          </w:rPr>
          <w:t>43</w:t>
        </w:r>
        <w:r w:rsidR="00C762A0">
          <w:rPr>
            <w:noProof/>
            <w:webHidden/>
          </w:rPr>
          <w:fldChar w:fldCharType="end"/>
        </w:r>
      </w:hyperlink>
    </w:p>
    <w:p w14:paraId="79118CFD"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79" w:history="1">
        <w:r w:rsidR="00C762A0" w:rsidRPr="00205480">
          <w:rPr>
            <w:rStyle w:val="Hyperlink"/>
            <w:b/>
            <w:noProof/>
          </w:rPr>
          <w:t>Gambar 3.23</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Pengecekan Jadwal</w:t>
        </w:r>
        <w:r w:rsidR="00C762A0">
          <w:rPr>
            <w:noProof/>
            <w:webHidden/>
          </w:rPr>
          <w:tab/>
        </w:r>
        <w:r w:rsidR="00C762A0">
          <w:rPr>
            <w:noProof/>
            <w:webHidden/>
          </w:rPr>
          <w:fldChar w:fldCharType="begin"/>
        </w:r>
        <w:r w:rsidR="00C762A0">
          <w:rPr>
            <w:noProof/>
            <w:webHidden/>
          </w:rPr>
          <w:instrText xml:space="preserve"> PAGEREF _Toc143519979 \h </w:instrText>
        </w:r>
        <w:r w:rsidR="00C762A0">
          <w:rPr>
            <w:noProof/>
            <w:webHidden/>
          </w:rPr>
        </w:r>
        <w:r w:rsidR="00C762A0">
          <w:rPr>
            <w:noProof/>
            <w:webHidden/>
          </w:rPr>
          <w:fldChar w:fldCharType="separate"/>
        </w:r>
        <w:r w:rsidR="0044529C">
          <w:rPr>
            <w:noProof/>
            <w:webHidden/>
          </w:rPr>
          <w:t>44</w:t>
        </w:r>
        <w:r w:rsidR="00C762A0">
          <w:rPr>
            <w:noProof/>
            <w:webHidden/>
          </w:rPr>
          <w:fldChar w:fldCharType="end"/>
        </w:r>
      </w:hyperlink>
    </w:p>
    <w:p w14:paraId="315ABFAB"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80" w:history="1">
        <w:r w:rsidR="00C762A0" w:rsidRPr="00205480">
          <w:rPr>
            <w:rStyle w:val="Hyperlink"/>
            <w:b/>
            <w:noProof/>
          </w:rPr>
          <w:t>Gambar 3.24</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tur Ulang Jadwal</w:t>
        </w:r>
        <w:r w:rsidR="00C762A0">
          <w:rPr>
            <w:noProof/>
            <w:webHidden/>
          </w:rPr>
          <w:tab/>
        </w:r>
        <w:r w:rsidR="00C762A0">
          <w:rPr>
            <w:noProof/>
            <w:webHidden/>
          </w:rPr>
          <w:fldChar w:fldCharType="begin"/>
        </w:r>
        <w:r w:rsidR="00C762A0">
          <w:rPr>
            <w:noProof/>
            <w:webHidden/>
          </w:rPr>
          <w:instrText xml:space="preserve"> PAGEREF _Toc143519980 \h </w:instrText>
        </w:r>
        <w:r w:rsidR="00C762A0">
          <w:rPr>
            <w:noProof/>
            <w:webHidden/>
          </w:rPr>
        </w:r>
        <w:r w:rsidR="00C762A0">
          <w:rPr>
            <w:noProof/>
            <w:webHidden/>
          </w:rPr>
          <w:fldChar w:fldCharType="separate"/>
        </w:r>
        <w:r w:rsidR="0044529C">
          <w:rPr>
            <w:noProof/>
            <w:webHidden/>
          </w:rPr>
          <w:t>45</w:t>
        </w:r>
        <w:r w:rsidR="00C762A0">
          <w:rPr>
            <w:noProof/>
            <w:webHidden/>
          </w:rPr>
          <w:fldChar w:fldCharType="end"/>
        </w:r>
      </w:hyperlink>
    </w:p>
    <w:p w14:paraId="0177E368"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81" w:history="1">
        <w:r w:rsidR="00C762A0" w:rsidRPr="00205480">
          <w:rPr>
            <w:rStyle w:val="Hyperlink"/>
            <w:b/>
            <w:noProof/>
          </w:rPr>
          <w:t>Gambar 3.25</w:t>
        </w:r>
        <w:r w:rsidR="00C762A0" w:rsidRPr="00205480">
          <w:rPr>
            <w:rStyle w:val="Hyperlink"/>
            <w:noProof/>
          </w:rPr>
          <w:t xml:space="preserve"> Konfigurasi Websocket</w:t>
        </w:r>
        <w:r w:rsidR="00C762A0">
          <w:rPr>
            <w:noProof/>
            <w:webHidden/>
          </w:rPr>
          <w:tab/>
        </w:r>
        <w:r w:rsidR="00C762A0">
          <w:rPr>
            <w:noProof/>
            <w:webHidden/>
          </w:rPr>
          <w:fldChar w:fldCharType="begin"/>
        </w:r>
        <w:r w:rsidR="00C762A0">
          <w:rPr>
            <w:noProof/>
            <w:webHidden/>
          </w:rPr>
          <w:instrText xml:space="preserve"> PAGEREF _Toc143519981 \h </w:instrText>
        </w:r>
        <w:r w:rsidR="00C762A0">
          <w:rPr>
            <w:noProof/>
            <w:webHidden/>
          </w:rPr>
        </w:r>
        <w:r w:rsidR="00C762A0">
          <w:rPr>
            <w:noProof/>
            <w:webHidden/>
          </w:rPr>
          <w:fldChar w:fldCharType="separate"/>
        </w:r>
        <w:r w:rsidR="0044529C">
          <w:rPr>
            <w:noProof/>
            <w:webHidden/>
          </w:rPr>
          <w:t>46</w:t>
        </w:r>
        <w:r w:rsidR="00C762A0">
          <w:rPr>
            <w:noProof/>
            <w:webHidden/>
          </w:rPr>
          <w:fldChar w:fldCharType="end"/>
        </w:r>
      </w:hyperlink>
    </w:p>
    <w:p w14:paraId="55DA0F5A" w14:textId="29B00916" w:rsidR="00C762A0" w:rsidRDefault="00B67BC9" w:rsidP="00C762A0">
      <w:pPr>
        <w:pStyle w:val="TableofFigures"/>
        <w:tabs>
          <w:tab w:val="right" w:leader="dot" w:pos="7927"/>
        </w:tabs>
        <w:contextualSpacing/>
        <w:rPr>
          <w:noProof/>
        </w:rPr>
      </w:pPr>
      <w:hyperlink w:anchor="_Toc143519982" w:history="1">
        <w:r w:rsidR="00C762A0" w:rsidRPr="00205480">
          <w:rPr>
            <w:rStyle w:val="Hyperlink"/>
            <w:b/>
            <w:noProof/>
          </w:rPr>
          <w:t>Gambar 3.26</w:t>
        </w:r>
        <w:r w:rsidR="00C762A0" w:rsidRPr="00205480">
          <w:rPr>
            <w:rStyle w:val="Hyperlink"/>
            <w:noProof/>
          </w:rPr>
          <w:t xml:space="preserve"> Konfigurasi Server</w:t>
        </w:r>
        <w:r w:rsidR="00C762A0">
          <w:rPr>
            <w:noProof/>
            <w:webHidden/>
          </w:rPr>
          <w:tab/>
        </w:r>
        <w:r w:rsidR="00C762A0">
          <w:rPr>
            <w:noProof/>
            <w:webHidden/>
          </w:rPr>
          <w:fldChar w:fldCharType="begin"/>
        </w:r>
        <w:r w:rsidR="00C762A0">
          <w:rPr>
            <w:noProof/>
            <w:webHidden/>
          </w:rPr>
          <w:instrText xml:space="preserve"> PAGEREF _Toc143519982 \h </w:instrText>
        </w:r>
        <w:r w:rsidR="00C762A0">
          <w:rPr>
            <w:noProof/>
            <w:webHidden/>
          </w:rPr>
        </w:r>
        <w:r w:rsidR="00C762A0">
          <w:rPr>
            <w:noProof/>
            <w:webHidden/>
          </w:rPr>
          <w:fldChar w:fldCharType="separate"/>
        </w:r>
        <w:r w:rsidR="0044529C">
          <w:rPr>
            <w:noProof/>
            <w:webHidden/>
          </w:rPr>
          <w:t>47</w:t>
        </w:r>
        <w:r w:rsidR="00C762A0">
          <w:rPr>
            <w:noProof/>
            <w:webHidden/>
          </w:rPr>
          <w:fldChar w:fldCharType="end"/>
        </w:r>
      </w:hyperlink>
      <w:r w:rsidR="00C762A0">
        <w:rPr>
          <w:rFonts w:cs="Times New Roman"/>
          <w:szCs w:val="24"/>
        </w:rPr>
        <w:fldChar w:fldCharType="end"/>
      </w:r>
      <w:r w:rsidR="00C762A0">
        <w:rPr>
          <w:rFonts w:cs="Times New Roman"/>
          <w:szCs w:val="24"/>
        </w:rPr>
        <w:fldChar w:fldCharType="begin"/>
      </w:r>
      <w:r w:rsidR="00C762A0">
        <w:rPr>
          <w:rFonts w:cs="Times New Roman"/>
          <w:szCs w:val="24"/>
        </w:rPr>
        <w:instrText xml:space="preserve"> TOC \h \z \c "Gambar 4." </w:instrText>
      </w:r>
      <w:r w:rsidR="00C762A0">
        <w:rPr>
          <w:rFonts w:cs="Times New Roman"/>
          <w:szCs w:val="24"/>
        </w:rPr>
        <w:fldChar w:fldCharType="separate"/>
      </w:r>
    </w:p>
    <w:p w14:paraId="298BD17A"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83" w:history="1">
        <w:r w:rsidR="00C762A0" w:rsidRPr="00FA2C72">
          <w:rPr>
            <w:rStyle w:val="Hyperlink"/>
            <w:b/>
            <w:noProof/>
          </w:rPr>
          <w:t>Gambar 4.1</w:t>
        </w:r>
        <w:r w:rsidR="00C762A0" w:rsidRPr="00FA2C72">
          <w:rPr>
            <w:rStyle w:val="Hyperlink"/>
            <w:noProof/>
          </w:rPr>
          <w:t xml:space="preserve"> Hasil API </w:t>
        </w:r>
        <w:r w:rsidR="00C762A0" w:rsidRPr="00FA2C72">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19983 \h </w:instrText>
        </w:r>
        <w:r w:rsidR="00C762A0">
          <w:rPr>
            <w:noProof/>
            <w:webHidden/>
          </w:rPr>
        </w:r>
        <w:r w:rsidR="00C762A0">
          <w:rPr>
            <w:noProof/>
            <w:webHidden/>
          </w:rPr>
          <w:fldChar w:fldCharType="separate"/>
        </w:r>
        <w:r w:rsidR="0044529C">
          <w:rPr>
            <w:noProof/>
            <w:webHidden/>
          </w:rPr>
          <w:t>50</w:t>
        </w:r>
        <w:r w:rsidR="00C762A0">
          <w:rPr>
            <w:noProof/>
            <w:webHidden/>
          </w:rPr>
          <w:fldChar w:fldCharType="end"/>
        </w:r>
      </w:hyperlink>
    </w:p>
    <w:p w14:paraId="73F010BB"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84" w:history="1">
        <w:r w:rsidR="00C762A0" w:rsidRPr="00FA2C72">
          <w:rPr>
            <w:rStyle w:val="Hyperlink"/>
            <w:b/>
            <w:noProof/>
          </w:rPr>
          <w:t>Gambar 4.2</w:t>
        </w:r>
        <w:r w:rsidR="00C762A0" w:rsidRPr="00FA2C72">
          <w:rPr>
            <w:rStyle w:val="Hyperlink"/>
            <w:noProof/>
          </w:rPr>
          <w:t xml:space="preserve"> Hasil API </w:t>
        </w:r>
        <w:r w:rsidR="00C762A0" w:rsidRPr="00FA2C72">
          <w:rPr>
            <w:rStyle w:val="Hyperlink"/>
            <w:i/>
            <w:noProof/>
          </w:rPr>
          <w:t>Login</w:t>
        </w:r>
        <w:r w:rsidR="00C762A0" w:rsidRPr="00FA2C72">
          <w:rPr>
            <w:rStyle w:val="Hyperlink"/>
            <w:noProof/>
          </w:rPr>
          <w:t xml:space="preserve"> Email Belum Terverifikasi</w:t>
        </w:r>
        <w:r w:rsidR="00C762A0">
          <w:rPr>
            <w:noProof/>
            <w:webHidden/>
          </w:rPr>
          <w:tab/>
        </w:r>
        <w:r w:rsidR="00C762A0">
          <w:rPr>
            <w:noProof/>
            <w:webHidden/>
          </w:rPr>
          <w:fldChar w:fldCharType="begin"/>
        </w:r>
        <w:r w:rsidR="00C762A0">
          <w:rPr>
            <w:noProof/>
            <w:webHidden/>
          </w:rPr>
          <w:instrText xml:space="preserve"> PAGEREF _Toc143519984 \h </w:instrText>
        </w:r>
        <w:r w:rsidR="00C762A0">
          <w:rPr>
            <w:noProof/>
            <w:webHidden/>
          </w:rPr>
        </w:r>
        <w:r w:rsidR="00C762A0">
          <w:rPr>
            <w:noProof/>
            <w:webHidden/>
          </w:rPr>
          <w:fldChar w:fldCharType="separate"/>
        </w:r>
        <w:r w:rsidR="0044529C">
          <w:rPr>
            <w:noProof/>
            <w:webHidden/>
          </w:rPr>
          <w:t>51</w:t>
        </w:r>
        <w:r w:rsidR="00C762A0">
          <w:rPr>
            <w:noProof/>
            <w:webHidden/>
          </w:rPr>
          <w:fldChar w:fldCharType="end"/>
        </w:r>
      </w:hyperlink>
    </w:p>
    <w:p w14:paraId="5BBEC6D9"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85" w:history="1">
        <w:r w:rsidR="00C762A0" w:rsidRPr="00FA2C72">
          <w:rPr>
            <w:rStyle w:val="Hyperlink"/>
            <w:b/>
            <w:noProof/>
          </w:rPr>
          <w:t>Gambar 4.3</w:t>
        </w:r>
        <w:r w:rsidR="00C762A0" w:rsidRPr="00FA2C72">
          <w:rPr>
            <w:rStyle w:val="Hyperlink"/>
            <w:noProof/>
          </w:rPr>
          <w:t xml:space="preserve"> Email Kode OTP</w:t>
        </w:r>
        <w:r w:rsidR="00C762A0">
          <w:rPr>
            <w:noProof/>
            <w:webHidden/>
          </w:rPr>
          <w:tab/>
        </w:r>
        <w:r w:rsidR="00C762A0">
          <w:rPr>
            <w:noProof/>
            <w:webHidden/>
          </w:rPr>
          <w:fldChar w:fldCharType="begin"/>
        </w:r>
        <w:r w:rsidR="00C762A0">
          <w:rPr>
            <w:noProof/>
            <w:webHidden/>
          </w:rPr>
          <w:instrText xml:space="preserve"> PAGEREF _Toc143519985 \h </w:instrText>
        </w:r>
        <w:r w:rsidR="00C762A0">
          <w:rPr>
            <w:noProof/>
            <w:webHidden/>
          </w:rPr>
        </w:r>
        <w:r w:rsidR="00C762A0">
          <w:rPr>
            <w:noProof/>
            <w:webHidden/>
          </w:rPr>
          <w:fldChar w:fldCharType="separate"/>
        </w:r>
        <w:r w:rsidR="0044529C">
          <w:rPr>
            <w:noProof/>
            <w:webHidden/>
          </w:rPr>
          <w:t>51</w:t>
        </w:r>
        <w:r w:rsidR="00C762A0">
          <w:rPr>
            <w:noProof/>
            <w:webHidden/>
          </w:rPr>
          <w:fldChar w:fldCharType="end"/>
        </w:r>
      </w:hyperlink>
    </w:p>
    <w:p w14:paraId="40DF68D8"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86" w:history="1">
        <w:r w:rsidR="00C762A0" w:rsidRPr="00FA2C72">
          <w:rPr>
            <w:rStyle w:val="Hyperlink"/>
            <w:b/>
            <w:noProof/>
          </w:rPr>
          <w:t>Gambar 4.4</w:t>
        </w:r>
        <w:r w:rsidR="00C762A0" w:rsidRPr="00FA2C72">
          <w:rPr>
            <w:rStyle w:val="Hyperlink"/>
            <w:noProof/>
          </w:rPr>
          <w:t xml:space="preserve"> Hasil API </w:t>
        </w:r>
        <w:r w:rsidR="00C762A0" w:rsidRPr="00FA2C72">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19986 \h </w:instrText>
        </w:r>
        <w:r w:rsidR="00C762A0">
          <w:rPr>
            <w:noProof/>
            <w:webHidden/>
          </w:rPr>
        </w:r>
        <w:r w:rsidR="00C762A0">
          <w:rPr>
            <w:noProof/>
            <w:webHidden/>
          </w:rPr>
          <w:fldChar w:fldCharType="separate"/>
        </w:r>
        <w:r w:rsidR="0044529C">
          <w:rPr>
            <w:noProof/>
            <w:webHidden/>
          </w:rPr>
          <w:t>52</w:t>
        </w:r>
        <w:r w:rsidR="00C762A0">
          <w:rPr>
            <w:noProof/>
            <w:webHidden/>
          </w:rPr>
          <w:fldChar w:fldCharType="end"/>
        </w:r>
      </w:hyperlink>
    </w:p>
    <w:p w14:paraId="55C60387"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87" w:history="1">
        <w:r w:rsidR="00C762A0" w:rsidRPr="00FA2C72">
          <w:rPr>
            <w:rStyle w:val="Hyperlink"/>
            <w:b/>
            <w:noProof/>
          </w:rPr>
          <w:t>Gambar 4.5</w:t>
        </w:r>
        <w:r w:rsidR="00C762A0" w:rsidRPr="00FA2C72">
          <w:rPr>
            <w:rStyle w:val="Hyperlink"/>
            <w:noProof/>
          </w:rPr>
          <w:t xml:space="preserve"> Hasil API Verifikasi Email</w:t>
        </w:r>
        <w:r w:rsidR="00C762A0">
          <w:rPr>
            <w:noProof/>
            <w:webHidden/>
          </w:rPr>
          <w:tab/>
        </w:r>
        <w:r w:rsidR="00C762A0">
          <w:rPr>
            <w:noProof/>
            <w:webHidden/>
          </w:rPr>
          <w:fldChar w:fldCharType="begin"/>
        </w:r>
        <w:r w:rsidR="00C762A0">
          <w:rPr>
            <w:noProof/>
            <w:webHidden/>
          </w:rPr>
          <w:instrText xml:space="preserve"> PAGEREF _Toc143519987 \h </w:instrText>
        </w:r>
        <w:r w:rsidR="00C762A0">
          <w:rPr>
            <w:noProof/>
            <w:webHidden/>
          </w:rPr>
        </w:r>
        <w:r w:rsidR="00C762A0">
          <w:rPr>
            <w:noProof/>
            <w:webHidden/>
          </w:rPr>
          <w:fldChar w:fldCharType="separate"/>
        </w:r>
        <w:r w:rsidR="0044529C">
          <w:rPr>
            <w:noProof/>
            <w:webHidden/>
          </w:rPr>
          <w:t>53</w:t>
        </w:r>
        <w:r w:rsidR="00C762A0">
          <w:rPr>
            <w:noProof/>
            <w:webHidden/>
          </w:rPr>
          <w:fldChar w:fldCharType="end"/>
        </w:r>
      </w:hyperlink>
    </w:p>
    <w:p w14:paraId="288242D0"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88" w:history="1">
        <w:r w:rsidR="00C762A0" w:rsidRPr="00FA2C72">
          <w:rPr>
            <w:rStyle w:val="Hyperlink"/>
            <w:b/>
            <w:noProof/>
          </w:rPr>
          <w:t>Gambar 4.6</w:t>
        </w:r>
        <w:r w:rsidR="00C762A0" w:rsidRPr="00FA2C72">
          <w:rPr>
            <w:rStyle w:val="Hyperlink"/>
            <w:noProof/>
          </w:rPr>
          <w:t xml:space="preserve"> Kode OTP Kadaluarsa</w:t>
        </w:r>
        <w:r w:rsidR="00C762A0">
          <w:rPr>
            <w:noProof/>
            <w:webHidden/>
          </w:rPr>
          <w:tab/>
        </w:r>
        <w:r w:rsidR="00C762A0">
          <w:rPr>
            <w:noProof/>
            <w:webHidden/>
          </w:rPr>
          <w:fldChar w:fldCharType="begin"/>
        </w:r>
        <w:r w:rsidR="00C762A0">
          <w:rPr>
            <w:noProof/>
            <w:webHidden/>
          </w:rPr>
          <w:instrText xml:space="preserve"> PAGEREF _Toc143519988 \h </w:instrText>
        </w:r>
        <w:r w:rsidR="00C762A0">
          <w:rPr>
            <w:noProof/>
            <w:webHidden/>
          </w:rPr>
        </w:r>
        <w:r w:rsidR="00C762A0">
          <w:rPr>
            <w:noProof/>
            <w:webHidden/>
          </w:rPr>
          <w:fldChar w:fldCharType="separate"/>
        </w:r>
        <w:r w:rsidR="0044529C">
          <w:rPr>
            <w:noProof/>
            <w:webHidden/>
          </w:rPr>
          <w:t>53</w:t>
        </w:r>
        <w:r w:rsidR="00C762A0">
          <w:rPr>
            <w:noProof/>
            <w:webHidden/>
          </w:rPr>
          <w:fldChar w:fldCharType="end"/>
        </w:r>
      </w:hyperlink>
    </w:p>
    <w:p w14:paraId="2849E734"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89" w:history="1">
        <w:r w:rsidR="00C762A0" w:rsidRPr="00FA2C72">
          <w:rPr>
            <w:rStyle w:val="Hyperlink"/>
            <w:b/>
            <w:noProof/>
          </w:rPr>
          <w:t>Gambar 4.7</w:t>
        </w:r>
        <w:r w:rsidR="00C762A0" w:rsidRPr="00FA2C72">
          <w:rPr>
            <w:rStyle w:val="Hyperlink"/>
            <w:noProof/>
          </w:rPr>
          <w:t xml:space="preserve"> Hasil API </w:t>
        </w:r>
        <w:r w:rsidR="00C762A0" w:rsidRPr="00FA2C72">
          <w:rPr>
            <w:rStyle w:val="Hyperlink"/>
            <w:i/>
            <w:noProof/>
          </w:rPr>
          <w:t>Reset</w:t>
        </w:r>
        <w:r w:rsidR="00C762A0" w:rsidRPr="00FA2C72">
          <w:rPr>
            <w:rStyle w:val="Hyperlink"/>
            <w:noProof/>
          </w:rPr>
          <w:t xml:space="preserve"> </w:t>
        </w:r>
        <w:r w:rsidR="00C762A0" w:rsidRPr="00FA2C72">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89 \h </w:instrText>
        </w:r>
        <w:r w:rsidR="00C762A0">
          <w:rPr>
            <w:noProof/>
            <w:webHidden/>
          </w:rPr>
        </w:r>
        <w:r w:rsidR="00C762A0">
          <w:rPr>
            <w:noProof/>
            <w:webHidden/>
          </w:rPr>
          <w:fldChar w:fldCharType="separate"/>
        </w:r>
        <w:r w:rsidR="0044529C">
          <w:rPr>
            <w:noProof/>
            <w:webHidden/>
          </w:rPr>
          <w:t>54</w:t>
        </w:r>
        <w:r w:rsidR="00C762A0">
          <w:rPr>
            <w:noProof/>
            <w:webHidden/>
          </w:rPr>
          <w:fldChar w:fldCharType="end"/>
        </w:r>
      </w:hyperlink>
    </w:p>
    <w:p w14:paraId="36376DDD"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90" w:history="1">
        <w:r w:rsidR="00C762A0" w:rsidRPr="00FA2C72">
          <w:rPr>
            <w:rStyle w:val="Hyperlink"/>
            <w:b/>
            <w:noProof/>
          </w:rPr>
          <w:t>Gambar 4.8</w:t>
        </w:r>
        <w:r w:rsidR="00C762A0" w:rsidRPr="00FA2C72">
          <w:rPr>
            <w:rStyle w:val="Hyperlink"/>
            <w:noProof/>
          </w:rPr>
          <w:t xml:space="preserve"> Email Reset Password</w:t>
        </w:r>
        <w:r w:rsidR="00C762A0">
          <w:rPr>
            <w:noProof/>
            <w:webHidden/>
          </w:rPr>
          <w:tab/>
        </w:r>
        <w:r w:rsidR="00C762A0">
          <w:rPr>
            <w:noProof/>
            <w:webHidden/>
          </w:rPr>
          <w:fldChar w:fldCharType="begin"/>
        </w:r>
        <w:r w:rsidR="00C762A0">
          <w:rPr>
            <w:noProof/>
            <w:webHidden/>
          </w:rPr>
          <w:instrText xml:space="preserve"> PAGEREF _Toc143519990 \h </w:instrText>
        </w:r>
        <w:r w:rsidR="00C762A0">
          <w:rPr>
            <w:noProof/>
            <w:webHidden/>
          </w:rPr>
        </w:r>
        <w:r w:rsidR="00C762A0">
          <w:rPr>
            <w:noProof/>
            <w:webHidden/>
          </w:rPr>
          <w:fldChar w:fldCharType="separate"/>
        </w:r>
        <w:r w:rsidR="0044529C">
          <w:rPr>
            <w:noProof/>
            <w:webHidden/>
          </w:rPr>
          <w:t>54</w:t>
        </w:r>
        <w:r w:rsidR="00C762A0">
          <w:rPr>
            <w:noProof/>
            <w:webHidden/>
          </w:rPr>
          <w:fldChar w:fldCharType="end"/>
        </w:r>
      </w:hyperlink>
    </w:p>
    <w:p w14:paraId="077E8511"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91" w:history="1">
        <w:r w:rsidR="00C762A0" w:rsidRPr="00FA2C72">
          <w:rPr>
            <w:rStyle w:val="Hyperlink"/>
            <w:b/>
            <w:noProof/>
          </w:rPr>
          <w:t>Gambar 4.9</w:t>
        </w:r>
        <w:r w:rsidR="00C762A0" w:rsidRPr="00FA2C72">
          <w:rPr>
            <w:rStyle w:val="Hyperlink"/>
            <w:noProof/>
          </w:rPr>
          <w:t xml:space="preserve"> Hasil API Ganti </w:t>
        </w:r>
        <w:r w:rsidR="00C762A0" w:rsidRPr="00FA2C72">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91 \h </w:instrText>
        </w:r>
        <w:r w:rsidR="00C762A0">
          <w:rPr>
            <w:noProof/>
            <w:webHidden/>
          </w:rPr>
        </w:r>
        <w:r w:rsidR="00C762A0">
          <w:rPr>
            <w:noProof/>
            <w:webHidden/>
          </w:rPr>
          <w:fldChar w:fldCharType="separate"/>
        </w:r>
        <w:r w:rsidR="0044529C">
          <w:rPr>
            <w:noProof/>
            <w:webHidden/>
          </w:rPr>
          <w:t>55</w:t>
        </w:r>
        <w:r w:rsidR="00C762A0">
          <w:rPr>
            <w:noProof/>
            <w:webHidden/>
          </w:rPr>
          <w:fldChar w:fldCharType="end"/>
        </w:r>
      </w:hyperlink>
    </w:p>
    <w:p w14:paraId="1BC37F1F"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92" w:history="1">
        <w:r w:rsidR="00C762A0" w:rsidRPr="00FA2C72">
          <w:rPr>
            <w:rStyle w:val="Hyperlink"/>
            <w:b/>
            <w:noProof/>
          </w:rPr>
          <w:t>Gambar 4.10</w:t>
        </w:r>
        <w:r w:rsidR="00C762A0" w:rsidRPr="00FA2C72">
          <w:rPr>
            <w:rStyle w:val="Hyperlink"/>
            <w:noProof/>
          </w:rPr>
          <w:t xml:space="preserve"> API Ganti Profil</w:t>
        </w:r>
        <w:r w:rsidR="00C762A0">
          <w:rPr>
            <w:noProof/>
            <w:webHidden/>
          </w:rPr>
          <w:tab/>
        </w:r>
        <w:r w:rsidR="00C762A0">
          <w:rPr>
            <w:noProof/>
            <w:webHidden/>
          </w:rPr>
          <w:fldChar w:fldCharType="begin"/>
        </w:r>
        <w:r w:rsidR="00C762A0">
          <w:rPr>
            <w:noProof/>
            <w:webHidden/>
          </w:rPr>
          <w:instrText xml:space="preserve"> PAGEREF _Toc143519992 \h </w:instrText>
        </w:r>
        <w:r w:rsidR="00C762A0">
          <w:rPr>
            <w:noProof/>
            <w:webHidden/>
          </w:rPr>
        </w:r>
        <w:r w:rsidR="00C762A0">
          <w:rPr>
            <w:noProof/>
            <w:webHidden/>
          </w:rPr>
          <w:fldChar w:fldCharType="separate"/>
        </w:r>
        <w:r w:rsidR="0044529C">
          <w:rPr>
            <w:noProof/>
            <w:webHidden/>
          </w:rPr>
          <w:t>56</w:t>
        </w:r>
        <w:r w:rsidR="00C762A0">
          <w:rPr>
            <w:noProof/>
            <w:webHidden/>
          </w:rPr>
          <w:fldChar w:fldCharType="end"/>
        </w:r>
      </w:hyperlink>
    </w:p>
    <w:p w14:paraId="35F0869A"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93" w:history="1">
        <w:r w:rsidR="00C762A0" w:rsidRPr="00FA2C72">
          <w:rPr>
            <w:rStyle w:val="Hyperlink"/>
            <w:b/>
            <w:noProof/>
          </w:rPr>
          <w:t>Gambar 4.11</w:t>
        </w:r>
        <w:r w:rsidR="00C762A0" w:rsidRPr="00FA2C72">
          <w:rPr>
            <w:rStyle w:val="Hyperlink"/>
            <w:noProof/>
          </w:rPr>
          <w:t xml:space="preserve"> Hasil API Lihat Avatar</w:t>
        </w:r>
        <w:r w:rsidR="00C762A0">
          <w:rPr>
            <w:noProof/>
            <w:webHidden/>
          </w:rPr>
          <w:tab/>
        </w:r>
        <w:r w:rsidR="00C762A0">
          <w:rPr>
            <w:noProof/>
            <w:webHidden/>
          </w:rPr>
          <w:fldChar w:fldCharType="begin"/>
        </w:r>
        <w:r w:rsidR="00C762A0">
          <w:rPr>
            <w:noProof/>
            <w:webHidden/>
          </w:rPr>
          <w:instrText xml:space="preserve"> PAGEREF _Toc143519993 \h </w:instrText>
        </w:r>
        <w:r w:rsidR="00C762A0">
          <w:rPr>
            <w:noProof/>
            <w:webHidden/>
          </w:rPr>
        </w:r>
        <w:r w:rsidR="00C762A0">
          <w:rPr>
            <w:noProof/>
            <w:webHidden/>
          </w:rPr>
          <w:fldChar w:fldCharType="separate"/>
        </w:r>
        <w:r w:rsidR="0044529C">
          <w:rPr>
            <w:noProof/>
            <w:webHidden/>
          </w:rPr>
          <w:t>57</w:t>
        </w:r>
        <w:r w:rsidR="00C762A0">
          <w:rPr>
            <w:noProof/>
            <w:webHidden/>
          </w:rPr>
          <w:fldChar w:fldCharType="end"/>
        </w:r>
      </w:hyperlink>
    </w:p>
    <w:p w14:paraId="6768A094"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94" w:history="1">
        <w:r w:rsidR="00C762A0" w:rsidRPr="00FA2C72">
          <w:rPr>
            <w:rStyle w:val="Hyperlink"/>
            <w:b/>
            <w:noProof/>
          </w:rPr>
          <w:t>Gambar 4.12</w:t>
        </w:r>
        <w:r w:rsidR="00C762A0" w:rsidRPr="00FA2C72">
          <w:rPr>
            <w:rStyle w:val="Hyperlink"/>
            <w:noProof/>
          </w:rPr>
          <w:t xml:space="preserve"> Hasil API Ganti Avatar</w:t>
        </w:r>
        <w:r w:rsidR="00C762A0">
          <w:rPr>
            <w:noProof/>
            <w:webHidden/>
          </w:rPr>
          <w:tab/>
        </w:r>
        <w:r w:rsidR="00C762A0">
          <w:rPr>
            <w:noProof/>
            <w:webHidden/>
          </w:rPr>
          <w:fldChar w:fldCharType="begin"/>
        </w:r>
        <w:r w:rsidR="00C762A0">
          <w:rPr>
            <w:noProof/>
            <w:webHidden/>
          </w:rPr>
          <w:instrText xml:space="preserve"> PAGEREF _Toc143519994 \h </w:instrText>
        </w:r>
        <w:r w:rsidR="00C762A0">
          <w:rPr>
            <w:noProof/>
            <w:webHidden/>
          </w:rPr>
        </w:r>
        <w:r w:rsidR="00C762A0">
          <w:rPr>
            <w:noProof/>
            <w:webHidden/>
          </w:rPr>
          <w:fldChar w:fldCharType="separate"/>
        </w:r>
        <w:r w:rsidR="0044529C">
          <w:rPr>
            <w:noProof/>
            <w:webHidden/>
          </w:rPr>
          <w:t>58</w:t>
        </w:r>
        <w:r w:rsidR="00C762A0">
          <w:rPr>
            <w:noProof/>
            <w:webHidden/>
          </w:rPr>
          <w:fldChar w:fldCharType="end"/>
        </w:r>
      </w:hyperlink>
    </w:p>
    <w:p w14:paraId="33E5376A"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95" w:history="1">
        <w:r w:rsidR="00C762A0" w:rsidRPr="00FA2C72">
          <w:rPr>
            <w:rStyle w:val="Hyperlink"/>
            <w:b/>
            <w:noProof/>
          </w:rPr>
          <w:t>Gambar 4.13</w:t>
        </w:r>
        <w:r w:rsidR="00C762A0" w:rsidRPr="00FA2C72">
          <w:rPr>
            <w:rStyle w:val="Hyperlink"/>
            <w:noProof/>
          </w:rPr>
          <w:t xml:space="preserve"> Hasil API Verifikasi Akses</w:t>
        </w:r>
        <w:r w:rsidR="00C762A0">
          <w:rPr>
            <w:noProof/>
            <w:webHidden/>
          </w:rPr>
          <w:tab/>
        </w:r>
        <w:r w:rsidR="00C762A0">
          <w:rPr>
            <w:noProof/>
            <w:webHidden/>
          </w:rPr>
          <w:fldChar w:fldCharType="begin"/>
        </w:r>
        <w:r w:rsidR="00C762A0">
          <w:rPr>
            <w:noProof/>
            <w:webHidden/>
          </w:rPr>
          <w:instrText xml:space="preserve"> PAGEREF _Toc143519995 \h </w:instrText>
        </w:r>
        <w:r w:rsidR="00C762A0">
          <w:rPr>
            <w:noProof/>
            <w:webHidden/>
          </w:rPr>
        </w:r>
        <w:r w:rsidR="00C762A0">
          <w:rPr>
            <w:noProof/>
            <w:webHidden/>
          </w:rPr>
          <w:fldChar w:fldCharType="separate"/>
        </w:r>
        <w:r w:rsidR="0044529C">
          <w:rPr>
            <w:noProof/>
            <w:webHidden/>
          </w:rPr>
          <w:t>59</w:t>
        </w:r>
        <w:r w:rsidR="00C762A0">
          <w:rPr>
            <w:noProof/>
            <w:webHidden/>
          </w:rPr>
          <w:fldChar w:fldCharType="end"/>
        </w:r>
      </w:hyperlink>
    </w:p>
    <w:p w14:paraId="7B8BBBB0"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96" w:history="1">
        <w:r w:rsidR="00C762A0" w:rsidRPr="00FA2C72">
          <w:rPr>
            <w:rStyle w:val="Hyperlink"/>
            <w:b/>
            <w:noProof/>
          </w:rPr>
          <w:t>Gambar 4.14</w:t>
        </w:r>
        <w:r w:rsidR="00C762A0" w:rsidRPr="00FA2C72">
          <w:rPr>
            <w:rStyle w:val="Hyperlink"/>
            <w:noProof/>
          </w:rPr>
          <w:t xml:space="preserve"> Hasil API Daftar Akses</w:t>
        </w:r>
        <w:r w:rsidR="00C762A0">
          <w:rPr>
            <w:noProof/>
            <w:webHidden/>
          </w:rPr>
          <w:tab/>
        </w:r>
        <w:r w:rsidR="00C762A0">
          <w:rPr>
            <w:noProof/>
            <w:webHidden/>
          </w:rPr>
          <w:fldChar w:fldCharType="begin"/>
        </w:r>
        <w:r w:rsidR="00C762A0">
          <w:rPr>
            <w:noProof/>
            <w:webHidden/>
          </w:rPr>
          <w:instrText xml:space="preserve"> PAGEREF _Toc143519996 \h </w:instrText>
        </w:r>
        <w:r w:rsidR="00C762A0">
          <w:rPr>
            <w:noProof/>
            <w:webHidden/>
          </w:rPr>
        </w:r>
        <w:r w:rsidR="00C762A0">
          <w:rPr>
            <w:noProof/>
            <w:webHidden/>
          </w:rPr>
          <w:fldChar w:fldCharType="separate"/>
        </w:r>
        <w:r w:rsidR="0044529C">
          <w:rPr>
            <w:noProof/>
            <w:webHidden/>
          </w:rPr>
          <w:t>60</w:t>
        </w:r>
        <w:r w:rsidR="00C762A0">
          <w:rPr>
            <w:noProof/>
            <w:webHidden/>
          </w:rPr>
          <w:fldChar w:fldCharType="end"/>
        </w:r>
      </w:hyperlink>
    </w:p>
    <w:p w14:paraId="3AAC5B81"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97" w:history="1">
        <w:r w:rsidR="00C762A0" w:rsidRPr="00FA2C72">
          <w:rPr>
            <w:rStyle w:val="Hyperlink"/>
            <w:b/>
            <w:noProof/>
          </w:rPr>
          <w:t>Gambar 4.15</w:t>
        </w:r>
        <w:r w:rsidR="00C762A0" w:rsidRPr="00FA2C72">
          <w:rPr>
            <w:rStyle w:val="Hyperlink"/>
            <w:noProof/>
          </w:rPr>
          <w:t xml:space="preserve"> API Riwayat Akses</w:t>
        </w:r>
        <w:r w:rsidR="00C762A0">
          <w:rPr>
            <w:noProof/>
            <w:webHidden/>
          </w:rPr>
          <w:tab/>
        </w:r>
        <w:r w:rsidR="00C762A0">
          <w:rPr>
            <w:noProof/>
            <w:webHidden/>
          </w:rPr>
          <w:fldChar w:fldCharType="begin"/>
        </w:r>
        <w:r w:rsidR="00C762A0">
          <w:rPr>
            <w:noProof/>
            <w:webHidden/>
          </w:rPr>
          <w:instrText xml:space="preserve"> PAGEREF _Toc143519997 \h </w:instrText>
        </w:r>
        <w:r w:rsidR="00C762A0">
          <w:rPr>
            <w:noProof/>
            <w:webHidden/>
          </w:rPr>
        </w:r>
        <w:r w:rsidR="00C762A0">
          <w:rPr>
            <w:noProof/>
            <w:webHidden/>
          </w:rPr>
          <w:fldChar w:fldCharType="separate"/>
        </w:r>
        <w:r w:rsidR="0044529C">
          <w:rPr>
            <w:noProof/>
            <w:webHidden/>
          </w:rPr>
          <w:t>61</w:t>
        </w:r>
        <w:r w:rsidR="00C762A0">
          <w:rPr>
            <w:noProof/>
            <w:webHidden/>
          </w:rPr>
          <w:fldChar w:fldCharType="end"/>
        </w:r>
      </w:hyperlink>
    </w:p>
    <w:p w14:paraId="013F346A"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98" w:history="1">
        <w:r w:rsidR="00C762A0" w:rsidRPr="00FA2C72">
          <w:rPr>
            <w:rStyle w:val="Hyperlink"/>
            <w:b/>
            <w:noProof/>
          </w:rPr>
          <w:t>Gambar 4.16</w:t>
        </w:r>
        <w:r w:rsidR="00C762A0" w:rsidRPr="00FA2C72">
          <w:rPr>
            <w:rStyle w:val="Hyperlink"/>
            <w:noProof/>
          </w:rPr>
          <w:t xml:space="preserve"> Hasil API Daftar Pintu</w:t>
        </w:r>
        <w:r w:rsidR="00C762A0">
          <w:rPr>
            <w:noProof/>
            <w:webHidden/>
          </w:rPr>
          <w:tab/>
        </w:r>
        <w:r w:rsidR="00C762A0">
          <w:rPr>
            <w:noProof/>
            <w:webHidden/>
          </w:rPr>
          <w:fldChar w:fldCharType="begin"/>
        </w:r>
        <w:r w:rsidR="00C762A0">
          <w:rPr>
            <w:noProof/>
            <w:webHidden/>
          </w:rPr>
          <w:instrText xml:space="preserve"> PAGEREF _Toc143519998 \h </w:instrText>
        </w:r>
        <w:r w:rsidR="00C762A0">
          <w:rPr>
            <w:noProof/>
            <w:webHidden/>
          </w:rPr>
        </w:r>
        <w:r w:rsidR="00C762A0">
          <w:rPr>
            <w:noProof/>
            <w:webHidden/>
          </w:rPr>
          <w:fldChar w:fldCharType="separate"/>
        </w:r>
        <w:r w:rsidR="0044529C">
          <w:rPr>
            <w:noProof/>
            <w:webHidden/>
          </w:rPr>
          <w:t>62</w:t>
        </w:r>
        <w:r w:rsidR="00C762A0">
          <w:rPr>
            <w:noProof/>
            <w:webHidden/>
          </w:rPr>
          <w:fldChar w:fldCharType="end"/>
        </w:r>
      </w:hyperlink>
    </w:p>
    <w:p w14:paraId="70CA8419"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19999" w:history="1">
        <w:r w:rsidR="00C762A0" w:rsidRPr="00FA2C72">
          <w:rPr>
            <w:rStyle w:val="Hyperlink"/>
            <w:b/>
            <w:noProof/>
          </w:rPr>
          <w:t>Gambar 4.17</w:t>
        </w:r>
        <w:r w:rsidR="00C762A0" w:rsidRPr="00FA2C72">
          <w:rPr>
            <w:rStyle w:val="Hyperlink"/>
            <w:noProof/>
          </w:rPr>
          <w:t xml:space="preserve"> Hasil API </w:t>
        </w:r>
        <w:r w:rsidR="00C762A0" w:rsidRPr="00FA2C72">
          <w:rPr>
            <w:rStyle w:val="Hyperlink"/>
            <w:i/>
            <w:noProof/>
          </w:rPr>
          <w:t>Remote</w:t>
        </w:r>
        <w:r w:rsidR="00C762A0" w:rsidRPr="00FA2C72">
          <w:rPr>
            <w:rStyle w:val="Hyperlink"/>
            <w:noProof/>
          </w:rPr>
          <w:t xml:space="preserve"> Pintu</w:t>
        </w:r>
        <w:r w:rsidR="00C762A0">
          <w:rPr>
            <w:noProof/>
            <w:webHidden/>
          </w:rPr>
          <w:tab/>
        </w:r>
        <w:r w:rsidR="00C762A0">
          <w:rPr>
            <w:noProof/>
            <w:webHidden/>
          </w:rPr>
          <w:fldChar w:fldCharType="begin"/>
        </w:r>
        <w:r w:rsidR="00C762A0">
          <w:rPr>
            <w:noProof/>
            <w:webHidden/>
          </w:rPr>
          <w:instrText xml:space="preserve"> PAGEREF _Toc143519999 \h </w:instrText>
        </w:r>
        <w:r w:rsidR="00C762A0">
          <w:rPr>
            <w:noProof/>
            <w:webHidden/>
          </w:rPr>
        </w:r>
        <w:r w:rsidR="00C762A0">
          <w:rPr>
            <w:noProof/>
            <w:webHidden/>
          </w:rPr>
          <w:fldChar w:fldCharType="separate"/>
        </w:r>
        <w:r w:rsidR="0044529C">
          <w:rPr>
            <w:noProof/>
            <w:webHidden/>
          </w:rPr>
          <w:t>63</w:t>
        </w:r>
        <w:r w:rsidR="00C762A0">
          <w:rPr>
            <w:noProof/>
            <w:webHidden/>
          </w:rPr>
          <w:fldChar w:fldCharType="end"/>
        </w:r>
      </w:hyperlink>
    </w:p>
    <w:p w14:paraId="243A98C3"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20000" w:history="1">
        <w:r w:rsidR="00C762A0" w:rsidRPr="00FA2C72">
          <w:rPr>
            <w:rStyle w:val="Hyperlink"/>
            <w:b/>
            <w:noProof/>
          </w:rPr>
          <w:t>Gambar 4.18</w:t>
        </w:r>
        <w:r w:rsidR="00C762A0" w:rsidRPr="00FA2C72">
          <w:rPr>
            <w:rStyle w:val="Hyperlink"/>
            <w:noProof/>
          </w:rPr>
          <w:t xml:space="preserve"> Aktifitas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Remote</w:t>
        </w:r>
        <w:r w:rsidR="00C762A0">
          <w:rPr>
            <w:noProof/>
            <w:webHidden/>
          </w:rPr>
          <w:tab/>
        </w:r>
        <w:r w:rsidR="00C762A0">
          <w:rPr>
            <w:noProof/>
            <w:webHidden/>
          </w:rPr>
          <w:fldChar w:fldCharType="begin"/>
        </w:r>
        <w:r w:rsidR="00C762A0">
          <w:rPr>
            <w:noProof/>
            <w:webHidden/>
          </w:rPr>
          <w:instrText xml:space="preserve"> PAGEREF _Toc143520000 \h </w:instrText>
        </w:r>
        <w:r w:rsidR="00C762A0">
          <w:rPr>
            <w:noProof/>
            <w:webHidden/>
          </w:rPr>
        </w:r>
        <w:r w:rsidR="00C762A0">
          <w:rPr>
            <w:noProof/>
            <w:webHidden/>
          </w:rPr>
          <w:fldChar w:fldCharType="separate"/>
        </w:r>
        <w:r w:rsidR="0044529C">
          <w:rPr>
            <w:noProof/>
            <w:webHidden/>
          </w:rPr>
          <w:t>63</w:t>
        </w:r>
        <w:r w:rsidR="00C762A0">
          <w:rPr>
            <w:noProof/>
            <w:webHidden/>
          </w:rPr>
          <w:fldChar w:fldCharType="end"/>
        </w:r>
      </w:hyperlink>
    </w:p>
    <w:p w14:paraId="7703426F"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20001" w:history="1">
        <w:r w:rsidR="00C762A0" w:rsidRPr="00FA2C72">
          <w:rPr>
            <w:rStyle w:val="Hyperlink"/>
            <w:b/>
            <w:noProof/>
          </w:rPr>
          <w:t>Gambar 4.19</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20001 \h </w:instrText>
        </w:r>
        <w:r w:rsidR="00C762A0">
          <w:rPr>
            <w:noProof/>
            <w:webHidden/>
          </w:rPr>
        </w:r>
        <w:r w:rsidR="00C762A0">
          <w:rPr>
            <w:noProof/>
            <w:webHidden/>
          </w:rPr>
          <w:fldChar w:fldCharType="separate"/>
        </w:r>
        <w:r w:rsidR="0044529C">
          <w:rPr>
            <w:noProof/>
            <w:webHidden/>
          </w:rPr>
          <w:t>64</w:t>
        </w:r>
        <w:r w:rsidR="00C762A0">
          <w:rPr>
            <w:noProof/>
            <w:webHidden/>
          </w:rPr>
          <w:fldChar w:fldCharType="end"/>
        </w:r>
      </w:hyperlink>
    </w:p>
    <w:p w14:paraId="5318951C"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20002" w:history="1">
        <w:r w:rsidR="00C762A0" w:rsidRPr="00FA2C72">
          <w:rPr>
            <w:rStyle w:val="Hyperlink"/>
            <w:b/>
            <w:noProof/>
          </w:rPr>
          <w:t>Gambar 4.20</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20002 \h </w:instrText>
        </w:r>
        <w:r w:rsidR="00C762A0">
          <w:rPr>
            <w:noProof/>
            <w:webHidden/>
          </w:rPr>
        </w:r>
        <w:r w:rsidR="00C762A0">
          <w:rPr>
            <w:noProof/>
            <w:webHidden/>
          </w:rPr>
          <w:fldChar w:fldCharType="separate"/>
        </w:r>
        <w:r w:rsidR="0044529C">
          <w:rPr>
            <w:noProof/>
            <w:webHidden/>
          </w:rPr>
          <w:t>65</w:t>
        </w:r>
        <w:r w:rsidR="00C762A0">
          <w:rPr>
            <w:noProof/>
            <w:webHidden/>
          </w:rPr>
          <w:fldChar w:fldCharType="end"/>
        </w:r>
      </w:hyperlink>
    </w:p>
    <w:p w14:paraId="711D2584"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20003" w:history="1">
        <w:r w:rsidR="00C762A0" w:rsidRPr="00FA2C72">
          <w:rPr>
            <w:rStyle w:val="Hyperlink"/>
            <w:b/>
            <w:noProof/>
          </w:rPr>
          <w:t>Gambar 4.21</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Register</w:t>
        </w:r>
        <w:r w:rsidR="00C762A0">
          <w:rPr>
            <w:noProof/>
            <w:webHidden/>
          </w:rPr>
          <w:tab/>
        </w:r>
        <w:r w:rsidR="00C762A0">
          <w:rPr>
            <w:noProof/>
            <w:webHidden/>
          </w:rPr>
          <w:fldChar w:fldCharType="begin"/>
        </w:r>
        <w:r w:rsidR="00C762A0">
          <w:rPr>
            <w:noProof/>
            <w:webHidden/>
          </w:rPr>
          <w:instrText xml:space="preserve"> PAGEREF _Toc143520003 \h </w:instrText>
        </w:r>
        <w:r w:rsidR="00C762A0">
          <w:rPr>
            <w:noProof/>
            <w:webHidden/>
          </w:rPr>
        </w:r>
        <w:r w:rsidR="00C762A0">
          <w:rPr>
            <w:noProof/>
            <w:webHidden/>
          </w:rPr>
          <w:fldChar w:fldCharType="separate"/>
        </w:r>
        <w:r w:rsidR="0044529C">
          <w:rPr>
            <w:noProof/>
            <w:webHidden/>
          </w:rPr>
          <w:t>66</w:t>
        </w:r>
        <w:r w:rsidR="00C762A0">
          <w:rPr>
            <w:noProof/>
            <w:webHidden/>
          </w:rPr>
          <w:fldChar w:fldCharType="end"/>
        </w:r>
      </w:hyperlink>
    </w:p>
    <w:p w14:paraId="06352AB3"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20004" w:history="1">
        <w:r w:rsidR="00C762A0" w:rsidRPr="00FA2C72">
          <w:rPr>
            <w:rStyle w:val="Hyperlink"/>
            <w:b/>
            <w:noProof/>
          </w:rPr>
          <w:t>Gambar 4.22</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Signature</w:t>
        </w:r>
        <w:r w:rsidR="00C762A0">
          <w:rPr>
            <w:noProof/>
            <w:webHidden/>
          </w:rPr>
          <w:tab/>
        </w:r>
        <w:r w:rsidR="00C762A0">
          <w:rPr>
            <w:noProof/>
            <w:webHidden/>
          </w:rPr>
          <w:fldChar w:fldCharType="begin"/>
        </w:r>
        <w:r w:rsidR="00C762A0">
          <w:rPr>
            <w:noProof/>
            <w:webHidden/>
          </w:rPr>
          <w:instrText xml:space="preserve"> PAGEREF _Toc143520004 \h </w:instrText>
        </w:r>
        <w:r w:rsidR="00C762A0">
          <w:rPr>
            <w:noProof/>
            <w:webHidden/>
          </w:rPr>
        </w:r>
        <w:r w:rsidR="00C762A0">
          <w:rPr>
            <w:noProof/>
            <w:webHidden/>
          </w:rPr>
          <w:fldChar w:fldCharType="separate"/>
        </w:r>
        <w:r w:rsidR="0044529C">
          <w:rPr>
            <w:noProof/>
            <w:webHidden/>
          </w:rPr>
          <w:t>67</w:t>
        </w:r>
        <w:r w:rsidR="00C762A0">
          <w:rPr>
            <w:noProof/>
            <w:webHidden/>
          </w:rPr>
          <w:fldChar w:fldCharType="end"/>
        </w:r>
      </w:hyperlink>
    </w:p>
    <w:p w14:paraId="40B3BE2A"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20005" w:history="1">
        <w:r w:rsidR="00C762A0" w:rsidRPr="00FA2C72">
          <w:rPr>
            <w:rStyle w:val="Hyperlink"/>
            <w:b/>
            <w:noProof/>
          </w:rPr>
          <w:t>Gambar 4.23</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Update</w:t>
        </w:r>
        <w:r w:rsidR="00C762A0" w:rsidRPr="00FA2C72">
          <w:rPr>
            <w:rStyle w:val="Hyperlink"/>
            <w:noProof/>
          </w:rPr>
          <w:t xml:space="preserve"> Status</w:t>
        </w:r>
        <w:r w:rsidR="00C762A0">
          <w:rPr>
            <w:noProof/>
            <w:webHidden/>
          </w:rPr>
          <w:tab/>
        </w:r>
        <w:r w:rsidR="00C762A0">
          <w:rPr>
            <w:noProof/>
            <w:webHidden/>
          </w:rPr>
          <w:fldChar w:fldCharType="begin"/>
        </w:r>
        <w:r w:rsidR="00C762A0">
          <w:rPr>
            <w:noProof/>
            <w:webHidden/>
          </w:rPr>
          <w:instrText xml:space="preserve"> PAGEREF _Toc143520005 \h </w:instrText>
        </w:r>
        <w:r w:rsidR="00C762A0">
          <w:rPr>
            <w:noProof/>
            <w:webHidden/>
          </w:rPr>
        </w:r>
        <w:r w:rsidR="00C762A0">
          <w:rPr>
            <w:noProof/>
            <w:webHidden/>
          </w:rPr>
          <w:fldChar w:fldCharType="separate"/>
        </w:r>
        <w:r w:rsidR="0044529C">
          <w:rPr>
            <w:noProof/>
            <w:webHidden/>
          </w:rPr>
          <w:t>68</w:t>
        </w:r>
        <w:r w:rsidR="00C762A0">
          <w:rPr>
            <w:noProof/>
            <w:webHidden/>
          </w:rPr>
          <w:fldChar w:fldCharType="end"/>
        </w:r>
      </w:hyperlink>
    </w:p>
    <w:p w14:paraId="4A932062"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20006" w:history="1">
        <w:r w:rsidR="00C762A0" w:rsidRPr="00FA2C72">
          <w:rPr>
            <w:rStyle w:val="Hyperlink"/>
            <w:b/>
            <w:noProof/>
          </w:rPr>
          <w:t>Gambar 4.24</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Alert</w:t>
        </w:r>
        <w:r w:rsidR="00C762A0">
          <w:rPr>
            <w:noProof/>
            <w:webHidden/>
          </w:rPr>
          <w:tab/>
        </w:r>
        <w:r w:rsidR="00C762A0">
          <w:rPr>
            <w:noProof/>
            <w:webHidden/>
          </w:rPr>
          <w:fldChar w:fldCharType="begin"/>
        </w:r>
        <w:r w:rsidR="00C762A0">
          <w:rPr>
            <w:noProof/>
            <w:webHidden/>
          </w:rPr>
          <w:instrText xml:space="preserve"> PAGEREF _Toc143520006 \h </w:instrText>
        </w:r>
        <w:r w:rsidR="00C762A0">
          <w:rPr>
            <w:noProof/>
            <w:webHidden/>
          </w:rPr>
        </w:r>
        <w:r w:rsidR="00C762A0">
          <w:rPr>
            <w:noProof/>
            <w:webHidden/>
          </w:rPr>
          <w:fldChar w:fldCharType="separate"/>
        </w:r>
        <w:r w:rsidR="0044529C">
          <w:rPr>
            <w:noProof/>
            <w:webHidden/>
          </w:rPr>
          <w:t>69</w:t>
        </w:r>
        <w:r w:rsidR="00C762A0">
          <w:rPr>
            <w:noProof/>
            <w:webHidden/>
          </w:rPr>
          <w:fldChar w:fldCharType="end"/>
        </w:r>
      </w:hyperlink>
    </w:p>
    <w:p w14:paraId="094E2240"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20007" w:history="1">
        <w:r w:rsidR="00C762A0" w:rsidRPr="00FA2C72">
          <w:rPr>
            <w:rStyle w:val="Hyperlink"/>
            <w:b/>
            <w:noProof/>
          </w:rPr>
          <w:t>Gambar 4.25</w:t>
        </w:r>
        <w:r w:rsidR="00C762A0" w:rsidRPr="00FA2C72">
          <w:rPr>
            <w:rStyle w:val="Hyperlink"/>
            <w:noProof/>
          </w:rPr>
          <w:t xml:space="preserve"> Aktifitas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Alert</w:t>
        </w:r>
        <w:r w:rsidR="00C762A0">
          <w:rPr>
            <w:noProof/>
            <w:webHidden/>
          </w:rPr>
          <w:tab/>
        </w:r>
        <w:r w:rsidR="00C762A0">
          <w:rPr>
            <w:noProof/>
            <w:webHidden/>
          </w:rPr>
          <w:fldChar w:fldCharType="begin"/>
        </w:r>
        <w:r w:rsidR="00C762A0">
          <w:rPr>
            <w:noProof/>
            <w:webHidden/>
          </w:rPr>
          <w:instrText xml:space="preserve"> PAGEREF _Toc143520007 \h </w:instrText>
        </w:r>
        <w:r w:rsidR="00C762A0">
          <w:rPr>
            <w:noProof/>
            <w:webHidden/>
          </w:rPr>
        </w:r>
        <w:r w:rsidR="00C762A0">
          <w:rPr>
            <w:noProof/>
            <w:webHidden/>
          </w:rPr>
          <w:fldChar w:fldCharType="separate"/>
        </w:r>
        <w:r w:rsidR="0044529C">
          <w:rPr>
            <w:noProof/>
            <w:webHidden/>
          </w:rPr>
          <w:t>69</w:t>
        </w:r>
        <w:r w:rsidR="00C762A0">
          <w:rPr>
            <w:noProof/>
            <w:webHidden/>
          </w:rPr>
          <w:fldChar w:fldCharType="end"/>
        </w:r>
      </w:hyperlink>
    </w:p>
    <w:p w14:paraId="1584B224"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20008" w:history="1">
        <w:r w:rsidR="00C762A0" w:rsidRPr="00FA2C72">
          <w:rPr>
            <w:rStyle w:val="Hyperlink"/>
            <w:b/>
            <w:noProof/>
          </w:rPr>
          <w:t>Gambar 4.26</w:t>
        </w:r>
        <w:r w:rsidR="00C762A0" w:rsidRPr="00FA2C72">
          <w:rPr>
            <w:rStyle w:val="Hyperlink"/>
            <w:noProof/>
          </w:rPr>
          <w:t xml:space="preserve"> Pengecekan Jadwal</w:t>
        </w:r>
        <w:r w:rsidR="00C762A0">
          <w:rPr>
            <w:noProof/>
            <w:webHidden/>
          </w:rPr>
          <w:tab/>
        </w:r>
        <w:r w:rsidR="00C762A0">
          <w:rPr>
            <w:noProof/>
            <w:webHidden/>
          </w:rPr>
          <w:fldChar w:fldCharType="begin"/>
        </w:r>
        <w:r w:rsidR="00C762A0">
          <w:rPr>
            <w:noProof/>
            <w:webHidden/>
          </w:rPr>
          <w:instrText xml:space="preserve"> PAGEREF _Toc143520008 \h </w:instrText>
        </w:r>
        <w:r w:rsidR="00C762A0">
          <w:rPr>
            <w:noProof/>
            <w:webHidden/>
          </w:rPr>
        </w:r>
        <w:r w:rsidR="00C762A0">
          <w:rPr>
            <w:noProof/>
            <w:webHidden/>
          </w:rPr>
          <w:fldChar w:fldCharType="separate"/>
        </w:r>
        <w:r w:rsidR="0044529C">
          <w:rPr>
            <w:noProof/>
            <w:webHidden/>
          </w:rPr>
          <w:t>70</w:t>
        </w:r>
        <w:r w:rsidR="00C762A0">
          <w:rPr>
            <w:noProof/>
            <w:webHidden/>
          </w:rPr>
          <w:fldChar w:fldCharType="end"/>
        </w:r>
      </w:hyperlink>
    </w:p>
    <w:p w14:paraId="1EB2CE18"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20009" w:history="1">
        <w:r w:rsidR="00C762A0" w:rsidRPr="00FA2C72">
          <w:rPr>
            <w:rStyle w:val="Hyperlink"/>
            <w:b/>
            <w:noProof/>
          </w:rPr>
          <w:t>Gambar 4.27</w:t>
        </w:r>
        <w:r w:rsidR="00C762A0" w:rsidRPr="00FA2C72">
          <w:rPr>
            <w:rStyle w:val="Hyperlink"/>
            <w:noProof/>
          </w:rPr>
          <w:t xml:space="preserve"> Atur Ulang Jadwal</w:t>
        </w:r>
        <w:r w:rsidR="00C762A0">
          <w:rPr>
            <w:noProof/>
            <w:webHidden/>
          </w:rPr>
          <w:tab/>
        </w:r>
        <w:r w:rsidR="00C762A0">
          <w:rPr>
            <w:noProof/>
            <w:webHidden/>
          </w:rPr>
          <w:fldChar w:fldCharType="begin"/>
        </w:r>
        <w:r w:rsidR="00C762A0">
          <w:rPr>
            <w:noProof/>
            <w:webHidden/>
          </w:rPr>
          <w:instrText xml:space="preserve"> PAGEREF _Toc143520009 \h </w:instrText>
        </w:r>
        <w:r w:rsidR="00C762A0">
          <w:rPr>
            <w:noProof/>
            <w:webHidden/>
          </w:rPr>
        </w:r>
        <w:r w:rsidR="00C762A0">
          <w:rPr>
            <w:noProof/>
            <w:webHidden/>
          </w:rPr>
          <w:fldChar w:fldCharType="separate"/>
        </w:r>
        <w:r w:rsidR="0044529C">
          <w:rPr>
            <w:noProof/>
            <w:webHidden/>
          </w:rPr>
          <w:t>71</w:t>
        </w:r>
        <w:r w:rsidR="00C762A0">
          <w:rPr>
            <w:noProof/>
            <w:webHidden/>
          </w:rPr>
          <w:fldChar w:fldCharType="end"/>
        </w:r>
      </w:hyperlink>
    </w:p>
    <w:p w14:paraId="4C993F57"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20010" w:history="1">
        <w:r w:rsidR="00C762A0" w:rsidRPr="00FA2C72">
          <w:rPr>
            <w:rStyle w:val="Hyperlink"/>
            <w:b/>
            <w:noProof/>
          </w:rPr>
          <w:t>Gambar 4.28</w:t>
        </w:r>
        <w:r w:rsidR="00C762A0" w:rsidRPr="00FA2C72">
          <w:rPr>
            <w:rStyle w:val="Hyperlink"/>
            <w:noProof/>
          </w:rPr>
          <w:t xml:space="preserve"> Koneksi Websocket Melalui </w:t>
        </w:r>
        <w:r w:rsidR="00C762A0" w:rsidRPr="00FA2C72">
          <w:rPr>
            <w:rStyle w:val="Hyperlink"/>
            <w:i/>
            <w:noProof/>
          </w:rPr>
          <w:t>Endpoint</w:t>
        </w:r>
        <w:r w:rsidR="00C762A0">
          <w:rPr>
            <w:noProof/>
            <w:webHidden/>
          </w:rPr>
          <w:tab/>
        </w:r>
        <w:r w:rsidR="00C762A0">
          <w:rPr>
            <w:noProof/>
            <w:webHidden/>
          </w:rPr>
          <w:fldChar w:fldCharType="begin"/>
        </w:r>
        <w:r w:rsidR="00C762A0">
          <w:rPr>
            <w:noProof/>
            <w:webHidden/>
          </w:rPr>
          <w:instrText xml:space="preserve"> PAGEREF _Toc143520010 \h </w:instrText>
        </w:r>
        <w:r w:rsidR="00C762A0">
          <w:rPr>
            <w:noProof/>
            <w:webHidden/>
          </w:rPr>
        </w:r>
        <w:r w:rsidR="00C762A0">
          <w:rPr>
            <w:noProof/>
            <w:webHidden/>
          </w:rPr>
          <w:fldChar w:fldCharType="separate"/>
        </w:r>
        <w:r w:rsidR="0044529C">
          <w:rPr>
            <w:noProof/>
            <w:webHidden/>
          </w:rPr>
          <w:t>72</w:t>
        </w:r>
        <w:r w:rsidR="00C762A0">
          <w:rPr>
            <w:noProof/>
            <w:webHidden/>
          </w:rPr>
          <w:fldChar w:fldCharType="end"/>
        </w:r>
      </w:hyperlink>
    </w:p>
    <w:p w14:paraId="2E1FD788"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20011" w:history="1">
        <w:r w:rsidR="00C762A0" w:rsidRPr="00FA2C72">
          <w:rPr>
            <w:rStyle w:val="Hyperlink"/>
            <w:b/>
            <w:noProof/>
          </w:rPr>
          <w:t>Gambar 4.29</w:t>
        </w:r>
        <w:r w:rsidR="00C762A0" w:rsidRPr="00FA2C72">
          <w:rPr>
            <w:rStyle w:val="Hyperlink"/>
            <w:noProof/>
          </w:rPr>
          <w:t xml:space="preserve"> Proses </w:t>
        </w:r>
        <w:r w:rsidR="00C762A0" w:rsidRPr="00FA2C72">
          <w:rPr>
            <w:rStyle w:val="Hyperlink"/>
            <w:i/>
            <w:noProof/>
          </w:rPr>
          <w:t>Subscribe</w:t>
        </w:r>
        <w:r w:rsidR="00C762A0" w:rsidRPr="00FA2C72">
          <w:rPr>
            <w:rStyle w:val="Hyperlink"/>
            <w:noProof/>
          </w:rPr>
          <w:t xml:space="preserve"> ke </w:t>
        </w:r>
        <w:r w:rsidR="00C762A0" w:rsidRPr="00FA2C72">
          <w:rPr>
            <w:rStyle w:val="Hyperlink"/>
            <w:i/>
            <w:noProof/>
          </w:rPr>
          <w:t>Channel</w:t>
        </w:r>
        <w:r w:rsidR="00C762A0" w:rsidRPr="00FA2C72">
          <w:rPr>
            <w:rStyle w:val="Hyperlink"/>
            <w:noProof/>
          </w:rPr>
          <w:t xml:space="preserve"> Websocket</w:t>
        </w:r>
        <w:r w:rsidR="00C762A0">
          <w:rPr>
            <w:noProof/>
            <w:webHidden/>
          </w:rPr>
          <w:tab/>
        </w:r>
        <w:r w:rsidR="00C762A0">
          <w:rPr>
            <w:noProof/>
            <w:webHidden/>
          </w:rPr>
          <w:fldChar w:fldCharType="begin"/>
        </w:r>
        <w:r w:rsidR="00C762A0">
          <w:rPr>
            <w:noProof/>
            <w:webHidden/>
          </w:rPr>
          <w:instrText xml:space="preserve"> PAGEREF _Toc143520011 \h </w:instrText>
        </w:r>
        <w:r w:rsidR="00C762A0">
          <w:rPr>
            <w:noProof/>
            <w:webHidden/>
          </w:rPr>
        </w:r>
        <w:r w:rsidR="00C762A0">
          <w:rPr>
            <w:noProof/>
            <w:webHidden/>
          </w:rPr>
          <w:fldChar w:fldCharType="separate"/>
        </w:r>
        <w:r w:rsidR="0044529C">
          <w:rPr>
            <w:noProof/>
            <w:webHidden/>
          </w:rPr>
          <w:t>72</w:t>
        </w:r>
        <w:r w:rsidR="00C762A0">
          <w:rPr>
            <w:noProof/>
            <w:webHidden/>
          </w:rPr>
          <w:fldChar w:fldCharType="end"/>
        </w:r>
      </w:hyperlink>
    </w:p>
    <w:p w14:paraId="169C379A"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20012" w:history="1">
        <w:r w:rsidR="00C762A0" w:rsidRPr="00FA2C72">
          <w:rPr>
            <w:rStyle w:val="Hyperlink"/>
            <w:b/>
            <w:noProof/>
          </w:rPr>
          <w:t>Gambar 4.30</w:t>
        </w:r>
        <w:r w:rsidR="00C762A0" w:rsidRPr="00FA2C72">
          <w:rPr>
            <w:rStyle w:val="Hyperlink"/>
            <w:noProof/>
          </w:rPr>
          <w:t xml:space="preserve"> </w:t>
        </w:r>
        <w:r w:rsidR="00C762A0" w:rsidRPr="00FA2C72">
          <w:rPr>
            <w:rStyle w:val="Hyperlink"/>
            <w:i/>
            <w:noProof/>
          </w:rPr>
          <w:t>Request</w:t>
        </w:r>
        <w:r w:rsidR="00C762A0" w:rsidRPr="00FA2C72">
          <w:rPr>
            <w:rStyle w:val="Hyperlink"/>
            <w:noProof/>
          </w:rPr>
          <w:t xml:space="preserve"> Menggunakan HTTPS</w:t>
        </w:r>
        <w:r w:rsidR="00C762A0">
          <w:rPr>
            <w:noProof/>
            <w:webHidden/>
          </w:rPr>
          <w:tab/>
        </w:r>
        <w:r w:rsidR="00C762A0">
          <w:rPr>
            <w:noProof/>
            <w:webHidden/>
          </w:rPr>
          <w:fldChar w:fldCharType="begin"/>
        </w:r>
        <w:r w:rsidR="00C762A0">
          <w:rPr>
            <w:noProof/>
            <w:webHidden/>
          </w:rPr>
          <w:instrText xml:space="preserve"> PAGEREF _Toc143520012 \h </w:instrText>
        </w:r>
        <w:r w:rsidR="00C762A0">
          <w:rPr>
            <w:noProof/>
            <w:webHidden/>
          </w:rPr>
        </w:r>
        <w:r w:rsidR="00C762A0">
          <w:rPr>
            <w:noProof/>
            <w:webHidden/>
          </w:rPr>
          <w:fldChar w:fldCharType="separate"/>
        </w:r>
        <w:r w:rsidR="0044529C">
          <w:rPr>
            <w:noProof/>
            <w:webHidden/>
          </w:rPr>
          <w:t>73</w:t>
        </w:r>
        <w:r w:rsidR="00C762A0">
          <w:rPr>
            <w:noProof/>
            <w:webHidden/>
          </w:rPr>
          <w:fldChar w:fldCharType="end"/>
        </w:r>
      </w:hyperlink>
    </w:p>
    <w:p w14:paraId="020DD575"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20013" w:history="1">
        <w:r w:rsidR="00C762A0" w:rsidRPr="00FA2C72">
          <w:rPr>
            <w:rStyle w:val="Hyperlink"/>
            <w:b/>
            <w:noProof/>
          </w:rPr>
          <w:t>Gambar 4.31</w:t>
        </w:r>
        <w:r w:rsidR="00C762A0" w:rsidRPr="00FA2C72">
          <w:rPr>
            <w:rStyle w:val="Hyperlink"/>
            <w:noProof/>
          </w:rPr>
          <w:t xml:space="preserve"> </w:t>
        </w:r>
        <w:r w:rsidR="00C762A0" w:rsidRPr="00FA2C72">
          <w:rPr>
            <w:rStyle w:val="Hyperlink"/>
            <w:i/>
            <w:noProof/>
          </w:rPr>
          <w:t>Request</w:t>
        </w:r>
        <w:r w:rsidR="00C762A0" w:rsidRPr="00FA2C72">
          <w:rPr>
            <w:rStyle w:val="Hyperlink"/>
            <w:noProof/>
          </w:rPr>
          <w:t xml:space="preserve"> Menggunakan HTTP</w:t>
        </w:r>
        <w:r w:rsidR="00C762A0">
          <w:rPr>
            <w:noProof/>
            <w:webHidden/>
          </w:rPr>
          <w:tab/>
        </w:r>
        <w:r w:rsidR="00C762A0">
          <w:rPr>
            <w:noProof/>
            <w:webHidden/>
          </w:rPr>
          <w:fldChar w:fldCharType="begin"/>
        </w:r>
        <w:r w:rsidR="00C762A0">
          <w:rPr>
            <w:noProof/>
            <w:webHidden/>
          </w:rPr>
          <w:instrText xml:space="preserve"> PAGEREF _Toc143520013 \h </w:instrText>
        </w:r>
        <w:r w:rsidR="00C762A0">
          <w:rPr>
            <w:noProof/>
            <w:webHidden/>
          </w:rPr>
        </w:r>
        <w:r w:rsidR="00C762A0">
          <w:rPr>
            <w:noProof/>
            <w:webHidden/>
          </w:rPr>
          <w:fldChar w:fldCharType="separate"/>
        </w:r>
        <w:r w:rsidR="0044529C">
          <w:rPr>
            <w:noProof/>
            <w:webHidden/>
          </w:rPr>
          <w:t>74</w:t>
        </w:r>
        <w:r w:rsidR="00C762A0">
          <w:rPr>
            <w:noProof/>
            <w:webHidden/>
          </w:rPr>
          <w:fldChar w:fldCharType="end"/>
        </w:r>
      </w:hyperlink>
    </w:p>
    <w:p w14:paraId="67C29A0E"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20014" w:history="1">
        <w:r w:rsidR="00C762A0" w:rsidRPr="00FA2C72">
          <w:rPr>
            <w:rStyle w:val="Hyperlink"/>
            <w:b/>
            <w:noProof/>
          </w:rPr>
          <w:t>Gambar 4.32</w:t>
        </w:r>
        <w:r w:rsidR="00C762A0" w:rsidRPr="00FA2C72">
          <w:rPr>
            <w:rStyle w:val="Hyperlink"/>
            <w:noProof/>
          </w:rPr>
          <w:t xml:space="preserve"> Hasil Pengujian Performa API</w:t>
        </w:r>
        <w:r w:rsidR="00C762A0">
          <w:rPr>
            <w:noProof/>
            <w:webHidden/>
          </w:rPr>
          <w:tab/>
        </w:r>
        <w:r w:rsidR="00C762A0">
          <w:rPr>
            <w:noProof/>
            <w:webHidden/>
          </w:rPr>
          <w:fldChar w:fldCharType="begin"/>
        </w:r>
        <w:r w:rsidR="00C762A0">
          <w:rPr>
            <w:noProof/>
            <w:webHidden/>
          </w:rPr>
          <w:instrText xml:space="preserve"> PAGEREF _Toc143520014 \h </w:instrText>
        </w:r>
        <w:r w:rsidR="00C762A0">
          <w:rPr>
            <w:noProof/>
            <w:webHidden/>
          </w:rPr>
        </w:r>
        <w:r w:rsidR="00C762A0">
          <w:rPr>
            <w:noProof/>
            <w:webHidden/>
          </w:rPr>
          <w:fldChar w:fldCharType="separate"/>
        </w:r>
        <w:r w:rsidR="0044529C">
          <w:rPr>
            <w:noProof/>
            <w:webHidden/>
          </w:rPr>
          <w:t>87</w:t>
        </w:r>
        <w:r w:rsidR="00C762A0">
          <w:rPr>
            <w:noProof/>
            <w:webHidden/>
          </w:rPr>
          <w:fldChar w:fldCharType="end"/>
        </w:r>
      </w:hyperlink>
    </w:p>
    <w:p w14:paraId="2F9CFFE7"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20015" w:history="1">
        <w:r w:rsidR="00C762A0" w:rsidRPr="00FA2C72">
          <w:rPr>
            <w:rStyle w:val="Hyperlink"/>
            <w:b/>
            <w:noProof/>
          </w:rPr>
          <w:t>Gambar 4.33</w:t>
        </w:r>
        <w:r w:rsidR="00C762A0" w:rsidRPr="00FA2C72">
          <w:rPr>
            <w:rStyle w:val="Hyperlink"/>
            <w:noProof/>
          </w:rPr>
          <w:t xml:space="preserve"> Grafik Hasil Pengujian Performa Verifikasi Akses</w:t>
        </w:r>
        <w:r w:rsidR="00C762A0">
          <w:rPr>
            <w:noProof/>
            <w:webHidden/>
          </w:rPr>
          <w:tab/>
        </w:r>
        <w:r w:rsidR="00C762A0">
          <w:rPr>
            <w:noProof/>
            <w:webHidden/>
          </w:rPr>
          <w:fldChar w:fldCharType="begin"/>
        </w:r>
        <w:r w:rsidR="00C762A0">
          <w:rPr>
            <w:noProof/>
            <w:webHidden/>
          </w:rPr>
          <w:instrText xml:space="preserve"> PAGEREF _Toc143520015 \h </w:instrText>
        </w:r>
        <w:r w:rsidR="00C762A0">
          <w:rPr>
            <w:noProof/>
            <w:webHidden/>
          </w:rPr>
        </w:r>
        <w:r w:rsidR="00C762A0">
          <w:rPr>
            <w:noProof/>
            <w:webHidden/>
          </w:rPr>
          <w:fldChar w:fldCharType="separate"/>
        </w:r>
        <w:r w:rsidR="0044529C">
          <w:rPr>
            <w:noProof/>
            <w:webHidden/>
          </w:rPr>
          <w:t>88</w:t>
        </w:r>
        <w:r w:rsidR="00C762A0">
          <w:rPr>
            <w:noProof/>
            <w:webHidden/>
          </w:rPr>
          <w:fldChar w:fldCharType="end"/>
        </w:r>
      </w:hyperlink>
    </w:p>
    <w:p w14:paraId="35121237"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20016" w:history="1">
        <w:r w:rsidR="00C762A0" w:rsidRPr="00FA2C72">
          <w:rPr>
            <w:rStyle w:val="Hyperlink"/>
            <w:b/>
            <w:noProof/>
          </w:rPr>
          <w:t>Gambar 4.34</w:t>
        </w:r>
        <w:r w:rsidR="00C762A0" w:rsidRPr="00FA2C72">
          <w:rPr>
            <w:rStyle w:val="Hyperlink"/>
            <w:noProof/>
          </w:rPr>
          <w:t xml:space="preserve"> Hasil Pengujian Performa Update Status Pintu</w:t>
        </w:r>
        <w:r w:rsidR="00C762A0">
          <w:rPr>
            <w:noProof/>
            <w:webHidden/>
          </w:rPr>
          <w:tab/>
        </w:r>
        <w:r w:rsidR="00C762A0">
          <w:rPr>
            <w:noProof/>
            <w:webHidden/>
          </w:rPr>
          <w:fldChar w:fldCharType="begin"/>
        </w:r>
        <w:r w:rsidR="00C762A0">
          <w:rPr>
            <w:noProof/>
            <w:webHidden/>
          </w:rPr>
          <w:instrText xml:space="preserve"> PAGEREF _Toc143520016 \h </w:instrText>
        </w:r>
        <w:r w:rsidR="00C762A0">
          <w:rPr>
            <w:noProof/>
            <w:webHidden/>
          </w:rPr>
        </w:r>
        <w:r w:rsidR="00C762A0">
          <w:rPr>
            <w:noProof/>
            <w:webHidden/>
          </w:rPr>
          <w:fldChar w:fldCharType="separate"/>
        </w:r>
        <w:r w:rsidR="0044529C">
          <w:rPr>
            <w:noProof/>
            <w:webHidden/>
          </w:rPr>
          <w:t>89</w:t>
        </w:r>
        <w:r w:rsidR="00C762A0">
          <w:rPr>
            <w:noProof/>
            <w:webHidden/>
          </w:rPr>
          <w:fldChar w:fldCharType="end"/>
        </w:r>
      </w:hyperlink>
    </w:p>
    <w:p w14:paraId="1151A4E5" w14:textId="77777777" w:rsidR="00C762A0" w:rsidRDefault="00B67BC9" w:rsidP="00C762A0">
      <w:pPr>
        <w:pStyle w:val="TableofFigures"/>
        <w:tabs>
          <w:tab w:val="right" w:leader="dot" w:pos="7927"/>
        </w:tabs>
        <w:contextualSpacing/>
        <w:rPr>
          <w:rFonts w:asciiTheme="minorHAnsi" w:eastAsiaTheme="minorEastAsia" w:hAnsiTheme="minorHAnsi"/>
          <w:noProof/>
          <w:sz w:val="22"/>
          <w:lang w:val="en-US"/>
        </w:rPr>
      </w:pPr>
      <w:hyperlink w:anchor="_Toc143520017" w:history="1">
        <w:r w:rsidR="00C762A0" w:rsidRPr="00FA2C72">
          <w:rPr>
            <w:rStyle w:val="Hyperlink"/>
            <w:b/>
            <w:noProof/>
          </w:rPr>
          <w:t>Gambar 4.35</w:t>
        </w:r>
        <w:r w:rsidR="00C762A0" w:rsidRPr="00FA2C72">
          <w:rPr>
            <w:rStyle w:val="Hyperlink"/>
            <w:noProof/>
          </w:rPr>
          <w:t xml:space="preserve"> Hasil Pengujian Performa Penjadwalan</w:t>
        </w:r>
        <w:r w:rsidR="00C762A0">
          <w:rPr>
            <w:noProof/>
            <w:webHidden/>
          </w:rPr>
          <w:tab/>
        </w:r>
        <w:r w:rsidR="00C762A0">
          <w:rPr>
            <w:noProof/>
            <w:webHidden/>
          </w:rPr>
          <w:fldChar w:fldCharType="begin"/>
        </w:r>
        <w:r w:rsidR="00C762A0">
          <w:rPr>
            <w:noProof/>
            <w:webHidden/>
          </w:rPr>
          <w:instrText xml:space="preserve"> PAGEREF _Toc143520017 \h </w:instrText>
        </w:r>
        <w:r w:rsidR="00C762A0">
          <w:rPr>
            <w:noProof/>
            <w:webHidden/>
          </w:rPr>
        </w:r>
        <w:r w:rsidR="00C762A0">
          <w:rPr>
            <w:noProof/>
            <w:webHidden/>
          </w:rPr>
          <w:fldChar w:fldCharType="separate"/>
        </w:r>
        <w:r w:rsidR="0044529C">
          <w:rPr>
            <w:noProof/>
            <w:webHidden/>
          </w:rPr>
          <w:t>90</w:t>
        </w:r>
        <w:r w:rsidR="00C762A0">
          <w:rPr>
            <w:noProof/>
            <w:webHidden/>
          </w:rPr>
          <w:fldChar w:fldCharType="end"/>
        </w:r>
      </w:hyperlink>
    </w:p>
    <w:p w14:paraId="4CAD34F0" w14:textId="563C1F28" w:rsidR="001F789F" w:rsidRDefault="00C762A0" w:rsidP="00C762A0">
      <w:pPr>
        <w:contextualSpacing/>
        <w:rPr>
          <w:rFonts w:cs="Times New Roman"/>
          <w:szCs w:val="24"/>
        </w:rPr>
      </w:pPr>
      <w:r>
        <w:rPr>
          <w:rFonts w:cs="Times New Roman"/>
          <w:szCs w:val="24"/>
        </w:rPr>
        <w:fldChar w:fldCharType="end"/>
      </w:r>
    </w:p>
    <w:p w14:paraId="59ABF765" w14:textId="353ED4C1" w:rsidR="003A61C9" w:rsidRDefault="003A61C9" w:rsidP="002D6A66">
      <w:pPr>
        <w:contextualSpacing/>
        <w:jc w:val="center"/>
        <w:rPr>
          <w:rFonts w:cs="Times New Roman"/>
          <w:szCs w:val="24"/>
        </w:rPr>
      </w:pPr>
    </w:p>
    <w:p w14:paraId="4674BBA4" w14:textId="074F6004" w:rsidR="003A61C9" w:rsidRDefault="003A61C9" w:rsidP="002D6A66">
      <w:pPr>
        <w:contextualSpacing/>
        <w:jc w:val="center"/>
        <w:rPr>
          <w:rFonts w:cs="Times New Roman"/>
          <w:szCs w:val="24"/>
        </w:rPr>
      </w:pPr>
    </w:p>
    <w:p w14:paraId="0B234057" w14:textId="6267F6A3" w:rsidR="003A61C9" w:rsidRDefault="003A61C9" w:rsidP="002D6A66">
      <w:pPr>
        <w:contextualSpacing/>
        <w:jc w:val="center"/>
        <w:rPr>
          <w:rFonts w:cs="Times New Roman"/>
          <w:szCs w:val="24"/>
        </w:rPr>
      </w:pPr>
    </w:p>
    <w:p w14:paraId="496DAB6C" w14:textId="0F5630C5" w:rsidR="003A61C9" w:rsidRDefault="003A61C9" w:rsidP="002D6A66">
      <w:pPr>
        <w:contextualSpacing/>
        <w:jc w:val="center"/>
        <w:rPr>
          <w:rFonts w:cs="Times New Roman"/>
          <w:szCs w:val="24"/>
        </w:rPr>
      </w:pPr>
    </w:p>
    <w:p w14:paraId="7899A392" w14:textId="3925061C" w:rsidR="003A61C9" w:rsidRDefault="003A61C9" w:rsidP="002D6A66">
      <w:pPr>
        <w:contextualSpacing/>
        <w:jc w:val="center"/>
        <w:rPr>
          <w:rFonts w:cs="Times New Roman"/>
          <w:szCs w:val="24"/>
        </w:rPr>
      </w:pP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3D396EB9" w14:textId="277BAC4D" w:rsidR="002668E7" w:rsidRDefault="002668E7" w:rsidP="00D76C96">
      <w:pPr>
        <w:pStyle w:val="HeadingI"/>
      </w:pPr>
      <w:bookmarkStart w:id="47" w:name="_Toc131578025"/>
      <w:bookmarkStart w:id="48" w:name="_Toc131840084"/>
      <w:bookmarkStart w:id="49" w:name="_Toc133353405"/>
      <w:bookmarkStart w:id="50" w:name="_Toc133873604"/>
      <w:bookmarkStart w:id="51" w:name="_Toc143523714"/>
      <w:r w:rsidRPr="002668E7">
        <w:lastRenderedPageBreak/>
        <w:t>DAFTAR TABEL</w:t>
      </w:r>
      <w:bookmarkEnd w:id="47"/>
      <w:bookmarkEnd w:id="48"/>
      <w:bookmarkEnd w:id="49"/>
      <w:bookmarkEnd w:id="50"/>
      <w:bookmarkEnd w:id="51"/>
    </w:p>
    <w:p w14:paraId="58A1FFF4" w14:textId="77777777" w:rsidR="00A262B7" w:rsidRDefault="00A262B7" w:rsidP="005A75D0"/>
    <w:bookmarkStart w:id="52" w:name="_Toc131578026"/>
    <w:p w14:paraId="31C41623" w14:textId="77777777" w:rsidR="005941DD" w:rsidRDefault="005941DD" w:rsidP="005941DD">
      <w:pPr>
        <w:pStyle w:val="TableofFigures"/>
        <w:tabs>
          <w:tab w:val="right" w:leader="dot" w:pos="7927"/>
        </w:tabs>
        <w:contextualSpacing/>
        <w:rPr>
          <w:rFonts w:asciiTheme="minorHAnsi" w:eastAsiaTheme="minorEastAsia" w:hAnsiTheme="minorHAnsi"/>
          <w:noProof/>
          <w:sz w:val="22"/>
          <w:lang w:val="en-US"/>
        </w:rPr>
      </w:pPr>
      <w:r>
        <w:fldChar w:fldCharType="begin"/>
      </w:r>
      <w:r>
        <w:instrText xml:space="preserve"> TOC \h \z \c "Tabel 3." </w:instrText>
      </w:r>
      <w:r>
        <w:fldChar w:fldCharType="separate"/>
      </w:r>
      <w:hyperlink w:anchor="_Toc143519870" w:history="1">
        <w:r w:rsidRPr="009B7FF6">
          <w:rPr>
            <w:rStyle w:val="Hyperlink"/>
            <w:b/>
            <w:noProof/>
          </w:rPr>
          <w:t>Tabel 3.1</w:t>
        </w:r>
        <w:r w:rsidRPr="009B7FF6">
          <w:rPr>
            <w:rStyle w:val="Hyperlink"/>
            <w:noProof/>
          </w:rPr>
          <w:t xml:space="preserve"> Kebutuhan Fungional</w:t>
        </w:r>
        <w:r>
          <w:rPr>
            <w:noProof/>
            <w:webHidden/>
          </w:rPr>
          <w:tab/>
        </w:r>
        <w:r>
          <w:rPr>
            <w:noProof/>
            <w:webHidden/>
          </w:rPr>
          <w:fldChar w:fldCharType="begin"/>
        </w:r>
        <w:r>
          <w:rPr>
            <w:noProof/>
            <w:webHidden/>
          </w:rPr>
          <w:instrText xml:space="preserve"> PAGEREF _Toc143519870 \h </w:instrText>
        </w:r>
        <w:r>
          <w:rPr>
            <w:noProof/>
            <w:webHidden/>
          </w:rPr>
        </w:r>
        <w:r>
          <w:rPr>
            <w:noProof/>
            <w:webHidden/>
          </w:rPr>
          <w:fldChar w:fldCharType="separate"/>
        </w:r>
        <w:r w:rsidR="0044529C">
          <w:rPr>
            <w:noProof/>
            <w:webHidden/>
          </w:rPr>
          <w:t>20</w:t>
        </w:r>
        <w:r>
          <w:rPr>
            <w:noProof/>
            <w:webHidden/>
          </w:rPr>
          <w:fldChar w:fldCharType="end"/>
        </w:r>
      </w:hyperlink>
    </w:p>
    <w:p w14:paraId="4A9213EE" w14:textId="77777777" w:rsidR="005941DD" w:rsidRDefault="00B67BC9" w:rsidP="005941DD">
      <w:pPr>
        <w:pStyle w:val="TableofFigures"/>
        <w:tabs>
          <w:tab w:val="right" w:leader="dot" w:pos="7927"/>
        </w:tabs>
        <w:contextualSpacing/>
        <w:rPr>
          <w:rFonts w:asciiTheme="minorHAnsi" w:eastAsiaTheme="minorEastAsia" w:hAnsiTheme="minorHAnsi"/>
          <w:noProof/>
          <w:sz w:val="22"/>
          <w:lang w:val="en-US"/>
        </w:rPr>
      </w:pPr>
      <w:hyperlink w:anchor="_Toc143519871" w:history="1">
        <w:r w:rsidR="005941DD" w:rsidRPr="009B7FF6">
          <w:rPr>
            <w:rStyle w:val="Hyperlink"/>
            <w:b/>
            <w:noProof/>
          </w:rPr>
          <w:t>Tabel 3.2</w:t>
        </w:r>
        <w:r w:rsidR="005941DD" w:rsidRPr="009B7FF6">
          <w:rPr>
            <w:rStyle w:val="Hyperlink"/>
            <w:noProof/>
          </w:rPr>
          <w:t xml:space="preserve"> Kebutuhan Non-Fungsional</w:t>
        </w:r>
        <w:r w:rsidR="005941DD">
          <w:rPr>
            <w:noProof/>
            <w:webHidden/>
          </w:rPr>
          <w:tab/>
        </w:r>
        <w:r w:rsidR="005941DD">
          <w:rPr>
            <w:noProof/>
            <w:webHidden/>
          </w:rPr>
          <w:fldChar w:fldCharType="begin"/>
        </w:r>
        <w:r w:rsidR="005941DD">
          <w:rPr>
            <w:noProof/>
            <w:webHidden/>
          </w:rPr>
          <w:instrText xml:space="preserve"> PAGEREF _Toc143519871 \h </w:instrText>
        </w:r>
        <w:r w:rsidR="005941DD">
          <w:rPr>
            <w:noProof/>
            <w:webHidden/>
          </w:rPr>
        </w:r>
        <w:r w:rsidR="005941DD">
          <w:rPr>
            <w:noProof/>
            <w:webHidden/>
          </w:rPr>
          <w:fldChar w:fldCharType="separate"/>
        </w:r>
        <w:r w:rsidR="0044529C">
          <w:rPr>
            <w:noProof/>
            <w:webHidden/>
          </w:rPr>
          <w:t>21</w:t>
        </w:r>
        <w:r w:rsidR="005941DD">
          <w:rPr>
            <w:noProof/>
            <w:webHidden/>
          </w:rPr>
          <w:fldChar w:fldCharType="end"/>
        </w:r>
      </w:hyperlink>
    </w:p>
    <w:p w14:paraId="0F4849DF" w14:textId="57F0E573" w:rsidR="005941DD" w:rsidRDefault="00B67BC9" w:rsidP="005941DD">
      <w:pPr>
        <w:pStyle w:val="TableofFigures"/>
        <w:tabs>
          <w:tab w:val="right" w:leader="dot" w:pos="7927"/>
        </w:tabs>
        <w:contextualSpacing/>
        <w:rPr>
          <w:noProof/>
        </w:rPr>
      </w:pPr>
      <w:hyperlink w:anchor="_Toc143519872" w:history="1">
        <w:r w:rsidR="005941DD" w:rsidRPr="009B7FF6">
          <w:rPr>
            <w:rStyle w:val="Hyperlink"/>
            <w:b/>
            <w:noProof/>
          </w:rPr>
          <w:t>Tabel 3.3</w:t>
        </w:r>
        <w:r w:rsidR="005941DD" w:rsidRPr="009B7FF6">
          <w:rPr>
            <w:rStyle w:val="Hyperlink"/>
            <w:noProof/>
          </w:rPr>
          <w:t xml:space="preserve"> </w:t>
        </w:r>
        <w:r w:rsidR="005941DD" w:rsidRPr="009B7FF6">
          <w:rPr>
            <w:rStyle w:val="Hyperlink"/>
            <w:i/>
            <w:noProof/>
          </w:rPr>
          <w:t xml:space="preserve">Endpoint </w:t>
        </w:r>
        <w:r w:rsidR="005941DD" w:rsidRPr="009B7FF6">
          <w:rPr>
            <w:rStyle w:val="Hyperlink"/>
            <w:noProof/>
          </w:rPr>
          <w:t>API</w:t>
        </w:r>
        <w:r w:rsidR="005941DD">
          <w:rPr>
            <w:noProof/>
            <w:webHidden/>
          </w:rPr>
          <w:tab/>
        </w:r>
        <w:r w:rsidR="005941DD">
          <w:rPr>
            <w:noProof/>
            <w:webHidden/>
          </w:rPr>
          <w:fldChar w:fldCharType="begin"/>
        </w:r>
        <w:r w:rsidR="005941DD">
          <w:rPr>
            <w:noProof/>
            <w:webHidden/>
          </w:rPr>
          <w:instrText xml:space="preserve"> PAGEREF _Toc143519872 \h </w:instrText>
        </w:r>
        <w:r w:rsidR="005941DD">
          <w:rPr>
            <w:noProof/>
            <w:webHidden/>
          </w:rPr>
        </w:r>
        <w:r w:rsidR="005941DD">
          <w:rPr>
            <w:noProof/>
            <w:webHidden/>
          </w:rPr>
          <w:fldChar w:fldCharType="separate"/>
        </w:r>
        <w:r w:rsidR="0044529C">
          <w:rPr>
            <w:noProof/>
            <w:webHidden/>
          </w:rPr>
          <w:t>25</w:t>
        </w:r>
        <w:r w:rsidR="005941DD">
          <w:rPr>
            <w:noProof/>
            <w:webHidden/>
          </w:rPr>
          <w:fldChar w:fldCharType="end"/>
        </w:r>
      </w:hyperlink>
      <w:r w:rsidR="005941DD">
        <w:fldChar w:fldCharType="end"/>
      </w:r>
      <w:r w:rsidR="005941DD">
        <w:fldChar w:fldCharType="begin"/>
      </w:r>
      <w:r w:rsidR="005941DD">
        <w:instrText xml:space="preserve"> TOC \h \z \c "Tabel 4." </w:instrText>
      </w:r>
      <w:r w:rsidR="005941DD">
        <w:fldChar w:fldCharType="separate"/>
      </w:r>
    </w:p>
    <w:p w14:paraId="6346AB6E" w14:textId="77777777" w:rsidR="005941DD" w:rsidRDefault="00B67BC9" w:rsidP="005941DD">
      <w:pPr>
        <w:pStyle w:val="TableofFigures"/>
        <w:tabs>
          <w:tab w:val="right" w:leader="dot" w:pos="7927"/>
        </w:tabs>
        <w:contextualSpacing/>
        <w:rPr>
          <w:rFonts w:asciiTheme="minorHAnsi" w:eastAsiaTheme="minorEastAsia" w:hAnsiTheme="minorHAnsi"/>
          <w:noProof/>
          <w:sz w:val="22"/>
          <w:lang w:val="en-US"/>
        </w:rPr>
      </w:pPr>
      <w:hyperlink w:anchor="_Toc143519874" w:history="1">
        <w:r w:rsidR="005941DD" w:rsidRPr="009C6E63">
          <w:rPr>
            <w:rStyle w:val="Hyperlink"/>
            <w:b/>
            <w:noProof/>
          </w:rPr>
          <w:t>Tabel 4.1</w:t>
        </w:r>
        <w:r w:rsidR="005941DD" w:rsidRPr="009C6E63">
          <w:rPr>
            <w:rStyle w:val="Hyperlink"/>
            <w:noProof/>
          </w:rPr>
          <w:t xml:space="preserve"> Hasil Pengujian Fungsional</w:t>
        </w:r>
        <w:r w:rsidR="005941DD">
          <w:rPr>
            <w:noProof/>
            <w:webHidden/>
          </w:rPr>
          <w:tab/>
        </w:r>
        <w:r w:rsidR="005941DD">
          <w:rPr>
            <w:noProof/>
            <w:webHidden/>
          </w:rPr>
          <w:fldChar w:fldCharType="begin"/>
        </w:r>
        <w:r w:rsidR="005941DD">
          <w:rPr>
            <w:noProof/>
            <w:webHidden/>
          </w:rPr>
          <w:instrText xml:space="preserve"> PAGEREF _Toc143519874 \h </w:instrText>
        </w:r>
        <w:r w:rsidR="005941DD">
          <w:rPr>
            <w:noProof/>
            <w:webHidden/>
          </w:rPr>
        </w:r>
        <w:r w:rsidR="005941DD">
          <w:rPr>
            <w:noProof/>
            <w:webHidden/>
          </w:rPr>
          <w:fldChar w:fldCharType="separate"/>
        </w:r>
        <w:r w:rsidR="0044529C">
          <w:rPr>
            <w:noProof/>
            <w:webHidden/>
          </w:rPr>
          <w:t>75</w:t>
        </w:r>
        <w:r w:rsidR="005941DD">
          <w:rPr>
            <w:noProof/>
            <w:webHidden/>
          </w:rPr>
          <w:fldChar w:fldCharType="end"/>
        </w:r>
      </w:hyperlink>
    </w:p>
    <w:p w14:paraId="292B7660" w14:textId="77777777" w:rsidR="005941DD" w:rsidRDefault="00B67BC9" w:rsidP="005941DD">
      <w:pPr>
        <w:pStyle w:val="TableofFigures"/>
        <w:tabs>
          <w:tab w:val="right" w:leader="dot" w:pos="7927"/>
        </w:tabs>
        <w:contextualSpacing/>
        <w:rPr>
          <w:rFonts w:asciiTheme="minorHAnsi" w:eastAsiaTheme="minorEastAsia" w:hAnsiTheme="minorHAnsi"/>
          <w:noProof/>
          <w:sz w:val="22"/>
          <w:lang w:val="en-US"/>
        </w:rPr>
      </w:pPr>
      <w:hyperlink w:anchor="_Toc143519875" w:history="1">
        <w:r w:rsidR="005941DD" w:rsidRPr="009C6E63">
          <w:rPr>
            <w:rStyle w:val="Hyperlink"/>
            <w:b/>
            <w:noProof/>
          </w:rPr>
          <w:t>Tabel 4.2</w:t>
        </w:r>
        <w:r w:rsidR="005941DD" w:rsidRPr="009C6E63">
          <w:rPr>
            <w:rStyle w:val="Hyperlink"/>
            <w:noProof/>
          </w:rPr>
          <w:t xml:space="preserve"> Hasil Pengujian Fungsi </w:t>
        </w:r>
        <w:r w:rsidR="005941DD" w:rsidRPr="009C6E63">
          <w:rPr>
            <w:rStyle w:val="Hyperlink"/>
            <w:i/>
            <w:noProof/>
          </w:rPr>
          <w:t>Login</w:t>
        </w:r>
        <w:r w:rsidR="005941DD">
          <w:rPr>
            <w:noProof/>
            <w:webHidden/>
          </w:rPr>
          <w:tab/>
        </w:r>
        <w:r w:rsidR="005941DD">
          <w:rPr>
            <w:noProof/>
            <w:webHidden/>
          </w:rPr>
          <w:fldChar w:fldCharType="begin"/>
        </w:r>
        <w:r w:rsidR="005941DD">
          <w:rPr>
            <w:noProof/>
            <w:webHidden/>
          </w:rPr>
          <w:instrText xml:space="preserve"> PAGEREF _Toc143519875 \h </w:instrText>
        </w:r>
        <w:r w:rsidR="005941DD">
          <w:rPr>
            <w:noProof/>
            <w:webHidden/>
          </w:rPr>
        </w:r>
        <w:r w:rsidR="005941DD">
          <w:rPr>
            <w:noProof/>
            <w:webHidden/>
          </w:rPr>
          <w:fldChar w:fldCharType="separate"/>
        </w:r>
        <w:r w:rsidR="0044529C">
          <w:rPr>
            <w:noProof/>
            <w:webHidden/>
          </w:rPr>
          <w:t>75</w:t>
        </w:r>
        <w:r w:rsidR="005941DD">
          <w:rPr>
            <w:noProof/>
            <w:webHidden/>
          </w:rPr>
          <w:fldChar w:fldCharType="end"/>
        </w:r>
      </w:hyperlink>
    </w:p>
    <w:p w14:paraId="03690B6F" w14:textId="77777777" w:rsidR="005941DD" w:rsidRDefault="00B67BC9" w:rsidP="005941DD">
      <w:pPr>
        <w:pStyle w:val="TableofFigures"/>
        <w:tabs>
          <w:tab w:val="right" w:leader="dot" w:pos="7927"/>
        </w:tabs>
        <w:contextualSpacing/>
        <w:rPr>
          <w:rFonts w:asciiTheme="minorHAnsi" w:eastAsiaTheme="minorEastAsia" w:hAnsiTheme="minorHAnsi"/>
          <w:noProof/>
          <w:sz w:val="22"/>
          <w:lang w:val="en-US"/>
        </w:rPr>
      </w:pPr>
      <w:hyperlink w:anchor="_Toc143519876" w:history="1">
        <w:r w:rsidR="005941DD" w:rsidRPr="009C6E63">
          <w:rPr>
            <w:rStyle w:val="Hyperlink"/>
            <w:b/>
            <w:noProof/>
          </w:rPr>
          <w:t>Tabel 4.3</w:t>
        </w:r>
        <w:r w:rsidR="005941DD" w:rsidRPr="009C6E63">
          <w:rPr>
            <w:rStyle w:val="Hyperlink"/>
            <w:noProof/>
          </w:rPr>
          <w:t xml:space="preserve"> Hasil Pengujian Fungsi </w:t>
        </w:r>
        <w:r w:rsidR="005941DD" w:rsidRPr="009C6E63">
          <w:rPr>
            <w:rStyle w:val="Hyperlink"/>
            <w:i/>
            <w:noProof/>
          </w:rPr>
          <w:t>Logout</w:t>
        </w:r>
        <w:r w:rsidR="005941DD">
          <w:rPr>
            <w:noProof/>
            <w:webHidden/>
          </w:rPr>
          <w:tab/>
        </w:r>
        <w:r w:rsidR="005941DD">
          <w:rPr>
            <w:noProof/>
            <w:webHidden/>
          </w:rPr>
          <w:fldChar w:fldCharType="begin"/>
        </w:r>
        <w:r w:rsidR="005941DD">
          <w:rPr>
            <w:noProof/>
            <w:webHidden/>
          </w:rPr>
          <w:instrText xml:space="preserve"> PAGEREF _Toc143519876 \h </w:instrText>
        </w:r>
        <w:r w:rsidR="005941DD">
          <w:rPr>
            <w:noProof/>
            <w:webHidden/>
          </w:rPr>
        </w:r>
        <w:r w:rsidR="005941DD">
          <w:rPr>
            <w:noProof/>
            <w:webHidden/>
          </w:rPr>
          <w:fldChar w:fldCharType="separate"/>
        </w:r>
        <w:r w:rsidR="0044529C">
          <w:rPr>
            <w:noProof/>
            <w:webHidden/>
          </w:rPr>
          <w:t>76</w:t>
        </w:r>
        <w:r w:rsidR="005941DD">
          <w:rPr>
            <w:noProof/>
            <w:webHidden/>
          </w:rPr>
          <w:fldChar w:fldCharType="end"/>
        </w:r>
      </w:hyperlink>
    </w:p>
    <w:p w14:paraId="6FE84A88" w14:textId="77777777" w:rsidR="005941DD" w:rsidRDefault="00B67BC9" w:rsidP="005941DD">
      <w:pPr>
        <w:pStyle w:val="TableofFigures"/>
        <w:tabs>
          <w:tab w:val="right" w:leader="dot" w:pos="7927"/>
        </w:tabs>
        <w:contextualSpacing/>
        <w:rPr>
          <w:rFonts w:asciiTheme="minorHAnsi" w:eastAsiaTheme="minorEastAsia" w:hAnsiTheme="minorHAnsi"/>
          <w:noProof/>
          <w:sz w:val="22"/>
          <w:lang w:val="en-US"/>
        </w:rPr>
      </w:pPr>
      <w:hyperlink w:anchor="_Toc143519877" w:history="1">
        <w:r w:rsidR="005941DD" w:rsidRPr="009C6E63">
          <w:rPr>
            <w:rStyle w:val="Hyperlink"/>
            <w:b/>
            <w:noProof/>
          </w:rPr>
          <w:t>Tabel 4 4</w:t>
        </w:r>
        <w:r w:rsidR="005941DD" w:rsidRPr="009C6E63">
          <w:rPr>
            <w:rStyle w:val="Hyperlink"/>
            <w:noProof/>
          </w:rPr>
          <w:t xml:space="preserve"> Hasil Pengujian Fungsi Verifikasi Email</w:t>
        </w:r>
        <w:r w:rsidR="005941DD">
          <w:rPr>
            <w:noProof/>
            <w:webHidden/>
          </w:rPr>
          <w:tab/>
        </w:r>
        <w:r w:rsidR="005941DD">
          <w:rPr>
            <w:noProof/>
            <w:webHidden/>
          </w:rPr>
          <w:fldChar w:fldCharType="begin"/>
        </w:r>
        <w:r w:rsidR="005941DD">
          <w:rPr>
            <w:noProof/>
            <w:webHidden/>
          </w:rPr>
          <w:instrText xml:space="preserve"> PAGEREF _Toc143519877 \h </w:instrText>
        </w:r>
        <w:r w:rsidR="005941DD">
          <w:rPr>
            <w:noProof/>
            <w:webHidden/>
          </w:rPr>
        </w:r>
        <w:r w:rsidR="005941DD">
          <w:rPr>
            <w:noProof/>
            <w:webHidden/>
          </w:rPr>
          <w:fldChar w:fldCharType="separate"/>
        </w:r>
        <w:r w:rsidR="0044529C">
          <w:rPr>
            <w:noProof/>
            <w:webHidden/>
          </w:rPr>
          <w:t>77</w:t>
        </w:r>
        <w:r w:rsidR="005941DD">
          <w:rPr>
            <w:noProof/>
            <w:webHidden/>
          </w:rPr>
          <w:fldChar w:fldCharType="end"/>
        </w:r>
      </w:hyperlink>
    </w:p>
    <w:p w14:paraId="3D803FDD" w14:textId="77777777" w:rsidR="005941DD" w:rsidRDefault="00B67BC9" w:rsidP="005941DD">
      <w:pPr>
        <w:pStyle w:val="TableofFigures"/>
        <w:tabs>
          <w:tab w:val="right" w:leader="dot" w:pos="7927"/>
        </w:tabs>
        <w:contextualSpacing/>
        <w:rPr>
          <w:rFonts w:asciiTheme="minorHAnsi" w:eastAsiaTheme="minorEastAsia" w:hAnsiTheme="minorHAnsi"/>
          <w:noProof/>
          <w:sz w:val="22"/>
          <w:lang w:val="en-US"/>
        </w:rPr>
      </w:pPr>
      <w:hyperlink w:anchor="_Toc143519878" w:history="1">
        <w:r w:rsidR="005941DD" w:rsidRPr="009C6E63">
          <w:rPr>
            <w:rStyle w:val="Hyperlink"/>
            <w:b/>
            <w:noProof/>
          </w:rPr>
          <w:t>Tabel 4.5</w:t>
        </w:r>
        <w:r w:rsidR="005941DD" w:rsidRPr="009C6E63">
          <w:rPr>
            <w:rStyle w:val="Hyperlink"/>
            <w:noProof/>
          </w:rPr>
          <w:t xml:space="preserve"> Hasil Pengujian Fungsi Ganti </w:t>
        </w:r>
        <w:r w:rsidR="005941DD" w:rsidRPr="009C6E63">
          <w:rPr>
            <w:rStyle w:val="Hyperlink"/>
            <w:i/>
            <w:noProof/>
          </w:rPr>
          <w:t>Password</w:t>
        </w:r>
        <w:r w:rsidR="005941DD">
          <w:rPr>
            <w:noProof/>
            <w:webHidden/>
          </w:rPr>
          <w:tab/>
        </w:r>
        <w:r w:rsidR="005941DD">
          <w:rPr>
            <w:noProof/>
            <w:webHidden/>
          </w:rPr>
          <w:fldChar w:fldCharType="begin"/>
        </w:r>
        <w:r w:rsidR="005941DD">
          <w:rPr>
            <w:noProof/>
            <w:webHidden/>
          </w:rPr>
          <w:instrText xml:space="preserve"> PAGEREF _Toc143519878 \h </w:instrText>
        </w:r>
        <w:r w:rsidR="005941DD">
          <w:rPr>
            <w:noProof/>
            <w:webHidden/>
          </w:rPr>
        </w:r>
        <w:r w:rsidR="005941DD">
          <w:rPr>
            <w:noProof/>
            <w:webHidden/>
          </w:rPr>
          <w:fldChar w:fldCharType="separate"/>
        </w:r>
        <w:r w:rsidR="0044529C">
          <w:rPr>
            <w:noProof/>
            <w:webHidden/>
          </w:rPr>
          <w:t>78</w:t>
        </w:r>
        <w:r w:rsidR="005941DD">
          <w:rPr>
            <w:noProof/>
            <w:webHidden/>
          </w:rPr>
          <w:fldChar w:fldCharType="end"/>
        </w:r>
      </w:hyperlink>
    </w:p>
    <w:p w14:paraId="7C1ECFE2" w14:textId="77777777" w:rsidR="005941DD" w:rsidRDefault="00B67BC9" w:rsidP="005941DD">
      <w:pPr>
        <w:pStyle w:val="TableofFigures"/>
        <w:tabs>
          <w:tab w:val="right" w:leader="dot" w:pos="7927"/>
        </w:tabs>
        <w:contextualSpacing/>
        <w:rPr>
          <w:rFonts w:asciiTheme="minorHAnsi" w:eastAsiaTheme="minorEastAsia" w:hAnsiTheme="minorHAnsi"/>
          <w:noProof/>
          <w:sz w:val="22"/>
          <w:lang w:val="en-US"/>
        </w:rPr>
      </w:pPr>
      <w:hyperlink w:anchor="_Toc143519879" w:history="1">
        <w:r w:rsidR="005941DD" w:rsidRPr="009C6E63">
          <w:rPr>
            <w:rStyle w:val="Hyperlink"/>
            <w:b/>
            <w:noProof/>
          </w:rPr>
          <w:t>Tabel 4.6</w:t>
        </w:r>
        <w:r w:rsidR="005941DD" w:rsidRPr="009C6E63">
          <w:rPr>
            <w:rStyle w:val="Hyperlink"/>
            <w:noProof/>
          </w:rPr>
          <w:t xml:space="preserve"> Hasil Pengujian Fungsi Reset </w:t>
        </w:r>
        <w:r w:rsidR="005941DD" w:rsidRPr="009C6E63">
          <w:rPr>
            <w:rStyle w:val="Hyperlink"/>
            <w:i/>
            <w:noProof/>
          </w:rPr>
          <w:t>Password</w:t>
        </w:r>
        <w:r w:rsidR="005941DD">
          <w:rPr>
            <w:noProof/>
            <w:webHidden/>
          </w:rPr>
          <w:tab/>
        </w:r>
        <w:r w:rsidR="005941DD">
          <w:rPr>
            <w:noProof/>
            <w:webHidden/>
          </w:rPr>
          <w:fldChar w:fldCharType="begin"/>
        </w:r>
        <w:r w:rsidR="005941DD">
          <w:rPr>
            <w:noProof/>
            <w:webHidden/>
          </w:rPr>
          <w:instrText xml:space="preserve"> PAGEREF _Toc143519879 \h </w:instrText>
        </w:r>
        <w:r w:rsidR="005941DD">
          <w:rPr>
            <w:noProof/>
            <w:webHidden/>
          </w:rPr>
        </w:r>
        <w:r w:rsidR="005941DD">
          <w:rPr>
            <w:noProof/>
            <w:webHidden/>
          </w:rPr>
          <w:fldChar w:fldCharType="separate"/>
        </w:r>
        <w:r w:rsidR="0044529C">
          <w:rPr>
            <w:noProof/>
            <w:webHidden/>
          </w:rPr>
          <w:t>79</w:t>
        </w:r>
        <w:r w:rsidR="005941DD">
          <w:rPr>
            <w:noProof/>
            <w:webHidden/>
          </w:rPr>
          <w:fldChar w:fldCharType="end"/>
        </w:r>
      </w:hyperlink>
    </w:p>
    <w:p w14:paraId="4519FFB2" w14:textId="77777777" w:rsidR="005941DD" w:rsidRDefault="00B67BC9" w:rsidP="005941DD">
      <w:pPr>
        <w:pStyle w:val="TableofFigures"/>
        <w:tabs>
          <w:tab w:val="right" w:leader="dot" w:pos="7927"/>
        </w:tabs>
        <w:contextualSpacing/>
        <w:rPr>
          <w:rFonts w:asciiTheme="minorHAnsi" w:eastAsiaTheme="minorEastAsia" w:hAnsiTheme="minorHAnsi"/>
          <w:noProof/>
          <w:sz w:val="22"/>
          <w:lang w:val="en-US"/>
        </w:rPr>
      </w:pPr>
      <w:hyperlink w:anchor="_Toc143519880" w:history="1">
        <w:r w:rsidR="005941DD" w:rsidRPr="009C6E63">
          <w:rPr>
            <w:rStyle w:val="Hyperlink"/>
            <w:b/>
            <w:noProof/>
          </w:rPr>
          <w:t>Tabel 4.7</w:t>
        </w:r>
        <w:r w:rsidR="005941DD" w:rsidRPr="009C6E63">
          <w:rPr>
            <w:rStyle w:val="Hyperlink"/>
            <w:noProof/>
          </w:rPr>
          <w:t xml:space="preserve"> Hasil Pengujian Fungsi </w:t>
        </w:r>
        <w:r w:rsidR="005941DD" w:rsidRPr="009C6E63">
          <w:rPr>
            <w:rStyle w:val="Hyperlink"/>
            <w:i/>
            <w:noProof/>
          </w:rPr>
          <w:t>Update</w:t>
        </w:r>
        <w:r w:rsidR="005941DD" w:rsidRPr="009C6E63">
          <w:rPr>
            <w:rStyle w:val="Hyperlink"/>
            <w:noProof/>
          </w:rPr>
          <w:t xml:space="preserve"> Profil</w:t>
        </w:r>
        <w:r w:rsidR="005941DD">
          <w:rPr>
            <w:noProof/>
            <w:webHidden/>
          </w:rPr>
          <w:tab/>
        </w:r>
        <w:r w:rsidR="005941DD">
          <w:rPr>
            <w:noProof/>
            <w:webHidden/>
          </w:rPr>
          <w:fldChar w:fldCharType="begin"/>
        </w:r>
        <w:r w:rsidR="005941DD">
          <w:rPr>
            <w:noProof/>
            <w:webHidden/>
          </w:rPr>
          <w:instrText xml:space="preserve"> PAGEREF _Toc143519880 \h </w:instrText>
        </w:r>
        <w:r w:rsidR="005941DD">
          <w:rPr>
            <w:noProof/>
            <w:webHidden/>
          </w:rPr>
        </w:r>
        <w:r w:rsidR="005941DD">
          <w:rPr>
            <w:noProof/>
            <w:webHidden/>
          </w:rPr>
          <w:fldChar w:fldCharType="separate"/>
        </w:r>
        <w:r w:rsidR="0044529C">
          <w:rPr>
            <w:noProof/>
            <w:webHidden/>
          </w:rPr>
          <w:t>80</w:t>
        </w:r>
        <w:r w:rsidR="005941DD">
          <w:rPr>
            <w:noProof/>
            <w:webHidden/>
          </w:rPr>
          <w:fldChar w:fldCharType="end"/>
        </w:r>
      </w:hyperlink>
    </w:p>
    <w:p w14:paraId="11732D67" w14:textId="77777777" w:rsidR="005941DD" w:rsidRDefault="00B67BC9" w:rsidP="005941DD">
      <w:pPr>
        <w:pStyle w:val="TableofFigures"/>
        <w:tabs>
          <w:tab w:val="right" w:leader="dot" w:pos="7927"/>
        </w:tabs>
        <w:contextualSpacing/>
        <w:rPr>
          <w:rFonts w:asciiTheme="minorHAnsi" w:eastAsiaTheme="minorEastAsia" w:hAnsiTheme="minorHAnsi"/>
          <w:noProof/>
          <w:sz w:val="22"/>
          <w:lang w:val="en-US"/>
        </w:rPr>
      </w:pPr>
      <w:hyperlink w:anchor="_Toc143519881" w:history="1">
        <w:r w:rsidR="005941DD" w:rsidRPr="009C6E63">
          <w:rPr>
            <w:rStyle w:val="Hyperlink"/>
            <w:b/>
            <w:noProof/>
          </w:rPr>
          <w:t>Tabel 4.8</w:t>
        </w:r>
        <w:r w:rsidR="005941DD" w:rsidRPr="009C6E63">
          <w:rPr>
            <w:rStyle w:val="Hyperlink"/>
            <w:noProof/>
          </w:rPr>
          <w:t xml:space="preserve"> Hasil Pengujian Fungsi </w:t>
        </w:r>
        <w:r w:rsidR="005941DD" w:rsidRPr="009C6E63">
          <w:rPr>
            <w:rStyle w:val="Hyperlink"/>
            <w:i/>
            <w:noProof/>
          </w:rPr>
          <w:t>Update</w:t>
        </w:r>
        <w:r w:rsidR="005941DD" w:rsidRPr="009C6E63">
          <w:rPr>
            <w:rStyle w:val="Hyperlink"/>
            <w:noProof/>
          </w:rPr>
          <w:t xml:space="preserve"> Avatar</w:t>
        </w:r>
        <w:r w:rsidR="005941DD">
          <w:rPr>
            <w:noProof/>
            <w:webHidden/>
          </w:rPr>
          <w:tab/>
        </w:r>
        <w:r w:rsidR="005941DD">
          <w:rPr>
            <w:noProof/>
            <w:webHidden/>
          </w:rPr>
          <w:fldChar w:fldCharType="begin"/>
        </w:r>
        <w:r w:rsidR="005941DD">
          <w:rPr>
            <w:noProof/>
            <w:webHidden/>
          </w:rPr>
          <w:instrText xml:space="preserve"> PAGEREF _Toc143519881 \h </w:instrText>
        </w:r>
        <w:r w:rsidR="005941DD">
          <w:rPr>
            <w:noProof/>
            <w:webHidden/>
          </w:rPr>
        </w:r>
        <w:r w:rsidR="005941DD">
          <w:rPr>
            <w:noProof/>
            <w:webHidden/>
          </w:rPr>
          <w:fldChar w:fldCharType="separate"/>
        </w:r>
        <w:r w:rsidR="0044529C">
          <w:rPr>
            <w:noProof/>
            <w:webHidden/>
          </w:rPr>
          <w:t>81</w:t>
        </w:r>
        <w:r w:rsidR="005941DD">
          <w:rPr>
            <w:noProof/>
            <w:webHidden/>
          </w:rPr>
          <w:fldChar w:fldCharType="end"/>
        </w:r>
      </w:hyperlink>
    </w:p>
    <w:p w14:paraId="0AA184D0" w14:textId="77777777" w:rsidR="005941DD" w:rsidRDefault="00B67BC9" w:rsidP="005941DD">
      <w:pPr>
        <w:pStyle w:val="TableofFigures"/>
        <w:tabs>
          <w:tab w:val="right" w:leader="dot" w:pos="7927"/>
        </w:tabs>
        <w:contextualSpacing/>
        <w:rPr>
          <w:rFonts w:asciiTheme="minorHAnsi" w:eastAsiaTheme="minorEastAsia" w:hAnsiTheme="minorHAnsi"/>
          <w:noProof/>
          <w:sz w:val="22"/>
          <w:lang w:val="en-US"/>
        </w:rPr>
      </w:pPr>
      <w:hyperlink w:anchor="_Toc143519882" w:history="1">
        <w:r w:rsidR="005941DD" w:rsidRPr="009C6E63">
          <w:rPr>
            <w:rStyle w:val="Hyperlink"/>
            <w:b/>
            <w:noProof/>
          </w:rPr>
          <w:t>Tabel 4.9</w:t>
        </w:r>
        <w:r w:rsidR="005941DD" w:rsidRPr="009C6E63">
          <w:rPr>
            <w:rStyle w:val="Hyperlink"/>
            <w:noProof/>
          </w:rPr>
          <w:t xml:space="preserve"> Hasil Pengujian Fungsi Lihat Akses</w:t>
        </w:r>
        <w:r w:rsidR="005941DD">
          <w:rPr>
            <w:noProof/>
            <w:webHidden/>
          </w:rPr>
          <w:tab/>
        </w:r>
        <w:r w:rsidR="005941DD">
          <w:rPr>
            <w:noProof/>
            <w:webHidden/>
          </w:rPr>
          <w:fldChar w:fldCharType="begin"/>
        </w:r>
        <w:r w:rsidR="005941DD">
          <w:rPr>
            <w:noProof/>
            <w:webHidden/>
          </w:rPr>
          <w:instrText xml:space="preserve"> PAGEREF _Toc143519882 \h </w:instrText>
        </w:r>
        <w:r w:rsidR="005941DD">
          <w:rPr>
            <w:noProof/>
            <w:webHidden/>
          </w:rPr>
        </w:r>
        <w:r w:rsidR="005941DD">
          <w:rPr>
            <w:noProof/>
            <w:webHidden/>
          </w:rPr>
          <w:fldChar w:fldCharType="separate"/>
        </w:r>
        <w:r w:rsidR="0044529C">
          <w:rPr>
            <w:noProof/>
            <w:webHidden/>
          </w:rPr>
          <w:t>82</w:t>
        </w:r>
        <w:r w:rsidR="005941DD">
          <w:rPr>
            <w:noProof/>
            <w:webHidden/>
          </w:rPr>
          <w:fldChar w:fldCharType="end"/>
        </w:r>
      </w:hyperlink>
    </w:p>
    <w:p w14:paraId="7170E279" w14:textId="77777777" w:rsidR="005941DD" w:rsidRDefault="00B67BC9" w:rsidP="005941DD">
      <w:pPr>
        <w:pStyle w:val="TableofFigures"/>
        <w:tabs>
          <w:tab w:val="right" w:leader="dot" w:pos="7927"/>
        </w:tabs>
        <w:contextualSpacing/>
        <w:rPr>
          <w:rFonts w:asciiTheme="minorHAnsi" w:eastAsiaTheme="minorEastAsia" w:hAnsiTheme="minorHAnsi"/>
          <w:noProof/>
          <w:sz w:val="22"/>
          <w:lang w:val="en-US"/>
        </w:rPr>
      </w:pPr>
      <w:hyperlink w:anchor="_Toc143519883" w:history="1">
        <w:r w:rsidR="005941DD" w:rsidRPr="009C6E63">
          <w:rPr>
            <w:rStyle w:val="Hyperlink"/>
            <w:b/>
            <w:noProof/>
          </w:rPr>
          <w:t>Tabel 4.10</w:t>
        </w:r>
        <w:r w:rsidR="005941DD" w:rsidRPr="009C6E63">
          <w:rPr>
            <w:rStyle w:val="Hyperlink"/>
            <w:noProof/>
          </w:rPr>
          <w:t xml:space="preserve"> Hasil Pengujian Fungsi Lihat Pintu</w:t>
        </w:r>
        <w:r w:rsidR="005941DD">
          <w:rPr>
            <w:noProof/>
            <w:webHidden/>
          </w:rPr>
          <w:tab/>
        </w:r>
        <w:r w:rsidR="005941DD">
          <w:rPr>
            <w:noProof/>
            <w:webHidden/>
          </w:rPr>
          <w:fldChar w:fldCharType="begin"/>
        </w:r>
        <w:r w:rsidR="005941DD">
          <w:rPr>
            <w:noProof/>
            <w:webHidden/>
          </w:rPr>
          <w:instrText xml:space="preserve"> PAGEREF _Toc143519883 \h </w:instrText>
        </w:r>
        <w:r w:rsidR="005941DD">
          <w:rPr>
            <w:noProof/>
            <w:webHidden/>
          </w:rPr>
        </w:r>
        <w:r w:rsidR="005941DD">
          <w:rPr>
            <w:noProof/>
            <w:webHidden/>
          </w:rPr>
          <w:fldChar w:fldCharType="separate"/>
        </w:r>
        <w:r w:rsidR="0044529C">
          <w:rPr>
            <w:noProof/>
            <w:webHidden/>
          </w:rPr>
          <w:t>82</w:t>
        </w:r>
        <w:r w:rsidR="005941DD">
          <w:rPr>
            <w:noProof/>
            <w:webHidden/>
          </w:rPr>
          <w:fldChar w:fldCharType="end"/>
        </w:r>
      </w:hyperlink>
    </w:p>
    <w:p w14:paraId="12AD1DAB" w14:textId="77777777" w:rsidR="005941DD" w:rsidRDefault="00B67BC9" w:rsidP="005941DD">
      <w:pPr>
        <w:pStyle w:val="TableofFigures"/>
        <w:tabs>
          <w:tab w:val="right" w:leader="dot" w:pos="7927"/>
        </w:tabs>
        <w:contextualSpacing/>
        <w:rPr>
          <w:rFonts w:asciiTheme="minorHAnsi" w:eastAsiaTheme="minorEastAsia" w:hAnsiTheme="minorHAnsi"/>
          <w:noProof/>
          <w:sz w:val="22"/>
          <w:lang w:val="en-US"/>
        </w:rPr>
      </w:pPr>
      <w:hyperlink w:anchor="_Toc143519884" w:history="1">
        <w:r w:rsidR="005941DD" w:rsidRPr="009C6E63">
          <w:rPr>
            <w:rStyle w:val="Hyperlink"/>
            <w:b/>
            <w:noProof/>
          </w:rPr>
          <w:t>Tabel 4.11</w:t>
        </w:r>
        <w:r w:rsidR="005941DD" w:rsidRPr="009C6E63">
          <w:rPr>
            <w:rStyle w:val="Hyperlink"/>
            <w:noProof/>
          </w:rPr>
          <w:t xml:space="preserve"> Hasil Pengujian Lihat Riwayat Akses</w:t>
        </w:r>
        <w:r w:rsidR="005941DD">
          <w:rPr>
            <w:noProof/>
            <w:webHidden/>
          </w:rPr>
          <w:tab/>
        </w:r>
        <w:r w:rsidR="005941DD">
          <w:rPr>
            <w:noProof/>
            <w:webHidden/>
          </w:rPr>
          <w:fldChar w:fldCharType="begin"/>
        </w:r>
        <w:r w:rsidR="005941DD">
          <w:rPr>
            <w:noProof/>
            <w:webHidden/>
          </w:rPr>
          <w:instrText xml:space="preserve"> PAGEREF _Toc143519884 \h </w:instrText>
        </w:r>
        <w:r w:rsidR="005941DD">
          <w:rPr>
            <w:noProof/>
            <w:webHidden/>
          </w:rPr>
        </w:r>
        <w:r w:rsidR="005941DD">
          <w:rPr>
            <w:noProof/>
            <w:webHidden/>
          </w:rPr>
          <w:fldChar w:fldCharType="separate"/>
        </w:r>
        <w:r w:rsidR="0044529C">
          <w:rPr>
            <w:noProof/>
            <w:webHidden/>
          </w:rPr>
          <w:t>83</w:t>
        </w:r>
        <w:r w:rsidR="005941DD">
          <w:rPr>
            <w:noProof/>
            <w:webHidden/>
          </w:rPr>
          <w:fldChar w:fldCharType="end"/>
        </w:r>
      </w:hyperlink>
    </w:p>
    <w:p w14:paraId="1657D734" w14:textId="77777777" w:rsidR="005941DD" w:rsidRDefault="00B67BC9" w:rsidP="005941DD">
      <w:pPr>
        <w:pStyle w:val="TableofFigures"/>
        <w:tabs>
          <w:tab w:val="right" w:leader="dot" w:pos="7927"/>
        </w:tabs>
        <w:contextualSpacing/>
        <w:rPr>
          <w:rFonts w:asciiTheme="minorHAnsi" w:eastAsiaTheme="minorEastAsia" w:hAnsiTheme="minorHAnsi"/>
          <w:noProof/>
          <w:sz w:val="22"/>
          <w:lang w:val="en-US"/>
        </w:rPr>
      </w:pPr>
      <w:hyperlink w:anchor="_Toc143519885" w:history="1">
        <w:r w:rsidR="005941DD" w:rsidRPr="009C6E63">
          <w:rPr>
            <w:rStyle w:val="Hyperlink"/>
            <w:b/>
            <w:noProof/>
          </w:rPr>
          <w:t>Tabel 4.12</w:t>
        </w:r>
        <w:r w:rsidR="005941DD" w:rsidRPr="009C6E63">
          <w:rPr>
            <w:rStyle w:val="Hyperlink"/>
            <w:noProof/>
          </w:rPr>
          <w:t xml:space="preserve"> Hasil Pengujian Fungsi Verifikasi Akses</w:t>
        </w:r>
        <w:r w:rsidR="005941DD">
          <w:rPr>
            <w:noProof/>
            <w:webHidden/>
          </w:rPr>
          <w:tab/>
        </w:r>
        <w:r w:rsidR="005941DD">
          <w:rPr>
            <w:noProof/>
            <w:webHidden/>
          </w:rPr>
          <w:fldChar w:fldCharType="begin"/>
        </w:r>
        <w:r w:rsidR="005941DD">
          <w:rPr>
            <w:noProof/>
            <w:webHidden/>
          </w:rPr>
          <w:instrText xml:space="preserve"> PAGEREF _Toc143519885 \h </w:instrText>
        </w:r>
        <w:r w:rsidR="005941DD">
          <w:rPr>
            <w:noProof/>
            <w:webHidden/>
          </w:rPr>
        </w:r>
        <w:r w:rsidR="005941DD">
          <w:rPr>
            <w:noProof/>
            <w:webHidden/>
          </w:rPr>
          <w:fldChar w:fldCharType="separate"/>
        </w:r>
        <w:r w:rsidR="0044529C">
          <w:rPr>
            <w:noProof/>
            <w:webHidden/>
          </w:rPr>
          <w:t>83</w:t>
        </w:r>
        <w:r w:rsidR="005941DD">
          <w:rPr>
            <w:noProof/>
            <w:webHidden/>
          </w:rPr>
          <w:fldChar w:fldCharType="end"/>
        </w:r>
      </w:hyperlink>
    </w:p>
    <w:p w14:paraId="42E7B491" w14:textId="77777777" w:rsidR="005941DD" w:rsidRDefault="00B67BC9" w:rsidP="005941DD">
      <w:pPr>
        <w:pStyle w:val="TableofFigures"/>
        <w:tabs>
          <w:tab w:val="right" w:leader="dot" w:pos="7927"/>
        </w:tabs>
        <w:contextualSpacing/>
        <w:rPr>
          <w:rFonts w:asciiTheme="minorHAnsi" w:eastAsiaTheme="minorEastAsia" w:hAnsiTheme="minorHAnsi"/>
          <w:noProof/>
          <w:sz w:val="22"/>
          <w:lang w:val="en-US"/>
        </w:rPr>
      </w:pPr>
      <w:hyperlink w:anchor="_Toc143519886" w:history="1">
        <w:r w:rsidR="005941DD" w:rsidRPr="009C6E63">
          <w:rPr>
            <w:rStyle w:val="Hyperlink"/>
            <w:b/>
            <w:noProof/>
          </w:rPr>
          <w:t>Tabel 4.13</w:t>
        </w:r>
        <w:r w:rsidR="005941DD" w:rsidRPr="009C6E63">
          <w:rPr>
            <w:rStyle w:val="Hyperlink"/>
            <w:noProof/>
          </w:rPr>
          <w:t xml:space="preserve"> Hasil Pengujian Fungsi </w:t>
        </w:r>
        <w:r w:rsidR="005941DD" w:rsidRPr="009C6E63">
          <w:rPr>
            <w:rStyle w:val="Hyperlink"/>
            <w:i/>
            <w:noProof/>
          </w:rPr>
          <w:t>Signature</w:t>
        </w:r>
        <w:r w:rsidR="005941DD">
          <w:rPr>
            <w:noProof/>
            <w:webHidden/>
          </w:rPr>
          <w:tab/>
        </w:r>
        <w:r w:rsidR="005941DD">
          <w:rPr>
            <w:noProof/>
            <w:webHidden/>
          </w:rPr>
          <w:fldChar w:fldCharType="begin"/>
        </w:r>
        <w:r w:rsidR="005941DD">
          <w:rPr>
            <w:noProof/>
            <w:webHidden/>
          </w:rPr>
          <w:instrText xml:space="preserve"> PAGEREF _Toc143519886 \h </w:instrText>
        </w:r>
        <w:r w:rsidR="005941DD">
          <w:rPr>
            <w:noProof/>
            <w:webHidden/>
          </w:rPr>
        </w:r>
        <w:r w:rsidR="005941DD">
          <w:rPr>
            <w:noProof/>
            <w:webHidden/>
          </w:rPr>
          <w:fldChar w:fldCharType="separate"/>
        </w:r>
        <w:r w:rsidR="0044529C">
          <w:rPr>
            <w:noProof/>
            <w:webHidden/>
          </w:rPr>
          <w:t>84</w:t>
        </w:r>
        <w:r w:rsidR="005941DD">
          <w:rPr>
            <w:noProof/>
            <w:webHidden/>
          </w:rPr>
          <w:fldChar w:fldCharType="end"/>
        </w:r>
      </w:hyperlink>
    </w:p>
    <w:p w14:paraId="4E06EDE0" w14:textId="77777777" w:rsidR="005941DD" w:rsidRDefault="00B67BC9" w:rsidP="005941DD">
      <w:pPr>
        <w:pStyle w:val="TableofFigures"/>
        <w:tabs>
          <w:tab w:val="right" w:leader="dot" w:pos="7927"/>
        </w:tabs>
        <w:contextualSpacing/>
        <w:rPr>
          <w:rFonts w:asciiTheme="minorHAnsi" w:eastAsiaTheme="minorEastAsia" w:hAnsiTheme="minorHAnsi"/>
          <w:noProof/>
          <w:sz w:val="22"/>
          <w:lang w:val="en-US"/>
        </w:rPr>
      </w:pPr>
      <w:hyperlink w:anchor="_Toc143519887" w:history="1">
        <w:r w:rsidR="005941DD" w:rsidRPr="009C6E63">
          <w:rPr>
            <w:rStyle w:val="Hyperlink"/>
            <w:b/>
            <w:noProof/>
          </w:rPr>
          <w:t>Tabel 4.14</w:t>
        </w:r>
        <w:r w:rsidR="005941DD" w:rsidRPr="009C6E63">
          <w:rPr>
            <w:rStyle w:val="Hyperlink"/>
            <w:noProof/>
          </w:rPr>
          <w:t xml:space="preserve"> Hasil Pengujian Websocket</w:t>
        </w:r>
        <w:r w:rsidR="005941DD">
          <w:rPr>
            <w:noProof/>
            <w:webHidden/>
          </w:rPr>
          <w:tab/>
        </w:r>
        <w:r w:rsidR="005941DD">
          <w:rPr>
            <w:noProof/>
            <w:webHidden/>
          </w:rPr>
          <w:fldChar w:fldCharType="begin"/>
        </w:r>
        <w:r w:rsidR="005941DD">
          <w:rPr>
            <w:noProof/>
            <w:webHidden/>
          </w:rPr>
          <w:instrText xml:space="preserve"> PAGEREF _Toc143519887 \h </w:instrText>
        </w:r>
        <w:r w:rsidR="005941DD">
          <w:rPr>
            <w:noProof/>
            <w:webHidden/>
          </w:rPr>
        </w:r>
        <w:r w:rsidR="005941DD">
          <w:rPr>
            <w:noProof/>
            <w:webHidden/>
          </w:rPr>
          <w:fldChar w:fldCharType="separate"/>
        </w:r>
        <w:r w:rsidR="0044529C">
          <w:rPr>
            <w:noProof/>
            <w:webHidden/>
          </w:rPr>
          <w:t>85</w:t>
        </w:r>
        <w:r w:rsidR="005941DD">
          <w:rPr>
            <w:noProof/>
            <w:webHidden/>
          </w:rPr>
          <w:fldChar w:fldCharType="end"/>
        </w:r>
      </w:hyperlink>
    </w:p>
    <w:p w14:paraId="7AE083FC" w14:textId="77777777" w:rsidR="005941DD" w:rsidRDefault="00B67BC9" w:rsidP="005941DD">
      <w:pPr>
        <w:pStyle w:val="TableofFigures"/>
        <w:tabs>
          <w:tab w:val="right" w:leader="dot" w:pos="7927"/>
        </w:tabs>
        <w:contextualSpacing/>
        <w:rPr>
          <w:rFonts w:asciiTheme="minorHAnsi" w:eastAsiaTheme="minorEastAsia" w:hAnsiTheme="minorHAnsi"/>
          <w:noProof/>
          <w:sz w:val="22"/>
          <w:lang w:val="en-US"/>
        </w:rPr>
      </w:pPr>
      <w:hyperlink w:anchor="_Toc143519888" w:history="1">
        <w:r w:rsidR="005941DD" w:rsidRPr="009C6E63">
          <w:rPr>
            <w:rStyle w:val="Hyperlink"/>
            <w:b/>
            <w:noProof/>
          </w:rPr>
          <w:t>Tabel 4.15</w:t>
        </w:r>
        <w:r w:rsidR="005941DD" w:rsidRPr="009C6E63">
          <w:rPr>
            <w:rStyle w:val="Hyperlink"/>
            <w:noProof/>
          </w:rPr>
          <w:t xml:space="preserve"> Hasil Pengujian Fungsi Update Status Pintu</w:t>
        </w:r>
        <w:r w:rsidR="005941DD">
          <w:rPr>
            <w:noProof/>
            <w:webHidden/>
          </w:rPr>
          <w:tab/>
        </w:r>
        <w:r w:rsidR="005941DD">
          <w:rPr>
            <w:noProof/>
            <w:webHidden/>
          </w:rPr>
          <w:fldChar w:fldCharType="begin"/>
        </w:r>
        <w:r w:rsidR="005941DD">
          <w:rPr>
            <w:noProof/>
            <w:webHidden/>
          </w:rPr>
          <w:instrText xml:space="preserve"> PAGEREF _Toc143519888 \h </w:instrText>
        </w:r>
        <w:r w:rsidR="005941DD">
          <w:rPr>
            <w:noProof/>
            <w:webHidden/>
          </w:rPr>
        </w:r>
        <w:r w:rsidR="005941DD">
          <w:rPr>
            <w:noProof/>
            <w:webHidden/>
          </w:rPr>
          <w:fldChar w:fldCharType="separate"/>
        </w:r>
        <w:r w:rsidR="0044529C">
          <w:rPr>
            <w:noProof/>
            <w:webHidden/>
          </w:rPr>
          <w:t>86</w:t>
        </w:r>
        <w:r w:rsidR="005941DD">
          <w:rPr>
            <w:noProof/>
            <w:webHidden/>
          </w:rPr>
          <w:fldChar w:fldCharType="end"/>
        </w:r>
      </w:hyperlink>
    </w:p>
    <w:p w14:paraId="1234640B" w14:textId="77777777" w:rsidR="005941DD" w:rsidRDefault="00B67BC9" w:rsidP="005941DD">
      <w:pPr>
        <w:pStyle w:val="TableofFigures"/>
        <w:tabs>
          <w:tab w:val="right" w:leader="dot" w:pos="7927"/>
        </w:tabs>
        <w:contextualSpacing/>
        <w:rPr>
          <w:rFonts w:asciiTheme="minorHAnsi" w:eastAsiaTheme="minorEastAsia" w:hAnsiTheme="minorHAnsi"/>
          <w:noProof/>
          <w:sz w:val="22"/>
          <w:lang w:val="en-US"/>
        </w:rPr>
      </w:pPr>
      <w:hyperlink w:anchor="_Toc143519889" w:history="1">
        <w:r w:rsidR="005941DD" w:rsidRPr="009C6E63">
          <w:rPr>
            <w:rStyle w:val="Hyperlink"/>
            <w:b/>
            <w:noProof/>
          </w:rPr>
          <w:t>Tabel 4.16</w:t>
        </w:r>
        <w:r w:rsidR="005941DD" w:rsidRPr="009C6E63">
          <w:rPr>
            <w:rStyle w:val="Hyperlink"/>
            <w:noProof/>
          </w:rPr>
          <w:t xml:space="preserve"> Hasil Pengujian Fungsi Peringatan Pintu</w:t>
        </w:r>
        <w:r w:rsidR="005941DD">
          <w:rPr>
            <w:noProof/>
            <w:webHidden/>
          </w:rPr>
          <w:tab/>
        </w:r>
        <w:r w:rsidR="005941DD">
          <w:rPr>
            <w:noProof/>
            <w:webHidden/>
          </w:rPr>
          <w:fldChar w:fldCharType="begin"/>
        </w:r>
        <w:r w:rsidR="005941DD">
          <w:rPr>
            <w:noProof/>
            <w:webHidden/>
          </w:rPr>
          <w:instrText xml:space="preserve"> PAGEREF _Toc143519889 \h </w:instrText>
        </w:r>
        <w:r w:rsidR="005941DD">
          <w:rPr>
            <w:noProof/>
            <w:webHidden/>
          </w:rPr>
        </w:r>
        <w:r w:rsidR="005941DD">
          <w:rPr>
            <w:noProof/>
            <w:webHidden/>
          </w:rPr>
          <w:fldChar w:fldCharType="separate"/>
        </w:r>
        <w:r w:rsidR="0044529C">
          <w:rPr>
            <w:noProof/>
            <w:webHidden/>
          </w:rPr>
          <w:t>86</w:t>
        </w:r>
        <w:r w:rsidR="005941DD">
          <w:rPr>
            <w:noProof/>
            <w:webHidden/>
          </w:rPr>
          <w:fldChar w:fldCharType="end"/>
        </w:r>
      </w:hyperlink>
    </w:p>
    <w:p w14:paraId="32D6578B" w14:textId="6C1EB33D" w:rsidR="00E25D5B" w:rsidRDefault="005941DD" w:rsidP="005941DD">
      <w:pPr>
        <w:contextualSpacing/>
      </w:pPr>
      <w:r>
        <w:fldChar w:fldCharType="end"/>
      </w:r>
    </w:p>
    <w:p w14:paraId="00694110" w14:textId="77777777" w:rsidR="001A061F" w:rsidRDefault="001A061F" w:rsidP="005941DD">
      <w:pPr>
        <w:contextualSpacing/>
      </w:pPr>
    </w:p>
    <w:p w14:paraId="643EB70B" w14:textId="77777777" w:rsidR="001A061F" w:rsidRDefault="001A061F" w:rsidP="005941DD">
      <w:pPr>
        <w:contextualSpacing/>
      </w:pPr>
    </w:p>
    <w:p w14:paraId="5501033A" w14:textId="77777777" w:rsidR="001A061F" w:rsidRDefault="001A061F" w:rsidP="005941DD">
      <w:pPr>
        <w:contextualSpacing/>
      </w:pPr>
    </w:p>
    <w:p w14:paraId="22E5A6EE" w14:textId="77777777" w:rsidR="001A061F" w:rsidRDefault="001A061F" w:rsidP="005941DD">
      <w:pPr>
        <w:contextualSpacing/>
      </w:pPr>
    </w:p>
    <w:p w14:paraId="5F41D0A6" w14:textId="77777777" w:rsidR="001A061F" w:rsidRDefault="001A061F" w:rsidP="005941DD">
      <w:pPr>
        <w:contextualSpacing/>
      </w:pPr>
    </w:p>
    <w:p w14:paraId="7AEE687D" w14:textId="77777777" w:rsidR="001A061F" w:rsidRDefault="001A061F" w:rsidP="005941DD">
      <w:pPr>
        <w:contextualSpacing/>
      </w:pPr>
    </w:p>
    <w:p w14:paraId="272B6ABD" w14:textId="77777777" w:rsidR="001A061F" w:rsidRDefault="001A061F" w:rsidP="005941DD">
      <w:pPr>
        <w:contextualSpacing/>
      </w:pPr>
    </w:p>
    <w:p w14:paraId="47AA9AB8" w14:textId="77777777" w:rsidR="001A061F" w:rsidRDefault="001A061F" w:rsidP="005941DD">
      <w:pPr>
        <w:contextualSpacing/>
      </w:pPr>
    </w:p>
    <w:p w14:paraId="76FE5850" w14:textId="77777777" w:rsidR="001A061F" w:rsidRDefault="001A061F" w:rsidP="005941DD">
      <w:pPr>
        <w:contextualSpacing/>
      </w:pPr>
    </w:p>
    <w:p w14:paraId="168EDC3E" w14:textId="77777777" w:rsidR="001A061F" w:rsidRDefault="001A061F" w:rsidP="005941DD">
      <w:pPr>
        <w:contextualSpacing/>
      </w:pPr>
    </w:p>
    <w:p w14:paraId="1A63B454" w14:textId="7F51805E" w:rsidR="001A061F" w:rsidRDefault="001A061F" w:rsidP="001A061F">
      <w:pPr>
        <w:pStyle w:val="HeadingI"/>
      </w:pPr>
      <w:bookmarkStart w:id="53" w:name="_Toc143523715"/>
      <w:r>
        <w:lastRenderedPageBreak/>
        <w:t>DAFTAR SINGKATAN</w:t>
      </w:r>
      <w:bookmarkEnd w:id="53"/>
    </w:p>
    <w:p w14:paraId="74B69F0A" w14:textId="77777777" w:rsidR="001A061F" w:rsidRDefault="001A061F" w:rsidP="001A061F">
      <w:pPr>
        <w:contextualSpacing/>
        <w:jc w:val="center"/>
      </w:pP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EA3255" w14:paraId="2A0FF0A2" w14:textId="77777777" w:rsidTr="00330B9D">
        <w:tc>
          <w:tcPr>
            <w:tcW w:w="1985" w:type="dxa"/>
            <w:tcBorders>
              <w:top w:val="single" w:sz="4" w:space="0" w:color="auto"/>
              <w:bottom w:val="single" w:sz="4" w:space="0" w:color="auto"/>
            </w:tcBorders>
          </w:tcPr>
          <w:p w14:paraId="4FF583F7" w14:textId="35D7B522" w:rsidR="00EA3255" w:rsidRPr="00957882" w:rsidRDefault="00B12D4C" w:rsidP="00957882">
            <w:pPr>
              <w:spacing w:before="120"/>
              <w:jc w:val="center"/>
              <w:rPr>
                <w:b/>
              </w:rPr>
            </w:pPr>
            <w:r w:rsidRPr="00957882">
              <w:rPr>
                <w:b/>
              </w:rPr>
              <w:t xml:space="preserve">Singkatan </w:t>
            </w:r>
          </w:p>
        </w:tc>
        <w:tc>
          <w:tcPr>
            <w:tcW w:w="5953" w:type="dxa"/>
            <w:tcBorders>
              <w:top w:val="single" w:sz="4" w:space="0" w:color="auto"/>
              <w:bottom w:val="single" w:sz="4" w:space="0" w:color="auto"/>
            </w:tcBorders>
          </w:tcPr>
          <w:p w14:paraId="18D47818" w14:textId="55EF8D86" w:rsidR="00EA3255" w:rsidRPr="00957882" w:rsidRDefault="00B12D4C" w:rsidP="00957882">
            <w:pPr>
              <w:spacing w:before="120"/>
              <w:jc w:val="center"/>
              <w:rPr>
                <w:b/>
              </w:rPr>
            </w:pPr>
            <w:r w:rsidRPr="00957882">
              <w:rPr>
                <w:b/>
              </w:rPr>
              <w:t xml:space="preserve">Arti </w:t>
            </w:r>
          </w:p>
        </w:tc>
      </w:tr>
      <w:tr w:rsidR="00EA3255" w14:paraId="2375C23D" w14:textId="77777777" w:rsidTr="00330B9D">
        <w:tc>
          <w:tcPr>
            <w:tcW w:w="1985" w:type="dxa"/>
            <w:tcBorders>
              <w:top w:val="single" w:sz="4" w:space="0" w:color="auto"/>
            </w:tcBorders>
          </w:tcPr>
          <w:p w14:paraId="408F4E5E" w14:textId="33BE9693" w:rsidR="00EA3255" w:rsidRDefault="00957882" w:rsidP="00957882">
            <w:pPr>
              <w:spacing w:before="120"/>
              <w:jc w:val="center"/>
            </w:pPr>
            <w:r>
              <w:t>API</w:t>
            </w:r>
          </w:p>
        </w:tc>
        <w:tc>
          <w:tcPr>
            <w:tcW w:w="5953" w:type="dxa"/>
            <w:tcBorders>
              <w:top w:val="single" w:sz="4" w:space="0" w:color="auto"/>
            </w:tcBorders>
          </w:tcPr>
          <w:p w14:paraId="54BE4BFB" w14:textId="0085AC32" w:rsidR="00EA3255" w:rsidRPr="00957882" w:rsidRDefault="00957882" w:rsidP="00957882">
            <w:pPr>
              <w:spacing w:before="120"/>
              <w:jc w:val="left"/>
              <w:rPr>
                <w:i/>
              </w:rPr>
            </w:pPr>
            <w:r w:rsidRPr="00957882">
              <w:rPr>
                <w:i/>
              </w:rPr>
              <w:t>Appication Programming Interface</w:t>
            </w:r>
          </w:p>
        </w:tc>
      </w:tr>
      <w:tr w:rsidR="00EA3255" w14:paraId="66378AC4" w14:textId="77777777" w:rsidTr="00330B9D">
        <w:tc>
          <w:tcPr>
            <w:tcW w:w="1985" w:type="dxa"/>
          </w:tcPr>
          <w:p w14:paraId="77A960C5" w14:textId="6D390AF7" w:rsidR="00957882" w:rsidRDefault="00957882" w:rsidP="00957882">
            <w:pPr>
              <w:spacing w:before="120"/>
              <w:jc w:val="center"/>
            </w:pPr>
            <w:r>
              <w:t>HTTP</w:t>
            </w:r>
          </w:p>
        </w:tc>
        <w:tc>
          <w:tcPr>
            <w:tcW w:w="5953" w:type="dxa"/>
          </w:tcPr>
          <w:p w14:paraId="37F251C4" w14:textId="2AA0BDFA" w:rsidR="00EA3255" w:rsidRPr="00957882" w:rsidRDefault="00957882" w:rsidP="00957882">
            <w:pPr>
              <w:spacing w:before="120"/>
              <w:jc w:val="left"/>
              <w:rPr>
                <w:i/>
              </w:rPr>
            </w:pPr>
            <w:r w:rsidRPr="00957882">
              <w:rPr>
                <w:i/>
              </w:rPr>
              <w:t>Hypertext</w:t>
            </w:r>
            <w:r>
              <w:rPr>
                <w:i/>
              </w:rPr>
              <w:t xml:space="preserve"> </w:t>
            </w:r>
            <w:r w:rsidRPr="00957882">
              <w:rPr>
                <w:i/>
              </w:rPr>
              <w:t>Transfer-Transfer</w:t>
            </w:r>
            <w:r>
              <w:rPr>
                <w:i/>
              </w:rPr>
              <w:t xml:space="preserve"> </w:t>
            </w:r>
            <w:r w:rsidRPr="00957882">
              <w:rPr>
                <w:i/>
              </w:rPr>
              <w:t>Protocol</w:t>
            </w:r>
          </w:p>
        </w:tc>
      </w:tr>
      <w:tr w:rsidR="00EA3255" w14:paraId="7D8B0814" w14:textId="77777777" w:rsidTr="00330B9D">
        <w:tc>
          <w:tcPr>
            <w:tcW w:w="1985" w:type="dxa"/>
          </w:tcPr>
          <w:p w14:paraId="7BD374BD" w14:textId="39A899A6" w:rsidR="00EA3255" w:rsidRDefault="00957882" w:rsidP="00957882">
            <w:pPr>
              <w:spacing w:before="120"/>
              <w:jc w:val="center"/>
            </w:pPr>
            <w:r>
              <w:t>QR</w:t>
            </w:r>
          </w:p>
        </w:tc>
        <w:tc>
          <w:tcPr>
            <w:tcW w:w="5953" w:type="dxa"/>
          </w:tcPr>
          <w:p w14:paraId="7A327A4E" w14:textId="00089147" w:rsidR="00EA3255" w:rsidRPr="00957882" w:rsidRDefault="00957882" w:rsidP="00957882">
            <w:pPr>
              <w:spacing w:before="120"/>
              <w:jc w:val="left"/>
              <w:rPr>
                <w:i/>
              </w:rPr>
            </w:pPr>
            <w:r w:rsidRPr="00957882">
              <w:rPr>
                <w:i/>
              </w:rPr>
              <w:t>Quick Response</w:t>
            </w:r>
          </w:p>
        </w:tc>
      </w:tr>
      <w:tr w:rsidR="00EA3255" w14:paraId="55F6910F" w14:textId="77777777" w:rsidTr="00330B9D">
        <w:tc>
          <w:tcPr>
            <w:tcW w:w="1985" w:type="dxa"/>
          </w:tcPr>
          <w:p w14:paraId="59C1F04F" w14:textId="7AECC1F6" w:rsidR="00EA3255" w:rsidRDefault="00957882" w:rsidP="00957882">
            <w:pPr>
              <w:spacing w:before="120"/>
              <w:jc w:val="center"/>
            </w:pPr>
            <w:r>
              <w:t>ACL</w:t>
            </w:r>
          </w:p>
        </w:tc>
        <w:tc>
          <w:tcPr>
            <w:tcW w:w="5953" w:type="dxa"/>
          </w:tcPr>
          <w:p w14:paraId="002CE916" w14:textId="113F447C" w:rsidR="00EA3255" w:rsidRPr="00957882" w:rsidRDefault="00957882" w:rsidP="00957882">
            <w:pPr>
              <w:spacing w:before="120"/>
              <w:jc w:val="left"/>
              <w:rPr>
                <w:i/>
              </w:rPr>
            </w:pPr>
            <w:r w:rsidRPr="00957882">
              <w:rPr>
                <w:i/>
              </w:rPr>
              <w:t>Access Control List</w:t>
            </w:r>
          </w:p>
        </w:tc>
      </w:tr>
      <w:tr w:rsidR="00EA3255" w14:paraId="0F56F49A" w14:textId="77777777" w:rsidTr="00330B9D">
        <w:tc>
          <w:tcPr>
            <w:tcW w:w="1985" w:type="dxa"/>
          </w:tcPr>
          <w:p w14:paraId="6F27E2C3" w14:textId="0F032692" w:rsidR="00EA3255" w:rsidRDefault="00957882" w:rsidP="00957882">
            <w:pPr>
              <w:spacing w:before="120"/>
              <w:jc w:val="center"/>
            </w:pPr>
            <w:r>
              <w:t>IoT</w:t>
            </w:r>
          </w:p>
        </w:tc>
        <w:tc>
          <w:tcPr>
            <w:tcW w:w="5953" w:type="dxa"/>
          </w:tcPr>
          <w:p w14:paraId="683333CC" w14:textId="1C7C6E02" w:rsidR="00EA3255" w:rsidRPr="00957882" w:rsidRDefault="00957882" w:rsidP="00957882">
            <w:pPr>
              <w:spacing w:before="120"/>
              <w:jc w:val="left"/>
              <w:rPr>
                <w:i/>
              </w:rPr>
            </w:pPr>
            <w:r w:rsidRPr="00957882">
              <w:rPr>
                <w:i/>
              </w:rPr>
              <w:t>Internet of Things</w:t>
            </w:r>
          </w:p>
        </w:tc>
      </w:tr>
      <w:tr w:rsidR="00EA3255" w14:paraId="7B85B6CE" w14:textId="77777777" w:rsidTr="00330B9D">
        <w:tc>
          <w:tcPr>
            <w:tcW w:w="1985" w:type="dxa"/>
          </w:tcPr>
          <w:p w14:paraId="15F2631B" w14:textId="6F9C7D6B" w:rsidR="00EA3255" w:rsidRDefault="00957882" w:rsidP="00957882">
            <w:pPr>
              <w:spacing w:before="120"/>
              <w:jc w:val="center"/>
            </w:pPr>
            <w:r>
              <w:t>SQL</w:t>
            </w:r>
          </w:p>
        </w:tc>
        <w:tc>
          <w:tcPr>
            <w:tcW w:w="5953" w:type="dxa"/>
          </w:tcPr>
          <w:p w14:paraId="0ED0CE44" w14:textId="410A7DCD" w:rsidR="00EA3255" w:rsidRPr="00957882" w:rsidRDefault="00957882" w:rsidP="00957882">
            <w:pPr>
              <w:spacing w:before="120"/>
              <w:jc w:val="left"/>
              <w:rPr>
                <w:i/>
              </w:rPr>
            </w:pPr>
            <w:r w:rsidRPr="00957882">
              <w:rPr>
                <w:i/>
              </w:rPr>
              <w:t>Structured Query Language</w:t>
            </w:r>
          </w:p>
        </w:tc>
      </w:tr>
      <w:tr w:rsidR="00EA3255" w14:paraId="40C0953F" w14:textId="77777777" w:rsidTr="00330B9D">
        <w:tc>
          <w:tcPr>
            <w:tcW w:w="1985" w:type="dxa"/>
          </w:tcPr>
          <w:p w14:paraId="53C2EE34" w14:textId="2FEB4228" w:rsidR="00EA3255" w:rsidRDefault="00957882" w:rsidP="00957882">
            <w:pPr>
              <w:spacing w:before="120"/>
              <w:jc w:val="center"/>
            </w:pPr>
            <w:r>
              <w:t>DB</w:t>
            </w:r>
          </w:p>
        </w:tc>
        <w:tc>
          <w:tcPr>
            <w:tcW w:w="5953" w:type="dxa"/>
          </w:tcPr>
          <w:p w14:paraId="783913FC" w14:textId="2B3CC6C1" w:rsidR="00EA3255" w:rsidRPr="00957882" w:rsidRDefault="00957882" w:rsidP="00957882">
            <w:pPr>
              <w:spacing w:before="120"/>
              <w:jc w:val="left"/>
              <w:rPr>
                <w:i/>
              </w:rPr>
            </w:pPr>
            <w:r w:rsidRPr="00957882">
              <w:rPr>
                <w:i/>
              </w:rPr>
              <w:t>Database</w:t>
            </w:r>
          </w:p>
        </w:tc>
      </w:tr>
      <w:tr w:rsidR="00957882" w14:paraId="291435C7" w14:textId="77777777" w:rsidTr="00330B9D">
        <w:tc>
          <w:tcPr>
            <w:tcW w:w="1985" w:type="dxa"/>
          </w:tcPr>
          <w:p w14:paraId="6342BF8A" w14:textId="7A2BC90D" w:rsidR="00957882" w:rsidRDefault="00957882" w:rsidP="00957882">
            <w:pPr>
              <w:spacing w:before="120"/>
              <w:jc w:val="center"/>
            </w:pPr>
            <w:r>
              <w:t>VPS</w:t>
            </w:r>
          </w:p>
        </w:tc>
        <w:tc>
          <w:tcPr>
            <w:tcW w:w="5953" w:type="dxa"/>
          </w:tcPr>
          <w:p w14:paraId="12BAF34B" w14:textId="5649AF04" w:rsidR="00957882" w:rsidRPr="00957882" w:rsidRDefault="00957882" w:rsidP="00957882">
            <w:pPr>
              <w:spacing w:before="120"/>
              <w:jc w:val="left"/>
              <w:rPr>
                <w:i/>
              </w:rPr>
            </w:pPr>
            <w:r w:rsidRPr="00957882">
              <w:rPr>
                <w:i/>
              </w:rPr>
              <w:t>Virtual Private Server</w:t>
            </w:r>
          </w:p>
        </w:tc>
      </w:tr>
      <w:tr w:rsidR="00957882" w14:paraId="3C5AA735" w14:textId="77777777" w:rsidTr="00330B9D">
        <w:tc>
          <w:tcPr>
            <w:tcW w:w="1985" w:type="dxa"/>
          </w:tcPr>
          <w:p w14:paraId="32D5B4F1" w14:textId="6753F769" w:rsidR="00957882" w:rsidRDefault="00957882" w:rsidP="00957882">
            <w:pPr>
              <w:spacing w:before="120"/>
              <w:jc w:val="center"/>
            </w:pPr>
            <w:r>
              <w:t>SMTP</w:t>
            </w:r>
          </w:p>
        </w:tc>
        <w:tc>
          <w:tcPr>
            <w:tcW w:w="5953" w:type="dxa"/>
          </w:tcPr>
          <w:p w14:paraId="4B8B5C24" w14:textId="102C6E9A" w:rsidR="00957882" w:rsidRPr="00957882" w:rsidRDefault="00957882" w:rsidP="00957882">
            <w:pPr>
              <w:spacing w:before="120"/>
              <w:jc w:val="left"/>
              <w:rPr>
                <w:i/>
              </w:rPr>
            </w:pPr>
            <w:r w:rsidRPr="00957882">
              <w:rPr>
                <w:i/>
              </w:rPr>
              <w:t>Simple Main Transfer Protocol</w:t>
            </w:r>
          </w:p>
        </w:tc>
      </w:tr>
      <w:tr w:rsidR="00330B9D" w14:paraId="2D94619C" w14:textId="77777777" w:rsidTr="00330B9D">
        <w:tc>
          <w:tcPr>
            <w:tcW w:w="1985" w:type="dxa"/>
          </w:tcPr>
          <w:p w14:paraId="051998E1" w14:textId="7F8F7EFD" w:rsidR="00330B9D" w:rsidRDefault="00330B9D" w:rsidP="00957882">
            <w:pPr>
              <w:spacing w:before="120"/>
              <w:jc w:val="center"/>
            </w:pPr>
            <w:r>
              <w:t>SSL</w:t>
            </w:r>
          </w:p>
        </w:tc>
        <w:tc>
          <w:tcPr>
            <w:tcW w:w="5953" w:type="dxa"/>
          </w:tcPr>
          <w:p w14:paraId="420AA623" w14:textId="737189AB" w:rsidR="00330B9D" w:rsidRPr="00957882" w:rsidRDefault="00330B9D" w:rsidP="00957882">
            <w:pPr>
              <w:spacing w:before="120"/>
              <w:jc w:val="left"/>
              <w:rPr>
                <w:i/>
              </w:rPr>
            </w:pPr>
            <w:r>
              <w:rPr>
                <w:i/>
              </w:rPr>
              <w:t>Secure Socket Layer</w:t>
            </w:r>
          </w:p>
        </w:tc>
      </w:tr>
      <w:tr w:rsidR="00957882" w14:paraId="2D182040" w14:textId="77777777" w:rsidTr="00330B9D">
        <w:tc>
          <w:tcPr>
            <w:tcW w:w="1985" w:type="dxa"/>
            <w:tcBorders>
              <w:bottom w:val="single" w:sz="4" w:space="0" w:color="auto"/>
            </w:tcBorders>
          </w:tcPr>
          <w:p w14:paraId="110CDD1A" w14:textId="0F8D8711" w:rsidR="00957882" w:rsidRDefault="00957882" w:rsidP="00957882">
            <w:pPr>
              <w:spacing w:before="120"/>
              <w:jc w:val="center"/>
            </w:pPr>
            <w:r>
              <w:t>ERD</w:t>
            </w:r>
          </w:p>
        </w:tc>
        <w:tc>
          <w:tcPr>
            <w:tcW w:w="5953" w:type="dxa"/>
            <w:tcBorders>
              <w:bottom w:val="single" w:sz="4" w:space="0" w:color="auto"/>
            </w:tcBorders>
          </w:tcPr>
          <w:p w14:paraId="358AE8F7" w14:textId="7464909E" w:rsidR="00957882" w:rsidRPr="00957882" w:rsidRDefault="00957882" w:rsidP="00957882">
            <w:pPr>
              <w:spacing w:before="120"/>
              <w:jc w:val="left"/>
              <w:rPr>
                <w:i/>
              </w:rPr>
            </w:pPr>
            <w:r w:rsidRPr="00957882">
              <w:rPr>
                <w:i/>
              </w:rPr>
              <w:t>Entity Relation Diagram</w:t>
            </w:r>
          </w:p>
        </w:tc>
      </w:tr>
    </w:tbl>
    <w:p w14:paraId="3E63315F" w14:textId="77777777" w:rsidR="00796869" w:rsidRDefault="00796869" w:rsidP="005A75D0">
      <w:pPr>
        <w:pStyle w:val="Heading1"/>
        <w:spacing w:before="0"/>
        <w:contextualSpacing/>
        <w:jc w:val="center"/>
        <w:rPr>
          <w:rFonts w:ascii="Times New Roman" w:eastAsia="Times New Roman" w:hAnsi="Times New Roman" w:cs="Times New Roman"/>
          <w:b/>
          <w:bCs/>
          <w:color w:val="auto"/>
          <w:sz w:val="28"/>
          <w:szCs w:val="28"/>
          <w:lang w:val="en-US"/>
        </w:rPr>
      </w:pPr>
      <w:bookmarkStart w:id="54" w:name="_Toc131840085"/>
      <w:bookmarkStart w:id="55" w:name="_Toc133353406"/>
      <w:bookmarkStart w:id="56" w:name="_Toc133873605"/>
    </w:p>
    <w:p w14:paraId="7E69D20A" w14:textId="77777777" w:rsidR="00796869" w:rsidRDefault="00796869" w:rsidP="005A75D0">
      <w:pPr>
        <w:pStyle w:val="Heading1"/>
        <w:spacing w:before="0"/>
        <w:contextualSpacing/>
        <w:jc w:val="center"/>
        <w:rPr>
          <w:rFonts w:ascii="Times New Roman" w:eastAsia="Times New Roman" w:hAnsi="Times New Roman" w:cs="Times New Roman"/>
          <w:b/>
          <w:bCs/>
          <w:color w:val="auto"/>
          <w:sz w:val="28"/>
          <w:szCs w:val="28"/>
          <w:lang w:val="en-US"/>
        </w:rPr>
      </w:pPr>
    </w:p>
    <w:p w14:paraId="3CABC33E" w14:textId="77777777" w:rsidR="00796869" w:rsidRDefault="00796869" w:rsidP="005A75D0">
      <w:pPr>
        <w:pStyle w:val="Heading1"/>
        <w:spacing w:before="0"/>
        <w:contextualSpacing/>
        <w:jc w:val="center"/>
        <w:rPr>
          <w:rFonts w:ascii="Times New Roman" w:eastAsia="Times New Roman" w:hAnsi="Times New Roman" w:cs="Times New Roman"/>
          <w:b/>
          <w:bCs/>
          <w:color w:val="auto"/>
          <w:sz w:val="28"/>
          <w:szCs w:val="28"/>
          <w:lang w:val="en-US"/>
        </w:rPr>
      </w:pPr>
    </w:p>
    <w:p w14:paraId="246DF3DF" w14:textId="77777777" w:rsidR="00796869" w:rsidRDefault="00796869" w:rsidP="005A75D0">
      <w:pPr>
        <w:pStyle w:val="Heading1"/>
        <w:spacing w:before="0"/>
        <w:contextualSpacing/>
        <w:jc w:val="center"/>
        <w:rPr>
          <w:rFonts w:ascii="Times New Roman" w:eastAsia="Times New Roman" w:hAnsi="Times New Roman" w:cs="Times New Roman"/>
          <w:b/>
          <w:bCs/>
          <w:color w:val="auto"/>
          <w:sz w:val="28"/>
          <w:szCs w:val="28"/>
          <w:lang w:val="en-US"/>
        </w:rPr>
      </w:pPr>
    </w:p>
    <w:p w14:paraId="29317D64" w14:textId="77777777" w:rsidR="00796869" w:rsidRDefault="00796869" w:rsidP="005A75D0">
      <w:pPr>
        <w:pStyle w:val="Heading1"/>
        <w:spacing w:before="0"/>
        <w:contextualSpacing/>
        <w:jc w:val="center"/>
        <w:rPr>
          <w:rFonts w:ascii="Times New Roman" w:eastAsia="Times New Roman" w:hAnsi="Times New Roman" w:cs="Times New Roman"/>
          <w:b/>
          <w:bCs/>
          <w:color w:val="auto"/>
          <w:sz w:val="28"/>
          <w:szCs w:val="28"/>
          <w:lang w:val="en-US"/>
        </w:rPr>
      </w:pPr>
    </w:p>
    <w:p w14:paraId="6AA434D3" w14:textId="77777777" w:rsidR="00796869" w:rsidRDefault="00796869" w:rsidP="005A75D0">
      <w:pPr>
        <w:pStyle w:val="Heading1"/>
        <w:spacing w:before="0"/>
        <w:contextualSpacing/>
        <w:jc w:val="center"/>
        <w:rPr>
          <w:rFonts w:ascii="Times New Roman" w:eastAsia="Times New Roman" w:hAnsi="Times New Roman" w:cs="Times New Roman"/>
          <w:b/>
          <w:bCs/>
          <w:color w:val="auto"/>
          <w:sz w:val="28"/>
          <w:szCs w:val="28"/>
          <w:lang w:val="en-US"/>
        </w:rPr>
      </w:pPr>
    </w:p>
    <w:p w14:paraId="388B7824" w14:textId="77777777" w:rsidR="00796869" w:rsidRDefault="00796869" w:rsidP="005A75D0">
      <w:pPr>
        <w:pStyle w:val="Heading1"/>
        <w:spacing w:before="0"/>
        <w:contextualSpacing/>
        <w:jc w:val="center"/>
        <w:rPr>
          <w:rFonts w:ascii="Times New Roman" w:eastAsia="Times New Roman" w:hAnsi="Times New Roman" w:cs="Times New Roman"/>
          <w:b/>
          <w:bCs/>
          <w:color w:val="auto"/>
          <w:sz w:val="28"/>
          <w:szCs w:val="28"/>
          <w:lang w:val="en-US"/>
        </w:rPr>
      </w:pPr>
    </w:p>
    <w:p w14:paraId="598CCFB9" w14:textId="77777777" w:rsidR="00796869" w:rsidRDefault="00796869" w:rsidP="005A75D0">
      <w:pPr>
        <w:pStyle w:val="Heading1"/>
        <w:spacing w:before="0"/>
        <w:contextualSpacing/>
        <w:jc w:val="center"/>
        <w:rPr>
          <w:rFonts w:ascii="Times New Roman" w:eastAsia="Times New Roman" w:hAnsi="Times New Roman" w:cs="Times New Roman"/>
          <w:b/>
          <w:bCs/>
          <w:color w:val="auto"/>
          <w:sz w:val="28"/>
          <w:szCs w:val="28"/>
          <w:lang w:val="en-US"/>
        </w:rPr>
      </w:pPr>
    </w:p>
    <w:p w14:paraId="0A09D376" w14:textId="77777777" w:rsidR="00796869" w:rsidRDefault="00796869" w:rsidP="005A75D0">
      <w:pPr>
        <w:pStyle w:val="Heading1"/>
        <w:spacing w:before="0"/>
        <w:contextualSpacing/>
        <w:jc w:val="center"/>
        <w:rPr>
          <w:rFonts w:ascii="Times New Roman" w:eastAsia="Times New Roman" w:hAnsi="Times New Roman" w:cs="Times New Roman"/>
          <w:b/>
          <w:bCs/>
          <w:color w:val="auto"/>
          <w:sz w:val="28"/>
          <w:szCs w:val="28"/>
          <w:lang w:val="en-US"/>
        </w:rPr>
      </w:pPr>
    </w:p>
    <w:p w14:paraId="360214E2" w14:textId="77777777" w:rsidR="00796869" w:rsidRDefault="00796869" w:rsidP="005A75D0">
      <w:pPr>
        <w:pStyle w:val="Heading1"/>
        <w:spacing w:before="0"/>
        <w:contextualSpacing/>
        <w:jc w:val="center"/>
        <w:rPr>
          <w:rFonts w:ascii="Times New Roman" w:eastAsia="Times New Roman" w:hAnsi="Times New Roman" w:cs="Times New Roman"/>
          <w:b/>
          <w:bCs/>
          <w:color w:val="auto"/>
          <w:sz w:val="28"/>
          <w:szCs w:val="28"/>
          <w:lang w:val="en-US"/>
        </w:rPr>
      </w:pPr>
    </w:p>
    <w:p w14:paraId="08E7F2BA" w14:textId="77777777" w:rsidR="00796869" w:rsidRDefault="00796869" w:rsidP="005A75D0">
      <w:pPr>
        <w:pStyle w:val="Heading1"/>
        <w:spacing w:before="0"/>
        <w:contextualSpacing/>
        <w:jc w:val="center"/>
        <w:rPr>
          <w:rFonts w:ascii="Times New Roman" w:eastAsia="Times New Roman" w:hAnsi="Times New Roman" w:cs="Times New Roman"/>
          <w:b/>
          <w:bCs/>
          <w:color w:val="auto"/>
          <w:sz w:val="28"/>
          <w:szCs w:val="28"/>
          <w:lang w:val="en-US"/>
        </w:rPr>
      </w:pPr>
    </w:p>
    <w:p w14:paraId="45578E21" w14:textId="77777777" w:rsidR="00796869" w:rsidRDefault="00796869" w:rsidP="005A75D0">
      <w:pPr>
        <w:pStyle w:val="Heading1"/>
        <w:spacing w:before="0"/>
        <w:contextualSpacing/>
        <w:jc w:val="center"/>
        <w:rPr>
          <w:rFonts w:ascii="Times New Roman" w:eastAsia="Times New Roman" w:hAnsi="Times New Roman" w:cs="Times New Roman"/>
          <w:b/>
          <w:bCs/>
          <w:color w:val="auto"/>
          <w:sz w:val="28"/>
          <w:szCs w:val="28"/>
          <w:lang w:val="en-US"/>
        </w:rPr>
      </w:pPr>
    </w:p>
    <w:p w14:paraId="592E3879" w14:textId="77777777" w:rsidR="00796869" w:rsidRDefault="00796869" w:rsidP="008F24DB">
      <w:pPr>
        <w:pStyle w:val="Heading1"/>
        <w:spacing w:before="0"/>
        <w:contextualSpacing/>
        <w:rPr>
          <w:rFonts w:ascii="Times New Roman" w:eastAsia="Times New Roman" w:hAnsi="Times New Roman" w:cs="Times New Roman"/>
          <w:b/>
          <w:bCs/>
          <w:color w:val="auto"/>
          <w:sz w:val="28"/>
          <w:szCs w:val="28"/>
          <w:lang w:val="en-US"/>
        </w:rPr>
        <w:sectPr w:rsidR="00796869" w:rsidSect="00796869">
          <w:headerReference w:type="default" r:id="rId15"/>
          <w:footerReference w:type="default" r:id="rId16"/>
          <w:headerReference w:type="first" r:id="rId17"/>
          <w:footerReference w:type="first" r:id="rId18"/>
          <w:pgSz w:w="11906" w:h="16838" w:code="9"/>
          <w:pgMar w:top="1701" w:right="1701" w:bottom="1701" w:left="1701" w:header="709" w:footer="709" w:gutter="567"/>
          <w:pgNumType w:fmt="lowerRoman" w:start="2"/>
          <w:cols w:space="708"/>
          <w:docGrid w:linePitch="360"/>
        </w:sectPr>
      </w:pPr>
    </w:p>
    <w:p w14:paraId="581084F8" w14:textId="400D4C20" w:rsidR="002668E7" w:rsidRPr="00704058" w:rsidRDefault="002668E7" w:rsidP="008F24DB">
      <w:pPr>
        <w:pStyle w:val="Heading1"/>
        <w:spacing w:before="0"/>
        <w:contextualSpacing/>
        <w:jc w:val="center"/>
        <w:rPr>
          <w:rFonts w:ascii="Times New Roman" w:eastAsia="Times New Roman" w:hAnsi="Times New Roman" w:cs="Times New Roman"/>
          <w:b/>
          <w:bCs/>
          <w:sz w:val="28"/>
          <w:szCs w:val="28"/>
          <w:lang w:val="en-US"/>
        </w:rPr>
      </w:pPr>
      <w:bookmarkStart w:id="57" w:name="_Toc143523716"/>
      <w:r w:rsidRPr="00704058">
        <w:rPr>
          <w:rFonts w:ascii="Times New Roman" w:eastAsia="Times New Roman" w:hAnsi="Times New Roman" w:cs="Times New Roman"/>
          <w:b/>
          <w:bCs/>
          <w:color w:val="auto"/>
          <w:sz w:val="28"/>
          <w:szCs w:val="28"/>
          <w:lang w:val="en-US"/>
        </w:rPr>
        <w:lastRenderedPageBreak/>
        <w:t>BAB I</w:t>
      </w:r>
      <w:bookmarkEnd w:id="52"/>
      <w:bookmarkEnd w:id="54"/>
      <w:bookmarkEnd w:id="55"/>
      <w:bookmarkEnd w:id="56"/>
      <w:bookmarkEnd w:id="57"/>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58" w:name="_Toc103266897"/>
      <w:bookmarkStart w:id="59" w:name="_Toc103480555"/>
      <w:bookmarkStart w:id="60" w:name="_Toc131578027"/>
      <w:bookmarkStart w:id="61" w:name="_Toc131840086"/>
      <w:bookmarkStart w:id="62" w:name="_Toc133353407"/>
      <w:bookmarkStart w:id="63" w:name="_Toc133873606"/>
      <w:bookmarkStart w:id="64" w:name="_Toc143523717"/>
      <w:r w:rsidRPr="002668E7">
        <w:t>Latar Belakang</w:t>
      </w:r>
      <w:bookmarkEnd w:id="58"/>
      <w:bookmarkEnd w:id="59"/>
      <w:bookmarkEnd w:id="60"/>
      <w:bookmarkEnd w:id="61"/>
      <w:bookmarkEnd w:id="62"/>
      <w:bookmarkEnd w:id="63"/>
      <w:bookmarkEnd w:id="64"/>
    </w:p>
    <w:p w14:paraId="3CD8D016" w14:textId="61A50158" w:rsidR="00D84C2F" w:rsidRDefault="00D84C2F" w:rsidP="00D84C2F">
      <w:pPr>
        <w:ind w:firstLine="714"/>
      </w:pPr>
      <w:bookmarkStart w:id="65"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77777777" w:rsidR="00D84C2F" w:rsidRDefault="00D84C2F" w:rsidP="00D84C2F">
      <w:r>
        <w:t>Mengelola sejumlah besar ruangan menjadi tantangan tersendiri. Seiring bertambahnya ruangan yang harus dikelola maka bertambah juga konpleksitas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B284A95" w:rsidR="00D84C2F" w:rsidRDefault="00D84C2F" w:rsidP="00D84C2F">
      <w:pPr>
        <w:ind w:firstLine="720"/>
      </w:pPr>
      <w:r>
        <w:t>Masalah keamanan ruangan dalam sebuah gedung dan efektifitas dapat diselesaikan dengan menggunakan sebuah sistem penguncian cerdas yang terorganisasi dan kerkoneksi ke sebuah sistem manajemen kunci pintu (</w:t>
      </w:r>
      <w:r>
        <w:rPr>
          <w:i/>
        </w:rPr>
        <w:t>access control</w:t>
      </w:r>
      <w:r>
        <w:t>) yang memiliki tingkat keamana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65"/>
    </w:p>
    <w:p w14:paraId="0A6BA13A" w14:textId="77777777"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aktifitas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bookmarkStart w:id="66" w:name="_Toc143523718"/>
      <w:r>
        <w:t>Tujuan</w:t>
      </w:r>
      <w:bookmarkEnd w:id="66"/>
      <w:r>
        <w:t xml:space="preserve"> </w:t>
      </w:r>
    </w:p>
    <w:p w14:paraId="12BDF251" w14:textId="42278EA5"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t>pad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bookmarkStart w:id="67" w:name="_Toc143523719"/>
      <w:r>
        <w:lastRenderedPageBreak/>
        <w:t>Batasan Masalah</w:t>
      </w:r>
      <w:bookmarkEnd w:id="67"/>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6247DA">
      <w:pPr>
        <w:numPr>
          <w:ilvl w:val="0"/>
          <w:numId w:val="2"/>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informasi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perancangan server untuk menjalankan sistem penguncian</w:t>
      </w:r>
      <w:r w:rsidRPr="0004024E">
        <w:rPr>
          <w:rFonts w:eastAsia="Calibri" w:cs="Times New Roman"/>
          <w:szCs w:val="24"/>
        </w:rPr>
        <w:t>.</w:t>
      </w:r>
    </w:p>
    <w:p w14:paraId="04907AF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pada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tingkat keamanan dan kontrol yang optimal.</w:t>
      </w:r>
    </w:p>
    <w:p w14:paraId="029820B8" w14:textId="77777777" w:rsidR="00D84C2F" w:rsidRDefault="00D84C2F" w:rsidP="00B61DEE"/>
    <w:p w14:paraId="2E223BF5" w14:textId="77777777" w:rsidR="00D84C2F" w:rsidRDefault="00D84C2F" w:rsidP="00D84C2F">
      <w:pPr>
        <w:pStyle w:val="SubBabI"/>
        <w:ind w:hanging="714"/>
      </w:pPr>
      <w:bookmarkStart w:id="68" w:name="_Toc143523720"/>
      <w:r>
        <w:t>Sistematika Penulisan</w:t>
      </w:r>
      <w:bookmarkEnd w:id="68"/>
    </w:p>
    <w:p w14:paraId="13064D00" w14:textId="7262FCD8" w:rsidR="002668E7" w:rsidRPr="00D84C2F" w:rsidRDefault="002668E7" w:rsidP="00D84C2F">
      <w:pPr>
        <w:ind w:firstLine="714"/>
        <w:rPr>
          <w:rFonts w:eastAsia="Times New Roman"/>
          <w:szCs w:val="26"/>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341E0729" w14:textId="006E5D03" w:rsidR="008D5E5F" w:rsidRPr="008D5E5F" w:rsidRDefault="008D5E5F" w:rsidP="002D6A66">
      <w:pPr>
        <w:keepNext/>
        <w:keepLines/>
        <w:contextualSpacing/>
        <w:jc w:val="center"/>
        <w:outlineLvl w:val="0"/>
        <w:rPr>
          <w:rFonts w:eastAsia="Times New Roman" w:cs="Times New Roman"/>
          <w:b/>
          <w:sz w:val="28"/>
          <w:szCs w:val="32"/>
          <w:lang w:val="en-US"/>
        </w:rPr>
      </w:pPr>
      <w:bookmarkStart w:id="69" w:name="_Toc103266901"/>
      <w:bookmarkStart w:id="70" w:name="_Toc103480559"/>
      <w:bookmarkStart w:id="71" w:name="_Toc106612703"/>
      <w:bookmarkStart w:id="72" w:name="_Toc131840090"/>
      <w:bookmarkStart w:id="73" w:name="_Toc133353411"/>
      <w:bookmarkStart w:id="74" w:name="_Toc133873610"/>
      <w:bookmarkStart w:id="75" w:name="_Toc143523721"/>
      <w:r w:rsidRPr="008D5E5F">
        <w:rPr>
          <w:rFonts w:eastAsia="Times New Roman" w:cs="Times New Roman"/>
          <w:b/>
          <w:sz w:val="28"/>
          <w:szCs w:val="32"/>
          <w:lang w:val="en-US"/>
        </w:rPr>
        <w:lastRenderedPageBreak/>
        <w:t>BAB II</w:t>
      </w:r>
      <w:bookmarkEnd w:id="69"/>
      <w:bookmarkEnd w:id="70"/>
      <w:bookmarkEnd w:id="71"/>
      <w:bookmarkEnd w:id="72"/>
      <w:bookmarkEnd w:id="73"/>
      <w:bookmarkEnd w:id="74"/>
      <w:bookmarkEnd w:id="75"/>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bookmarkStart w:id="76" w:name="_Toc143523722"/>
      <w:r>
        <w:t>Kendali Akses (</w:t>
      </w:r>
      <w:r w:rsidR="004330E5">
        <w:t>Access Control</w:t>
      </w:r>
      <w:r>
        <w:t>)</w:t>
      </w:r>
      <w:bookmarkEnd w:id="76"/>
    </w:p>
    <w:p w14:paraId="2E736104" w14:textId="0CB0714B"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 akan </w:t>
      </w:r>
      <w:r w:rsidR="0097548C">
        <w:t>menjadi pintu masuk pengguna sebelum mengakses suatu fasilitas. Dengan menggunakan kendali akses kita bisa mengatur dan membatasi akses pengguna sehingga hanya pengguna tertentu yang diijinkan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6247DA">
      <w:pPr>
        <w:pStyle w:val="ListParagraph"/>
        <w:numPr>
          <w:ilvl w:val="0"/>
          <w:numId w:val="5"/>
        </w:numPr>
        <w:ind w:left="709"/>
      </w:pPr>
      <w:r>
        <w:rPr>
          <w:i/>
        </w:rPr>
        <w:t>Access Control List</w:t>
      </w:r>
    </w:p>
    <w:p w14:paraId="2A9D985F" w14:textId="7E19ABAB" w:rsidR="00936D3A" w:rsidRPr="00936D3A" w:rsidRDefault="00936D3A" w:rsidP="00936D3A">
      <w:pPr>
        <w:pStyle w:val="ListParagraph"/>
        <w:ind w:left="709"/>
      </w:pPr>
      <w:r>
        <w:t xml:space="preserve">ACL atau </w:t>
      </w:r>
      <w:r>
        <w:rPr>
          <w:i/>
        </w:rPr>
        <w:t xml:space="preserve">Access Control List </w:t>
      </w:r>
      <w:r>
        <w:t xml:space="preserve"> merupakan sebuah daftar yang berisi aturan-aturan atau daftar pengguna yang diijinkan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254E56">
        <w:t xml:space="preserve">kita dapat mambatasi hak akses dengan hanya mengijinkan pengguna yang terdapat didalam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mengijinkan akses jika pengguna memiliki hak akses yang tersimpan didalam daftar akses.</w:t>
      </w:r>
    </w:p>
    <w:p w14:paraId="443E92D8" w14:textId="25730B31" w:rsidR="00136956" w:rsidRPr="00D67558" w:rsidRDefault="00136956" w:rsidP="006247DA">
      <w:pPr>
        <w:pStyle w:val="ListParagraph"/>
        <w:numPr>
          <w:ilvl w:val="0"/>
          <w:numId w:val="5"/>
        </w:numPr>
        <w:ind w:left="709"/>
      </w:pPr>
      <w:r>
        <w:rPr>
          <w:i/>
        </w:rPr>
        <w:t>Role-based Access Control</w:t>
      </w:r>
    </w:p>
    <w:p w14:paraId="104F0844" w14:textId="64223B88"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akses berdasarkan peran pengguna tanpa mengetahui identitas pengguna secara spesifik dan hanya menggunakan peran pengguna sebagai </w:t>
      </w:r>
      <w:r w:rsidR="009F2C45">
        <w:lastRenderedPageBreak/>
        <w:t>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3D7CE302" w:rsidR="009644B0" w:rsidRDefault="00670F9A" w:rsidP="008A2D0E">
      <w:pPr>
        <w:pStyle w:val="LabelGambar"/>
      </w:pPr>
      <w:bookmarkStart w:id="77" w:name="_Toc142072512"/>
      <w:bookmarkStart w:id="78" w:name="_Toc142073162"/>
      <w:bookmarkStart w:id="79" w:name="_Toc143519947"/>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44529C">
        <w:rPr>
          <w:b/>
          <w:noProof/>
        </w:rPr>
        <w:t>1</w:t>
      </w:r>
      <w:r w:rsidR="008A2D0E" w:rsidRPr="00BA57ED">
        <w:rPr>
          <w:b/>
        </w:rPr>
        <w:fldChar w:fldCharType="end"/>
      </w:r>
      <w:r w:rsidR="008A2D0E">
        <w:t xml:space="preserve"> </w:t>
      </w:r>
      <w:r w:rsidR="009644B0">
        <w:t>Contoh Pengendalian Akses</w:t>
      </w:r>
      <w:bookmarkEnd w:id="77"/>
      <w:bookmarkEnd w:id="78"/>
      <w:bookmarkEnd w:id="79"/>
    </w:p>
    <w:p w14:paraId="0A7EA1BD" w14:textId="77777777" w:rsidR="009644B0" w:rsidRDefault="009644B0" w:rsidP="009644B0">
      <w:pPr>
        <w:jc w:val="center"/>
      </w:pPr>
    </w:p>
    <w:p w14:paraId="689F8D76" w14:textId="6549B727" w:rsidR="009644B0" w:rsidRDefault="009644B0" w:rsidP="009644B0">
      <w:pPr>
        <w:ind w:firstLine="714"/>
      </w:pPr>
      <w:r>
        <w:t xml:space="preserve">Gambar </w:t>
      </w:r>
      <w:r w:rsidR="00670F9A">
        <w:t>2.1</w:t>
      </w:r>
      <w:r>
        <w:t xml:space="preserve"> merupakan contoh pengendalian akses pada pintu untuk membatasi akses pengguna ke suatu ruangan. Setiap pengguna memiliki identitas unik yang digunakan untuk menentukan tindakan apakah pengguna tersebut diijinkan atau tidak, proses perijinan dilakukan secara otomatis dan dikendalikan oleh sebuah </w:t>
      </w:r>
      <w:r w:rsidRPr="009739BC">
        <w:rPr>
          <w:i/>
        </w:rPr>
        <w:t>server</w:t>
      </w:r>
      <w:r>
        <w:t xml:space="preserve"> sebagai pusat </w:t>
      </w:r>
      <w:r w:rsidR="009739BC">
        <w:t>kendali</w:t>
      </w:r>
      <w:r>
        <w:t xml:space="preserve"> dan pusat data. Pada sistem pengendalian akses juga terdapat sebuah </w:t>
      </w:r>
      <w:r w:rsidRPr="009739BC">
        <w:rPr>
          <w:i/>
        </w:rPr>
        <w:t>sofware</w:t>
      </w:r>
      <w:r>
        <w:t xml:space="preserve"> yang digunakan sebagai antar muka untuk melakukan pengelolaan hak akses seperti mengijinkan pengguna baru atau menghapus ijin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bookmarkStart w:id="80" w:name="_Toc143523723"/>
      <w:r>
        <w:t>Internet of Things</w:t>
      </w:r>
      <w:bookmarkEnd w:id="80"/>
    </w:p>
    <w:p w14:paraId="6802F548" w14:textId="5EB294F6" w:rsidR="00C46082" w:rsidRDefault="00C46082" w:rsidP="00D24070">
      <w:pPr>
        <w:ind w:firstLine="714"/>
      </w:pPr>
      <w:r w:rsidRPr="00F1096A">
        <w:rPr>
          <w:i/>
        </w:rPr>
        <w:t>Internet of Things</w:t>
      </w:r>
      <w:r>
        <w:t xml:space="preserve"> atau IoT merupakan sebuah k</w:t>
      </w:r>
      <w:r w:rsidR="004C566B">
        <w:t>onsep yang digunakan untuk menge</w:t>
      </w:r>
      <w:r>
        <w:t>mbangkan koneksifitas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lainnya seperti bluetooth. D</w:t>
      </w:r>
      <w:r>
        <w:t xml:space="preserve">engan menggunakan konsep IoT kita dapat menghubungkan peralatan seperti sensor dan aktuator yang terhubung ke </w:t>
      </w:r>
      <w:r w:rsidR="0072257E">
        <w:t xml:space="preserve">ke </w:t>
      </w:r>
      <w:r w:rsidR="0072257E">
        <w:lastRenderedPageBreak/>
        <w:t>sebuah jaringan</w:t>
      </w:r>
      <w:r>
        <w:t xml:space="preserve"> menjadi sebuah kesatuan sistem yang dapat dikendalikan secara efektif</w:t>
      </w:r>
      <w:r w:rsidR="00F1096A">
        <w:t xml:space="preserve"> dan efisien dengan tingkat kerumitan yang rendah</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18A6330C">
            <wp:extent cx="4412512" cy="2087722"/>
            <wp:effectExtent l="0" t="0" r="762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28342" t="30022" r="10971" b="18902"/>
                    <a:stretch/>
                  </pic:blipFill>
                  <pic:spPr bwMode="auto">
                    <a:xfrm>
                      <a:off x="0" y="0"/>
                      <a:ext cx="4433320" cy="2097567"/>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A964AAD" w:rsidR="00D24070" w:rsidRDefault="00D24070" w:rsidP="00D24070">
      <w:pPr>
        <w:pStyle w:val="LabelGambar"/>
      </w:pPr>
      <w:bookmarkStart w:id="81" w:name="_Toc142072513"/>
      <w:bookmarkStart w:id="82" w:name="_Toc142073163"/>
      <w:bookmarkStart w:id="83" w:name="_Toc143519948"/>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44529C">
        <w:rPr>
          <w:b/>
          <w:noProof/>
        </w:rPr>
        <w:t>2</w:t>
      </w:r>
      <w:r w:rsidRPr="00D24070">
        <w:rPr>
          <w:b/>
        </w:rPr>
        <w:fldChar w:fldCharType="end"/>
      </w:r>
      <w:r>
        <w:t xml:space="preserve"> </w:t>
      </w:r>
      <w:r w:rsidRPr="00D24070">
        <w:t>Arsitektur Sistem IoT</w:t>
      </w:r>
      <w:bookmarkEnd w:id="81"/>
      <w:bookmarkEnd w:id="82"/>
      <w:bookmarkEnd w:id="83"/>
    </w:p>
    <w:p w14:paraId="6227C66D" w14:textId="77777777" w:rsidR="00D24070" w:rsidRDefault="00D24070" w:rsidP="00D24070">
      <w:pPr>
        <w:pStyle w:val="LabelGambar"/>
      </w:pPr>
    </w:p>
    <w:p w14:paraId="2AF43CD5" w14:textId="153E76A8" w:rsidR="00D24070" w:rsidRDefault="00D24070" w:rsidP="007935D7">
      <w:pPr>
        <w:ind w:firstLine="709"/>
      </w:pPr>
      <w:r>
        <w:t xml:space="preserve">Gambar 2.2 menjelaskan arsitektur dari sistem IoT, sebuah sistem IoT dibangun </w:t>
      </w:r>
      <w:r w:rsidR="0085175A">
        <w:t>dari beberapa bagian yang membentuk suatu sistem</w:t>
      </w:r>
      <w:r w:rsidR="007935D7">
        <w:t xml:space="preserve"> yang dapat berkomunikasi antara perangkat IoT dan juga server. Bagian-bagian dari sistem IoT </w:t>
      </w:r>
      <w:r w:rsidR="0085175A">
        <w:t>diantaranya :</w:t>
      </w:r>
    </w:p>
    <w:p w14:paraId="089A9864" w14:textId="72E1911D" w:rsidR="0085175A" w:rsidRDefault="0085175A" w:rsidP="006247DA">
      <w:pPr>
        <w:pStyle w:val="ListParagraph"/>
        <w:numPr>
          <w:ilvl w:val="1"/>
          <w:numId w:val="2"/>
        </w:numPr>
        <w:ind w:left="709" w:hanging="425"/>
      </w:pPr>
      <w:r>
        <w:t>Sensor dan Aktuator</w:t>
      </w:r>
    </w:p>
    <w:p w14:paraId="422AD69B" w14:textId="185ACEB2" w:rsidR="0085175A" w:rsidRDefault="00615B68" w:rsidP="002E4FC0">
      <w:pPr>
        <w:pStyle w:val="ListParagraph"/>
        <w:ind w:left="709"/>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6247DA">
      <w:pPr>
        <w:pStyle w:val="ListParagraph"/>
        <w:numPr>
          <w:ilvl w:val="1"/>
          <w:numId w:val="2"/>
        </w:numPr>
        <w:ind w:left="709" w:hanging="425"/>
      </w:pPr>
      <w:r>
        <w:t xml:space="preserve">IoT </w:t>
      </w:r>
      <w:r w:rsidRPr="00C317DC">
        <w:rPr>
          <w:i/>
        </w:rPr>
        <w:t>Node</w:t>
      </w:r>
    </w:p>
    <w:p w14:paraId="177B003B" w14:textId="1C2BB6A8"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kedalam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6247DA">
      <w:pPr>
        <w:pStyle w:val="ListParagraph"/>
        <w:numPr>
          <w:ilvl w:val="1"/>
          <w:numId w:val="2"/>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server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w:t>
      </w:r>
      <w:r>
        <w:lastRenderedPageBreak/>
        <w:t xml:space="preserve">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6247DA">
      <w:pPr>
        <w:pStyle w:val="ListParagraph"/>
        <w:numPr>
          <w:ilvl w:val="1"/>
          <w:numId w:val="2"/>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6247DA">
      <w:pPr>
        <w:pStyle w:val="ListParagraph"/>
        <w:numPr>
          <w:ilvl w:val="1"/>
          <w:numId w:val="2"/>
        </w:numPr>
        <w:ind w:left="709" w:hanging="425"/>
      </w:pPr>
      <w:r>
        <w:t>Antarmuka</w:t>
      </w:r>
    </w:p>
    <w:p w14:paraId="01A74045" w14:textId="683EFFF0" w:rsidR="008F7967" w:rsidRDefault="008F7967" w:rsidP="002E4FC0">
      <w:pPr>
        <w:pStyle w:val="ListParagraph"/>
        <w:ind w:left="709"/>
      </w:pPr>
      <w:r>
        <w:t>Antarmuka pada sistem IoT digunakan untuk melakukan proses pemantauan aktifitas dan data yang terjadi didalam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bookmarkStart w:id="84" w:name="_Toc143523724"/>
      <w:r w:rsidRPr="00BF2E01">
        <w:rPr>
          <w:i/>
        </w:rPr>
        <w:t>Database</w:t>
      </w:r>
      <w:r w:rsidR="00D24DDB">
        <w:t xml:space="preserve"> MySQL</w:t>
      </w:r>
      <w:bookmarkEnd w:id="84"/>
    </w:p>
    <w:p w14:paraId="68182075" w14:textId="652FC4B7" w:rsidR="006F3FE0" w:rsidRDefault="007B7279" w:rsidP="002E4FC0">
      <w:pPr>
        <w:ind w:firstLine="714"/>
      </w:pPr>
      <w:r w:rsidRPr="00BF2E01">
        <w:rPr>
          <w:i/>
        </w:rPr>
        <w:t>Database</w:t>
      </w:r>
      <w:r>
        <w:t xml:space="preserve"> atau basis</w:t>
      </w:r>
      <w:r w:rsidR="006F3FE0">
        <w:t>data merupakan sekumpulan data yang terintegrasi dan diatur sedemikian rupa sehingga data tersebut dapat dicari, diambil, ditambahkan, dan diolah dengan tepat</w:t>
      </w:r>
      <w:r w:rsidR="006F3FE0">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6247DA">
      <w:pPr>
        <w:pStyle w:val="ListParagraph"/>
        <w:numPr>
          <w:ilvl w:val="0"/>
          <w:numId w:val="6"/>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123457E2" w:rsidR="0074299A" w:rsidRDefault="002862F5" w:rsidP="002862F5">
      <w:pPr>
        <w:ind w:firstLine="714"/>
      </w:pPr>
      <w:r w:rsidRPr="002862F5">
        <w:t xml:space="preserve">MySQL merupakan singkatan dari </w:t>
      </w:r>
      <w:r w:rsidRPr="00BF2E01">
        <w:rPr>
          <w:i/>
        </w:rPr>
        <w:t>Structured Query Language</w:t>
      </w:r>
      <w:r w:rsidRPr="002862F5">
        <w:t xml:space="preserve">. SQL merupakan bahasa terstruktur yang khusus digunakan untuk mengolah database. MySQL merupakan sistem manajemen </w:t>
      </w:r>
      <w:r w:rsidRPr="00BF2E01">
        <w:rPr>
          <w:i/>
        </w:rPr>
        <w:t>database</w:t>
      </w:r>
      <w:r w:rsidRPr="002862F5">
        <w:t xml:space="preserve"> yang bersifat relational. Artinya, </w:t>
      </w:r>
      <w:r w:rsidRPr="002862F5">
        <w:lastRenderedPageBreak/>
        <w:t xml:space="preserve">data yang dikelola dalam </w:t>
      </w:r>
      <w:r w:rsidRPr="00BF2E01">
        <w:rPr>
          <w:i/>
        </w:rPr>
        <w:t>database</w:t>
      </w:r>
      <w:r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7EF5C878" w:rsidR="000E1284" w:rsidRDefault="000E1284" w:rsidP="000E1284">
      <w:pPr>
        <w:pStyle w:val="LabelGambar"/>
      </w:pPr>
      <w:bookmarkStart w:id="85" w:name="_Toc142072514"/>
      <w:bookmarkStart w:id="86" w:name="_Toc142073164"/>
      <w:bookmarkStart w:id="87" w:name="_Toc143519949"/>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44529C">
        <w:rPr>
          <w:b/>
          <w:noProof/>
        </w:rPr>
        <w:t>3</w:t>
      </w:r>
      <w:r w:rsidRPr="000E1284">
        <w:rPr>
          <w:b/>
        </w:rPr>
        <w:fldChar w:fldCharType="end"/>
      </w:r>
      <w:r w:rsidRPr="000E1284">
        <w:t xml:space="preserve"> Struktur Tabel MySQL</w:t>
      </w:r>
      <w:bookmarkEnd w:id="85"/>
      <w:bookmarkEnd w:id="86"/>
      <w:bookmarkEnd w:id="87"/>
    </w:p>
    <w:p w14:paraId="3618999B" w14:textId="77777777" w:rsidR="000E1284" w:rsidRPr="000E1284" w:rsidRDefault="000E1284" w:rsidP="000E1284">
      <w:pPr>
        <w:pStyle w:val="LabelGambar"/>
      </w:pPr>
    </w:p>
    <w:p w14:paraId="12BBCB12" w14:textId="59A15CA5"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r w:rsidR="00212932">
        <w:t xml:space="preserve">gambar 2.3 menjelaskan strukur data yang tersimpan didalam </w:t>
      </w:r>
      <w:r w:rsidR="00212932" w:rsidRPr="00BF2E01">
        <w:rPr>
          <w:i/>
        </w:rPr>
        <w:t>database</w:t>
      </w:r>
      <w:r w:rsidR="00212932">
        <w:t xml:space="preserve"> MySQL, </w:t>
      </w:r>
      <w:r w:rsidR="00D9458F">
        <w:t xml:space="preserve">data 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bookmarkStart w:id="88" w:name="_Toc143523725"/>
      <w:r w:rsidRPr="002C26CD">
        <w:rPr>
          <w:i/>
        </w:rPr>
        <w:t>Virtual Private Server</w:t>
      </w:r>
      <w:bookmarkEnd w:id="88"/>
    </w:p>
    <w:p w14:paraId="4B261538" w14:textId="2B08FBB8" w:rsidR="00B169D8" w:rsidRDefault="00B169D8" w:rsidP="00B169D8">
      <w:pPr>
        <w:ind w:firstLine="714"/>
      </w:pPr>
      <w:r w:rsidRPr="00B169D8">
        <w:rPr>
          <w:i/>
        </w:rPr>
        <w:t>Virtual Private Server</w:t>
      </w:r>
      <w:r w:rsidRPr="00B169D8">
        <w:t xml:space="preserve"> </w:t>
      </w:r>
      <w:r>
        <w:t>atau VPS</w:t>
      </w:r>
      <w:r w:rsidR="00BA3532">
        <w:t xml:space="preserve"> </w:t>
      </w:r>
      <w:r w:rsidR="00BA3532" w:rsidRPr="00BA3532">
        <w:t>adalah jenis server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server fisik yang memungkinkan pembagian sumber daya menjadi beberapa bagian yang berbeda, sehingga setiap VPS berfungsi seperti server pribadi yang t</w:t>
      </w:r>
      <w:r w:rsidR="00BA3532">
        <w:t>erisolasi dari pengguna lainnya</w:t>
      </w:r>
      <w:r w:rsidR="00FA5700">
        <w:fldChar w:fldCharType="begin" w:fldLock="1"/>
      </w:r>
      <w:r w:rsidR="001D3113">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Pr="00B169D8">
        <w:t>.</w:t>
      </w:r>
    </w:p>
    <w:p w14:paraId="0A5ED04E" w14:textId="33CE2919" w:rsidR="008E1276" w:rsidRDefault="008E1276" w:rsidP="008E1276">
      <w:pPr>
        <w:jc w:val="center"/>
      </w:pPr>
      <w:r>
        <w:rPr>
          <w:noProof/>
          <w:lang w:val="en-US"/>
        </w:rPr>
        <w:lastRenderedPageBreak/>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734EA083" w:rsidR="008E1276" w:rsidRDefault="008E1276" w:rsidP="008E1276">
      <w:pPr>
        <w:pStyle w:val="LabelGambar"/>
      </w:pPr>
      <w:bookmarkStart w:id="89" w:name="_Toc142072515"/>
      <w:bookmarkStart w:id="90" w:name="_Toc142073165"/>
      <w:bookmarkStart w:id="91" w:name="_Toc143519950"/>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44529C">
        <w:rPr>
          <w:b/>
          <w:noProof/>
        </w:rPr>
        <w:t>4</w:t>
      </w:r>
      <w:r w:rsidRPr="008E1276">
        <w:rPr>
          <w:b/>
        </w:rPr>
        <w:fldChar w:fldCharType="end"/>
      </w:r>
      <w:r>
        <w:t xml:space="preserve"> Perbedaan </w:t>
      </w:r>
      <w:r w:rsidRPr="00795F2F">
        <w:rPr>
          <w:i/>
        </w:rPr>
        <w:t>Server</w:t>
      </w:r>
      <w:r>
        <w:t xml:space="preserve"> Tradisional dan Virtual</w:t>
      </w:r>
      <w:bookmarkEnd w:id="89"/>
      <w:bookmarkEnd w:id="90"/>
      <w:bookmarkEnd w:id="91"/>
    </w:p>
    <w:p w14:paraId="5D06A704" w14:textId="77777777" w:rsidR="00FA5700" w:rsidRDefault="00FA5700" w:rsidP="00B169D8">
      <w:pPr>
        <w:ind w:firstLine="714"/>
      </w:pPr>
    </w:p>
    <w:p w14:paraId="3F0465BE" w14:textId="5C325FD7" w:rsidR="008E1276" w:rsidRDefault="00F400CC" w:rsidP="00F400CC">
      <w:pPr>
        <w:ind w:firstLine="714"/>
      </w:pPr>
      <w:r>
        <w:t xml:space="preserve">Gambar 2.4 memperlihatkan perbedaan antara </w:t>
      </w:r>
      <w:r w:rsidRPr="00F400CC">
        <w:rPr>
          <w:i/>
        </w:rPr>
        <w:t>server</w:t>
      </w:r>
      <w:r>
        <w:t xml:space="preserve"> tradisional dengan </w:t>
      </w:r>
      <w:r w:rsidRPr="00F400CC">
        <w:rPr>
          <w:i/>
        </w:rPr>
        <w:t>server</w:t>
      </w:r>
      <w:r>
        <w:t xml:space="preserve"> virtual, pada </w:t>
      </w:r>
      <w:r w:rsidRPr="00F400CC">
        <w:rPr>
          <w:i/>
        </w:rPr>
        <w:t>server</w:t>
      </w:r>
      <w:r>
        <w:t xml:space="preserve"> tradisional satu </w:t>
      </w:r>
      <w:r w:rsidRPr="00F400CC">
        <w:rPr>
          <w:i/>
        </w:rPr>
        <w:t>server</w:t>
      </w:r>
      <w:r>
        <w:t xml:space="preserve"> fisik hanya bisa digunakan untuk menjalankan satu sistem operasi dan satu aplikasi sedangkan pada </w:t>
      </w:r>
      <w:r w:rsidRPr="00F400CC">
        <w:rPr>
          <w:i/>
        </w:rPr>
        <w:t>server</w:t>
      </w:r>
      <w:r>
        <w:t xml:space="preserve"> virtual memungkinkan menjalankan beberapa sistem operasi dan aplikasi yang banyak didalam satu </w:t>
      </w:r>
      <w:r w:rsidRPr="00F400CC">
        <w:rPr>
          <w:i/>
        </w:rPr>
        <w:t>server</w:t>
      </w:r>
      <w:r>
        <w:t xml:space="preserve"> fisik. </w:t>
      </w:r>
      <w:r w:rsidR="00B31FE4">
        <w:t xml:space="preserve">Perbedaan utama yaitu adanya virtualisasi pada server virtual yang bertugas untuk membagi sumber daya </w:t>
      </w:r>
      <w:r w:rsidR="00B31FE4" w:rsidRPr="00B31FE4">
        <w:rPr>
          <w:i/>
        </w:rPr>
        <w:t>server</w:t>
      </w:r>
      <w:r w:rsidR="00B31FE4">
        <w:t xml:space="preserve"> fisik menjadi beberapa bagian untuk menjalankan sistem operasi. </w:t>
      </w:r>
      <w:r w:rsidR="00B31FE4" w:rsidRPr="00B31FE4">
        <w:t>Proses pembagian ini dilakukan menggunakan perangkat lunak, sehingga satu server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pengguna, pemrosesan data, sistem file, serta sumber daya server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bookmarkStart w:id="92" w:name="_Toc143523726"/>
      <w:r>
        <w:t>Sistem Operasi Ubuntu</w:t>
      </w:r>
      <w:bookmarkEnd w:id="92"/>
    </w:p>
    <w:p w14:paraId="58D58262" w14:textId="4C67E327" w:rsidR="00502562" w:rsidRDefault="004D416D" w:rsidP="004D416D">
      <w:pPr>
        <w:ind w:firstLine="714"/>
      </w:pPr>
      <w:r w:rsidRPr="004D416D">
        <w:t xml:space="preserve">Ubuntu adalah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Pr="00607DF3">
        <w:rPr>
          <w:i/>
        </w:rPr>
        <w:t>server</w:t>
      </w:r>
      <w:r w:rsidRPr="004D416D">
        <w:t>, karena memiliki karakteristik yang ringan dan dapat diandalkan dalam menangani b</w:t>
      </w:r>
      <w:r>
        <w:t xml:space="preserve">erbagai tugas </w:t>
      </w:r>
      <w:r w:rsidRPr="00607DF3">
        <w:rPr>
          <w:i/>
        </w:rPr>
        <w:t>server</w:t>
      </w:r>
      <w:r>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fldChar w:fldCharType="separate"/>
      </w:r>
      <w:r w:rsidRPr="004D416D">
        <w:rPr>
          <w:noProof/>
        </w:rPr>
        <w:t>[12]</w:t>
      </w:r>
      <w:r>
        <w:fldChar w:fldCharType="end"/>
      </w:r>
      <w:r>
        <w:t xml:space="preserve">. Ubuntu menyediakan fitur yang cukup lengkap untuk diaplikasikan pada </w:t>
      </w:r>
      <w:r w:rsidRPr="00607DF3">
        <w:rPr>
          <w:i/>
        </w:rPr>
        <w:t>server</w:t>
      </w:r>
      <w:r>
        <w:t xml:space="preserve"> seperti adanya </w:t>
      </w:r>
      <w:r w:rsidRPr="00607DF3">
        <w:rPr>
          <w:i/>
        </w:rPr>
        <w:t>firewall</w:t>
      </w:r>
      <w:r>
        <w:t xml:space="preserve"> dan penjadwalan menggunakan cronjob. </w:t>
      </w:r>
    </w:p>
    <w:p w14:paraId="2D973630" w14:textId="59035955" w:rsidR="004D416D" w:rsidRDefault="008E5A12" w:rsidP="008E5A12">
      <w:pPr>
        <w:jc w:val="center"/>
      </w:pPr>
      <w:r>
        <w:rPr>
          <w:noProof/>
          <w:lang w:val="en-US"/>
        </w:rPr>
        <w:lastRenderedPageBreak/>
        <w:drawing>
          <wp:inline distT="0" distB="0" distL="0" distR="0" wp14:anchorId="7086F3F5" wp14:editId="42081E34">
            <wp:extent cx="4338084" cy="2444237"/>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23">
                      <a:extLst>
                        <a:ext uri="{28A0092B-C50C-407E-A947-70E740481C1C}">
                          <a14:useLocalDpi xmlns:a14="http://schemas.microsoft.com/office/drawing/2010/main" val="0"/>
                        </a:ext>
                      </a:extLst>
                    </a:blip>
                    <a:stretch>
                      <a:fillRect/>
                    </a:stretch>
                  </pic:blipFill>
                  <pic:spPr>
                    <a:xfrm>
                      <a:off x="0" y="0"/>
                      <a:ext cx="4339348" cy="2444949"/>
                    </a:xfrm>
                    <a:prstGeom prst="rect">
                      <a:avLst/>
                    </a:prstGeom>
                  </pic:spPr>
                </pic:pic>
              </a:graphicData>
            </a:graphic>
          </wp:inline>
        </w:drawing>
      </w:r>
    </w:p>
    <w:p w14:paraId="0B39C514" w14:textId="6471C7AD" w:rsidR="008E5A12" w:rsidRDefault="008E5A12" w:rsidP="008E5A12">
      <w:pPr>
        <w:pStyle w:val="LabelGambar"/>
      </w:pPr>
      <w:bookmarkStart w:id="93" w:name="_Toc142072516"/>
      <w:bookmarkStart w:id="94" w:name="_Toc142073166"/>
      <w:bookmarkStart w:id="95" w:name="_Toc143519951"/>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44529C">
        <w:rPr>
          <w:b/>
          <w:noProof/>
        </w:rPr>
        <w:t>5</w:t>
      </w:r>
      <w:r w:rsidRPr="008E5A12">
        <w:rPr>
          <w:b/>
        </w:rPr>
        <w:fldChar w:fldCharType="end"/>
      </w:r>
      <w:r>
        <w:t xml:space="preserve"> Contoh Konfigurasi </w:t>
      </w:r>
      <w:r w:rsidRPr="00187027">
        <w:rPr>
          <w:i/>
        </w:rPr>
        <w:t>Firewall</w:t>
      </w:r>
      <w:r>
        <w:t xml:space="preserve"> Ubuntu</w:t>
      </w:r>
      <w:bookmarkEnd w:id="93"/>
      <w:bookmarkEnd w:id="94"/>
      <w:bookmarkEnd w:id="95"/>
    </w:p>
    <w:p w14:paraId="7C062863" w14:textId="77777777" w:rsidR="008E5A12" w:rsidRDefault="008E5A12" w:rsidP="008E5A12">
      <w:pPr>
        <w:pStyle w:val="LabelGambar"/>
      </w:pPr>
    </w:p>
    <w:p w14:paraId="0DED15CD" w14:textId="130CF392" w:rsidR="008E5A12" w:rsidRDefault="008E5A12" w:rsidP="008E5A12">
      <w:pPr>
        <w:ind w:firstLine="714"/>
      </w:pPr>
      <w:r>
        <w:t xml:space="preserve">Gambar 2.5 merupakan contoh konfigurasi </w:t>
      </w:r>
      <w:r w:rsidRPr="00607DF3">
        <w:rPr>
          <w:i/>
        </w:rPr>
        <w:t>firewall</w:t>
      </w:r>
      <w:r>
        <w:t xml:space="preserve"> pada sistem operasi ubuntu. </w:t>
      </w:r>
      <w:r w:rsidRPr="008E5A12">
        <w:t xml:space="preserve">Di dalam </w:t>
      </w:r>
      <w:r w:rsidRPr="00607DF3">
        <w:rPr>
          <w:i/>
        </w:rPr>
        <w:t>firewall</w:t>
      </w:r>
      <w:r w:rsidRPr="008E5A12">
        <w:t xml:space="preserve"> semua komunikasi yang keluar dan masuk akan difilter atau dikontrol, </w:t>
      </w:r>
      <w:r w:rsidRPr="00607DF3">
        <w:rPr>
          <w:i/>
        </w:rPr>
        <w:t>port</w:t>
      </w:r>
      <w:r w:rsidRPr="008E5A12">
        <w:t>-</w:t>
      </w:r>
      <w:r w:rsidRPr="00607DF3">
        <w:rPr>
          <w:i/>
        </w:rPr>
        <w:t>port</w:t>
      </w:r>
      <w:r w:rsidRPr="008E5A12">
        <w:t xml:space="preserve"> yang rentan servisnya dapat di tutup atau diblokir, sehingga hanya pihak yang diizinkan saja yang boleh lewat. Cara ini merupakan salah satu pengamanan jaringan yang sering digunakan</w:t>
      </w:r>
      <w:r w:rsidR="00A60782">
        <w:fldChar w:fldCharType="begin" w:fldLock="1"/>
      </w:r>
      <w:r w:rsidR="00126E1A">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eviously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Pr="008E5A12">
        <w:t>.</w:t>
      </w:r>
      <w:r w:rsidR="00A60782">
        <w:t xml:space="preserve"> Selain </w:t>
      </w:r>
      <w:r w:rsidR="00A60782" w:rsidRPr="00607DF3">
        <w:rPr>
          <w:i/>
        </w:rPr>
        <w:t>firewall</w:t>
      </w:r>
      <w:r w:rsidR="00A60782">
        <w:t xml:space="preserve"> ubuntu juga menyediakann sistem penjadwalan dengan menggunakan cronjob. </w:t>
      </w:r>
    </w:p>
    <w:p w14:paraId="3946BE8D" w14:textId="77777777" w:rsidR="00A60782" w:rsidRDefault="00A60782" w:rsidP="008E5A12">
      <w:pPr>
        <w:ind w:firstLine="714"/>
      </w:pPr>
    </w:p>
    <w:p w14:paraId="6D12B48D" w14:textId="362F18B3" w:rsidR="00A60782" w:rsidRDefault="00A60782" w:rsidP="00A60782">
      <w:pPr>
        <w:jc w:val="center"/>
      </w:pPr>
      <w:r>
        <w:rPr>
          <w:noProof/>
          <w:lang w:val="en-US"/>
        </w:rPr>
        <w:drawing>
          <wp:inline distT="0" distB="0" distL="0" distR="0" wp14:anchorId="47D361DE" wp14:editId="67148D29">
            <wp:extent cx="4607626" cy="1803929"/>
            <wp:effectExtent l="0" t="0" r="254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24">
                      <a:extLst>
                        <a:ext uri="{28A0092B-C50C-407E-A947-70E740481C1C}">
                          <a14:useLocalDpi xmlns:a14="http://schemas.microsoft.com/office/drawing/2010/main" val="0"/>
                        </a:ext>
                      </a:extLst>
                    </a:blip>
                    <a:srcRect t="11047" b="29798"/>
                    <a:stretch/>
                  </pic:blipFill>
                  <pic:spPr bwMode="auto">
                    <a:xfrm>
                      <a:off x="0" y="0"/>
                      <a:ext cx="4612072" cy="1805670"/>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343CD878" w:rsidR="00A60782" w:rsidRDefault="00A60782" w:rsidP="00A60782">
      <w:pPr>
        <w:pStyle w:val="LabelGambar"/>
      </w:pPr>
      <w:bookmarkStart w:id="96" w:name="_Toc142072517"/>
      <w:bookmarkStart w:id="97" w:name="_Toc142073167"/>
      <w:bookmarkStart w:id="98" w:name="_Toc143519952"/>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0044529C">
        <w:rPr>
          <w:b/>
          <w:noProof/>
        </w:rPr>
        <w:t>6</w:t>
      </w:r>
      <w:r w:rsidRPr="00A60782">
        <w:rPr>
          <w:b/>
        </w:rPr>
        <w:fldChar w:fldCharType="end"/>
      </w:r>
      <w:r>
        <w:t xml:space="preserve"> Contoh Konfigurasi Cronjob</w:t>
      </w:r>
      <w:bookmarkEnd w:id="96"/>
      <w:bookmarkEnd w:id="97"/>
      <w:bookmarkEnd w:id="98"/>
    </w:p>
    <w:p w14:paraId="1D49469E" w14:textId="77777777" w:rsidR="00A60782" w:rsidRDefault="00A60782" w:rsidP="00A60782">
      <w:pPr>
        <w:pStyle w:val="LabelGambar"/>
      </w:pPr>
    </w:p>
    <w:p w14:paraId="1F26E445" w14:textId="277C650E" w:rsidR="00A60782" w:rsidRDefault="00B826CF" w:rsidP="00B826CF">
      <w:pPr>
        <w:ind w:firstLine="714"/>
      </w:pPr>
      <w:r>
        <w:t>Gambar 2.6 merupakan contoh konfigurasi conjob pada sistem operasi ubuntu, dengan menggunakan cronjob maka dimungkinkan untuk mengeksekusi perintah pada terminal secara berulang setiap rentang waktu tertentu seperti setiap 1 minggu sekali atau 1 jam sekali.</w:t>
      </w:r>
    </w:p>
    <w:p w14:paraId="594EB502" w14:textId="77777777" w:rsidR="008E5A12" w:rsidRDefault="008E5A12" w:rsidP="00095C4D">
      <w:pPr>
        <w:pStyle w:val="LabelGambar"/>
        <w:jc w:val="both"/>
      </w:pPr>
    </w:p>
    <w:p w14:paraId="2A5C2FB2" w14:textId="2D9E7ADC" w:rsidR="000E621B" w:rsidRPr="000E621B" w:rsidRDefault="000E621B" w:rsidP="00EC2C3C">
      <w:pPr>
        <w:pStyle w:val="SubBabII"/>
        <w:ind w:hanging="720"/>
      </w:pPr>
      <w:bookmarkStart w:id="99" w:name="_Toc143523727"/>
      <w:r w:rsidRPr="000E621B">
        <w:lastRenderedPageBreak/>
        <w:t>Nginx</w:t>
      </w:r>
      <w:bookmarkEnd w:id="99"/>
    </w:p>
    <w:p w14:paraId="78145B5A" w14:textId="7D594FB4" w:rsidR="000E621B" w:rsidRDefault="001D3113" w:rsidP="001D3113">
      <w:pPr>
        <w:ind w:firstLine="714"/>
      </w:pPr>
      <w:r w:rsidRPr="001D3113">
        <w:t xml:space="preserve">Nginx merupakan perangkat lunak </w:t>
      </w:r>
      <w:r w:rsidRPr="001D3113">
        <w:rPr>
          <w:i/>
        </w:rPr>
        <w:t>open-source</w:t>
      </w:r>
      <w:r w:rsidRPr="001D3113">
        <w:t xml:space="preserve"> yang memiliki performa tinggi sebagai server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126E1A">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Pr>
          <w:i/>
        </w:rPr>
        <w:fldChar w:fldCharType="separate"/>
      </w:r>
      <w:r w:rsidR="00A60782" w:rsidRPr="00A60782">
        <w:rPr>
          <w:noProof/>
        </w:rPr>
        <w:t>[14]</w:t>
      </w:r>
      <w:r>
        <w:rPr>
          <w:i/>
        </w:rPr>
        <w:fldChar w:fldCharType="end"/>
      </w:r>
      <w:r>
        <w:t xml:space="preserve">. Nginx dibangun secara modular, dengan demikian nginx mampu mendukung berbagai fitur seperti </w:t>
      </w:r>
      <w:r w:rsidRPr="001D3113">
        <w:rPr>
          <w:i/>
        </w:rPr>
        <w:t>Load Balancing</w:t>
      </w:r>
      <w:r>
        <w:t xml:space="preserve"> dan </w:t>
      </w:r>
      <w:r w:rsidRPr="001D3113">
        <w:rPr>
          <w:i/>
        </w:rPr>
        <w:t>Reverse Proxying</w:t>
      </w:r>
      <w:r>
        <w:t xml:space="preserve">, </w:t>
      </w:r>
      <w:r w:rsidRPr="001D3113">
        <w:rPr>
          <w:i/>
        </w:rPr>
        <w:t>Virtual hosts</w:t>
      </w:r>
      <w:r>
        <w:t>.</w:t>
      </w:r>
      <w:r w:rsidR="008D1096">
        <w:t xml:space="preserve"> </w:t>
      </w:r>
    </w:p>
    <w:p w14:paraId="5F3B002D" w14:textId="77777777" w:rsidR="00095C4D" w:rsidRDefault="00095C4D" w:rsidP="001D3113">
      <w:pPr>
        <w:ind w:firstLine="714"/>
      </w:pPr>
    </w:p>
    <w:p w14:paraId="7325AD19" w14:textId="1A257AEE" w:rsidR="002946A5" w:rsidRDefault="002946A5" w:rsidP="002946A5">
      <w:pPr>
        <w:jc w:val="center"/>
      </w:pPr>
      <w:r>
        <w:rPr>
          <w:noProof/>
          <w:lang w:val="en-US"/>
        </w:rPr>
        <w:drawing>
          <wp:inline distT="0" distB="0" distL="0" distR="0" wp14:anchorId="2AE9BBA1" wp14:editId="3BD67B84">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859758" cy="1733424"/>
                    </a:xfrm>
                    <a:prstGeom prst="rect">
                      <a:avLst/>
                    </a:prstGeom>
                  </pic:spPr>
                </pic:pic>
              </a:graphicData>
            </a:graphic>
          </wp:inline>
        </w:drawing>
      </w:r>
    </w:p>
    <w:p w14:paraId="2E4D5238" w14:textId="686F2D68" w:rsidR="002946A5" w:rsidRDefault="002946A5" w:rsidP="002946A5">
      <w:pPr>
        <w:pStyle w:val="LabelGambar"/>
      </w:pPr>
      <w:bookmarkStart w:id="100" w:name="_Toc142072518"/>
      <w:bookmarkStart w:id="101" w:name="_Toc142073168"/>
      <w:bookmarkStart w:id="102" w:name="_Toc143519953"/>
      <w:r w:rsidRPr="002946A5">
        <w:rPr>
          <w:b/>
        </w:rPr>
        <w:t>Gambar 2.</w:t>
      </w:r>
      <w:r w:rsidRPr="002946A5">
        <w:rPr>
          <w:b/>
        </w:rPr>
        <w:fldChar w:fldCharType="begin"/>
      </w:r>
      <w:r w:rsidRPr="002946A5">
        <w:rPr>
          <w:b/>
        </w:rPr>
        <w:instrText xml:space="preserve"> SEQ Gambar_2. \* ARABIC </w:instrText>
      </w:r>
      <w:r w:rsidRPr="002946A5">
        <w:rPr>
          <w:b/>
        </w:rPr>
        <w:fldChar w:fldCharType="separate"/>
      </w:r>
      <w:r w:rsidR="0044529C">
        <w:rPr>
          <w:b/>
          <w:noProof/>
        </w:rPr>
        <w:t>7</w:t>
      </w:r>
      <w:r w:rsidRPr="002946A5">
        <w:rPr>
          <w:b/>
        </w:rPr>
        <w:fldChar w:fldCharType="end"/>
      </w:r>
      <w:r>
        <w:t xml:space="preserve"> </w:t>
      </w:r>
      <w:r w:rsidRPr="00795F2F">
        <w:rPr>
          <w:i/>
        </w:rPr>
        <w:t>Virtual</w:t>
      </w:r>
      <w:r>
        <w:t xml:space="preserve"> </w:t>
      </w:r>
      <w:r w:rsidRPr="00795F2F">
        <w:rPr>
          <w:i/>
        </w:rPr>
        <w:t>Host</w:t>
      </w:r>
      <w:r>
        <w:t xml:space="preserve"> pada Nginx</w:t>
      </w:r>
      <w:bookmarkEnd w:id="100"/>
      <w:bookmarkEnd w:id="101"/>
      <w:bookmarkEnd w:id="102"/>
    </w:p>
    <w:p w14:paraId="0C2DE373" w14:textId="77777777" w:rsidR="002946A5" w:rsidRDefault="002946A5" w:rsidP="002946A5">
      <w:pPr>
        <w:pStyle w:val="LabelGambar"/>
      </w:pPr>
    </w:p>
    <w:p w14:paraId="1FB3EB3C" w14:textId="235CD92E" w:rsidR="0043209E" w:rsidRDefault="002946A5" w:rsidP="0043209E">
      <w:pPr>
        <w:ind w:firstLine="714"/>
      </w:pPr>
      <w:r>
        <w:t>Gambar</w:t>
      </w:r>
      <w:r w:rsidR="00095C4D">
        <w:t xml:space="preserve"> 2.7</w:t>
      </w:r>
      <w:r>
        <w:t xml:space="preserve"> menjelaskan penggunaan virtual host pada nginx, dengan menggunakan virtual host nginx dapat menangani beberapa aplikasi </w:t>
      </w:r>
      <w:r w:rsidR="0043209E">
        <w:t xml:space="preserve">yang sudah dikonfigurasi pada masing-masing </w:t>
      </w:r>
      <w:r w:rsidR="0043209E" w:rsidRPr="00CE4D32">
        <w:rPr>
          <w:i/>
        </w:rPr>
        <w:t>port</w:t>
      </w:r>
      <w:r w:rsidR="00CE4D32">
        <w:t>-</w:t>
      </w:r>
      <w:r w:rsidR="0043209E">
        <w:t xml:space="preserve">nya. Nginx menggunakan pendekatan </w:t>
      </w:r>
      <w:r w:rsidR="0043209E" w:rsidRPr="0043209E">
        <w:rPr>
          <w:i/>
        </w:rPr>
        <w:t>asynchronous-event</w:t>
      </w:r>
      <w:r w:rsidR="0043209E">
        <w:t xml:space="preserve"> untuk menangani permintaan sehingga nginx tidak sepenuhnya bergantung pada ‘</w:t>
      </w:r>
      <w:r w:rsidR="0043209E" w:rsidRPr="0043209E">
        <w:rPr>
          <w:i/>
        </w:rPr>
        <w:t>thread</w:t>
      </w:r>
      <w:r w:rsidR="0043209E">
        <w:t>’ untuk menangani permintaan (</w:t>
      </w:r>
      <w:r w:rsidR="0043209E" w:rsidRPr="0043209E">
        <w:rPr>
          <w:i/>
        </w:rPr>
        <w:t>request</w:t>
      </w:r>
      <w:r w:rsidR="00CE4D32">
        <w:t>)</w:t>
      </w:r>
      <w:r w:rsidR="0043209E">
        <w:t>. Arsitektur ini me</w:t>
      </w:r>
      <w:r w:rsidR="004C0CEB">
        <w:t>m</w:t>
      </w:r>
      <w:r w:rsidR="0043209E">
        <w:t>berikan hasil kinerja nginx pada saat dibebani hanya memerlukan sedikit memori dalam jumlah yang bisa diprediksikan</w:t>
      </w:r>
      <w:r w:rsidR="00B41807">
        <w:fldChar w:fldCharType="begin" w:fldLock="1"/>
      </w:r>
      <w:r w:rsidR="00126E1A">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sidR="00B41807">
        <w:fldChar w:fldCharType="separate"/>
      </w:r>
      <w:r w:rsidR="00A60782" w:rsidRPr="00A60782">
        <w:rPr>
          <w:noProof/>
        </w:rPr>
        <w:t>[14]</w:t>
      </w:r>
      <w:r w:rsidR="00B41807">
        <w:fldChar w:fldCharType="end"/>
      </w:r>
      <w:r w:rsidR="0043209E">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bookmarkStart w:id="103" w:name="_Toc143523728"/>
      <w:r w:rsidRPr="007C663D">
        <w:rPr>
          <w:i/>
        </w:rPr>
        <w:t>Application Programming Interface</w:t>
      </w:r>
      <w:bookmarkEnd w:id="103"/>
    </w:p>
    <w:p w14:paraId="12C09C2A" w14:textId="39B52103" w:rsidR="003D5A25" w:rsidRDefault="00AD5E0F" w:rsidP="00AD5E0F">
      <w:pPr>
        <w:ind w:firstLine="714"/>
      </w:pPr>
      <w:r w:rsidRPr="007C663D">
        <w:rPr>
          <w:i/>
        </w:rPr>
        <w:t>Application Pr</w:t>
      </w:r>
      <w:r w:rsidR="00B15987" w:rsidRPr="007C663D">
        <w:rPr>
          <w:i/>
        </w:rPr>
        <w:t>ogramming Interface</w:t>
      </w:r>
      <w:r w:rsidR="00B15987">
        <w:t xml:space="preserve"> atau API me</w:t>
      </w:r>
      <w:r>
        <w:t xml:space="preserve">rupakan </w:t>
      </w:r>
      <w:r w:rsidR="007C663D">
        <w:t xml:space="preserve">sebuah protokol yang digunakan </w:t>
      </w:r>
      <w:r>
        <w:t>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126E1A">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5]","plainTextFormattedCitation":"[15]","previouslyFormattedCitation":"[15]"},"properties":{"noteIndex":0},"schema":"https://github.com/citation-style-language/schema/raw/master/csl-citation.json"}</w:instrText>
      </w:r>
      <w:r>
        <w:fldChar w:fldCharType="separate"/>
      </w:r>
      <w:r w:rsidR="00A60782" w:rsidRPr="00A60782">
        <w:rPr>
          <w:noProof/>
        </w:rPr>
        <w:t>[15]</w:t>
      </w:r>
      <w:r>
        <w:fldChar w:fldCharType="end"/>
      </w:r>
      <w:r>
        <w:t>.</w:t>
      </w:r>
      <w:r w:rsidR="00F04888">
        <w:t xml:space="preserve"> </w:t>
      </w:r>
    </w:p>
    <w:p w14:paraId="77B258B6" w14:textId="39725D1D" w:rsidR="003E0F66" w:rsidRDefault="003E0F66" w:rsidP="003E0F66">
      <w:pPr>
        <w:jc w:val="center"/>
      </w:pPr>
      <w:r>
        <w:rPr>
          <w:noProof/>
          <w:lang w:val="en-US"/>
        </w:rPr>
        <w:lastRenderedPageBreak/>
        <w:drawing>
          <wp:inline distT="0" distB="0" distL="0" distR="0" wp14:anchorId="736AF4A1" wp14:editId="364EFFCF">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662463" cy="1925258"/>
                    </a:xfrm>
                    <a:prstGeom prst="rect">
                      <a:avLst/>
                    </a:prstGeom>
                  </pic:spPr>
                </pic:pic>
              </a:graphicData>
            </a:graphic>
          </wp:inline>
        </w:drawing>
      </w:r>
    </w:p>
    <w:p w14:paraId="0FB884BD" w14:textId="64C82C37" w:rsidR="003E0F66" w:rsidRDefault="003E0F66" w:rsidP="003E0F66">
      <w:pPr>
        <w:pStyle w:val="LabelGambar"/>
      </w:pPr>
      <w:bookmarkStart w:id="104" w:name="_Toc142072519"/>
      <w:bookmarkStart w:id="105" w:name="_Toc142073169"/>
      <w:bookmarkStart w:id="106" w:name="_Toc143519954"/>
      <w:r w:rsidRPr="003E0F66">
        <w:rPr>
          <w:b/>
        </w:rPr>
        <w:t>Gambar 2.</w:t>
      </w:r>
      <w:r w:rsidRPr="003E0F66">
        <w:rPr>
          <w:b/>
        </w:rPr>
        <w:fldChar w:fldCharType="begin"/>
      </w:r>
      <w:r w:rsidRPr="003E0F66">
        <w:rPr>
          <w:b/>
        </w:rPr>
        <w:instrText xml:space="preserve"> SEQ Gambar_2. \* ARABIC </w:instrText>
      </w:r>
      <w:r w:rsidRPr="003E0F66">
        <w:rPr>
          <w:b/>
        </w:rPr>
        <w:fldChar w:fldCharType="separate"/>
      </w:r>
      <w:r w:rsidR="0044529C">
        <w:rPr>
          <w:b/>
          <w:noProof/>
        </w:rPr>
        <w:t>8</w:t>
      </w:r>
      <w:r w:rsidRPr="003E0F66">
        <w:rPr>
          <w:b/>
        </w:rPr>
        <w:fldChar w:fldCharType="end"/>
      </w:r>
      <w:r>
        <w:t xml:space="preserve"> Cara Kerja API</w:t>
      </w:r>
      <w:bookmarkEnd w:id="104"/>
      <w:bookmarkEnd w:id="105"/>
      <w:bookmarkEnd w:id="106"/>
    </w:p>
    <w:p w14:paraId="63870B75" w14:textId="77777777" w:rsidR="003E0F66" w:rsidRDefault="003E0F66" w:rsidP="003E0F66">
      <w:pPr>
        <w:pStyle w:val="LabelGambar"/>
      </w:pPr>
    </w:p>
    <w:p w14:paraId="518DB905" w14:textId="36B9AA8E" w:rsidR="00B15987" w:rsidRDefault="00095C4D" w:rsidP="003E0F66">
      <w:pPr>
        <w:ind w:firstLine="714"/>
      </w:pPr>
      <w:r>
        <w:t>Gambar 2.8</w:t>
      </w:r>
      <w:r w:rsidR="003E0F66">
        <w:t xml:space="preserve"> 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yang digunakan untuk berinteraksi dan mengakases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Java Script Object Notation merupakan sebuah format data yang </w:t>
      </w:r>
      <w:r w:rsidR="0024785C">
        <w:t xml:space="preserve">yang ditemukan oleh Douglas Crockford pada tahun 2006, </w:t>
      </w:r>
      <w:r w:rsidR="008B2224">
        <w:t xml:space="preserve">JSON menggunakan sintak objek javascript sebagai format data berbasis teks, </w:t>
      </w:r>
      <w:r w:rsidR="0024785C">
        <w:t>JSON memiliki ukuran data yang lebih kecil serta waktu proses yang lebih cepat jika dibandingkan dengan format data lainnya</w:t>
      </w:r>
      <w:r w:rsidR="0024785C">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A60782" w:rsidRPr="00A60782">
        <w:rPr>
          <w:noProof/>
        </w:rPr>
        <w:t>[16]</w:t>
      </w:r>
      <w:r w:rsidR="0024785C">
        <w:fldChar w:fldCharType="end"/>
      </w:r>
      <w:r w:rsidR="0024785C">
        <w:t>.</w:t>
      </w:r>
    </w:p>
    <w:p w14:paraId="1A5524BA" w14:textId="6EBA4D0C"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w:t>
      </w:r>
      <w:r w:rsidRPr="007C663D">
        <w:rPr>
          <w:i/>
        </w:rPr>
        <w:t>database</w:t>
      </w:r>
      <w:r>
        <w:t>, sehinggga akan meningkatkan keamanan dari sistem,  jika sewaktu waktu terjadi hal-hal yang tidak di ingin kan seperti rusaknya data atau sistem di retas oleh pihak yang tidak bertanggung jawab data asli tetap aman tersimpan pada database tanpa mengalami gangguan sedikitpun</w:t>
      </w:r>
      <w:r>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fldChar w:fldCharType="separate"/>
      </w:r>
      <w:r w:rsidR="00A60782" w:rsidRPr="00A60782">
        <w:rPr>
          <w:noProof/>
        </w:rPr>
        <w:t>[16]</w:t>
      </w:r>
      <w:r>
        <w:fldChar w:fldCharType="end"/>
      </w:r>
      <w:r>
        <w:t>.</w:t>
      </w:r>
    </w:p>
    <w:p w14:paraId="2A9C50AF" w14:textId="77777777" w:rsidR="00AD5E0F" w:rsidRDefault="00AD5E0F" w:rsidP="0024785C"/>
    <w:p w14:paraId="2C78FED0" w14:textId="2ED66BBA" w:rsidR="00EC2C3C" w:rsidRDefault="00B70AAC" w:rsidP="00EC2C3C">
      <w:pPr>
        <w:pStyle w:val="SubBabII"/>
        <w:ind w:hanging="720"/>
      </w:pPr>
      <w:bookmarkStart w:id="107" w:name="_Toc143523729"/>
      <w:r w:rsidRPr="00B70AAC">
        <w:rPr>
          <w:i/>
        </w:rPr>
        <w:t>Framework</w:t>
      </w:r>
      <w:r>
        <w:t xml:space="preserve"> </w:t>
      </w:r>
      <w:r w:rsidR="00EC2C3C">
        <w:t>Laravel</w:t>
      </w:r>
      <w:bookmarkEnd w:id="107"/>
      <w:r w:rsidR="00E83BDC">
        <w:t xml:space="preserve"> </w:t>
      </w:r>
    </w:p>
    <w:p w14:paraId="1949FCB3" w14:textId="6F1A7D5D" w:rsidR="005C053B" w:rsidRDefault="005C053B" w:rsidP="005C053B">
      <w:pPr>
        <w:ind w:firstLine="714"/>
      </w:pPr>
      <w:r w:rsidRPr="00B93C69">
        <w:rPr>
          <w:i/>
        </w:rPr>
        <w:t>Framework</w:t>
      </w:r>
      <w:r w:rsidRPr="005C053B">
        <w:t xml:space="preserve"> adalah struktur kerja yang terdiri dari sekumpulan </w:t>
      </w:r>
      <w:r>
        <w:t>program</w:t>
      </w:r>
      <w:r w:rsidRPr="005C053B">
        <w:t xml:space="preserve">, terutama berisi </w:t>
      </w:r>
      <w:r>
        <w:t>kelas</w:t>
      </w:r>
      <w:r w:rsidRPr="005C053B">
        <w:t xml:space="preserve"> dan fungsi, yang dapat membantu para pengembang (</w:t>
      </w:r>
      <w:r w:rsidRPr="005C053B">
        <w:rPr>
          <w:i/>
        </w:rPr>
        <w:t>developer</w:t>
      </w:r>
      <w:r w:rsidRPr="005C053B">
        <w:t xml:space="preserve">) dalam menangani berbagai permasalahan yang sering dihadapi dalam pemrograman. Dengan menggunakan framework, para pengembang dapat lebih terfokus dan lebih cepat dalam membangun aplikasi karena berbagai tugas rutin </w:t>
      </w:r>
      <w:r w:rsidRPr="005C053B">
        <w:lastRenderedPageBreak/>
        <w:t>seperti koneksi ke database, pemanggilan variabel, pengelolaan file, dan sebagainya telah diatur dan disediakan dalam framework tersebut</w:t>
      </w:r>
      <w:r>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fldChar w:fldCharType="separate"/>
      </w:r>
      <w:r w:rsidR="00A60782" w:rsidRPr="00A60782">
        <w:rPr>
          <w:noProof/>
        </w:rPr>
        <w:t>[17]</w:t>
      </w:r>
      <w:r>
        <w:fldChar w:fldCharType="end"/>
      </w:r>
      <w:r w:rsidRPr="005C053B">
        <w:t>.</w:t>
      </w:r>
    </w:p>
    <w:p w14:paraId="7DF49A3E" w14:textId="6AD224EC" w:rsidR="005C053B" w:rsidRDefault="0038767E" w:rsidP="0038767E">
      <w:pPr>
        <w:ind w:firstLine="714"/>
      </w:pPr>
      <w:r>
        <w:t xml:space="preserve">Laravel merupakan kerangka kerja pemrograman web </w:t>
      </w:r>
      <w:r w:rsidR="005C053B">
        <w:t xml:space="preserve">yang </w:t>
      </w:r>
      <w:r>
        <w:t xml:space="preserve">menggunakan bahasa </w:t>
      </w:r>
      <w:r w:rsidR="005C053B">
        <w:t xml:space="preserve">pemorgraman </w:t>
      </w:r>
      <w:r>
        <w:t xml:space="preserve">PHP yang terbuka dan gratis, laravel diperuntukkan untuk pengembangan aplikasi berbasis </w:t>
      </w:r>
      <w:r w:rsidR="005C053B" w:rsidRPr="005C053B">
        <w:rPr>
          <w:i/>
        </w:rPr>
        <w:t>website</w:t>
      </w:r>
      <w:r w:rsidR="005C053B">
        <w:t xml:space="preserve"> maupun API</w:t>
      </w:r>
      <w:r>
        <w:t xml:space="preserve"> dengan menggunakan pendekatan pola MVC atau Model View Controller</w:t>
      </w:r>
      <w:r w:rsidR="007C55AD">
        <w:fldChar w:fldCharType="begin" w:fldLock="1"/>
      </w:r>
      <w:r w:rsidR="00126E1A">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7C55AD">
        <w:fldChar w:fldCharType="separate"/>
      </w:r>
      <w:r w:rsidR="00A60782" w:rsidRPr="00A60782">
        <w:rPr>
          <w:noProof/>
        </w:rPr>
        <w:t>[18]</w:t>
      </w:r>
      <w:r w:rsidR="007C55AD">
        <w:fldChar w:fldCharType="end"/>
      </w:r>
      <w:r>
        <w:t xml:space="preserve">. </w:t>
      </w:r>
      <w:r w:rsidR="006F4C5F">
        <w:t>Arsitektut</w:t>
      </w:r>
      <w:r w:rsidR="005C053B">
        <w:t xml:space="preserve"> MVC memiliki business logic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BC11FE">
        <w:fldChar w:fldCharType="separate"/>
      </w:r>
      <w:r w:rsidR="00A60782" w:rsidRPr="00A60782">
        <w:rPr>
          <w:noProof/>
        </w:rPr>
        <w:t>[17]</w:t>
      </w:r>
      <w:r w:rsidR="00BC11FE">
        <w:fldChar w:fldCharType="end"/>
      </w:r>
      <w:r w:rsidR="006F4C5F">
        <w:t>.</w:t>
      </w:r>
    </w:p>
    <w:p w14:paraId="746B25DB" w14:textId="47B00322" w:rsidR="00253E97" w:rsidRDefault="00253E97" w:rsidP="00253E97">
      <w:pPr>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599748" cy="2372825"/>
                    </a:xfrm>
                    <a:prstGeom prst="rect">
                      <a:avLst/>
                    </a:prstGeom>
                  </pic:spPr>
                </pic:pic>
              </a:graphicData>
            </a:graphic>
          </wp:inline>
        </w:drawing>
      </w:r>
    </w:p>
    <w:p w14:paraId="4CEC8C5E" w14:textId="6546AD14" w:rsidR="00253E97" w:rsidRDefault="00253E97" w:rsidP="00253E97">
      <w:pPr>
        <w:pStyle w:val="LabelGambar"/>
      </w:pPr>
      <w:bookmarkStart w:id="108" w:name="_Toc142072520"/>
      <w:bookmarkStart w:id="109" w:name="_Toc142073170"/>
      <w:bookmarkStart w:id="110" w:name="_Toc143519955"/>
      <w:r w:rsidRPr="00253E97">
        <w:rPr>
          <w:b/>
        </w:rPr>
        <w:t>Gambar 2.</w:t>
      </w:r>
      <w:r w:rsidRPr="00253E97">
        <w:rPr>
          <w:b/>
        </w:rPr>
        <w:fldChar w:fldCharType="begin"/>
      </w:r>
      <w:r w:rsidRPr="00253E97">
        <w:rPr>
          <w:b/>
        </w:rPr>
        <w:instrText xml:space="preserve"> SEQ Gambar_2. \* ARABIC </w:instrText>
      </w:r>
      <w:r w:rsidRPr="00253E97">
        <w:rPr>
          <w:b/>
        </w:rPr>
        <w:fldChar w:fldCharType="separate"/>
      </w:r>
      <w:r w:rsidR="0044529C">
        <w:rPr>
          <w:b/>
          <w:noProof/>
        </w:rPr>
        <w:t>9</w:t>
      </w:r>
      <w:r w:rsidRPr="00253E97">
        <w:rPr>
          <w:b/>
        </w:rPr>
        <w:fldChar w:fldCharType="end"/>
      </w:r>
      <w:r>
        <w:t xml:space="preserve"> Konsep MVC pada Laravel</w:t>
      </w:r>
      <w:bookmarkEnd w:id="108"/>
      <w:bookmarkEnd w:id="109"/>
      <w:bookmarkEnd w:id="110"/>
    </w:p>
    <w:p w14:paraId="293BA701" w14:textId="77777777" w:rsidR="00BC11FE" w:rsidRDefault="00BC11FE" w:rsidP="00253E97">
      <w:pPr>
        <w:pStyle w:val="LabelGambar"/>
      </w:pPr>
    </w:p>
    <w:p w14:paraId="41E60F13" w14:textId="66583689" w:rsidR="002542FE" w:rsidRDefault="00095C4D" w:rsidP="002542FE">
      <w:pPr>
        <w:ind w:firstLine="714"/>
      </w:pPr>
      <w:r>
        <w:t>Gambar 2.9</w:t>
      </w:r>
      <w:r w:rsidR="00BC11FE">
        <w:t xml:space="preserve"> menjelaskan kosep MVC yang ada pada Laravel, saat pengguna melakukan </w:t>
      </w:r>
      <w:r w:rsidR="00BC11FE" w:rsidRPr="00BC11FE">
        <w:rPr>
          <w:i/>
        </w:rPr>
        <w:t>request</w:t>
      </w:r>
      <w:r w:rsidR="00BC11FE">
        <w:t xml:space="preserve"> ke Laravel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C11FE" w:rsidRPr="00BC11FE">
        <w:rPr>
          <w:i/>
        </w:rPr>
        <w:t>en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berikut : </w:t>
      </w:r>
    </w:p>
    <w:p w14:paraId="432A7ED4" w14:textId="0E3E5102" w:rsidR="0038767E" w:rsidRDefault="0038767E" w:rsidP="006247DA">
      <w:pPr>
        <w:pStyle w:val="ListParagraph"/>
        <w:numPr>
          <w:ilvl w:val="0"/>
          <w:numId w:val="7"/>
        </w:numPr>
        <w:ind w:left="709"/>
      </w:pPr>
      <w:r>
        <w:t>Model</w:t>
      </w:r>
    </w:p>
    <w:p w14:paraId="31160B26" w14:textId="68885C20" w:rsidR="002542FE" w:rsidRDefault="002542FE" w:rsidP="002542FE">
      <w:pPr>
        <w:pStyle w:val="ListParagraph"/>
        <w:ind w:left="709"/>
      </w:pPr>
      <w:r>
        <w:t xml:space="preserve">Model merupakan sebuah modul yang digunakan untuk melakukan proses </w:t>
      </w:r>
      <w:r w:rsidRPr="002542FE">
        <w:rPr>
          <w:i/>
        </w:rPr>
        <w:t>query</w:t>
      </w:r>
      <w:r>
        <w:t xml:space="preserve"> ke </w:t>
      </w:r>
      <w:r w:rsidRPr="002542FE">
        <w:rPr>
          <w:i/>
        </w:rPr>
        <w:t>database</w:t>
      </w:r>
      <w:r>
        <w:t xml:space="preserve">, pada laravel model menyediakan mekanisme </w:t>
      </w:r>
      <w:r w:rsidRPr="002542FE">
        <w:rPr>
          <w:i/>
        </w:rPr>
        <w:t>query</w:t>
      </w:r>
      <w:r>
        <w:t xml:space="preserve"> </w:t>
      </w:r>
      <w:r w:rsidRPr="002542FE">
        <w:rPr>
          <w:i/>
        </w:rPr>
        <w:lastRenderedPageBreak/>
        <w:t>builder</w:t>
      </w:r>
      <w:r>
        <w:t xml:space="preserve"> yang menjamin proses </w:t>
      </w:r>
      <w:r w:rsidRPr="002542FE">
        <w:rPr>
          <w:i/>
        </w:rPr>
        <w:t>query</w:t>
      </w:r>
      <w:r>
        <w:t xml:space="preserve"> berjalan dengan mudah dan aman dengan berbagai filter untuk menghindari kesalahan.</w:t>
      </w:r>
    </w:p>
    <w:p w14:paraId="6A93EC1F" w14:textId="04D09624" w:rsidR="002542FE" w:rsidRPr="00570885" w:rsidRDefault="002542FE" w:rsidP="006247DA">
      <w:pPr>
        <w:pStyle w:val="ListParagraph"/>
        <w:numPr>
          <w:ilvl w:val="0"/>
          <w:numId w:val="7"/>
        </w:numPr>
        <w:ind w:left="709"/>
        <w:rPr>
          <w:i/>
        </w:rPr>
      </w:pPr>
      <w:r w:rsidRPr="00570885">
        <w:rPr>
          <w:i/>
        </w:rPr>
        <w:t>View</w:t>
      </w:r>
    </w:p>
    <w:p w14:paraId="1A1CD36E" w14:textId="47DC0866" w:rsidR="00570885" w:rsidRDefault="002542FE" w:rsidP="00095C4D">
      <w:pPr>
        <w:pStyle w:val="ListParagraph"/>
        <w:ind w:left="709"/>
      </w:pPr>
      <w:r w:rsidRPr="00570885">
        <w:rPr>
          <w:i/>
        </w:rPr>
        <w:t>View</w:t>
      </w:r>
      <w:r>
        <w:t xml:space="preserve"> </w:t>
      </w:r>
      <w:r w:rsidR="00570885">
        <w:t>merupakan bagian dari L</w:t>
      </w:r>
      <w:r>
        <w:t xml:space="preserve">aravel yang berfungsi untuk menyediakan tampilan antarmuka kepada pengguna, antarmuka akan tampil pada </w:t>
      </w:r>
      <w:r w:rsidRPr="00570885">
        <w:rPr>
          <w:i/>
        </w:rPr>
        <w:t>browser</w:t>
      </w:r>
      <w:r>
        <w:t xml:space="preserve"> pengguna. Pada implementasi Laravel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6247DA">
      <w:pPr>
        <w:pStyle w:val="ListParagraph"/>
        <w:numPr>
          <w:ilvl w:val="0"/>
          <w:numId w:val="7"/>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600EEFFC" w:rsidR="00EC2C3C" w:rsidRDefault="00A21ABC" w:rsidP="00EC2C3C">
      <w:pPr>
        <w:pStyle w:val="SubBabII"/>
        <w:ind w:hanging="720"/>
      </w:pPr>
      <w:bookmarkStart w:id="111" w:name="_Toc143523730"/>
      <w:r>
        <w:rPr>
          <w:i/>
        </w:rPr>
        <w:t xml:space="preserve">Pusher </w:t>
      </w:r>
      <w:r w:rsidR="00EC2C3C" w:rsidRPr="003071F6">
        <w:rPr>
          <w:i/>
        </w:rPr>
        <w:t>Web</w:t>
      </w:r>
      <w:r w:rsidR="00CC0A39">
        <w:t>s</w:t>
      </w:r>
      <w:r w:rsidR="00EC2C3C" w:rsidRPr="003071F6">
        <w:rPr>
          <w:i/>
        </w:rPr>
        <w:t>ocket</w:t>
      </w:r>
      <w:bookmarkEnd w:id="111"/>
    </w:p>
    <w:p w14:paraId="208D906D" w14:textId="7A1A4B47" w:rsidR="00E56867" w:rsidRDefault="007C1E05" w:rsidP="007F1F4F">
      <w:pPr>
        <w:ind w:firstLine="714"/>
      </w:pPr>
      <w:r w:rsidRPr="003071F6">
        <w:rPr>
          <w:i/>
        </w:rPr>
        <w:t>Websocket</w:t>
      </w:r>
      <w:r>
        <w:t xml:space="preserve"> meru</w:t>
      </w:r>
      <w:r w:rsidR="006F4C5F">
        <w:t>pa</w:t>
      </w:r>
      <w:r>
        <w:t>kan sebuah protokol komunikasi web berbasi</w:t>
      </w:r>
      <w:r w:rsidR="003071F6">
        <w:t>s</w:t>
      </w:r>
      <w:r>
        <w:t xml:space="preserve"> </w:t>
      </w:r>
      <w:r w:rsidRPr="003071F6">
        <w:rPr>
          <w:i/>
        </w:rPr>
        <w:t>client</w:t>
      </w:r>
      <w:r>
        <w:t>-</w:t>
      </w:r>
      <w:r w:rsidRPr="003071F6">
        <w:rPr>
          <w:i/>
        </w:rPr>
        <w:t>server</w:t>
      </w:r>
      <w:r>
        <w:t xml:space="preserve">, keberadaan </w:t>
      </w:r>
      <w:r w:rsidRPr="00172044">
        <w:t>websocket</w:t>
      </w:r>
      <w:r>
        <w:t xml:space="preserve"> dinilai dapat menggantikan </w:t>
      </w:r>
      <w:r w:rsidR="00E56867">
        <w:t xml:space="preserve">teknilogi AJAX sebagai pendahulu komunikasi </w:t>
      </w:r>
      <w:r w:rsidR="00E56867" w:rsidRPr="003071F6">
        <w:rPr>
          <w:i/>
        </w:rPr>
        <w:t>client</w:t>
      </w:r>
      <w:r w:rsidR="00E56867">
        <w:t>-</w:t>
      </w:r>
      <w:r w:rsidR="00E56867" w:rsidRPr="003071F6">
        <w:rPr>
          <w:i/>
        </w:rPr>
        <w:t>server</w:t>
      </w:r>
      <w:r w:rsidR="00E56867">
        <w:t xml:space="preserve">. </w:t>
      </w:r>
      <w:r w:rsidR="00E56867" w:rsidRPr="003071F6">
        <w:rPr>
          <w:i/>
        </w:rPr>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dibandingkan dengan teknologi komunikasi</w:t>
      </w:r>
      <w:r w:rsidR="00E56867">
        <w:t xml:space="preserve"> </w:t>
      </w:r>
      <w:r w:rsidR="00E56867" w:rsidRPr="00E56867">
        <w:t>lain termasuk AJAX</w:t>
      </w:r>
      <w:r w:rsidR="00E56867">
        <w:fldChar w:fldCharType="begin" w:fldLock="1"/>
      </w:r>
      <w:r w:rsidR="00126E1A">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E56867">
        <w:fldChar w:fldCharType="separate"/>
      </w:r>
      <w:r w:rsidR="00A60782" w:rsidRPr="00A60782">
        <w:rPr>
          <w:noProof/>
        </w:rPr>
        <w:t>[19]</w:t>
      </w:r>
      <w:r w:rsidR="00E56867">
        <w:fldChar w:fldCharType="end"/>
      </w:r>
      <w:r w:rsidR="00E56867">
        <w:t>.</w:t>
      </w:r>
      <w:r w:rsidR="007F1F4F">
        <w:t xml:space="preserve"> </w:t>
      </w:r>
      <w:r w:rsidR="00E56867" w:rsidRPr="003071F6">
        <w:rPr>
          <w:i/>
        </w:rPr>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terjasi error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69144F1B" w14:textId="77777777" w:rsidR="00797057" w:rsidRDefault="00797057" w:rsidP="007F1F4F">
      <w:pPr>
        <w:ind w:firstLine="714"/>
      </w:pPr>
    </w:p>
    <w:p w14:paraId="321DE31E" w14:textId="19C18A3E" w:rsidR="00364247" w:rsidRDefault="00797057" w:rsidP="00797057">
      <w:pPr>
        <w:jc w:val="center"/>
      </w:pPr>
      <w:r>
        <w:rPr>
          <w:noProof/>
          <w:lang w:val="en-US"/>
        </w:rPr>
        <w:lastRenderedPageBreak/>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550881" cy="2799974"/>
                    </a:xfrm>
                    <a:prstGeom prst="rect">
                      <a:avLst/>
                    </a:prstGeom>
                  </pic:spPr>
                </pic:pic>
              </a:graphicData>
            </a:graphic>
          </wp:inline>
        </w:drawing>
      </w:r>
    </w:p>
    <w:p w14:paraId="4B2BA77C" w14:textId="696CF05D" w:rsidR="00797057" w:rsidRDefault="00797057" w:rsidP="00797057">
      <w:pPr>
        <w:pStyle w:val="LabelGambar"/>
      </w:pPr>
      <w:bookmarkStart w:id="112" w:name="_Toc142072521"/>
      <w:bookmarkStart w:id="113" w:name="_Toc142073171"/>
      <w:bookmarkStart w:id="114" w:name="_Toc143519956"/>
      <w:r w:rsidRPr="00797057">
        <w:rPr>
          <w:b/>
        </w:rPr>
        <w:t>Gambar 2.</w:t>
      </w:r>
      <w:r w:rsidRPr="00797057">
        <w:rPr>
          <w:b/>
        </w:rPr>
        <w:fldChar w:fldCharType="begin"/>
      </w:r>
      <w:r w:rsidRPr="00797057">
        <w:rPr>
          <w:b/>
        </w:rPr>
        <w:instrText xml:space="preserve"> SEQ Gambar_2. \* ARABIC </w:instrText>
      </w:r>
      <w:r w:rsidRPr="00797057">
        <w:rPr>
          <w:b/>
        </w:rPr>
        <w:fldChar w:fldCharType="separate"/>
      </w:r>
      <w:r w:rsidR="0044529C">
        <w:rPr>
          <w:b/>
          <w:noProof/>
        </w:rPr>
        <w:t>10</w:t>
      </w:r>
      <w:r w:rsidRPr="00797057">
        <w:rPr>
          <w:b/>
        </w:rPr>
        <w:fldChar w:fldCharType="end"/>
      </w:r>
      <w:r>
        <w:t xml:space="preserve"> Diagram Pusher </w:t>
      </w:r>
      <w:r w:rsidRPr="00795F2F">
        <w:rPr>
          <w:i/>
        </w:rPr>
        <w:t>Channel</w:t>
      </w:r>
      <w:bookmarkEnd w:id="112"/>
      <w:bookmarkEnd w:id="113"/>
      <w:bookmarkEnd w:id="114"/>
    </w:p>
    <w:p w14:paraId="74B6C63C" w14:textId="77777777" w:rsidR="0069593F" w:rsidRDefault="0069593F" w:rsidP="00797057">
      <w:pPr>
        <w:pStyle w:val="LabelGambar"/>
      </w:pPr>
    </w:p>
    <w:p w14:paraId="473DB8E9" w14:textId="55D2D285" w:rsidR="00625BE9" w:rsidRDefault="00625BE9" w:rsidP="00625BE9">
      <w:pPr>
        <w:ind w:firstLine="720"/>
      </w:pPr>
      <w:r>
        <w:t>Gambar</w:t>
      </w:r>
      <w:r w:rsidR="00095C4D">
        <w:t xml:space="preserve"> 2.10</w:t>
      </w:r>
      <w:r>
        <w:t xml:space="preserve"> diatas menjelaskan bagian-bagian dari pusher channel, pusher hanya mendukung komunikasi satu arah yaitu dari server ke client dengan menggunakan metode broadcasting. Untuk bisa mendapatkan pesan dari broadcasting maka client harus terhubung ke salah satu channel dengan cara melakukan subscribe ke channel tersebut. Didalam pusher terdapat 3 channel yaitu : </w:t>
      </w:r>
    </w:p>
    <w:p w14:paraId="11708896" w14:textId="77777777" w:rsidR="00C850AF" w:rsidRDefault="00C850AF" w:rsidP="006247DA">
      <w:pPr>
        <w:pStyle w:val="ListParagraph"/>
        <w:numPr>
          <w:ilvl w:val="1"/>
          <w:numId w:val="16"/>
        </w:numPr>
        <w:ind w:left="709" w:hanging="426"/>
      </w:pPr>
      <w:r w:rsidRPr="00ED3F69">
        <w:rPr>
          <w:i/>
        </w:rPr>
        <w:t>Public</w:t>
      </w:r>
      <w:r>
        <w:t xml:space="preserve"> </w:t>
      </w:r>
      <w:r w:rsidRPr="00ED3F69">
        <w:rPr>
          <w:i/>
        </w:rPr>
        <w:t>Channel</w:t>
      </w:r>
    </w:p>
    <w:p w14:paraId="25349E49" w14:textId="3F41BFA7"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penggguna tanpa adanya proses autentikasi.</w:t>
      </w:r>
    </w:p>
    <w:p w14:paraId="6EA92E68" w14:textId="77777777" w:rsidR="00C850AF" w:rsidRDefault="00C850AF" w:rsidP="006247DA">
      <w:pPr>
        <w:pStyle w:val="ListParagraph"/>
        <w:numPr>
          <w:ilvl w:val="1"/>
          <w:numId w:val="16"/>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proses autentikasi untuk mendapatkan kode </w:t>
      </w:r>
      <w:r w:rsidRPr="00ED3F69">
        <w:rPr>
          <w:i/>
        </w:rPr>
        <w:t>signature</w:t>
      </w:r>
      <w:r>
        <w:t xml:space="preserve"> channel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47DA">
      <w:pPr>
        <w:pStyle w:val="ListParagraph"/>
        <w:numPr>
          <w:ilvl w:val="1"/>
          <w:numId w:val="16"/>
        </w:numPr>
        <w:ind w:left="709" w:hanging="426"/>
      </w:pPr>
      <w:r w:rsidRPr="00ED3F69">
        <w:rPr>
          <w:i/>
        </w:rPr>
        <w:t>Presence</w:t>
      </w:r>
      <w:r>
        <w:t xml:space="preserve"> </w:t>
      </w:r>
      <w:r w:rsidRPr="00ED3F69">
        <w:rPr>
          <w:i/>
        </w:rPr>
        <w:t>Channel</w:t>
      </w:r>
    </w:p>
    <w:p w14:paraId="0356E834" w14:textId="77777777"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client baru yang melakukan subcribe atau ada client yang keluar.</w:t>
      </w:r>
    </w:p>
    <w:p w14:paraId="2920DAF2" w14:textId="77777777" w:rsidR="00E56867" w:rsidRPr="00E56867" w:rsidRDefault="00E56867" w:rsidP="003873EF"/>
    <w:p w14:paraId="2D8836F4" w14:textId="6E2E9011" w:rsidR="007163C3" w:rsidRPr="00EC2C3C" w:rsidRDefault="004330E5" w:rsidP="004157BA">
      <w:pPr>
        <w:pStyle w:val="SubBabII"/>
        <w:ind w:left="720" w:hanging="720"/>
      </w:pPr>
      <w:bookmarkStart w:id="115" w:name="_Toc143523731"/>
      <w:r>
        <w:lastRenderedPageBreak/>
        <w:t>Penelitian Terdahulu</w:t>
      </w:r>
      <w:bookmarkEnd w:id="115"/>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database dan server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D890B24" w:rsidR="00537540" w:rsidRPr="00537540" w:rsidRDefault="00537540" w:rsidP="002D6A66">
      <w:pPr>
        <w:pStyle w:val="Caption"/>
        <w:keepNext/>
        <w:spacing w:after="0" w:line="360" w:lineRule="auto"/>
        <w:contextualSpacing/>
        <w:rPr>
          <w:rFonts w:cs="Times New Roman"/>
          <w:b/>
          <w:bCs/>
          <w:i w:val="0"/>
          <w:iCs w:val="0"/>
          <w:color w:val="auto"/>
          <w:sz w:val="20"/>
          <w:szCs w:val="20"/>
        </w:rPr>
      </w:pPr>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44529C">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Pr="00537540">
        <w:rPr>
          <w:rFonts w:cs="Times New Roman"/>
          <w:i w:val="0"/>
          <w:iCs w:val="0"/>
          <w:color w:val="auto"/>
          <w:sz w:val="20"/>
          <w:szCs w:val="20"/>
        </w:rPr>
        <w:t>Ringkasan Penelitian Terdahulu</w:t>
      </w:r>
    </w:p>
    <w:tbl>
      <w:tblPr>
        <w:tblStyle w:val="TableGrid"/>
        <w:tblW w:w="0" w:type="auto"/>
        <w:tblInd w:w="108" w:type="dxa"/>
        <w:tblLook w:val="04A0" w:firstRow="1" w:lastRow="0" w:firstColumn="1" w:lastColumn="0" w:noHBand="0" w:noVBand="1"/>
      </w:tblPr>
      <w:tblGrid>
        <w:gridCol w:w="2108"/>
        <w:gridCol w:w="897"/>
        <w:gridCol w:w="1815"/>
        <w:gridCol w:w="3118"/>
      </w:tblGrid>
      <w:tr w:rsidR="00AD2A86" w14:paraId="341477EB" w14:textId="77777777" w:rsidTr="009C6BAE">
        <w:tc>
          <w:tcPr>
            <w:tcW w:w="2108" w:type="dxa"/>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Pr>
          <w:p w14:paraId="3397B59C" w14:textId="4B7FA26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Tahun</w:t>
            </w:r>
          </w:p>
        </w:tc>
        <w:tc>
          <w:tcPr>
            <w:tcW w:w="1815" w:type="dxa"/>
          </w:tcPr>
          <w:p w14:paraId="5E1EFA03" w14:textId="3798FADC"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nulis</w:t>
            </w:r>
          </w:p>
        </w:tc>
        <w:tc>
          <w:tcPr>
            <w:tcW w:w="3118" w:type="dxa"/>
          </w:tcPr>
          <w:p w14:paraId="656A24D9" w14:textId="511AB82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mbahasan</w:t>
            </w:r>
          </w:p>
        </w:tc>
      </w:tr>
      <w:tr w:rsidR="00AD2A86" w14:paraId="015EB9B2" w14:textId="77777777" w:rsidTr="009C6BAE">
        <w:tc>
          <w:tcPr>
            <w:tcW w:w="2108" w:type="dxa"/>
          </w:tcPr>
          <w:p w14:paraId="1049391B" w14:textId="1883F5A9" w:rsidR="00AD2A86" w:rsidRPr="000F6F3E" w:rsidRDefault="00FD4207" w:rsidP="002D6A66">
            <w:pPr>
              <w:tabs>
                <w:tab w:val="center" w:pos="3968"/>
              </w:tabs>
              <w:spacing w:before="120"/>
              <w:contextualSpacing/>
              <w:rPr>
                <w:rFonts w:cs="Times New Roman"/>
                <w:i/>
                <w:iCs/>
                <w:szCs w:val="24"/>
              </w:rPr>
            </w:pPr>
            <w:r w:rsidRPr="000F6F3E">
              <w:rPr>
                <w:rFonts w:cs="Times New Roman"/>
                <w:i/>
                <w:iCs/>
                <w:szCs w:val="24"/>
              </w:rPr>
              <w:t>Perancangan Database</w:t>
            </w:r>
            <w:r w:rsidR="003D10F9">
              <w:rPr>
                <w:rFonts w:cs="Times New Roman"/>
                <w:i/>
                <w:iCs/>
                <w:szCs w:val="24"/>
              </w:rPr>
              <w:t xml:space="preserve"> IoT Berbasi Clou</w:t>
            </w:r>
            <w:r w:rsidRPr="000F6F3E">
              <w:rPr>
                <w:rFonts w:cs="Times New Roman"/>
                <w:i/>
                <w:iCs/>
                <w:szCs w:val="24"/>
              </w:rPr>
              <w:t>d dengan Restful API</w:t>
            </w:r>
          </w:p>
        </w:tc>
        <w:tc>
          <w:tcPr>
            <w:tcW w:w="897" w:type="dxa"/>
          </w:tcPr>
          <w:p w14:paraId="64208644" w14:textId="27802662" w:rsidR="00AD2A86" w:rsidRDefault="00FD4207" w:rsidP="002D6A66">
            <w:pPr>
              <w:tabs>
                <w:tab w:val="center" w:pos="3968"/>
              </w:tabs>
              <w:spacing w:before="120"/>
              <w:contextualSpacing/>
              <w:jc w:val="center"/>
              <w:rPr>
                <w:rFonts w:cs="Times New Roman"/>
                <w:szCs w:val="24"/>
              </w:rPr>
            </w:pPr>
            <w:r>
              <w:rPr>
                <w:rFonts w:cs="Times New Roman"/>
                <w:szCs w:val="24"/>
              </w:rPr>
              <w:t>2021</w:t>
            </w:r>
          </w:p>
        </w:tc>
        <w:tc>
          <w:tcPr>
            <w:tcW w:w="1815" w:type="dxa"/>
          </w:tcPr>
          <w:p w14:paraId="4ECBC727" w14:textId="01B93767" w:rsidR="00AD2A86" w:rsidRDefault="00FD4207" w:rsidP="00FD4207">
            <w:pPr>
              <w:tabs>
                <w:tab w:val="center" w:pos="3968"/>
              </w:tabs>
              <w:spacing w:before="120"/>
              <w:contextualSpacing/>
              <w:rPr>
                <w:rFonts w:cs="Times New Roman"/>
                <w:szCs w:val="24"/>
              </w:rPr>
            </w:pPr>
            <w:r w:rsidRPr="00FD4207">
              <w:rPr>
                <w:rFonts w:cs="Times New Roman"/>
                <w:noProof/>
                <w:szCs w:val="24"/>
              </w:rPr>
              <w:t>M. Kasyful Anwar</w:t>
            </w:r>
          </w:p>
        </w:tc>
        <w:tc>
          <w:tcPr>
            <w:tcW w:w="3118" w:type="dxa"/>
          </w:tcPr>
          <w:p w14:paraId="7AA404F2" w14:textId="6D472ACC" w:rsidR="00AD2A86" w:rsidRDefault="00FD4207" w:rsidP="00FD4207">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Pr>
                <w:rFonts w:cs="Times New Roman"/>
                <w:szCs w:val="24"/>
              </w:rPr>
              <w:t>databas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database</w:t>
            </w:r>
            <w:r>
              <w:rPr>
                <w:rFonts w:cs="Times New Roman"/>
                <w:szCs w:val="24"/>
              </w:rPr>
              <w:t>.</w:t>
            </w:r>
          </w:p>
        </w:tc>
      </w:tr>
      <w:tr w:rsidR="00AD2A86" w14:paraId="0343DBF8" w14:textId="77777777" w:rsidTr="009C6BAE">
        <w:tc>
          <w:tcPr>
            <w:tcW w:w="2108" w:type="dxa"/>
          </w:tcPr>
          <w:p w14:paraId="2A0685DB" w14:textId="0021F764" w:rsidR="00AD2A86" w:rsidRPr="000F6F3E" w:rsidRDefault="000F6F3E" w:rsidP="002D6A66">
            <w:pPr>
              <w:tabs>
                <w:tab w:val="center" w:pos="3968"/>
              </w:tabs>
              <w:spacing w:before="120"/>
              <w:contextualSpacing/>
              <w:rPr>
                <w:rFonts w:cs="Times New Roman"/>
                <w:i/>
                <w:iCs/>
                <w:szCs w:val="24"/>
              </w:rPr>
            </w:pPr>
            <w:r w:rsidRPr="000F6F3E">
              <w:rPr>
                <w:rFonts w:cs="Times New Roman"/>
                <w:i/>
                <w:noProof/>
                <w:szCs w:val="24"/>
              </w:rPr>
              <w:t>Development of Intelligent Door Lock System for Room Management Using Multi Factor Authentication</w:t>
            </w:r>
          </w:p>
        </w:tc>
        <w:tc>
          <w:tcPr>
            <w:tcW w:w="897" w:type="dxa"/>
          </w:tcPr>
          <w:p w14:paraId="5749F222" w14:textId="508684CE" w:rsidR="00AD2A86" w:rsidRDefault="000F6F3E" w:rsidP="002D6A66">
            <w:pPr>
              <w:tabs>
                <w:tab w:val="center" w:pos="3968"/>
              </w:tabs>
              <w:spacing w:before="120"/>
              <w:contextualSpacing/>
              <w:rPr>
                <w:rFonts w:cs="Times New Roman"/>
                <w:szCs w:val="24"/>
              </w:rPr>
            </w:pPr>
            <w:r>
              <w:rPr>
                <w:rFonts w:cs="Times New Roman"/>
                <w:szCs w:val="24"/>
              </w:rPr>
              <w:t>2023</w:t>
            </w:r>
          </w:p>
        </w:tc>
        <w:tc>
          <w:tcPr>
            <w:tcW w:w="1815" w:type="dxa"/>
          </w:tcPr>
          <w:p w14:paraId="4ADAE3F2" w14:textId="62FF71E1" w:rsidR="00AD2A86" w:rsidRDefault="000F6F3E" w:rsidP="00D62181">
            <w:pPr>
              <w:tabs>
                <w:tab w:val="center" w:pos="3968"/>
              </w:tabs>
              <w:spacing w:before="120"/>
              <w:contextualSpacing/>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BB794B">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C6BAE">
        <w:tc>
          <w:tcPr>
            <w:tcW w:w="2108" w:type="dxa"/>
          </w:tcPr>
          <w:p w14:paraId="5D5A727D" w14:textId="5B63059C" w:rsidR="00AD2A86" w:rsidRPr="00D62181" w:rsidRDefault="00D62181" w:rsidP="002D6A66">
            <w:pPr>
              <w:tabs>
                <w:tab w:val="center" w:pos="3968"/>
              </w:tabs>
              <w:spacing w:before="120"/>
              <w:contextualSpacing/>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Pr>
          <w:p w14:paraId="71E7047E" w14:textId="00DB0BF7" w:rsidR="00AD2A86" w:rsidRDefault="00D62181" w:rsidP="002D6A66">
            <w:pPr>
              <w:tabs>
                <w:tab w:val="center" w:pos="3968"/>
              </w:tabs>
              <w:spacing w:before="120"/>
              <w:contextualSpacing/>
              <w:rPr>
                <w:rFonts w:cs="Times New Roman"/>
                <w:szCs w:val="24"/>
              </w:rPr>
            </w:pPr>
            <w:r>
              <w:rPr>
                <w:rFonts w:cs="Times New Roman"/>
                <w:szCs w:val="24"/>
              </w:rPr>
              <w:t>2015</w:t>
            </w:r>
          </w:p>
        </w:tc>
        <w:tc>
          <w:tcPr>
            <w:tcW w:w="1815" w:type="dxa"/>
          </w:tcPr>
          <w:p w14:paraId="46A459DF" w14:textId="22BDA11C" w:rsidR="00AD2A86" w:rsidRDefault="00D62181" w:rsidP="00D62181">
            <w:pPr>
              <w:tabs>
                <w:tab w:val="center" w:pos="3968"/>
              </w:tabs>
              <w:spacing w:before="120"/>
              <w:contextualSpacing/>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Pr>
          <w:p w14:paraId="2A18A2D8" w14:textId="07408FF5" w:rsidR="00AD2A86" w:rsidRDefault="00D62181" w:rsidP="009C6BAE">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lakukan absesnsi siswa sekaligus</w:t>
            </w:r>
            <w:r>
              <w:rPr>
                <w:rFonts w:cs="Times New Roman"/>
                <w:szCs w:val="24"/>
              </w:rPr>
              <w:t xml:space="preserve"> sebagai kunci untuk membuka pintu ruang kelas.</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796869">
          <w:headerReference w:type="default" r:id="rId29"/>
          <w:footerReference w:type="default" r:id="rId30"/>
          <w:pgSz w:w="11906" w:h="16838" w:code="9"/>
          <w:pgMar w:top="1701" w:right="1701" w:bottom="1701" w:left="1701" w:header="709" w:footer="709" w:gutter="567"/>
          <w:pgNumType w:start="1"/>
          <w:cols w:space="708"/>
          <w:docGrid w:linePitch="360"/>
        </w:sectPr>
      </w:pPr>
    </w:p>
    <w:p w14:paraId="25238F84" w14:textId="5B0363D7" w:rsidR="00DB30C7" w:rsidRPr="00DB30C7" w:rsidRDefault="00DB30C7" w:rsidP="00AE0134">
      <w:pPr>
        <w:pStyle w:val="HeadingI"/>
      </w:pPr>
      <w:bookmarkStart w:id="116" w:name="_Toc106612730"/>
      <w:bookmarkStart w:id="117" w:name="_Toc133353429"/>
      <w:bookmarkStart w:id="118" w:name="_Toc133873628"/>
      <w:bookmarkStart w:id="119" w:name="_Toc143523732"/>
      <w:r w:rsidRPr="00DB30C7">
        <w:lastRenderedPageBreak/>
        <w:t>BAB III</w:t>
      </w:r>
      <w:bookmarkEnd w:id="116"/>
      <w:bookmarkEnd w:id="117"/>
      <w:bookmarkEnd w:id="118"/>
      <w:bookmarkEnd w:id="119"/>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bookmarkStart w:id="120" w:name="_Toc143523733"/>
      <w:r>
        <w:t>Metode Perancangan</w:t>
      </w:r>
      <w:bookmarkEnd w:id="120"/>
    </w:p>
    <w:p w14:paraId="51854B5C" w14:textId="6B269F11" w:rsidR="006B1176" w:rsidRDefault="006B1176" w:rsidP="006B1176">
      <w:pPr>
        <w:ind w:firstLine="720"/>
      </w:pPr>
      <w:r w:rsidRPr="006B1176">
        <w:t>Dal</w:t>
      </w:r>
      <w:r>
        <w:t xml:space="preserve">am perancangan tugas akhir ini menggunakan </w:t>
      </w:r>
      <w:r w:rsidRPr="006B1176">
        <w:t xml:space="preserve">pendekatan </w:t>
      </w:r>
      <w:r w:rsidRPr="00F02A18">
        <w:rPr>
          <w:i/>
        </w:rPr>
        <w:t>waterfall</w:t>
      </w:r>
      <w:r w:rsidRPr="006B1176">
        <w:t xml:space="preserve"> dengan pertimbangan yang matang. Metode </w:t>
      </w:r>
      <w:r w:rsidRPr="00F02A18">
        <w:rPr>
          <w:i/>
        </w:rPr>
        <w:t>waterfall</w:t>
      </w:r>
      <w:r w:rsidRPr="006B1176">
        <w:t xml:space="preserve"> memberikan struktur dan ketertiban yang sangat diperlukan dalam pengembangan proyek ini. Setiap tahapan akan dilaksanakan secara berurutan ses</w:t>
      </w:r>
      <w:r w:rsidR="00A27E5D">
        <w:t>uai dengan gambar 3.1.</w:t>
      </w:r>
    </w:p>
    <w:p w14:paraId="012B05E8" w14:textId="70088675" w:rsidR="0089350A" w:rsidRDefault="0089350A" w:rsidP="0089350A">
      <w:pPr>
        <w:jc w:val="center"/>
      </w:pPr>
      <w:r>
        <w:rPr>
          <w:noProof/>
          <w:lang w:val="en-US"/>
        </w:rPr>
        <w:drawing>
          <wp:inline distT="0" distB="0" distL="0" distR="0" wp14:anchorId="121B25DA" wp14:editId="07BA8D2C">
            <wp:extent cx="4509967" cy="3359888"/>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31">
                      <a:extLst>
                        <a:ext uri="{28A0092B-C50C-407E-A947-70E740481C1C}">
                          <a14:useLocalDpi xmlns:a14="http://schemas.microsoft.com/office/drawing/2010/main" val="0"/>
                        </a:ext>
                      </a:extLst>
                    </a:blip>
                    <a:stretch>
                      <a:fillRect/>
                    </a:stretch>
                  </pic:blipFill>
                  <pic:spPr>
                    <a:xfrm>
                      <a:off x="0" y="0"/>
                      <a:ext cx="4511724" cy="3361197"/>
                    </a:xfrm>
                    <a:prstGeom prst="rect">
                      <a:avLst/>
                    </a:prstGeom>
                  </pic:spPr>
                </pic:pic>
              </a:graphicData>
            </a:graphic>
          </wp:inline>
        </w:drawing>
      </w:r>
    </w:p>
    <w:p w14:paraId="174D2E03" w14:textId="03986467" w:rsidR="009F4C1C" w:rsidRDefault="00A27E5D" w:rsidP="00A27E5D">
      <w:pPr>
        <w:pStyle w:val="LabelGambar"/>
      </w:pPr>
      <w:bookmarkStart w:id="121" w:name="_Toc142072555"/>
      <w:bookmarkStart w:id="122" w:name="_Toc142073172"/>
      <w:bookmarkStart w:id="123" w:name="_Toc143519957"/>
      <w:r w:rsidRPr="00A27E5D">
        <w:rPr>
          <w:b/>
        </w:rPr>
        <w:t>Gambar 3.</w:t>
      </w:r>
      <w:r w:rsidRPr="00A27E5D">
        <w:rPr>
          <w:b/>
        </w:rPr>
        <w:fldChar w:fldCharType="begin"/>
      </w:r>
      <w:r w:rsidRPr="00A27E5D">
        <w:rPr>
          <w:b/>
        </w:rPr>
        <w:instrText xml:space="preserve"> SEQ Gambar_3. \* ARABIC </w:instrText>
      </w:r>
      <w:r w:rsidRPr="00A27E5D">
        <w:rPr>
          <w:b/>
        </w:rPr>
        <w:fldChar w:fldCharType="separate"/>
      </w:r>
      <w:r w:rsidR="0044529C">
        <w:rPr>
          <w:b/>
          <w:noProof/>
        </w:rPr>
        <w:t>1</w:t>
      </w:r>
      <w:r w:rsidRPr="00A27E5D">
        <w:rPr>
          <w:b/>
        </w:rPr>
        <w:fldChar w:fldCharType="end"/>
      </w:r>
      <w:r>
        <w:t xml:space="preserve"> Alur Perancangan</w:t>
      </w:r>
      <w:bookmarkEnd w:id="121"/>
      <w:bookmarkEnd w:id="122"/>
      <w:bookmarkEnd w:id="123"/>
    </w:p>
    <w:p w14:paraId="486725B7" w14:textId="77777777" w:rsidR="006B1176" w:rsidRDefault="006B1176" w:rsidP="006B1176"/>
    <w:p w14:paraId="18DAD440" w14:textId="4591FD0E" w:rsidR="00BD3896" w:rsidRDefault="006B1176" w:rsidP="00A27E5D">
      <w:pPr>
        <w:ind w:firstLine="709"/>
      </w:pPr>
      <w:r w:rsidRPr="006B1176">
        <w:t xml:space="preserve">Keputusan ini diambil karena proyek tugas akhir ini memiliki batasan waktu yang jelas dan persyaratan yang sudah ditetapkan dengan baik. Dengan menggunakan metode </w:t>
      </w:r>
      <w:r w:rsidRPr="00F02A18">
        <w:rPr>
          <w:i/>
        </w:rPr>
        <w:t>waterfall</w:t>
      </w:r>
      <w:r w:rsidR="00B017DA">
        <w:t>, kita dapat mem</w:t>
      </w:r>
      <w:r w:rsidRPr="006B1176">
        <w:t xml:space="preserve">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t>
      </w:r>
      <w:r w:rsidRPr="00F02A18">
        <w:rPr>
          <w:i/>
        </w:rPr>
        <w:t>waterfall</w:t>
      </w:r>
      <w:r w:rsidRPr="006B1176">
        <w:t xml:space="preserve"> menjadi pilihan yang tepat untuk memastikan keberhasilan dan kualitas dari tugas akhir </w:t>
      </w:r>
      <w:r w:rsidRPr="006B1176">
        <w:lastRenderedPageBreak/>
        <w:t>ini.</w:t>
      </w:r>
      <w:r w:rsidR="00A27E5D">
        <w:t xml:space="preserve"> Pada gambar 3.1 terlihat alur perancangan dimulai dari proses perencanaan samapi dengan proses pemeliharaan dengan penjelasan sebagai berikut :</w:t>
      </w:r>
    </w:p>
    <w:p w14:paraId="5E3ED7AA" w14:textId="24A9409B" w:rsidR="00A27E5D" w:rsidRDefault="00A27E5D" w:rsidP="006247DA">
      <w:pPr>
        <w:pStyle w:val="ListParagraph"/>
        <w:numPr>
          <w:ilvl w:val="2"/>
          <w:numId w:val="16"/>
        </w:numPr>
        <w:tabs>
          <w:tab w:val="clear" w:pos="2160"/>
        </w:tabs>
        <w:ind w:left="709" w:hanging="425"/>
      </w:pPr>
      <w:r>
        <w:t>Perencanaan</w:t>
      </w:r>
    </w:p>
    <w:p w14:paraId="6F60F927" w14:textId="5A08E260" w:rsidR="00A27E5D" w:rsidRDefault="00A27E5D" w:rsidP="007C4BB8">
      <w:pPr>
        <w:ind w:left="709"/>
      </w:pPr>
      <w:r>
        <w:t xml:space="preserve">Pada tahap perencanaan dilakukan pengumpuna informasi mengenai tujuan serta batasan-batasan proyek yang harus terpenuhi. Pada tahap perencanaan juga mendefinisikan beberapa </w:t>
      </w:r>
      <w:r w:rsidR="00E21A1F">
        <w:t>kebutuhan fungsional</w:t>
      </w:r>
      <w:r>
        <w:t xml:space="preserve"> dan </w:t>
      </w:r>
      <w:r w:rsidR="00E21A1F">
        <w:t xml:space="preserve">kebutuhan non-fungsional </w:t>
      </w:r>
      <w:r>
        <w:t>pada rancangan sistem untuk dikembangkan lebih lanjut.</w:t>
      </w:r>
    </w:p>
    <w:p w14:paraId="429A6F34" w14:textId="1D91AB0E" w:rsidR="00A27E5D" w:rsidRDefault="00A27E5D" w:rsidP="006247DA">
      <w:pPr>
        <w:pStyle w:val="ListParagraph"/>
        <w:numPr>
          <w:ilvl w:val="2"/>
          <w:numId w:val="16"/>
        </w:numPr>
        <w:tabs>
          <w:tab w:val="clear" w:pos="2160"/>
        </w:tabs>
        <w:ind w:left="709" w:hanging="425"/>
      </w:pPr>
      <w:r>
        <w:t>Analisa</w:t>
      </w:r>
    </w:p>
    <w:p w14:paraId="4E07E7E7" w14:textId="410C1C39" w:rsidR="007C4BB8" w:rsidRDefault="007C4BB8" w:rsidP="007C4BB8">
      <w:pPr>
        <w:ind w:left="709"/>
      </w:pPr>
      <w:r>
        <w:t>Pada tahap analisa dilakukan studi lieratur mengenai tujuan dan batasan-batasan proyek serta melakukan pengumpulan informasi mengenai sistem yang akan dibuat dengan melihat dan mempelajari penelitian/perancangan terdahulu. Analisa dilakukan bersama kelompok</w:t>
      </w:r>
      <w:r w:rsidR="00F02A18">
        <w:t xml:space="preserve"> tugas akhir</w:t>
      </w:r>
      <w:r>
        <w:t xml:space="preserve"> dengan melakukan penelusuran pustaka serta referensi yang relevan dan disertai dengan diskusi sehingga menghasilkan keluaran berupa gambaran umum mengenai bagian-bagian dari sistem yang akan digunakan pada tahap selanjutnya.</w:t>
      </w:r>
    </w:p>
    <w:p w14:paraId="0C204C49" w14:textId="3223C18B" w:rsidR="00A27E5D" w:rsidRDefault="00A27E5D" w:rsidP="006247DA">
      <w:pPr>
        <w:pStyle w:val="ListParagraph"/>
        <w:numPr>
          <w:ilvl w:val="2"/>
          <w:numId w:val="16"/>
        </w:numPr>
        <w:tabs>
          <w:tab w:val="clear" w:pos="2160"/>
        </w:tabs>
        <w:ind w:left="709" w:hanging="425"/>
      </w:pPr>
      <w:r>
        <w:t>Desain</w:t>
      </w:r>
    </w:p>
    <w:p w14:paraId="24A10A1F" w14:textId="55C687B4" w:rsidR="007C4BB8" w:rsidRDefault="007C4BB8" w:rsidP="001248F2">
      <w:pPr>
        <w:ind w:left="709"/>
      </w:pPr>
      <w:r>
        <w:t>Setelah mendapatkan gambaran mengenai sistem yang akan dibuat, selanjutnya dilakukan pemodelan sistem dengan menggunakan diagram pemodelan. Diagram pemodelan digunakan untuk menggambarkan hubungan dan interaksi antar komponen didalam sistem, dengan menggunakan diagram maka akan menghasilkan gambar sistem yang lebih rinci yang digunakan untuk membangun sistem.</w:t>
      </w:r>
    </w:p>
    <w:p w14:paraId="785BF5F9" w14:textId="7FB5EECD" w:rsidR="00A27E5D" w:rsidRDefault="00A27E5D" w:rsidP="006247DA">
      <w:pPr>
        <w:pStyle w:val="ListParagraph"/>
        <w:numPr>
          <w:ilvl w:val="2"/>
          <w:numId w:val="16"/>
        </w:numPr>
        <w:tabs>
          <w:tab w:val="clear" w:pos="2160"/>
        </w:tabs>
        <w:ind w:left="709" w:hanging="425"/>
      </w:pPr>
      <w:r>
        <w:t>Implementasi</w:t>
      </w:r>
    </w:p>
    <w:p w14:paraId="0CD23F4B" w14:textId="77777777" w:rsidR="001248F2" w:rsidRDefault="001248F2" w:rsidP="001248F2">
      <w:pPr>
        <w:ind w:left="709"/>
      </w:pPr>
      <w:r>
        <w:t>Pada tahap implementasi, gambar pemodelan dari sistem kemudian diterjemahkan atau diimplementasikan menggunakan kode program untuk membuat sistem dapat bekerja sesuai dengan dasain awal yang telah ditentukan.</w:t>
      </w:r>
    </w:p>
    <w:p w14:paraId="67C85E30" w14:textId="05A53FC5" w:rsidR="001248F2" w:rsidRDefault="001248F2" w:rsidP="005C6C53">
      <w:pPr>
        <w:ind w:left="709"/>
      </w:pPr>
      <w:r>
        <w:t xml:space="preserve">Implementasi dilakukan dengan menggunakan bahasa pemrograman PHP dengan menggunakan </w:t>
      </w:r>
      <w:r w:rsidRPr="00F02A18">
        <w:rPr>
          <w:i/>
        </w:rPr>
        <w:t>framework</w:t>
      </w:r>
      <w:r>
        <w:t xml:space="preserve"> Laravel. Laravel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w:t>
      </w:r>
      <w:r>
        <w:lastRenderedPageBreak/>
        <w:t xml:space="preserve">implementasi dapat dilaksanakan dengan cepat dan efisien, Laravel juga menyediakan komponen-komponen yang akan digunakan didalam sistem seperti autentikasi, antrian, notifikasi pesan, </w:t>
      </w:r>
      <w:r w:rsidRPr="00F02A18">
        <w:rPr>
          <w:i/>
        </w:rPr>
        <w:t>websocket</w:t>
      </w:r>
      <w:r w:rsidR="00F02A18">
        <w:t>, dan lain sebagain</w:t>
      </w:r>
      <w:r>
        <w:t>ya sehingga dapat mempermudah proses implementasi.</w:t>
      </w:r>
    </w:p>
    <w:p w14:paraId="20C4C950" w14:textId="74BE7F79" w:rsidR="00A27E5D" w:rsidRDefault="00A27E5D" w:rsidP="006247DA">
      <w:pPr>
        <w:pStyle w:val="ListParagraph"/>
        <w:numPr>
          <w:ilvl w:val="2"/>
          <w:numId w:val="16"/>
        </w:numPr>
        <w:tabs>
          <w:tab w:val="clear" w:pos="2160"/>
        </w:tabs>
        <w:ind w:left="709" w:hanging="425"/>
      </w:pPr>
      <w:r>
        <w:t xml:space="preserve">Pengujian </w:t>
      </w:r>
    </w:p>
    <w:p w14:paraId="192C33D7" w14:textId="2652A1BA" w:rsidR="005C6C53" w:rsidRDefault="005C6C53" w:rsidP="005C6C53">
      <w:pPr>
        <w:ind w:left="709"/>
      </w:pPr>
      <w:r>
        <w:t>Pada tahap pengujian, sistem yang telah dibangun diuji kinerjanya dengan mengirimkan beberapa permintaan data dan menganalisa hasil keluaran yang diberikan apakah sesuai atau tidak.</w:t>
      </w:r>
      <w:r w:rsidR="00F90A88">
        <w:t xml:space="preserve"> Proses pengujian bertujuan untuk mengetahu kesesuaian hasil implementasi dengan desain awal dan juga untuk mengetahui performa dari sistem yang telah dibuat.</w:t>
      </w:r>
    </w:p>
    <w:p w14:paraId="4B2D340A" w14:textId="1C86E042" w:rsidR="00A27E5D" w:rsidRDefault="00A27E5D" w:rsidP="006247DA">
      <w:pPr>
        <w:pStyle w:val="ListParagraph"/>
        <w:numPr>
          <w:ilvl w:val="2"/>
          <w:numId w:val="16"/>
        </w:numPr>
        <w:tabs>
          <w:tab w:val="clear" w:pos="2160"/>
        </w:tabs>
        <w:ind w:left="709" w:hanging="425"/>
      </w:pPr>
      <w:r>
        <w:t>Pengiriman</w:t>
      </w:r>
    </w:p>
    <w:p w14:paraId="3688E8B7" w14:textId="10521A23" w:rsidR="00845CF0" w:rsidRDefault="00845CF0" w:rsidP="00845CF0">
      <w:pPr>
        <w:ind w:left="709"/>
      </w:pPr>
      <w:r>
        <w:t>Pada tahap pengiriman, aplikasi yang sudah selesai dilakukan pengujian dan dinyatakan lolos uji selanjutkan akan dipasang atau diinstall pada server. Pada proses deployment juga akan dilakukan pemasangan</w:t>
      </w:r>
      <w:r w:rsidR="00F90A88">
        <w:t xml:space="preserve"> aplikasi tambahan seperti </w:t>
      </w:r>
      <w:r w:rsidR="00F90A88" w:rsidRPr="00F90A88">
        <w:rPr>
          <w:i/>
        </w:rPr>
        <w:t>database</w:t>
      </w:r>
      <w:r>
        <w:t xml:space="preserve">, penjadwalan, </w:t>
      </w:r>
      <w:r w:rsidRPr="00F90A88">
        <w:rPr>
          <w:i/>
        </w:rPr>
        <w:t>firewall</w:t>
      </w:r>
      <w:r>
        <w:t>, dan lain sebagainya. Pada tahap ini sistem yang sudah dibuat dapat digunakan oleh pengguna umum.</w:t>
      </w:r>
    </w:p>
    <w:p w14:paraId="20323515" w14:textId="10A88D4F" w:rsidR="00A27E5D" w:rsidRDefault="00A27E5D" w:rsidP="006247DA">
      <w:pPr>
        <w:pStyle w:val="ListParagraph"/>
        <w:numPr>
          <w:ilvl w:val="2"/>
          <w:numId w:val="16"/>
        </w:numPr>
        <w:tabs>
          <w:tab w:val="clear" w:pos="2160"/>
        </w:tabs>
        <w:ind w:left="709" w:hanging="425"/>
      </w:pPr>
      <w:r>
        <w:t>Perawatan</w:t>
      </w:r>
    </w:p>
    <w:p w14:paraId="2F1A5DE0" w14:textId="77777777" w:rsidR="00845CF0" w:rsidRDefault="00845CF0" w:rsidP="00845CF0">
      <w:pPr>
        <w:ind w:left="709"/>
      </w:pPr>
      <w:r>
        <w:t>Pada tahap pemeliharaan atau perawatan dilakukan pengecekan secara berkala pada aplikasi yang sudah berjalan pada server. dengan adanya perawatan secara teratur jika ditemukan permasalahan atau komponen yang tidak bekerja maka  akan langsung diperbaiki sehingga tidak mengganggu kinerja dari server.</w:t>
      </w:r>
    </w:p>
    <w:p w14:paraId="5400EA65" w14:textId="77777777" w:rsidR="00845CF0" w:rsidRDefault="00845CF0" w:rsidP="00845CF0">
      <w:pPr>
        <w:ind w:left="709"/>
      </w:pPr>
    </w:p>
    <w:p w14:paraId="5874069A" w14:textId="50FFBA9E" w:rsidR="00404441" w:rsidRDefault="00404441" w:rsidP="00B50DB0">
      <w:pPr>
        <w:pStyle w:val="SubBabIII"/>
        <w:ind w:hanging="720"/>
      </w:pPr>
      <w:bookmarkStart w:id="124" w:name="_Toc143523734"/>
      <w:r>
        <w:t>Kebutuhan Fungsional dan Non-Fungsional</w:t>
      </w:r>
      <w:bookmarkEnd w:id="124"/>
    </w:p>
    <w:p w14:paraId="408E1465" w14:textId="5EDEA2BA" w:rsidR="005A0E85" w:rsidRDefault="005A0E85" w:rsidP="005A0E85">
      <w:pPr>
        <w:ind w:firstLine="720"/>
      </w:pPr>
      <w:r>
        <w:t xml:space="preserve">Kebutuhan fungsional menggambarkan apa saja yang dimiliki dan bisa dilakukan oleh sistem yang akan dibuat sedangkan kebutuhan non-fungsional lebih menekankan keunggulan yang dimiliki oleh sistem yang akan dibuat. Dengan adanya analisa kebutuhan fungsional dan non-fungsional akan memberikan gambaran tentang batasan dan pencapaian yang harus dimiliki oleh sistem agar sistem tersebut dapat dikatakan sesuai dengan rangcangan awal. Bedasarkan analisa pada tahap perancangan maka didapat hasil kebutuhan </w:t>
      </w:r>
      <w:r w:rsidR="007068A8">
        <w:lastRenderedPageBreak/>
        <w:t>fungsional sesuai pada tabel 3.1</w:t>
      </w:r>
      <w:r>
        <w:t xml:space="preserve"> dan kebutuhan non </w:t>
      </w:r>
      <w:r w:rsidR="007068A8">
        <w:t>fungsinal sesuai dengan tabel 3.2</w:t>
      </w:r>
      <w:r>
        <w:t>.</w:t>
      </w:r>
    </w:p>
    <w:p w14:paraId="6D9B0A15" w14:textId="77777777" w:rsidR="00F37E3B" w:rsidRDefault="00F37E3B" w:rsidP="005A0E85">
      <w:pPr>
        <w:ind w:firstLine="720"/>
      </w:pPr>
    </w:p>
    <w:p w14:paraId="6FDEBC24" w14:textId="02BC5594" w:rsidR="00F37E3B" w:rsidRDefault="001E4779" w:rsidP="001E4779">
      <w:pPr>
        <w:pStyle w:val="LabelGambar"/>
        <w:jc w:val="left"/>
      </w:pPr>
      <w:bookmarkStart w:id="125" w:name="_Toc142072718"/>
      <w:bookmarkStart w:id="126" w:name="_Toc143519700"/>
      <w:bookmarkStart w:id="127" w:name="_Toc143519870"/>
      <w:r w:rsidRPr="001E4779">
        <w:rPr>
          <w:b/>
        </w:rPr>
        <w:t>Tabel 3.</w:t>
      </w:r>
      <w:r w:rsidRPr="001E4779">
        <w:rPr>
          <w:b/>
        </w:rPr>
        <w:fldChar w:fldCharType="begin"/>
      </w:r>
      <w:r w:rsidRPr="001E4779">
        <w:rPr>
          <w:b/>
        </w:rPr>
        <w:instrText xml:space="preserve"> SEQ Tabel_3. \* ARABIC </w:instrText>
      </w:r>
      <w:r w:rsidRPr="001E4779">
        <w:rPr>
          <w:b/>
        </w:rPr>
        <w:fldChar w:fldCharType="separate"/>
      </w:r>
      <w:r w:rsidR="0044529C">
        <w:rPr>
          <w:b/>
          <w:noProof/>
        </w:rPr>
        <w:t>1</w:t>
      </w:r>
      <w:r w:rsidRPr="001E4779">
        <w:rPr>
          <w:b/>
        </w:rPr>
        <w:fldChar w:fldCharType="end"/>
      </w:r>
      <w:r>
        <w:t xml:space="preserve"> </w:t>
      </w:r>
      <w:r w:rsidRPr="00F21BA3">
        <w:t>Kebutuhan Fungional</w:t>
      </w:r>
      <w:bookmarkEnd w:id="125"/>
      <w:bookmarkEnd w:id="126"/>
      <w:bookmarkEnd w:id="127"/>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1E4779">
        <w:trPr>
          <w:trHeight w:val="300"/>
        </w:trPr>
        <w:tc>
          <w:tcPr>
            <w:tcW w:w="567" w:type="dxa"/>
            <w:tcBorders>
              <w:top w:val="single" w:sz="4" w:space="0" w:color="auto"/>
              <w:left w:val="nil"/>
              <w:bottom w:val="nil"/>
              <w:right w:val="nil"/>
            </w:tcBorders>
            <w:shd w:val="clear" w:color="auto" w:fill="auto"/>
            <w:noWrap/>
            <w:vAlign w:val="center"/>
            <w:hideMark/>
          </w:tcPr>
          <w:p w14:paraId="418C197E"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vAlign w:val="center"/>
            <w:hideMark/>
          </w:tcPr>
          <w:p w14:paraId="36BACCDE" w14:textId="6B50C08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utentikasi login dan logout</w:t>
            </w:r>
          </w:p>
        </w:tc>
        <w:tc>
          <w:tcPr>
            <w:tcW w:w="5244" w:type="dxa"/>
            <w:tcBorders>
              <w:top w:val="single" w:sz="4" w:space="0" w:color="auto"/>
              <w:left w:val="nil"/>
              <w:bottom w:val="nil"/>
              <w:right w:val="nil"/>
            </w:tcBorders>
            <w:shd w:val="clear" w:color="auto" w:fill="auto"/>
            <w:noWrap/>
            <w:vAlign w:val="center"/>
            <w:hideMark/>
          </w:tcPr>
          <w:p w14:paraId="37522F2D" w14:textId="2EC3015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autentikasi untuk melakukan login dan logout</w:t>
            </w:r>
          </w:p>
        </w:tc>
      </w:tr>
      <w:tr w:rsidR="00A12BFC" w:rsidRPr="00F37E3B" w14:paraId="411486DC" w14:textId="77777777" w:rsidTr="001E4779">
        <w:trPr>
          <w:trHeight w:val="300"/>
        </w:trPr>
        <w:tc>
          <w:tcPr>
            <w:tcW w:w="567" w:type="dxa"/>
            <w:tcBorders>
              <w:top w:val="nil"/>
              <w:left w:val="nil"/>
              <w:bottom w:val="nil"/>
              <w:right w:val="nil"/>
            </w:tcBorders>
            <w:shd w:val="clear" w:color="auto" w:fill="auto"/>
            <w:noWrap/>
            <w:vAlign w:val="center"/>
            <w:hideMark/>
          </w:tcPr>
          <w:p w14:paraId="034D4C88"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vAlign w:val="center"/>
            <w:hideMark/>
          </w:tcPr>
          <w:p w14:paraId="477DB96C" w14:textId="6DA25F76"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anti password</w:t>
            </w:r>
          </w:p>
        </w:tc>
        <w:tc>
          <w:tcPr>
            <w:tcW w:w="5244" w:type="dxa"/>
            <w:tcBorders>
              <w:top w:val="nil"/>
              <w:left w:val="nil"/>
              <w:bottom w:val="nil"/>
              <w:right w:val="nil"/>
            </w:tcBorders>
            <w:shd w:val="clear" w:color="auto" w:fill="auto"/>
            <w:noWrap/>
            <w:vAlign w:val="center"/>
            <w:hideMark/>
          </w:tcPr>
          <w:p w14:paraId="3D3F5108" w14:textId="3D5475F1"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gganti password</w:t>
            </w:r>
          </w:p>
        </w:tc>
      </w:tr>
      <w:tr w:rsidR="00A12BFC" w:rsidRPr="00F37E3B" w14:paraId="065AC649" w14:textId="77777777" w:rsidTr="001E4779">
        <w:trPr>
          <w:trHeight w:val="300"/>
        </w:trPr>
        <w:tc>
          <w:tcPr>
            <w:tcW w:w="567" w:type="dxa"/>
            <w:tcBorders>
              <w:top w:val="nil"/>
              <w:left w:val="nil"/>
              <w:bottom w:val="nil"/>
              <w:right w:val="nil"/>
            </w:tcBorders>
            <w:shd w:val="clear" w:color="auto" w:fill="auto"/>
            <w:noWrap/>
            <w:vAlign w:val="center"/>
            <w:hideMark/>
          </w:tcPr>
          <w:p w14:paraId="4B866F6D"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vAlign w:val="center"/>
            <w:hideMark/>
          </w:tcPr>
          <w:p w14:paraId="7F6D89B4" w14:textId="541484A8"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set password</w:t>
            </w:r>
          </w:p>
        </w:tc>
        <w:tc>
          <w:tcPr>
            <w:tcW w:w="5244" w:type="dxa"/>
            <w:tcBorders>
              <w:top w:val="nil"/>
              <w:left w:val="nil"/>
              <w:bottom w:val="nil"/>
              <w:right w:val="nil"/>
            </w:tcBorders>
            <w:shd w:val="clear" w:color="auto" w:fill="auto"/>
            <w:noWrap/>
            <w:vAlign w:val="center"/>
            <w:hideMark/>
          </w:tcPr>
          <w:p w14:paraId="2848A7D1" w14:textId="0E379AE2"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ngani kondisi lupa password</w:t>
            </w:r>
          </w:p>
        </w:tc>
      </w:tr>
      <w:tr w:rsidR="00A12BFC" w:rsidRPr="00F37E3B" w14:paraId="452D6B89" w14:textId="77777777" w:rsidTr="001E4779">
        <w:trPr>
          <w:trHeight w:val="300"/>
        </w:trPr>
        <w:tc>
          <w:tcPr>
            <w:tcW w:w="567" w:type="dxa"/>
            <w:tcBorders>
              <w:top w:val="nil"/>
              <w:left w:val="nil"/>
              <w:bottom w:val="nil"/>
              <w:right w:val="nil"/>
            </w:tcBorders>
            <w:shd w:val="clear" w:color="auto" w:fill="auto"/>
            <w:noWrap/>
            <w:vAlign w:val="center"/>
            <w:hideMark/>
          </w:tcPr>
          <w:p w14:paraId="63758B53"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vAlign w:val="center"/>
            <w:hideMark/>
          </w:tcPr>
          <w:p w14:paraId="2F6EE0D2" w14:textId="43AB6096"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email</w:t>
            </w:r>
          </w:p>
        </w:tc>
        <w:tc>
          <w:tcPr>
            <w:tcW w:w="5244" w:type="dxa"/>
            <w:tcBorders>
              <w:top w:val="nil"/>
              <w:left w:val="nil"/>
              <w:bottom w:val="nil"/>
              <w:right w:val="nil"/>
            </w:tcBorders>
            <w:shd w:val="clear" w:color="auto" w:fill="auto"/>
            <w:noWrap/>
            <w:vAlign w:val="center"/>
            <w:hideMark/>
          </w:tcPr>
          <w:p w14:paraId="4BB3A0D2" w14:textId="7F7DA6F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email</w:t>
            </w:r>
          </w:p>
        </w:tc>
      </w:tr>
      <w:tr w:rsidR="00A12BFC" w:rsidRPr="00F37E3B" w14:paraId="6DA985AE" w14:textId="77777777" w:rsidTr="001E4779">
        <w:trPr>
          <w:trHeight w:val="300"/>
        </w:trPr>
        <w:tc>
          <w:tcPr>
            <w:tcW w:w="567" w:type="dxa"/>
            <w:tcBorders>
              <w:top w:val="nil"/>
              <w:left w:val="nil"/>
              <w:bottom w:val="nil"/>
              <w:right w:val="nil"/>
            </w:tcBorders>
            <w:shd w:val="clear" w:color="auto" w:fill="auto"/>
            <w:noWrap/>
            <w:vAlign w:val="center"/>
          </w:tcPr>
          <w:p w14:paraId="53562141" w14:textId="1B7A68E9"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vAlign w:val="center"/>
          </w:tcPr>
          <w:p w14:paraId="2A46AEAE" w14:textId="7E70800E"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vAlign w:val="center"/>
          </w:tcPr>
          <w:p w14:paraId="74A80A8C" w14:textId="33F9BDA9"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1E4779">
        <w:trPr>
          <w:trHeight w:val="300"/>
        </w:trPr>
        <w:tc>
          <w:tcPr>
            <w:tcW w:w="567" w:type="dxa"/>
            <w:tcBorders>
              <w:top w:val="nil"/>
              <w:left w:val="nil"/>
              <w:bottom w:val="nil"/>
              <w:right w:val="nil"/>
            </w:tcBorders>
            <w:shd w:val="clear" w:color="auto" w:fill="auto"/>
            <w:noWrap/>
            <w:vAlign w:val="center"/>
            <w:hideMark/>
          </w:tcPr>
          <w:p w14:paraId="7A83390A" w14:textId="5491355B"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vAlign w:val="center"/>
            <w:hideMark/>
          </w:tcPr>
          <w:p w14:paraId="17301F69" w14:textId="7FF9764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vAlign w:val="center"/>
            <w:hideMark/>
          </w:tcPr>
          <w:p w14:paraId="2C31AC7A" w14:textId="4100539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akse yang dimiliki oleh pengguna</w:t>
            </w:r>
          </w:p>
        </w:tc>
      </w:tr>
      <w:tr w:rsidR="00A12BFC" w:rsidRPr="00F37E3B" w14:paraId="5CDBA7E0" w14:textId="77777777" w:rsidTr="001E4779">
        <w:trPr>
          <w:trHeight w:val="300"/>
        </w:trPr>
        <w:tc>
          <w:tcPr>
            <w:tcW w:w="567" w:type="dxa"/>
            <w:tcBorders>
              <w:top w:val="nil"/>
              <w:left w:val="nil"/>
              <w:bottom w:val="nil"/>
              <w:right w:val="nil"/>
            </w:tcBorders>
            <w:shd w:val="clear" w:color="auto" w:fill="auto"/>
            <w:noWrap/>
            <w:vAlign w:val="center"/>
            <w:hideMark/>
          </w:tcPr>
          <w:p w14:paraId="46CC43AE" w14:textId="0A762E68"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vAlign w:val="center"/>
            <w:hideMark/>
          </w:tcPr>
          <w:p w14:paraId="254D4015" w14:textId="00A13352"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vAlign w:val="center"/>
            <w:hideMark/>
          </w:tcPr>
          <w:p w14:paraId="1FA01F40" w14:textId="0EAC6AE4"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1E4779">
        <w:trPr>
          <w:trHeight w:val="300"/>
        </w:trPr>
        <w:tc>
          <w:tcPr>
            <w:tcW w:w="567" w:type="dxa"/>
            <w:tcBorders>
              <w:top w:val="nil"/>
              <w:left w:val="nil"/>
              <w:bottom w:val="nil"/>
              <w:right w:val="nil"/>
            </w:tcBorders>
            <w:shd w:val="clear" w:color="auto" w:fill="auto"/>
            <w:noWrap/>
            <w:vAlign w:val="center"/>
            <w:hideMark/>
          </w:tcPr>
          <w:p w14:paraId="71C41D1B" w14:textId="71496942"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vAlign w:val="center"/>
            <w:hideMark/>
          </w:tcPr>
          <w:p w14:paraId="0B9D81C2" w14:textId="37E54B62"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riwayat aktifitas</w:t>
            </w:r>
          </w:p>
        </w:tc>
        <w:tc>
          <w:tcPr>
            <w:tcW w:w="5244" w:type="dxa"/>
            <w:tcBorders>
              <w:top w:val="nil"/>
              <w:left w:val="nil"/>
              <w:bottom w:val="nil"/>
              <w:right w:val="nil"/>
            </w:tcBorders>
            <w:shd w:val="clear" w:color="auto" w:fill="auto"/>
            <w:noWrap/>
            <w:vAlign w:val="center"/>
            <w:hideMark/>
          </w:tcPr>
          <w:p w14:paraId="3487A700" w14:textId="556105C2"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aktifitas </w:t>
            </w:r>
          </w:p>
        </w:tc>
      </w:tr>
      <w:tr w:rsidR="00A12BFC" w:rsidRPr="00F37E3B" w14:paraId="16031DD9" w14:textId="77777777" w:rsidTr="001E4779">
        <w:trPr>
          <w:trHeight w:val="300"/>
        </w:trPr>
        <w:tc>
          <w:tcPr>
            <w:tcW w:w="567" w:type="dxa"/>
            <w:tcBorders>
              <w:top w:val="nil"/>
              <w:left w:val="nil"/>
              <w:bottom w:val="nil"/>
              <w:right w:val="nil"/>
            </w:tcBorders>
            <w:shd w:val="clear" w:color="auto" w:fill="auto"/>
            <w:noWrap/>
            <w:vAlign w:val="center"/>
            <w:hideMark/>
          </w:tcPr>
          <w:p w14:paraId="5287F88C" w14:textId="4FD5EFF7"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vAlign w:val="center"/>
            <w:hideMark/>
          </w:tcPr>
          <w:p w14:paraId="4556F551" w14:textId="2BC15E6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vAlign w:val="center"/>
            <w:hideMark/>
          </w:tcPr>
          <w:p w14:paraId="340DF1D4" w14:textId="17D1F73F"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1E4779">
        <w:trPr>
          <w:trHeight w:val="300"/>
        </w:trPr>
        <w:tc>
          <w:tcPr>
            <w:tcW w:w="567" w:type="dxa"/>
            <w:tcBorders>
              <w:top w:val="nil"/>
              <w:left w:val="nil"/>
              <w:bottom w:val="nil"/>
              <w:right w:val="nil"/>
            </w:tcBorders>
            <w:shd w:val="clear" w:color="auto" w:fill="auto"/>
            <w:noWrap/>
            <w:vAlign w:val="center"/>
            <w:hideMark/>
          </w:tcPr>
          <w:p w14:paraId="109CBA6B" w14:textId="533A9111"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bottom w:val="nil"/>
              <w:right w:val="nil"/>
            </w:tcBorders>
            <w:shd w:val="clear" w:color="auto" w:fill="auto"/>
            <w:noWrap/>
            <w:vAlign w:val="center"/>
            <w:hideMark/>
          </w:tcPr>
          <w:p w14:paraId="67A85144" w14:textId="40727E07"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bottom w:val="nil"/>
              <w:right w:val="nil"/>
            </w:tcBorders>
            <w:shd w:val="clear" w:color="auto" w:fill="auto"/>
            <w:noWrap/>
            <w:vAlign w:val="center"/>
            <w:hideMark/>
          </w:tcPr>
          <w:p w14:paraId="3F4298F6" w14:textId="3D65D0EE"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1E4779">
        <w:trPr>
          <w:trHeight w:val="300"/>
        </w:trPr>
        <w:tc>
          <w:tcPr>
            <w:tcW w:w="567" w:type="dxa"/>
            <w:tcBorders>
              <w:top w:val="nil"/>
              <w:left w:val="nil"/>
              <w:bottom w:val="nil"/>
              <w:right w:val="nil"/>
            </w:tcBorders>
            <w:shd w:val="clear" w:color="auto" w:fill="auto"/>
            <w:noWrap/>
            <w:vAlign w:val="center"/>
            <w:hideMark/>
          </w:tcPr>
          <w:p w14:paraId="19A78340" w14:textId="2644D1F0"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nil"/>
              <w:right w:val="nil"/>
            </w:tcBorders>
            <w:shd w:val="clear" w:color="auto" w:fill="auto"/>
            <w:noWrap/>
            <w:vAlign w:val="center"/>
            <w:hideMark/>
          </w:tcPr>
          <w:p w14:paraId="4A62E3D3" w14:textId="23E06A2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nil"/>
              <w:right w:val="nil"/>
            </w:tcBorders>
            <w:shd w:val="clear" w:color="auto" w:fill="auto"/>
            <w:noWrap/>
            <w:vAlign w:val="center"/>
            <w:hideMark/>
          </w:tcPr>
          <w:p w14:paraId="4ECAEA9F" w14:textId="23EE8D8C"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r w:rsidR="00A12BFC" w:rsidRPr="00F37E3B" w14:paraId="3AC937BC" w14:textId="77777777" w:rsidTr="001E4779">
        <w:trPr>
          <w:trHeight w:val="300"/>
        </w:trPr>
        <w:tc>
          <w:tcPr>
            <w:tcW w:w="567" w:type="dxa"/>
            <w:tcBorders>
              <w:top w:val="nil"/>
              <w:left w:val="nil"/>
              <w:bottom w:val="nil"/>
              <w:right w:val="nil"/>
            </w:tcBorders>
            <w:shd w:val="clear" w:color="auto" w:fill="auto"/>
            <w:noWrap/>
            <w:vAlign w:val="center"/>
            <w:hideMark/>
          </w:tcPr>
          <w:p w14:paraId="2B1BB9E9" w14:textId="65CEBCEA"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nil"/>
              <w:left w:val="nil"/>
              <w:bottom w:val="nil"/>
              <w:right w:val="nil"/>
            </w:tcBorders>
            <w:shd w:val="clear" w:color="auto" w:fill="auto"/>
            <w:noWrap/>
            <w:vAlign w:val="center"/>
            <w:hideMark/>
          </w:tcPr>
          <w:p w14:paraId="61B7FBE1" w14:textId="0A7E8787"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oneksi websocket untuk pintu</w:t>
            </w:r>
          </w:p>
        </w:tc>
        <w:tc>
          <w:tcPr>
            <w:tcW w:w="5244" w:type="dxa"/>
            <w:tcBorders>
              <w:top w:val="nil"/>
              <w:left w:val="nil"/>
              <w:bottom w:val="nil"/>
              <w:right w:val="nil"/>
            </w:tcBorders>
            <w:shd w:val="clear" w:color="auto" w:fill="auto"/>
            <w:noWrap/>
            <w:vAlign w:val="center"/>
            <w:hideMark/>
          </w:tcPr>
          <w:p w14:paraId="6A46D794" w14:textId="32D34FB0"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jalur komunikasi menggunakan websocket</w:t>
            </w:r>
          </w:p>
        </w:tc>
      </w:tr>
      <w:tr w:rsidR="00A12BFC" w:rsidRPr="00F37E3B" w14:paraId="01832A4D" w14:textId="77777777" w:rsidTr="001E4779">
        <w:trPr>
          <w:trHeight w:val="300"/>
        </w:trPr>
        <w:tc>
          <w:tcPr>
            <w:tcW w:w="567" w:type="dxa"/>
            <w:tcBorders>
              <w:top w:val="nil"/>
              <w:left w:val="nil"/>
              <w:bottom w:val="nil"/>
              <w:right w:val="nil"/>
            </w:tcBorders>
            <w:shd w:val="clear" w:color="auto" w:fill="auto"/>
            <w:noWrap/>
            <w:vAlign w:val="center"/>
            <w:hideMark/>
          </w:tcPr>
          <w:p w14:paraId="546C0182" w14:textId="6ED41EED"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vAlign w:val="center"/>
            <w:hideMark/>
          </w:tcPr>
          <w:p w14:paraId="4E82CCBD" w14:textId="39B331E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ndapatkan signature</w:t>
            </w:r>
          </w:p>
        </w:tc>
        <w:tc>
          <w:tcPr>
            <w:tcW w:w="5244" w:type="dxa"/>
            <w:tcBorders>
              <w:top w:val="nil"/>
              <w:left w:val="nil"/>
              <w:bottom w:val="nil"/>
              <w:right w:val="nil"/>
            </w:tcBorders>
            <w:shd w:val="clear" w:color="auto" w:fill="auto"/>
            <w:noWrap/>
            <w:vAlign w:val="center"/>
            <w:hideMark/>
          </w:tcPr>
          <w:p w14:paraId="0AF559D0" w14:textId="0C93756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peroleh signature untuk melakukan subscribe ke channel websocket</w:t>
            </w:r>
          </w:p>
        </w:tc>
      </w:tr>
      <w:tr w:rsidR="00A12BFC" w:rsidRPr="00F37E3B" w14:paraId="40ADAF14" w14:textId="77777777" w:rsidTr="001E4779">
        <w:trPr>
          <w:trHeight w:val="300"/>
        </w:trPr>
        <w:tc>
          <w:tcPr>
            <w:tcW w:w="567" w:type="dxa"/>
            <w:tcBorders>
              <w:top w:val="nil"/>
              <w:left w:val="nil"/>
              <w:right w:val="nil"/>
            </w:tcBorders>
            <w:shd w:val="clear" w:color="auto" w:fill="auto"/>
            <w:noWrap/>
            <w:vAlign w:val="center"/>
            <w:hideMark/>
          </w:tcPr>
          <w:p w14:paraId="1FFA861F" w14:textId="1007A053"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vAlign w:val="center"/>
            <w:hideMark/>
          </w:tcPr>
          <w:p w14:paraId="68F804F0" w14:textId="148D881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Pr="00F37E3B">
              <w:rPr>
                <w:rFonts w:eastAsia="Times New Roman" w:cs="Times New Roman"/>
                <w:color w:val="000000"/>
                <w:szCs w:val="24"/>
                <w:lang w:val="en-US"/>
              </w:rPr>
              <w:t>pdate status pintu</w:t>
            </w:r>
          </w:p>
        </w:tc>
        <w:tc>
          <w:tcPr>
            <w:tcW w:w="5244" w:type="dxa"/>
            <w:tcBorders>
              <w:top w:val="nil"/>
              <w:left w:val="nil"/>
              <w:right w:val="nil"/>
            </w:tcBorders>
            <w:shd w:val="clear" w:color="auto" w:fill="auto"/>
            <w:noWrap/>
            <w:vAlign w:val="center"/>
            <w:hideMark/>
          </w:tcPr>
          <w:p w14:paraId="0DE260F1" w14:textId="7E94D12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update status pintu</w:t>
            </w:r>
          </w:p>
        </w:tc>
      </w:tr>
      <w:tr w:rsidR="00A12BFC" w:rsidRPr="00F37E3B" w14:paraId="7065C6D1" w14:textId="77777777" w:rsidTr="001E4779">
        <w:trPr>
          <w:trHeight w:val="300"/>
        </w:trPr>
        <w:tc>
          <w:tcPr>
            <w:tcW w:w="567" w:type="dxa"/>
            <w:tcBorders>
              <w:top w:val="nil"/>
              <w:left w:val="nil"/>
              <w:bottom w:val="single" w:sz="4" w:space="0" w:color="auto"/>
              <w:right w:val="nil"/>
            </w:tcBorders>
            <w:shd w:val="clear" w:color="auto" w:fill="auto"/>
            <w:noWrap/>
            <w:vAlign w:val="center"/>
            <w:hideMark/>
          </w:tcPr>
          <w:p w14:paraId="62226E93" w14:textId="61FCAADF"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vAlign w:val="center"/>
            <w:hideMark/>
          </w:tcPr>
          <w:p w14:paraId="5DF8F536" w14:textId="4E09E6E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vAlign w:val="center"/>
            <w:hideMark/>
          </w:tcPr>
          <w:p w14:paraId="32E40377" w14:textId="3D7D6EE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oleh pintu untuk mengirim peringatan</w:t>
            </w:r>
          </w:p>
        </w:tc>
      </w:tr>
    </w:tbl>
    <w:p w14:paraId="2A0E05AA" w14:textId="7570E433" w:rsidR="00CE3A24" w:rsidRDefault="00746647" w:rsidP="00CE3A24">
      <w:pPr>
        <w:ind w:firstLine="720"/>
      </w:pPr>
      <w:r>
        <w:lastRenderedPageBreak/>
        <w:t xml:space="preserve">Tabel </w:t>
      </w:r>
      <w:r w:rsidR="004D143A">
        <w:t>3.1 menjelas</w:t>
      </w:r>
      <w:r>
        <w:t xml:space="preserve">kan </w:t>
      </w:r>
      <w:r w:rsidR="004D143A">
        <w:t>kebutuhan fungsional yang harus disediakan oleh sistem yang akan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layana untuk 2 jenis </w:t>
      </w:r>
      <w:r w:rsidR="004D143A" w:rsidRPr="004D143A">
        <w:rPr>
          <w:i/>
        </w:rPr>
        <w:t>client</w:t>
      </w:r>
      <w:r w:rsidR="004D143A">
        <w:t xml:space="preserve">, pertama yaitu perngkat aplikasi mobile yang dipakai oleh operator dan pengguna, yang kedua yaitu perangkat kunci pintu berbasi IoT. </w:t>
      </w:r>
      <w:r w:rsidR="002A2710">
        <w:t xml:space="preserve">Untuk jenis client ini sistem yang dibuat akan memberikan layanan API yang digunakan untuk melakukan </w:t>
      </w:r>
      <w:r w:rsidR="00F218E6">
        <w:t>beberapa kegiatan seperti login, logout, ganti password, reset password, verifikasi email, verifikasi akses dan lain sebagainya.</w:t>
      </w:r>
    </w:p>
    <w:p w14:paraId="2E5BBCC5" w14:textId="77777777" w:rsidR="005A0E85" w:rsidRDefault="005A0E85" w:rsidP="00C00FD4"/>
    <w:p w14:paraId="0DBD868D" w14:textId="08402FBE" w:rsidR="005B0DD3" w:rsidRDefault="005B0DD3" w:rsidP="005B0DD3">
      <w:pPr>
        <w:pStyle w:val="LabelGambar"/>
        <w:jc w:val="left"/>
      </w:pPr>
      <w:bookmarkStart w:id="128" w:name="_Toc142072719"/>
      <w:bookmarkStart w:id="129" w:name="_Toc143519701"/>
      <w:bookmarkStart w:id="130" w:name="_Toc143519871"/>
      <w:r w:rsidRPr="005B0DD3">
        <w:rPr>
          <w:b/>
        </w:rPr>
        <w:t>Tabel 3.</w:t>
      </w:r>
      <w:r w:rsidRPr="005B0DD3">
        <w:rPr>
          <w:b/>
        </w:rPr>
        <w:fldChar w:fldCharType="begin"/>
      </w:r>
      <w:r w:rsidRPr="005B0DD3">
        <w:rPr>
          <w:b/>
        </w:rPr>
        <w:instrText xml:space="preserve"> SEQ Tabel_3. \* ARABIC </w:instrText>
      </w:r>
      <w:r w:rsidRPr="005B0DD3">
        <w:rPr>
          <w:b/>
        </w:rPr>
        <w:fldChar w:fldCharType="separate"/>
      </w:r>
      <w:r w:rsidR="0044529C">
        <w:rPr>
          <w:b/>
          <w:noProof/>
        </w:rPr>
        <w:t>2</w:t>
      </w:r>
      <w:r w:rsidRPr="005B0DD3">
        <w:rPr>
          <w:b/>
        </w:rPr>
        <w:fldChar w:fldCharType="end"/>
      </w:r>
      <w:r>
        <w:t xml:space="preserve"> Kebutuhan Non-Fungsional</w:t>
      </w:r>
      <w:bookmarkEnd w:id="128"/>
      <w:bookmarkEnd w:id="129"/>
      <w:bookmarkEnd w:id="130"/>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5B0DD3">
        <w:trPr>
          <w:trHeight w:val="300"/>
        </w:trPr>
        <w:tc>
          <w:tcPr>
            <w:tcW w:w="567" w:type="dxa"/>
            <w:tcBorders>
              <w:top w:val="single" w:sz="4" w:space="0" w:color="auto"/>
              <w:left w:val="nil"/>
              <w:bottom w:val="nil"/>
              <w:right w:val="nil"/>
            </w:tcBorders>
            <w:shd w:val="clear" w:color="auto" w:fill="auto"/>
            <w:noWrap/>
            <w:vAlign w:val="center"/>
            <w:hideMark/>
          </w:tcPr>
          <w:p w14:paraId="2B5C7EA5"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vAlign w:val="center"/>
            <w:hideMark/>
          </w:tcPr>
          <w:p w14:paraId="167352BD" w14:textId="17516077"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vAlign w:val="center"/>
            <w:hideMark/>
          </w:tcPr>
          <w:p w14:paraId="6139EB7C" w14:textId="60301564"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5B0DD3">
        <w:trPr>
          <w:trHeight w:val="300"/>
        </w:trPr>
        <w:tc>
          <w:tcPr>
            <w:tcW w:w="567" w:type="dxa"/>
            <w:tcBorders>
              <w:top w:val="nil"/>
              <w:left w:val="nil"/>
              <w:right w:val="nil"/>
            </w:tcBorders>
            <w:shd w:val="clear" w:color="auto" w:fill="auto"/>
            <w:noWrap/>
            <w:vAlign w:val="center"/>
            <w:hideMark/>
          </w:tcPr>
          <w:p w14:paraId="0E64C973"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vAlign w:val="center"/>
            <w:hideMark/>
          </w:tcPr>
          <w:p w14:paraId="4B90FE4B" w14:textId="046C88CE"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vAlign w:val="center"/>
            <w:hideMark/>
          </w:tcPr>
          <w:p w14:paraId="147861F5" w14:textId="4B0C668E"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5B0DD3">
        <w:trPr>
          <w:trHeight w:val="300"/>
        </w:trPr>
        <w:tc>
          <w:tcPr>
            <w:tcW w:w="567" w:type="dxa"/>
            <w:tcBorders>
              <w:top w:val="nil"/>
              <w:left w:val="nil"/>
              <w:bottom w:val="single" w:sz="4" w:space="0" w:color="auto"/>
              <w:right w:val="nil"/>
            </w:tcBorders>
            <w:shd w:val="clear" w:color="auto" w:fill="auto"/>
            <w:noWrap/>
            <w:vAlign w:val="center"/>
            <w:hideMark/>
          </w:tcPr>
          <w:p w14:paraId="2659C40B"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vAlign w:val="center"/>
            <w:hideMark/>
          </w:tcPr>
          <w:p w14:paraId="5CC29A35" w14:textId="00E77B61"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vAlign w:val="center"/>
            <w:hideMark/>
          </w:tcPr>
          <w:p w14:paraId="30A2D6A5" w14:textId="33AA2ED5"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058EEFE4" w:rsidR="00CE3A24" w:rsidRDefault="007068A8" w:rsidP="00CE3A24">
      <w:pPr>
        <w:ind w:firstLine="720"/>
      </w:pPr>
      <w:r>
        <w:t>Tabel 3.2</w:t>
      </w:r>
      <w:r w:rsidR="00CE3A24">
        <w:t xml:space="preserve"> menjelaskan kebutuhan non-fungsional pada sistem, kebutuhan non-fungsional menggambarkan keunggulan dari sistem seperti sistem harus dapat bekerja 24 jam penuh, sistem harus memberikan respon dengan cepat dan juga sistem harus menyimpan dan mengirim data dengan aman.</w:t>
      </w:r>
    </w:p>
    <w:p w14:paraId="28067D00" w14:textId="77777777" w:rsidR="00CE3A24" w:rsidRDefault="00CE3A24" w:rsidP="005B0DD3">
      <w:pPr>
        <w:pStyle w:val="LabelGambar"/>
        <w:jc w:val="left"/>
      </w:pPr>
    </w:p>
    <w:p w14:paraId="39CD2D83" w14:textId="3F45A8C4" w:rsidR="00B50DB0" w:rsidRDefault="00EF074D" w:rsidP="00B50DB0">
      <w:pPr>
        <w:pStyle w:val="SubBabIII"/>
        <w:ind w:hanging="720"/>
      </w:pPr>
      <w:bookmarkStart w:id="131" w:name="_Toc143523735"/>
      <w:r>
        <w:t xml:space="preserve">Perancangan </w:t>
      </w:r>
      <w:r w:rsidRPr="000F2C5C">
        <w:rPr>
          <w:i/>
        </w:rPr>
        <w:t>Database</w:t>
      </w:r>
      <w:bookmarkEnd w:id="131"/>
    </w:p>
    <w:p w14:paraId="64395CFC" w14:textId="3E5F4082" w:rsidR="0055760F" w:rsidRDefault="00D50C20" w:rsidP="00D50C20">
      <w:pPr>
        <w:ind w:firstLine="720"/>
      </w:pPr>
      <w:r w:rsidRPr="000F2C5C">
        <w:rPr>
          <w:i/>
        </w:rPr>
        <w:t>Database</w:t>
      </w:r>
      <w:r>
        <w:t xml:space="preserve"> digunakan untuk menyimpan data yang digunakan dalam sistem penguncian pintu gedung seperti data pengguna, data pintu, data </w:t>
      </w:r>
      <w:r w:rsidR="000F2C5C">
        <w:t>akses</w:t>
      </w:r>
      <w:r>
        <w:t xml:space="preserve"> dan lain sebagainya. </w:t>
      </w:r>
      <w:r w:rsidRPr="000F2C5C">
        <w:rPr>
          <w:i/>
        </w:rPr>
        <w:t>Database</w:t>
      </w:r>
      <w:r>
        <w:t xml:space="preserve"> yang digunakan harus dapat menunjang kinerja sistem dengan karakteristik respon yang cepat dan pengelolaan data terstruktur.</w:t>
      </w:r>
    </w:p>
    <w:p w14:paraId="66A2ADB3" w14:textId="3FC8FAC4" w:rsidR="00D50C20" w:rsidRDefault="00D50C20" w:rsidP="00D50C20">
      <w:pPr>
        <w:ind w:firstLine="720"/>
      </w:pPr>
      <w:r>
        <w:t xml:space="preserve">Berdasarkan penelitian </w:t>
      </w:r>
      <w:r>
        <w:fldChar w:fldCharType="begin" w:fldLock="1"/>
      </w:r>
      <w:r w:rsidR="00126E1A">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fldChar w:fldCharType="separate"/>
      </w:r>
      <w:r w:rsidR="00A60782" w:rsidRPr="00A60782">
        <w:rPr>
          <w:noProof/>
        </w:rPr>
        <w:t>[20]</w:t>
      </w:r>
      <w:r>
        <w:fldChar w:fldCharType="end"/>
      </w:r>
      <w:r>
        <w:t xml:space="preserve"> yang membandingkan kinerja dari berbagai tipe dan jenis </w:t>
      </w:r>
      <w:r w:rsidRPr="00F00482">
        <w:rPr>
          <w:i/>
        </w:rPr>
        <w:t>database</w:t>
      </w:r>
      <w:r>
        <w:t xml:space="preserve"> didapatkan hasil penggunaan MySQL menunjukkan hasil kinerja yang bagus dalam hal waktu eksekusi permintaan, dengan </w:t>
      </w:r>
      <w:r w:rsidR="00E84708">
        <w:t>sistem penyimpanan data bersifat</w:t>
      </w:r>
      <w:r>
        <w:t xml:space="preserve"> relasional</w:t>
      </w:r>
      <w:r w:rsidR="00E84708">
        <w:t xml:space="preserve"> dan terstruktur</w:t>
      </w:r>
      <w:r>
        <w:t xml:space="preserve"> </w:t>
      </w:r>
      <w:r w:rsidR="00096B94">
        <w:t xml:space="preserve">maka MySQL dapat </w:t>
      </w:r>
      <w:r w:rsidR="00096B94">
        <w:lastRenderedPageBreak/>
        <w:t>diterapkan pada sistem penguncian pintu gedung ini.</w:t>
      </w:r>
      <w:r w:rsidR="00F00482">
        <w:t xml:space="preserve"> Diagram ER (entity relation) dari database pada sistem penguncian gedung i</w:t>
      </w:r>
      <w:r w:rsidR="0094678C">
        <w:t>ni dapat dilihat pada gambar 3.2</w:t>
      </w:r>
      <w:r w:rsidR="00A60489">
        <w:t>.</w:t>
      </w:r>
    </w:p>
    <w:p w14:paraId="0E19BB9A" w14:textId="23AEF575" w:rsidR="00D558EC" w:rsidRDefault="00A60489" w:rsidP="0094678C">
      <w:pPr>
        <w:jc w:val="center"/>
      </w:pPr>
      <w:r>
        <w:rPr>
          <w:noProof/>
          <w:lang w:val="en-US"/>
        </w:rPr>
        <w:drawing>
          <wp:inline distT="0" distB="0" distL="0" distR="0" wp14:anchorId="0A0B4839" wp14:editId="4348CF0A">
            <wp:extent cx="4824851" cy="4926965"/>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2">
                      <a:extLst>
                        <a:ext uri="{28A0092B-C50C-407E-A947-70E740481C1C}">
                          <a14:useLocalDpi xmlns:a14="http://schemas.microsoft.com/office/drawing/2010/main" val="0"/>
                        </a:ext>
                      </a:extLst>
                    </a:blip>
                    <a:stretch>
                      <a:fillRect/>
                    </a:stretch>
                  </pic:blipFill>
                  <pic:spPr>
                    <a:xfrm>
                      <a:off x="0" y="0"/>
                      <a:ext cx="4824851" cy="4926965"/>
                    </a:xfrm>
                    <a:prstGeom prst="rect">
                      <a:avLst/>
                    </a:prstGeom>
                  </pic:spPr>
                </pic:pic>
              </a:graphicData>
            </a:graphic>
          </wp:inline>
        </w:drawing>
      </w:r>
    </w:p>
    <w:p w14:paraId="602B25D6" w14:textId="4236BC40" w:rsidR="00A60489" w:rsidRDefault="00A60489" w:rsidP="00A60489">
      <w:pPr>
        <w:pStyle w:val="LabelGambar"/>
      </w:pPr>
      <w:bookmarkStart w:id="132" w:name="_Toc142072556"/>
      <w:bookmarkStart w:id="133" w:name="_Toc142073173"/>
      <w:bookmarkStart w:id="134" w:name="_Toc143519958"/>
      <w:r w:rsidRPr="00A60489">
        <w:rPr>
          <w:b/>
        </w:rPr>
        <w:t>Gambar 3.</w:t>
      </w:r>
      <w:r w:rsidRPr="00A60489">
        <w:rPr>
          <w:b/>
        </w:rPr>
        <w:fldChar w:fldCharType="begin"/>
      </w:r>
      <w:r w:rsidRPr="00A60489">
        <w:rPr>
          <w:b/>
        </w:rPr>
        <w:instrText xml:space="preserve"> SEQ Gambar_3. \* ARABIC </w:instrText>
      </w:r>
      <w:r w:rsidRPr="00A60489">
        <w:rPr>
          <w:b/>
        </w:rPr>
        <w:fldChar w:fldCharType="separate"/>
      </w:r>
      <w:r w:rsidR="0044529C">
        <w:rPr>
          <w:b/>
          <w:noProof/>
        </w:rPr>
        <w:t>2</w:t>
      </w:r>
      <w:r w:rsidRPr="00A60489">
        <w:rPr>
          <w:b/>
        </w:rPr>
        <w:fldChar w:fldCharType="end"/>
      </w:r>
      <w:r>
        <w:t xml:space="preserve"> ERD Database</w:t>
      </w:r>
      <w:bookmarkEnd w:id="132"/>
      <w:bookmarkEnd w:id="133"/>
      <w:bookmarkEnd w:id="134"/>
    </w:p>
    <w:p w14:paraId="5E4767D1" w14:textId="77777777" w:rsidR="00A60489" w:rsidRDefault="00A60489" w:rsidP="00A60489"/>
    <w:p w14:paraId="280C0707" w14:textId="79AA3409" w:rsidR="002001C6" w:rsidRDefault="0094678C" w:rsidP="0094678C">
      <w:pPr>
        <w:ind w:firstLine="720"/>
      </w:pPr>
      <w:r>
        <w:t xml:space="preserve">Pada gambar 3.2 terlihat relasi antar entitas didalam </w:t>
      </w:r>
      <w:r w:rsidRPr="0026081A">
        <w:rPr>
          <w:i/>
        </w:rPr>
        <w:t>database</w:t>
      </w:r>
      <w:r>
        <w:t xml:space="preserve"> sistem penguncian pintu gedung. </w:t>
      </w:r>
      <w:r w:rsidR="0038514D">
        <w:t xml:space="preserve">Pada database sistem penguncian pintu gedung terdapat beberapa entitas seperti pengguna, pintu, gedung dan </w:t>
      </w:r>
      <w:r w:rsidR="0038514D" w:rsidRPr="0038514D">
        <w:rPr>
          <w:i/>
        </w:rPr>
        <w:t>log</w:t>
      </w:r>
      <w:r w:rsidR="0038514D">
        <w:t xml:space="preserve"> akses, entitas tersebut digunakan untuk meyimpan data yang akan digunakan didalam pengelolaan sistem dengan isi data sesuai dengan atribut dari masing-masing entitas. Dialam sistem database juga terdapat relasi, relasi menunjukkan hubungan antar entitas seperti menempati, memiliki, menjadwalkan dan mengakses, khusus untuk relasi menjadwalkan dan mengakses pada gambar 3.2 terlihat bahwa relasi tersebut </w:t>
      </w:r>
      <w:r w:rsidR="00B01391">
        <w:t xml:space="preserve">memiliki aktribut yang menandakan bahwa relasi tersebut juga bertindak sebagai </w:t>
      </w:r>
      <w:r w:rsidR="00B01391">
        <w:lastRenderedPageBreak/>
        <w:t xml:space="preserve">entitas yang menjadi penghubung antara 2 entitas yang berbeda, pada umumnya kondisi seperti ini berarti relasi tersebut menunjukkan kardinalitas </w:t>
      </w:r>
      <w:r w:rsidR="003173EB" w:rsidRPr="003173EB">
        <w:rPr>
          <w:i/>
        </w:rPr>
        <w:t>many-to-many</w:t>
      </w:r>
      <w:r w:rsidR="003173EB">
        <w:t xml:space="preserve"> </w:t>
      </w:r>
      <w:r w:rsidR="00B01391">
        <w:t xml:space="preserve">dimana relasi tersebut bertindak sebagai entitas pivot untuk menghubungkan relasi </w:t>
      </w:r>
      <w:r w:rsidR="003173EB" w:rsidRPr="003173EB">
        <w:rPr>
          <w:i/>
        </w:rPr>
        <w:t>many-to-many</w:t>
      </w:r>
      <w:r w:rsidR="00B01391">
        <w:t xml:space="preserve"> dari 2 entitas </w:t>
      </w:r>
      <w:r w:rsidR="003173EB">
        <w:t>lainnya</w:t>
      </w:r>
      <w:r w:rsidR="00B01391">
        <w:t>.</w:t>
      </w:r>
    </w:p>
    <w:p w14:paraId="70764DF1" w14:textId="77777777" w:rsidR="002001C6" w:rsidRDefault="002001C6" w:rsidP="00A60489"/>
    <w:p w14:paraId="5797238E" w14:textId="6AA2A668" w:rsidR="004B7EBA" w:rsidRDefault="00E23BDE" w:rsidP="009338D0">
      <w:pPr>
        <w:pStyle w:val="SubBabIII"/>
        <w:ind w:hanging="720"/>
      </w:pPr>
      <w:bookmarkStart w:id="135" w:name="_Toc143523736"/>
      <w:r>
        <w:t xml:space="preserve">Perancangan </w:t>
      </w:r>
      <w:r w:rsidRPr="00653741">
        <w:rPr>
          <w:i/>
        </w:rPr>
        <w:t>Backend</w:t>
      </w:r>
      <w:r>
        <w:t xml:space="preserve"> API</w:t>
      </w:r>
      <w:bookmarkEnd w:id="135"/>
    </w:p>
    <w:p w14:paraId="73DC748A" w14:textId="15287FBC" w:rsidR="00F358E8" w:rsidRDefault="003D02C6" w:rsidP="003D02C6">
      <w:pPr>
        <w:ind w:firstLine="720"/>
      </w:pPr>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 xml:space="preserve">. Selain terdapat </w:t>
      </w:r>
      <w:r w:rsidRPr="00653741">
        <w:rPr>
          <w:i/>
        </w:rPr>
        <w:t>website</w:t>
      </w:r>
      <w:r>
        <w:t xml:space="preserve"> yang digunak</w:t>
      </w:r>
      <w:r w:rsidR="00653741">
        <w:t>an</w:t>
      </w:r>
      <w:r>
        <w:t xml:space="preserve"> sebagai antarmuka utama dalam mengelola 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
    <w:p w14:paraId="5D30931C" w14:textId="611F6FD7" w:rsidR="002B284D" w:rsidRDefault="002B284D" w:rsidP="003D02C6">
      <w:pPr>
        <w:ind w:firstLine="720"/>
      </w:pPr>
      <w:r w:rsidRPr="00E16E35">
        <w:rPr>
          <w:i/>
        </w:rPr>
        <w:t>Backend</w:t>
      </w:r>
      <w:r>
        <w:t xml:space="preserve"> </w:t>
      </w:r>
      <w:r w:rsidR="00702B11">
        <w:t>API yang dikem</w:t>
      </w:r>
      <w:r>
        <w:t xml:space="preserve">bangkan menggunakan </w:t>
      </w:r>
      <w:r w:rsidR="00702B11">
        <w:t xml:space="preserve">bahasa pemrograman PHP dengan menggunakan kerangka kerja dari Laravel. Laravel menyediakan beberapa fitur yang siap digunakan seperti autentikasi </w:t>
      </w:r>
      <w:r w:rsidR="00702B11" w:rsidRPr="00E16E35">
        <w:rPr>
          <w:i/>
        </w:rPr>
        <w:t>login</w:t>
      </w:r>
      <w:r w:rsidR="00702B11">
        <w:t>, re</w:t>
      </w:r>
      <w:r w:rsidR="008C1CF8">
        <w:t xml:space="preserve">set </w:t>
      </w:r>
      <w:r w:rsidR="008C1CF8" w:rsidRPr="00E16E35">
        <w:rPr>
          <w:i/>
        </w:rPr>
        <w:t>password</w:t>
      </w:r>
      <w:r w:rsidR="008C1CF8">
        <w:t>, no</w:t>
      </w:r>
      <w:r w:rsidR="00E16E35">
        <w:t>tifikasi email dan lain sebagain</w:t>
      </w:r>
      <w:r w:rsidR="008C1CF8">
        <w:t xml:space="preserve">nya sehingga mempermudah dan mempercepat proses pengkodean. </w:t>
      </w:r>
    </w:p>
    <w:p w14:paraId="61AB1370" w14:textId="77777777" w:rsidR="004E6B71" w:rsidRDefault="004E6B71" w:rsidP="003D02C6">
      <w:pPr>
        <w:ind w:firstLine="720"/>
      </w:pPr>
    </w:p>
    <w:p w14:paraId="779C8E2B" w14:textId="47DABCA5" w:rsidR="004E6B71" w:rsidRDefault="004E6B71" w:rsidP="004E6B71">
      <w:pPr>
        <w:pStyle w:val="SubBabIIIIII"/>
      </w:pPr>
      <w:bookmarkStart w:id="136" w:name="_Toc143523737"/>
      <w:r>
        <w:t xml:space="preserve">Diagram </w:t>
      </w:r>
      <w:r w:rsidRPr="00803A99">
        <w:rPr>
          <w:i/>
        </w:rPr>
        <w:t>Use Case</w:t>
      </w:r>
      <w:r>
        <w:t xml:space="preserve"> API</w:t>
      </w:r>
      <w:bookmarkEnd w:id="136"/>
    </w:p>
    <w:p w14:paraId="54F34A93" w14:textId="3535A921" w:rsidR="002B284D" w:rsidRDefault="002B284D" w:rsidP="00A021DE">
      <w:pPr>
        <w:ind w:firstLine="720"/>
      </w:pPr>
      <w:r>
        <w:t>Tidak semua fitur</w:t>
      </w:r>
      <w:r w:rsidR="008C1CF8">
        <w:t xml:space="preserve"> yang ada pada website dii</w:t>
      </w:r>
      <w:r w:rsidR="00A021DE">
        <w:t xml:space="preserve">mplementasikan dalam bentuk API, </w:t>
      </w:r>
      <w:r w:rsidR="008C1CF8">
        <w:t xml:space="preserve">hal ini berkaitan dengan kompleksitas dari sistem yang dikembangkan, fitur yang berkaitan dengan manajemen penguncian seperti menambah pintu baru, membuat jadwal, menambahakan pengguna baru, memberikan akses ke pengguna </w:t>
      </w:r>
      <w:r w:rsidR="00A04617">
        <w:t xml:space="preserve">dan lain sebagainya </w:t>
      </w:r>
      <w:r w:rsidR="008C1CF8">
        <w:t xml:space="preserve">hanya bisa dilakukan melalui website </w:t>
      </w:r>
      <w:r w:rsidR="00A021DE">
        <w:t xml:space="preserve">hal ini dimaksudkan untuk </w:t>
      </w:r>
      <w:r w:rsidR="00A021DE" w:rsidRPr="00A021DE">
        <w:t>mempertahankan kontrol yang lebih ketat terhadap akses dan perubahan yang dilakukan pada sistem. Dengan membatasi akses langsung melalui API, administrator sistem dapat memastikan bahwa hanya proses yang telah melalui lapisan keamanan dan validasi yang benar yang dapat mempengaruhi manajemen penguncian dan pengaturan lainnya.</w:t>
      </w:r>
      <w:r w:rsidR="007542F7">
        <w:t xml:space="preserve"> Diagram </w:t>
      </w:r>
      <w:r w:rsidR="007542F7" w:rsidRPr="00803A99">
        <w:rPr>
          <w:i/>
        </w:rPr>
        <w:t>Use</w:t>
      </w:r>
      <w:r w:rsidR="007542F7">
        <w:t xml:space="preserve"> </w:t>
      </w:r>
      <w:r w:rsidR="007542F7" w:rsidRPr="00803A99">
        <w:rPr>
          <w:i/>
        </w:rPr>
        <w:t>Case</w:t>
      </w:r>
      <w:r w:rsidR="007542F7">
        <w:t xml:space="preserve"> dari </w:t>
      </w:r>
      <w:r w:rsidR="007542F7" w:rsidRPr="00803A99">
        <w:rPr>
          <w:i/>
        </w:rPr>
        <w:t>Backend</w:t>
      </w:r>
      <w:r w:rsidR="007542F7">
        <w:t xml:space="preserve"> A</w:t>
      </w:r>
      <w:r w:rsidR="00DD2CBC">
        <w:t>PI dapat dilihat pada gambar 3.3</w:t>
      </w:r>
      <w:r w:rsidR="007542F7">
        <w:t xml:space="preserve"> dibawah.</w:t>
      </w:r>
    </w:p>
    <w:p w14:paraId="20F3402B" w14:textId="046A1A72" w:rsidR="007542F7" w:rsidRDefault="0038514D" w:rsidP="007542F7">
      <w:pPr>
        <w:jc w:val="center"/>
      </w:pPr>
      <w:r>
        <w:rPr>
          <w:noProof/>
          <w:lang w:val="en-US"/>
        </w:rPr>
        <w:lastRenderedPageBreak/>
        <w:drawing>
          <wp:inline distT="0" distB="0" distL="0" distR="0" wp14:anchorId="758540CE" wp14:editId="764521F1">
            <wp:extent cx="5039995" cy="5698490"/>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5698490"/>
                    </a:xfrm>
                    <a:prstGeom prst="rect">
                      <a:avLst/>
                    </a:prstGeom>
                  </pic:spPr>
                </pic:pic>
              </a:graphicData>
            </a:graphic>
          </wp:inline>
        </w:drawing>
      </w:r>
    </w:p>
    <w:p w14:paraId="07C898A6" w14:textId="16B15E4A" w:rsidR="007542F7" w:rsidRDefault="00803A99" w:rsidP="00803A99">
      <w:pPr>
        <w:pStyle w:val="LabelGambar"/>
      </w:pPr>
      <w:bookmarkStart w:id="137" w:name="_Toc142072557"/>
      <w:bookmarkStart w:id="138" w:name="_Toc142073174"/>
      <w:bookmarkStart w:id="139" w:name="_Toc143519959"/>
      <w:r w:rsidRPr="00803A99">
        <w:rPr>
          <w:b/>
        </w:rPr>
        <w:t>Gambar 3.</w:t>
      </w:r>
      <w:r w:rsidRPr="00803A99">
        <w:rPr>
          <w:b/>
        </w:rPr>
        <w:fldChar w:fldCharType="begin"/>
      </w:r>
      <w:r w:rsidRPr="00803A99">
        <w:rPr>
          <w:b/>
        </w:rPr>
        <w:instrText xml:space="preserve"> SEQ Gambar_3. \* ARABIC </w:instrText>
      </w:r>
      <w:r w:rsidRPr="00803A99">
        <w:rPr>
          <w:b/>
        </w:rPr>
        <w:fldChar w:fldCharType="separate"/>
      </w:r>
      <w:r w:rsidR="0044529C">
        <w:rPr>
          <w:b/>
          <w:noProof/>
        </w:rPr>
        <w:t>3</w:t>
      </w:r>
      <w:r w:rsidRPr="00803A99">
        <w:rPr>
          <w:b/>
        </w:rPr>
        <w:fldChar w:fldCharType="end"/>
      </w:r>
      <w:r>
        <w:t xml:space="preserve"> </w:t>
      </w:r>
      <w:r w:rsidRPr="00294D18">
        <w:t>Diagram Use Case API</w:t>
      </w:r>
      <w:bookmarkEnd w:id="137"/>
      <w:bookmarkEnd w:id="138"/>
      <w:bookmarkEnd w:id="139"/>
    </w:p>
    <w:p w14:paraId="2D7AF468" w14:textId="77777777" w:rsidR="00803A99" w:rsidRDefault="00803A99" w:rsidP="00803A99">
      <w:pPr>
        <w:pStyle w:val="LabelGambar"/>
      </w:pPr>
    </w:p>
    <w:p w14:paraId="202E285D" w14:textId="4C32023F" w:rsidR="00A021DE" w:rsidRDefault="00DD2CBC" w:rsidP="003D566A">
      <w:pPr>
        <w:ind w:firstLine="720"/>
      </w:pPr>
      <w:r>
        <w:t>Dapat dilihat pada gambar 3.3</w:t>
      </w:r>
      <w:r w:rsidR="007542F7">
        <w:t xml:space="preserve"> diatas, terdapat 3 aktor yang berinteraksi dengan sistem melalui API yaitu pintu, pengguna dan operator. Pintu merupakan perangkat IoT yang digunakan untuk melakukan penguncian pada gedung, sedangkan pengguna dan operator merupakan aplikasi mobile </w:t>
      </w:r>
      <w:r w:rsidR="003D566A">
        <w:t>yang digunakan sebagai antarmuka sistem.</w:t>
      </w:r>
    </w:p>
    <w:p w14:paraId="43FFA35C" w14:textId="27C2D39F" w:rsidR="007401EB" w:rsidRDefault="00DD2CBC" w:rsidP="003D566A">
      <w:pPr>
        <w:ind w:firstLine="720"/>
      </w:pPr>
      <w:r>
        <w:t>Pada gambar 3.3</w:t>
      </w:r>
      <w:r w:rsidR="007401EB">
        <w:t xml:space="preserve"> juga terlihat beberapa fungsi seperti </w:t>
      </w:r>
      <w:r w:rsidR="00DB76EF" w:rsidRPr="00DD2CBC">
        <w:rPr>
          <w:i/>
        </w:rPr>
        <w:t>update</w:t>
      </w:r>
      <w:r w:rsidR="00DB76EF">
        <w:t xml:space="preserve"> profil, lihat avatar, verifikasi akses dan lain sebagainya merupakan </w:t>
      </w:r>
      <w:r w:rsidR="00DB76EF" w:rsidRPr="00DD2CBC">
        <w:rPr>
          <w:i/>
        </w:rPr>
        <w:t>extends</w:t>
      </w:r>
      <w:r w:rsidR="00DB76EF">
        <w:t xml:space="preserve"> dari fungsi verifikasi email yang menandakan bahawa fungsi-fungsi </w:t>
      </w:r>
      <w:r>
        <w:t>tersebut hanya bisa diakses jika</w:t>
      </w:r>
      <w:r w:rsidR="00DB76EF">
        <w:t xml:space="preserve"> </w:t>
      </w:r>
      <w:r w:rsidR="00DB76EF" w:rsidRPr="00DD2CBC">
        <w:rPr>
          <w:i/>
        </w:rPr>
        <w:t>client</w:t>
      </w:r>
      <w:r w:rsidR="00DB76EF">
        <w:t xml:space="preserve"> sudah melakukan proses verifikasi email. Fungsi verifikasi </w:t>
      </w:r>
      <w:r w:rsidR="00DB76EF">
        <w:lastRenderedPageBreak/>
        <w:t xml:space="preserve">email juga merupakan </w:t>
      </w:r>
      <w:r w:rsidR="00DB76EF" w:rsidRPr="00DD2CBC">
        <w:rPr>
          <w:i/>
        </w:rPr>
        <w:t>extends</w:t>
      </w:r>
      <w:r w:rsidR="00DB76EF">
        <w:t xml:space="preserve"> dari fungsi login sehingga fungsi verifikasi email hanya bi</w:t>
      </w:r>
      <w:r>
        <w:t>sa diakses jika client sudah me</w:t>
      </w:r>
      <w:r w:rsidR="00DB76EF">
        <w:t>lakukan autentikasi login. Hal ini dimaksudkan supaya hanya client yang terautentikasi dan terverifikasi yang dapat mengakses sumber daya yang disediakan.</w:t>
      </w:r>
    </w:p>
    <w:p w14:paraId="175D82BC" w14:textId="77777777" w:rsidR="003D566A" w:rsidRDefault="003D566A" w:rsidP="00DB76EF"/>
    <w:p w14:paraId="53421D02" w14:textId="1E89553F" w:rsidR="0029315F" w:rsidRDefault="0029315F" w:rsidP="004E6B71">
      <w:pPr>
        <w:pStyle w:val="SubBabIIIIII"/>
      </w:pPr>
      <w:bookmarkStart w:id="140" w:name="_Toc143523738"/>
      <w:r w:rsidRPr="00C65681">
        <w:rPr>
          <w:i/>
        </w:rPr>
        <w:t>Endpoint</w:t>
      </w:r>
      <w:r>
        <w:t xml:space="preserve"> </w:t>
      </w:r>
      <w:r w:rsidR="00D068FE">
        <w:t>API</w:t>
      </w:r>
      <w:bookmarkEnd w:id="140"/>
    </w:p>
    <w:p w14:paraId="7F5699FB" w14:textId="486E8282" w:rsidR="0029315F" w:rsidRDefault="0029315F" w:rsidP="0010726B">
      <w:pPr>
        <w:ind w:firstLine="720"/>
      </w:pPr>
      <w:r>
        <w:t xml:space="preserve">Dalam perancangan </w:t>
      </w:r>
      <w:r w:rsidR="0010726B" w:rsidRPr="00C65681">
        <w:rPr>
          <w:i/>
        </w:rPr>
        <w:t>Backend</w:t>
      </w:r>
      <w:r w:rsidR="0010726B">
        <w:t xml:space="preserve"> 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rsidR="0010726B">
        <w:t xml:space="preserve"> dan fungsi</w:t>
      </w:r>
      <w:r w:rsidR="00C65681">
        <w:t>nya dapat dilihat pada tabel 3.1</w:t>
      </w:r>
      <w:r w:rsidR="0010726B">
        <w:t xml:space="preserve"> diabawah.</w:t>
      </w:r>
    </w:p>
    <w:p w14:paraId="45DB1D88" w14:textId="77777777" w:rsidR="0010726B" w:rsidRDefault="0010726B" w:rsidP="0010726B"/>
    <w:p w14:paraId="23509058" w14:textId="59F57EC7" w:rsidR="005A0ABA" w:rsidRDefault="00C65681" w:rsidP="00C65681">
      <w:pPr>
        <w:pStyle w:val="LabelGambar"/>
        <w:jc w:val="both"/>
      </w:pPr>
      <w:bookmarkStart w:id="141" w:name="_Toc142072720"/>
      <w:bookmarkStart w:id="142" w:name="_Toc143519702"/>
      <w:bookmarkStart w:id="143" w:name="_Toc143519872"/>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44529C">
        <w:rPr>
          <w:b/>
          <w:noProof/>
        </w:rPr>
        <w:t>3</w:t>
      </w:r>
      <w:r w:rsidRPr="00C65681">
        <w:rPr>
          <w:b/>
        </w:rPr>
        <w:fldChar w:fldCharType="end"/>
      </w:r>
      <w:r>
        <w:t xml:space="preserve"> </w:t>
      </w:r>
      <w:r w:rsidRPr="00C65681">
        <w:rPr>
          <w:i/>
        </w:rPr>
        <w:t xml:space="preserve">Endpoint </w:t>
      </w:r>
      <w:r w:rsidRPr="00D04E0B">
        <w:t>API</w:t>
      </w:r>
      <w:bookmarkEnd w:id="141"/>
      <w:bookmarkEnd w:id="142"/>
      <w:bookmarkEnd w:id="143"/>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583E86">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583E86">
        <w:trPr>
          <w:trHeight w:val="300"/>
        </w:trPr>
        <w:tc>
          <w:tcPr>
            <w:tcW w:w="851" w:type="dxa"/>
            <w:tcBorders>
              <w:top w:val="single" w:sz="4" w:space="0" w:color="auto"/>
            </w:tcBorders>
            <w:shd w:val="clear" w:color="auto" w:fill="auto"/>
            <w:vAlign w:val="center"/>
            <w:hideMark/>
          </w:tcPr>
          <w:p w14:paraId="49BD8850"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in pengguna dan operator</w:t>
            </w:r>
          </w:p>
        </w:tc>
      </w:tr>
      <w:tr w:rsidR="005A0ABA" w:rsidRPr="005A0ABA" w14:paraId="64E8F7C7" w14:textId="77777777" w:rsidTr="00583E86">
        <w:trPr>
          <w:trHeight w:val="300"/>
        </w:trPr>
        <w:tc>
          <w:tcPr>
            <w:tcW w:w="851" w:type="dxa"/>
            <w:shd w:val="clear" w:color="auto" w:fill="auto"/>
            <w:vAlign w:val="center"/>
            <w:hideMark/>
          </w:tcPr>
          <w:p w14:paraId="7853033C"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23B00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reset password menggunakan email</w:t>
            </w:r>
          </w:p>
        </w:tc>
      </w:tr>
      <w:tr w:rsidR="005A0ABA" w:rsidRPr="005A0ABA" w14:paraId="60EB1CFD" w14:textId="77777777" w:rsidTr="00583E86">
        <w:trPr>
          <w:trHeight w:val="300"/>
        </w:trPr>
        <w:tc>
          <w:tcPr>
            <w:tcW w:w="851" w:type="dxa"/>
            <w:shd w:val="clear" w:color="auto" w:fill="auto"/>
            <w:vAlign w:val="center"/>
            <w:hideMark/>
          </w:tcPr>
          <w:p w14:paraId="58768A92"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6AEF7D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verify-email</w:t>
            </w:r>
          </w:p>
        </w:tc>
        <w:tc>
          <w:tcPr>
            <w:tcW w:w="1134" w:type="dxa"/>
            <w:shd w:val="clear" w:color="auto" w:fill="auto"/>
            <w:vAlign w:val="center"/>
            <w:hideMark/>
          </w:tcPr>
          <w:p w14:paraId="116746D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4215FF2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email</w:t>
            </w:r>
          </w:p>
        </w:tc>
      </w:tr>
      <w:tr w:rsidR="005A0ABA" w:rsidRPr="005A0ABA" w14:paraId="483DAD25" w14:textId="77777777" w:rsidTr="00583E86">
        <w:trPr>
          <w:trHeight w:val="300"/>
        </w:trPr>
        <w:tc>
          <w:tcPr>
            <w:tcW w:w="851" w:type="dxa"/>
            <w:shd w:val="clear" w:color="auto" w:fill="auto"/>
            <w:vAlign w:val="center"/>
            <w:hideMark/>
          </w:tcPr>
          <w:p w14:paraId="36C4063B"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192FC3A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logout</w:t>
            </w:r>
          </w:p>
        </w:tc>
        <w:tc>
          <w:tcPr>
            <w:tcW w:w="1134" w:type="dxa"/>
            <w:shd w:val="clear" w:color="auto" w:fill="auto"/>
            <w:vAlign w:val="center"/>
            <w:hideMark/>
          </w:tcPr>
          <w:p w14:paraId="5870A1D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ngguna dan operator</w:t>
            </w:r>
          </w:p>
        </w:tc>
      </w:tr>
      <w:tr w:rsidR="005A0ABA" w:rsidRPr="005A0ABA" w14:paraId="2D52009A" w14:textId="77777777" w:rsidTr="00583E86">
        <w:trPr>
          <w:trHeight w:val="600"/>
        </w:trPr>
        <w:tc>
          <w:tcPr>
            <w:tcW w:w="851" w:type="dxa"/>
            <w:shd w:val="clear" w:color="auto" w:fill="auto"/>
            <w:vAlign w:val="center"/>
            <w:hideMark/>
          </w:tcPr>
          <w:p w14:paraId="012851C4"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02D58035"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update-profile</w:t>
            </w:r>
          </w:p>
        </w:tc>
        <w:tc>
          <w:tcPr>
            <w:tcW w:w="1134" w:type="dxa"/>
            <w:shd w:val="clear" w:color="auto" w:fill="auto"/>
            <w:vAlign w:val="center"/>
            <w:hideMark/>
          </w:tcPr>
          <w:p w14:paraId="53A426F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5B783339"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 profile nama, email, dan lainnya</w:t>
            </w:r>
          </w:p>
        </w:tc>
      </w:tr>
      <w:tr w:rsidR="005A0ABA" w:rsidRPr="005A0ABA" w14:paraId="18982632" w14:textId="77777777" w:rsidTr="00583E86">
        <w:trPr>
          <w:trHeight w:val="600"/>
        </w:trPr>
        <w:tc>
          <w:tcPr>
            <w:tcW w:w="851" w:type="dxa"/>
            <w:shd w:val="clear" w:color="auto" w:fill="auto"/>
            <w:vAlign w:val="center"/>
            <w:hideMark/>
          </w:tcPr>
          <w:p w14:paraId="3DEDE731"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6ACB151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avatar</w:t>
            </w:r>
          </w:p>
        </w:tc>
        <w:tc>
          <w:tcPr>
            <w:tcW w:w="1134" w:type="dxa"/>
            <w:shd w:val="clear" w:color="auto" w:fill="auto"/>
            <w:vAlign w:val="center"/>
            <w:hideMark/>
          </w:tcPr>
          <w:p w14:paraId="0BF43E5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583E86">
        <w:trPr>
          <w:trHeight w:val="600"/>
        </w:trPr>
        <w:tc>
          <w:tcPr>
            <w:tcW w:w="851" w:type="dxa"/>
            <w:shd w:val="clear" w:color="auto" w:fill="auto"/>
            <w:vAlign w:val="center"/>
            <w:hideMark/>
          </w:tcPr>
          <w:p w14:paraId="1FFE1E36" w14:textId="60C0604A"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72D9D37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avatar</w:t>
            </w:r>
          </w:p>
        </w:tc>
        <w:tc>
          <w:tcPr>
            <w:tcW w:w="1134" w:type="dxa"/>
            <w:shd w:val="clear" w:color="auto" w:fill="auto"/>
            <w:vAlign w:val="center"/>
            <w:hideMark/>
          </w:tcPr>
          <w:p w14:paraId="29931C08"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583E86">
        <w:trPr>
          <w:trHeight w:val="600"/>
        </w:trPr>
        <w:tc>
          <w:tcPr>
            <w:tcW w:w="851" w:type="dxa"/>
            <w:shd w:val="clear" w:color="auto" w:fill="auto"/>
            <w:vAlign w:val="center"/>
            <w:hideMark/>
          </w:tcPr>
          <w:p w14:paraId="39F71B8D"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7E8CE7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change-password</w:t>
            </w:r>
          </w:p>
        </w:tc>
        <w:tc>
          <w:tcPr>
            <w:tcW w:w="1134" w:type="dxa"/>
            <w:shd w:val="clear" w:color="auto" w:fill="auto"/>
            <w:vAlign w:val="center"/>
            <w:hideMark/>
          </w:tcPr>
          <w:p w14:paraId="194631D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password pengguna atau operator</w:t>
            </w:r>
          </w:p>
        </w:tc>
      </w:tr>
      <w:tr w:rsidR="005A0ABA" w:rsidRPr="005A0ABA" w14:paraId="6EE84EA2" w14:textId="77777777" w:rsidTr="00583E86">
        <w:trPr>
          <w:trHeight w:val="600"/>
        </w:trPr>
        <w:tc>
          <w:tcPr>
            <w:tcW w:w="851" w:type="dxa"/>
            <w:shd w:val="clear" w:color="auto" w:fill="auto"/>
            <w:vAlign w:val="center"/>
            <w:hideMark/>
          </w:tcPr>
          <w:p w14:paraId="5FBF588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4AB4314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my-access</w:t>
            </w:r>
          </w:p>
        </w:tc>
        <w:tc>
          <w:tcPr>
            <w:tcW w:w="1134" w:type="dxa"/>
            <w:shd w:val="clear" w:color="auto" w:fill="auto"/>
            <w:vAlign w:val="center"/>
            <w:hideMark/>
          </w:tcPr>
          <w:p w14:paraId="7DD40CE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4B008B2E"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r w:rsidR="005A0ABA" w:rsidRPr="005A0ABA" w14:paraId="357A1336" w14:textId="77777777" w:rsidTr="00583E86">
        <w:trPr>
          <w:trHeight w:val="600"/>
        </w:trPr>
        <w:tc>
          <w:tcPr>
            <w:tcW w:w="851" w:type="dxa"/>
            <w:shd w:val="clear" w:color="auto" w:fill="auto"/>
            <w:vAlign w:val="center"/>
            <w:hideMark/>
          </w:tcPr>
          <w:p w14:paraId="611D7E6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438748A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get-doors</w:t>
            </w:r>
          </w:p>
        </w:tc>
        <w:tc>
          <w:tcPr>
            <w:tcW w:w="1134" w:type="dxa"/>
            <w:shd w:val="clear" w:color="auto" w:fill="auto"/>
            <w:vAlign w:val="center"/>
            <w:hideMark/>
          </w:tcPr>
          <w:p w14:paraId="37FB059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1219F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926D56" w:rsidRPr="005A0ABA" w14:paraId="72243D1C" w14:textId="77777777" w:rsidTr="00583E86">
        <w:trPr>
          <w:trHeight w:val="600"/>
        </w:trPr>
        <w:tc>
          <w:tcPr>
            <w:tcW w:w="851" w:type="dxa"/>
            <w:shd w:val="clear" w:color="auto" w:fill="auto"/>
            <w:vAlign w:val="center"/>
          </w:tcPr>
          <w:p w14:paraId="43C0F0DE" w14:textId="7349450B" w:rsidR="00926D56" w:rsidRPr="003821B2" w:rsidRDefault="00926D56"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tcPr>
          <w:p w14:paraId="5BE5609E" w14:textId="318EC7C7" w:rsidR="00926D56" w:rsidRPr="003821B2" w:rsidRDefault="00926D56"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my-history</w:t>
            </w:r>
          </w:p>
        </w:tc>
        <w:tc>
          <w:tcPr>
            <w:tcW w:w="1134" w:type="dxa"/>
            <w:shd w:val="clear" w:color="auto" w:fill="auto"/>
            <w:vAlign w:val="center"/>
          </w:tcPr>
          <w:p w14:paraId="09B883CA" w14:textId="22A72920" w:rsidR="00926D56" w:rsidRPr="003821B2" w:rsidRDefault="00921953"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tcPr>
          <w:p w14:paraId="06A48F90" w14:textId="4E9A2F9C" w:rsidR="00926D56" w:rsidRPr="003821B2" w:rsidRDefault="00921953"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r w:rsidR="005A0ABA" w:rsidRPr="005A0ABA" w14:paraId="0CC4A613" w14:textId="77777777" w:rsidTr="00583E86">
        <w:trPr>
          <w:trHeight w:val="600"/>
        </w:trPr>
        <w:tc>
          <w:tcPr>
            <w:tcW w:w="851" w:type="dxa"/>
            <w:shd w:val="clear" w:color="auto" w:fill="auto"/>
            <w:vAlign w:val="center"/>
            <w:hideMark/>
          </w:tcPr>
          <w:p w14:paraId="273FBE3C"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5371BF7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verify-</w:t>
            </w:r>
            <w:r w:rsidRPr="003821B2">
              <w:rPr>
                <w:rFonts w:eastAsia="Times New Roman" w:cs="Times New Roman"/>
                <w:color w:val="000000"/>
                <w:szCs w:val="24"/>
                <w:lang w:val="en-US"/>
              </w:rPr>
              <w:lastRenderedPageBreak/>
              <w:t>access/{door_id}</w:t>
            </w:r>
          </w:p>
        </w:tc>
        <w:tc>
          <w:tcPr>
            <w:tcW w:w="1134" w:type="dxa"/>
            <w:shd w:val="clear" w:color="auto" w:fill="auto"/>
            <w:vAlign w:val="center"/>
            <w:hideMark/>
          </w:tcPr>
          <w:p w14:paraId="4DCA1C0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lastRenderedPageBreak/>
              <w:t xml:space="preserve">sanctum, </w:t>
            </w:r>
            <w:r w:rsidRPr="003821B2">
              <w:rPr>
                <w:rFonts w:eastAsia="Times New Roman" w:cs="Times New Roman"/>
                <w:color w:val="000000"/>
                <w:szCs w:val="24"/>
                <w:lang w:val="en-US"/>
              </w:rPr>
              <w:lastRenderedPageBreak/>
              <w:t>verified</w:t>
            </w:r>
          </w:p>
        </w:tc>
        <w:tc>
          <w:tcPr>
            <w:tcW w:w="3163" w:type="dxa"/>
            <w:shd w:val="clear" w:color="auto" w:fill="auto"/>
            <w:vAlign w:val="center"/>
            <w:hideMark/>
          </w:tcPr>
          <w:p w14:paraId="5DA136E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lastRenderedPageBreak/>
              <w:t xml:space="preserve">verifikasi akses dari kode QR </w:t>
            </w:r>
            <w:r w:rsidRPr="003821B2">
              <w:rPr>
                <w:rFonts w:eastAsia="Times New Roman" w:cs="Times New Roman"/>
                <w:color w:val="000000"/>
                <w:szCs w:val="24"/>
                <w:lang w:val="en-US"/>
              </w:rPr>
              <w:lastRenderedPageBreak/>
              <w:t>pintu</w:t>
            </w:r>
          </w:p>
        </w:tc>
      </w:tr>
      <w:tr w:rsidR="005A0ABA" w:rsidRPr="005A0ABA" w14:paraId="5A5C594D" w14:textId="77777777" w:rsidTr="00583E86">
        <w:trPr>
          <w:trHeight w:val="600"/>
        </w:trPr>
        <w:tc>
          <w:tcPr>
            <w:tcW w:w="851" w:type="dxa"/>
            <w:shd w:val="clear" w:color="auto" w:fill="auto"/>
            <w:vAlign w:val="center"/>
            <w:hideMark/>
          </w:tcPr>
          <w:p w14:paraId="6F23CC10"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lastRenderedPageBreak/>
              <w:t>POST</w:t>
            </w:r>
          </w:p>
        </w:tc>
        <w:tc>
          <w:tcPr>
            <w:tcW w:w="2790" w:type="dxa"/>
            <w:shd w:val="clear" w:color="auto" w:fill="auto"/>
            <w:vAlign w:val="center"/>
            <w:hideMark/>
          </w:tcPr>
          <w:p w14:paraId="4B5885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remote-access</w:t>
            </w:r>
          </w:p>
        </w:tc>
        <w:tc>
          <w:tcPr>
            <w:tcW w:w="1134" w:type="dxa"/>
            <w:shd w:val="clear" w:color="auto" w:fill="auto"/>
            <w:vAlign w:val="center"/>
            <w:hideMark/>
          </w:tcPr>
          <w:p w14:paraId="1E0A9EF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188250A4"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5A0ABA" w:rsidRPr="005A0ABA" w14:paraId="0A46AC2A" w14:textId="77777777" w:rsidTr="00583E86">
        <w:trPr>
          <w:trHeight w:val="300"/>
        </w:trPr>
        <w:tc>
          <w:tcPr>
            <w:tcW w:w="851" w:type="dxa"/>
            <w:shd w:val="clear" w:color="auto" w:fill="auto"/>
            <w:vAlign w:val="center"/>
            <w:hideMark/>
          </w:tcPr>
          <w:p w14:paraId="23DAC1E1"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1A4CA59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login</w:t>
            </w:r>
          </w:p>
        </w:tc>
        <w:tc>
          <w:tcPr>
            <w:tcW w:w="1134" w:type="dxa"/>
            <w:shd w:val="clear" w:color="auto" w:fill="auto"/>
            <w:vAlign w:val="center"/>
            <w:hideMark/>
          </w:tcPr>
          <w:p w14:paraId="097944F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0C574033"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in perangkat kunci pintu</w:t>
            </w:r>
          </w:p>
        </w:tc>
      </w:tr>
      <w:tr w:rsidR="005A0ABA" w:rsidRPr="005A0ABA" w14:paraId="5D79B7C3" w14:textId="77777777" w:rsidTr="00583E86">
        <w:trPr>
          <w:trHeight w:val="300"/>
        </w:trPr>
        <w:tc>
          <w:tcPr>
            <w:tcW w:w="851" w:type="dxa"/>
            <w:shd w:val="clear" w:color="auto" w:fill="auto"/>
            <w:vAlign w:val="center"/>
            <w:hideMark/>
          </w:tcPr>
          <w:p w14:paraId="54476D3F"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336E73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register</w:t>
            </w:r>
          </w:p>
        </w:tc>
        <w:tc>
          <w:tcPr>
            <w:tcW w:w="1134" w:type="dxa"/>
            <w:shd w:val="clear" w:color="auto" w:fill="auto"/>
            <w:vAlign w:val="center"/>
            <w:hideMark/>
          </w:tcPr>
          <w:p w14:paraId="7C524229"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7AC11CC5"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5A0ABA" w:rsidRPr="005A0ABA" w14:paraId="450DF445" w14:textId="77777777" w:rsidTr="00583E86">
        <w:trPr>
          <w:trHeight w:val="300"/>
        </w:trPr>
        <w:tc>
          <w:tcPr>
            <w:tcW w:w="851" w:type="dxa"/>
            <w:shd w:val="clear" w:color="auto" w:fill="auto"/>
            <w:vAlign w:val="center"/>
            <w:hideMark/>
          </w:tcPr>
          <w:p w14:paraId="218B99F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039E88A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logout</w:t>
            </w:r>
          </w:p>
        </w:tc>
        <w:tc>
          <w:tcPr>
            <w:tcW w:w="1134" w:type="dxa"/>
            <w:shd w:val="clear" w:color="auto" w:fill="auto"/>
            <w:vAlign w:val="center"/>
            <w:hideMark/>
          </w:tcPr>
          <w:p w14:paraId="73EE168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0FE4514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rangkat kunci pintu</w:t>
            </w:r>
          </w:p>
        </w:tc>
      </w:tr>
      <w:tr w:rsidR="005A0ABA" w:rsidRPr="005A0ABA" w14:paraId="7B2AD0AD" w14:textId="77777777" w:rsidTr="00583E86">
        <w:trPr>
          <w:trHeight w:val="300"/>
        </w:trPr>
        <w:tc>
          <w:tcPr>
            <w:tcW w:w="851" w:type="dxa"/>
            <w:shd w:val="clear" w:color="auto" w:fill="auto"/>
            <w:vAlign w:val="center"/>
            <w:hideMark/>
          </w:tcPr>
          <w:p w14:paraId="4360C3BF"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7242579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get-signature</w:t>
            </w:r>
          </w:p>
        </w:tc>
        <w:tc>
          <w:tcPr>
            <w:tcW w:w="1134" w:type="dxa"/>
            <w:shd w:val="clear" w:color="auto" w:fill="auto"/>
            <w:vAlign w:val="center"/>
            <w:hideMark/>
          </w:tcPr>
          <w:p w14:paraId="7626461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355AE5B3"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kode signature channel pusher</w:t>
            </w:r>
          </w:p>
        </w:tc>
      </w:tr>
      <w:tr w:rsidR="005A0ABA" w:rsidRPr="005A0ABA" w14:paraId="439063FF" w14:textId="77777777" w:rsidTr="00583E86">
        <w:trPr>
          <w:trHeight w:val="300"/>
        </w:trPr>
        <w:tc>
          <w:tcPr>
            <w:tcW w:w="851" w:type="dxa"/>
            <w:shd w:val="clear" w:color="auto" w:fill="auto"/>
            <w:vAlign w:val="center"/>
            <w:hideMark/>
          </w:tcPr>
          <w:p w14:paraId="34947615"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3E82D96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update-status</w:t>
            </w:r>
          </w:p>
        </w:tc>
        <w:tc>
          <w:tcPr>
            <w:tcW w:w="1134" w:type="dxa"/>
            <w:shd w:val="clear" w:color="auto" w:fill="auto"/>
            <w:vAlign w:val="center"/>
            <w:hideMark/>
          </w:tcPr>
          <w:p w14:paraId="3CDBDD4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59C3B1F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 status pintu</w:t>
            </w:r>
          </w:p>
        </w:tc>
      </w:tr>
      <w:tr w:rsidR="005A0ABA" w:rsidRPr="005A0ABA" w14:paraId="0C54D3D0" w14:textId="77777777" w:rsidTr="00583E86">
        <w:trPr>
          <w:trHeight w:val="300"/>
        </w:trPr>
        <w:tc>
          <w:tcPr>
            <w:tcW w:w="851" w:type="dxa"/>
            <w:tcBorders>
              <w:bottom w:val="single" w:sz="4" w:space="0" w:color="auto"/>
            </w:tcBorders>
            <w:shd w:val="clear" w:color="auto" w:fill="auto"/>
            <w:vAlign w:val="center"/>
            <w:hideMark/>
          </w:tcPr>
          <w:p w14:paraId="1558F7BE"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tcBorders>
              <w:bottom w:val="single" w:sz="4" w:space="0" w:color="auto"/>
            </w:tcBorders>
            <w:shd w:val="clear" w:color="auto" w:fill="auto"/>
            <w:vAlign w:val="center"/>
            <w:hideMark/>
          </w:tcPr>
          <w:p w14:paraId="1125002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alert</w:t>
            </w:r>
          </w:p>
        </w:tc>
        <w:tc>
          <w:tcPr>
            <w:tcW w:w="1134" w:type="dxa"/>
            <w:tcBorders>
              <w:bottom w:val="single" w:sz="4" w:space="0" w:color="auto"/>
            </w:tcBorders>
            <w:shd w:val="clear" w:color="auto" w:fill="auto"/>
            <w:vAlign w:val="center"/>
            <w:hideMark/>
          </w:tcPr>
          <w:p w14:paraId="5383A09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tcBorders>
              <w:bottom w:val="single" w:sz="4" w:space="0" w:color="auto"/>
            </w:tcBorders>
            <w:shd w:val="clear" w:color="auto" w:fill="auto"/>
            <w:vAlign w:val="center"/>
            <w:hideMark/>
          </w:tcPr>
          <w:p w14:paraId="7BB5E66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12E6EB67" w14:textId="77777777" w:rsidR="005A0ABA" w:rsidRDefault="005A0ABA" w:rsidP="0010726B"/>
    <w:p w14:paraId="0E5EA860" w14:textId="3CDAE33E" w:rsidR="0075481F" w:rsidRDefault="00796B8E" w:rsidP="00E469BE">
      <w:pPr>
        <w:ind w:firstLine="720"/>
      </w:pPr>
      <w:r>
        <w:t>Dapat dilihat pada tabel 3.1</w:t>
      </w:r>
      <w:r w:rsidR="006047CA">
        <w:t xml:space="preserve"> diatas, API terbagi menjadi 2 bagian yang ditandai dengan </w:t>
      </w:r>
      <w:r>
        <w:t>awalan (</w:t>
      </w:r>
      <w:r>
        <w:rPr>
          <w:i/>
        </w:rPr>
        <w:t>prefix</w:t>
      </w:r>
      <w:r>
        <w:t xml:space="preserve">) </w:t>
      </w:r>
      <w:r w:rsidR="006047CA">
        <w:t xml:space="preserve">“/api” dan “/door”. </w:t>
      </w:r>
      <w:r>
        <w:t>Awalan</w:t>
      </w:r>
      <w:r w:rsidR="006047CA">
        <w:t xml:space="preserve"> “/api” merupakan </w:t>
      </w:r>
      <w:r w:rsidR="006047CA" w:rsidRPr="00796B8E">
        <w:rPr>
          <w:i/>
        </w:rPr>
        <w:t>endpoint</w:t>
      </w:r>
      <w:r w:rsidR="006047CA">
        <w:t xml:space="preserve"> A</w:t>
      </w:r>
      <w:r w:rsidR="000858EC">
        <w:t>PI yang khusus ditujukan untuk p</w:t>
      </w:r>
      <w:r w:rsidR="006047CA">
        <w:t xml:space="preserve">enggunaan aplikasi mobile pengguna dan operator sedangkan </w:t>
      </w:r>
      <w:r>
        <w:t xml:space="preserve">awalan </w:t>
      </w:r>
      <w:r w:rsidR="006047CA">
        <w:t xml:space="preserve">“/door” merupakan API yang ditujukan untuk perangkat kunci IoT sehingga dengan menggunakan </w:t>
      </w:r>
      <w:r w:rsidR="00E469BE">
        <w:t>API yang terpisah maka API akan semakin terorganisir dengan baik.</w:t>
      </w:r>
    </w:p>
    <w:p w14:paraId="44A40FB9" w14:textId="7DEE8EBD" w:rsidR="00E469BE" w:rsidRDefault="00796B8E" w:rsidP="00E469BE">
      <w:pPr>
        <w:ind w:firstLine="720"/>
      </w:pPr>
      <w:r>
        <w:t>Pada tabel 3.1 juga terlihat b</w:t>
      </w:r>
      <w:r w:rsidR="00E469BE">
        <w:t xml:space="preserve">ahwa beberapa </w:t>
      </w:r>
      <w:r w:rsidR="00E469BE" w:rsidRPr="00796B8E">
        <w:rPr>
          <w:i/>
        </w:rPr>
        <w:t>endpoint</w:t>
      </w:r>
      <w:r w:rsidR="00E469BE">
        <w:t xml:space="preserve"> memerlukan autentikasi sanctum dan </w:t>
      </w:r>
      <w:r w:rsidR="00E469BE" w:rsidRPr="00796B8E">
        <w:rPr>
          <w:i/>
        </w:rPr>
        <w:t>verified</w:t>
      </w:r>
      <w:r w:rsidR="00E469BE">
        <w:t>. Autentikasi sanctum merupakan sebuah metode autentikasi berbasis token yang digunakan untuk mengamankan sumber</w:t>
      </w:r>
      <w:r>
        <w:t xml:space="preserve"> </w:t>
      </w:r>
      <w:r w:rsidR="00E469BE">
        <w:t xml:space="preserve">daya API dari </w:t>
      </w:r>
      <w:r w:rsidR="00E469BE" w:rsidRPr="00796B8E">
        <w:rPr>
          <w:i/>
        </w:rPr>
        <w:t>client</w:t>
      </w:r>
      <w:r w:rsidR="00E469BE">
        <w:t xml:space="preserve"> dengan hanya mengijinkan pengguna yang sudah terautentikasi yang dapat mengakses API tersebut. Sedangkan </w:t>
      </w:r>
      <w:r w:rsidR="00E469BE" w:rsidRPr="00796B8E">
        <w:rPr>
          <w:i/>
        </w:rPr>
        <w:t>verified</w:t>
      </w:r>
      <w:r w:rsidR="00E469BE">
        <w:t xml:space="preserve"> merupakan autentikasi tambahan yang digunakan untuk memastikan bahwa client (pengguna dan operator) sudah melakukan verifikasi email sehingga dapat meningkatkan keamanan API.</w:t>
      </w:r>
    </w:p>
    <w:p w14:paraId="5DCABBF7" w14:textId="77777777" w:rsidR="006047CA" w:rsidRDefault="006047CA" w:rsidP="0010726B"/>
    <w:p w14:paraId="7B1593B7" w14:textId="27FD1D39" w:rsidR="004E6B71" w:rsidRDefault="00092325" w:rsidP="004E6B71">
      <w:pPr>
        <w:pStyle w:val="SubBabIIIIII"/>
      </w:pPr>
      <w:bookmarkStart w:id="144" w:name="_Toc143523739"/>
      <w:r>
        <w:t xml:space="preserve">API </w:t>
      </w:r>
      <w:r w:rsidR="004E6B71" w:rsidRPr="00A45B22">
        <w:rPr>
          <w:i/>
        </w:rPr>
        <w:t>Login</w:t>
      </w:r>
      <w:bookmarkEnd w:id="144"/>
    </w:p>
    <w:p w14:paraId="796D1BDE" w14:textId="6F0E4A32"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yang dikirimkan, </w:t>
      </w:r>
      <w:r>
        <w:t xml:space="preserve">API </w:t>
      </w:r>
      <w:r w:rsidRPr="00A45B22">
        <w:rPr>
          <w:i/>
        </w:rPr>
        <w:t>login</w:t>
      </w:r>
      <w:r>
        <w:t xml:space="preserve"> juga </w:t>
      </w:r>
      <w:r w:rsidR="00A45B22">
        <w:t>memeriksa</w:t>
      </w:r>
      <w:r>
        <w:t xml:space="preserve"> apakah</w:t>
      </w:r>
      <w:r w:rsidR="003D566A">
        <w:t xml:space="preserve"> pengguna dan operator sudah melakukan verifiaksi email, jika belum maka </w:t>
      </w:r>
      <w:r w:rsidR="003D566A" w:rsidRPr="00A45B22">
        <w:rPr>
          <w:i/>
        </w:rPr>
        <w:t>login</w:t>
      </w:r>
      <w:r w:rsidR="003D566A">
        <w:t xml:space="preserve"> akan tertahan </w:t>
      </w:r>
      <w:r w:rsidR="003D566A">
        <w:lastRenderedPageBreak/>
        <w:t>sampai pengguna melalukan verifikasi email. Diagram fungsi log</w:t>
      </w:r>
      <w:r w:rsidR="00FB4361">
        <w:t>in dapat dilihat pada gambar 3.4</w:t>
      </w:r>
      <w:r w:rsidR="003D566A">
        <w:t xml:space="preserve"> dibawah.</w:t>
      </w:r>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4">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207C8751" w:rsidR="003D566A" w:rsidRDefault="007F0B2C" w:rsidP="007F0B2C">
      <w:pPr>
        <w:pStyle w:val="LabelGambar"/>
        <w:rPr>
          <w:i/>
        </w:rPr>
      </w:pPr>
      <w:bookmarkStart w:id="145" w:name="_Toc142072558"/>
      <w:bookmarkStart w:id="146" w:name="_Toc142073175"/>
      <w:bookmarkStart w:id="147" w:name="_Toc143519960"/>
      <w:r>
        <w:t>Gambar 3.</w:t>
      </w:r>
      <w:r w:rsidR="00B67BC9">
        <w:fldChar w:fldCharType="begin"/>
      </w:r>
      <w:r w:rsidR="00B67BC9">
        <w:instrText xml:space="preserve"> SEQ Gambar_3. \* ARABIC </w:instrText>
      </w:r>
      <w:r w:rsidR="00B67BC9">
        <w:fldChar w:fldCharType="separate"/>
      </w:r>
      <w:r w:rsidR="0044529C">
        <w:rPr>
          <w:noProof/>
        </w:rPr>
        <w:t>4</w:t>
      </w:r>
      <w:r w:rsidR="00B67BC9">
        <w:rPr>
          <w:noProof/>
        </w:rPr>
        <w:fldChar w:fldCharType="end"/>
      </w:r>
      <w:r>
        <w:t xml:space="preserve"> </w:t>
      </w:r>
      <w:r w:rsidRPr="007F0B2C">
        <w:rPr>
          <w:i/>
        </w:rPr>
        <w:t>Sequence</w:t>
      </w:r>
      <w:r w:rsidRPr="00232DFE">
        <w:t xml:space="preserve"> Diagram</w:t>
      </w:r>
      <w:r>
        <w:t xml:space="preserve"> API</w:t>
      </w:r>
      <w:r w:rsidRPr="00232DFE">
        <w:t xml:space="preserve"> </w:t>
      </w:r>
      <w:r w:rsidRPr="007F0B2C">
        <w:rPr>
          <w:i/>
        </w:rPr>
        <w:t>Login</w:t>
      </w:r>
      <w:bookmarkEnd w:id="145"/>
      <w:bookmarkEnd w:id="146"/>
      <w:bookmarkEnd w:id="147"/>
    </w:p>
    <w:p w14:paraId="1EFB0F09" w14:textId="77777777" w:rsidR="007F0B2C" w:rsidRDefault="007F0B2C" w:rsidP="007F0B2C">
      <w:pPr>
        <w:pStyle w:val="LabelGambar"/>
      </w:pPr>
    </w:p>
    <w:p w14:paraId="1CC61CC6" w14:textId="35BEA7D7" w:rsidR="00221F66" w:rsidRDefault="00376DC3" w:rsidP="005E06BD">
      <w:pPr>
        <w:ind w:firstLine="720"/>
      </w:pPr>
      <w:r>
        <w:t xml:space="preserve">API </w:t>
      </w:r>
      <w:r w:rsidR="00221F66" w:rsidRPr="00A635F2">
        <w:rPr>
          <w:i/>
        </w:rPr>
        <w:t>login</w:t>
      </w:r>
      <w:r w:rsidR="00221F66">
        <w:t xml:space="preserve"> dimulai oleh </w:t>
      </w:r>
      <w:r w:rsidR="00221F66" w:rsidRPr="00A635F2">
        <w:rPr>
          <w:i/>
        </w:rPr>
        <w:t>client</w:t>
      </w:r>
      <w:r w:rsidR="00221F66">
        <w:t xml:space="preserve">, </w:t>
      </w:r>
      <w:r w:rsidR="00221F66" w:rsidRPr="00A635F2">
        <w:rPr>
          <w:i/>
        </w:rPr>
        <w:t>client</w:t>
      </w:r>
      <w:r w:rsidR="00221F66">
        <w:t xml:space="preserve"> akan 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api</w:t>
      </w:r>
      <w:r w:rsidR="00221F66">
        <w:t xml:space="preserve">/login” kemudian </w:t>
      </w:r>
      <w:r w:rsidR="00221F66" w:rsidRPr="00A635F2">
        <w:rPr>
          <w:i/>
        </w:rPr>
        <w:t>route</w:t>
      </w:r>
      <w:r w:rsidR="00221F66">
        <w:t xml:space="preserve"> akan memanggil fungsi </w:t>
      </w:r>
      <w:r w:rsidR="00221F66" w:rsidRPr="00A635F2">
        <w:rPr>
          <w:i/>
        </w:rPr>
        <w:t>login</w:t>
      </w:r>
      <w:r w:rsidR="00221F66">
        <w:t xml:space="preserve"> di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jika cocok maka kontroler akan membuat token menggunakan modul sanctum.</w:t>
      </w:r>
      <w:r w:rsidR="00387E05">
        <w:t xml:space="preserve"> </w:t>
      </w:r>
      <w:r w:rsidR="00387E05" w:rsidRPr="00387E05">
        <w:t>Sanctum adalah sebuah paket autentikasi dan autorisasi yang disediakan oleh Laravel</w:t>
      </w:r>
      <w:r w:rsidR="00387E05">
        <w:t xml:space="preserve"> yang </w:t>
      </w:r>
      <w:r w:rsidR="00387E05" w:rsidRPr="00387E05">
        <w:t>dirancang untuk memudahkan implementasi otentikasi API yang sederhana namun aman pada aplikasi Laravel.</w:t>
      </w:r>
      <w:r w:rsidR="00387E05">
        <w:t xml:space="preserve"> Setelah mendapatkan token kemudian kontroler akan mengembalikan token tersebut disertai dengan </w:t>
      </w:r>
      <w:r w:rsidR="00A635F2">
        <w:t xml:space="preserve">data </w:t>
      </w:r>
      <w:r w:rsidR="00387E05" w:rsidRPr="00A635F2">
        <w:rPr>
          <w:i/>
        </w:rPr>
        <w:t>client</w:t>
      </w:r>
      <w:r w:rsidR="00387E05">
        <w:t xml:space="preserve"> seperti nama, email, nomor hp dan lain sebagainya. Jika terdeteksi </w:t>
      </w:r>
      <w:r w:rsidR="00387E05" w:rsidRPr="00A635F2">
        <w:rPr>
          <w:i/>
        </w:rPr>
        <w:t>client</w:t>
      </w:r>
      <w:r w:rsidR="00387E05">
        <w:t xml:space="preserve"> belum malakukan verifikasi email maka kontroler akan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387E05">
        <w:t xml:space="preserve">kan kode terkesebut ke email </w:t>
      </w:r>
      <w:r w:rsidR="00387E05" w:rsidRPr="00A635F2">
        <w:rPr>
          <w:i/>
        </w:rPr>
        <w:t>client</w:t>
      </w:r>
      <w:r w:rsidR="00206FBC">
        <w:t>. Jika autentika</w:t>
      </w:r>
      <w:r w:rsidR="00AC6828">
        <w:t>s</w:t>
      </w:r>
      <w:r w:rsidR="00206FBC">
        <w:t xml:space="preserve">i yang dilakukan gagal, maka kontroler akan mengembalikan respon error ke </w:t>
      </w:r>
      <w:r w:rsidR="00206FBC" w:rsidRPr="00A635F2">
        <w:rPr>
          <w:i/>
        </w:rPr>
        <w:t>client</w:t>
      </w:r>
      <w:r w:rsidR="00206FBC">
        <w:t>.</w:t>
      </w:r>
    </w:p>
    <w:p w14:paraId="05D0C021" w14:textId="01A22F0D" w:rsidR="004E6B71" w:rsidRDefault="00376DC3" w:rsidP="004E6B71">
      <w:pPr>
        <w:pStyle w:val="SubBabIIIIII"/>
      </w:pPr>
      <w:bookmarkStart w:id="148" w:name="_Toc143523740"/>
      <w:r>
        <w:lastRenderedPageBreak/>
        <w:t>API</w:t>
      </w:r>
      <w:r w:rsidR="004E6B71">
        <w:t xml:space="preserve"> </w:t>
      </w:r>
      <w:r w:rsidR="004E6B71" w:rsidRPr="00FB4361">
        <w:rPr>
          <w:i/>
        </w:rPr>
        <w:t>Logout</w:t>
      </w:r>
      <w:bookmarkEnd w:id="148"/>
    </w:p>
    <w:p w14:paraId="6081DFA8" w14:textId="1ADEE7FC"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376DC3">
        <w:t>pengguna dan operator</w:t>
      </w:r>
      <w:r w:rsidR="00AC6828">
        <w:t xml:space="preserve"> </w:t>
      </w:r>
      <w:r>
        <w:t>dengan cara menghapu</w:t>
      </w:r>
      <w:r w:rsidR="00376DC3">
        <w:t>s semua token yang dimilikinya</w:t>
      </w:r>
      <w:r>
        <w:t>.</w:t>
      </w:r>
      <w:r w:rsidR="00AC6828">
        <w:t xml:space="preserve"> Diagram dari </w:t>
      </w:r>
      <w:r w:rsidR="00376DC3">
        <w:t>API</w:t>
      </w:r>
      <w:r w:rsidR="00AC6828">
        <w:t xml:space="preserve"> </w:t>
      </w:r>
      <w:r w:rsidR="00AC6828" w:rsidRPr="00FB4361">
        <w:rPr>
          <w:i/>
        </w:rPr>
        <w:t>logout</w:t>
      </w:r>
      <w:r w:rsidR="00AC6828">
        <w:t xml:space="preserve"> dapat dilihat pada gambar </w:t>
      </w:r>
      <w:r w:rsidR="005B7555">
        <w:t>3.5</w:t>
      </w:r>
      <w:r w:rsidR="00AC6828">
        <w:t xml:space="preserve"> dibawah.</w:t>
      </w:r>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35">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7D0EE240" w:rsidR="00AC6828" w:rsidRDefault="005B7555" w:rsidP="005B7555">
      <w:pPr>
        <w:pStyle w:val="LabelGambar"/>
        <w:rPr>
          <w:i/>
        </w:rPr>
      </w:pPr>
      <w:bookmarkStart w:id="149" w:name="_Toc142072559"/>
      <w:bookmarkStart w:id="150" w:name="_Toc142073176"/>
      <w:bookmarkStart w:id="151" w:name="_Toc143519961"/>
      <w:r w:rsidRPr="005B7555">
        <w:rPr>
          <w:b/>
        </w:rPr>
        <w:t>Gambar 3.</w:t>
      </w:r>
      <w:r w:rsidRPr="005B7555">
        <w:rPr>
          <w:b/>
        </w:rPr>
        <w:fldChar w:fldCharType="begin"/>
      </w:r>
      <w:r w:rsidRPr="005B7555">
        <w:rPr>
          <w:b/>
        </w:rPr>
        <w:instrText xml:space="preserve"> SEQ Gambar_3. \* ARABIC </w:instrText>
      </w:r>
      <w:r w:rsidRPr="005B7555">
        <w:rPr>
          <w:b/>
        </w:rPr>
        <w:fldChar w:fldCharType="separate"/>
      </w:r>
      <w:r w:rsidR="0044529C">
        <w:rPr>
          <w:b/>
          <w:noProof/>
        </w:rPr>
        <w:t>5</w:t>
      </w:r>
      <w:r w:rsidRPr="005B7555">
        <w:rPr>
          <w:b/>
        </w:rPr>
        <w:fldChar w:fldCharType="end"/>
      </w:r>
      <w:r>
        <w:t xml:space="preserve"> </w:t>
      </w:r>
      <w:r w:rsidRPr="005B7555">
        <w:rPr>
          <w:i/>
        </w:rPr>
        <w:t>Sequence</w:t>
      </w:r>
      <w:r w:rsidRPr="00420C6B">
        <w:t xml:space="preserve"> Diagram </w:t>
      </w:r>
      <w:r>
        <w:t xml:space="preserve">API </w:t>
      </w:r>
      <w:r w:rsidRPr="005B7555">
        <w:rPr>
          <w:i/>
        </w:rPr>
        <w:t>Logout</w:t>
      </w:r>
      <w:bookmarkEnd w:id="149"/>
      <w:bookmarkEnd w:id="150"/>
      <w:bookmarkEnd w:id="151"/>
    </w:p>
    <w:p w14:paraId="3F0AA863" w14:textId="77777777" w:rsidR="005B7555" w:rsidRDefault="005B7555" w:rsidP="005B7555">
      <w:pPr>
        <w:pStyle w:val="LabelGambar"/>
      </w:pPr>
    </w:p>
    <w:p w14:paraId="5E5E5EAD" w14:textId="42E1BFB8" w:rsidR="00AC6828" w:rsidRDefault="005B7555" w:rsidP="00AC6828">
      <w:pPr>
        <w:ind w:firstLine="720"/>
      </w:pPr>
      <w:r>
        <w:t>Pada gambar 3.5</w:t>
      </w:r>
      <w:r w:rsidR="00376DC3">
        <w:t xml:space="preserve"> diatas, sebuah metode</w:t>
      </w:r>
      <w:r w:rsidR="00AC6828">
        <w:t xml:space="preserve"> </w:t>
      </w:r>
      <w:r w:rsidR="00AC6828" w:rsidRPr="005B7555">
        <w:rPr>
          <w:i/>
        </w:rPr>
        <w:t>logout</w:t>
      </w:r>
      <w:r w:rsidR="00AC6828">
        <w:t xml:space="preserve"> didalam kontroler akan dipanggil oleh </w:t>
      </w:r>
      <w:r w:rsidR="00AC6828" w:rsidRPr="005B7555">
        <w:rPr>
          <w:i/>
        </w:rPr>
        <w:t>route</w:t>
      </w:r>
      <w:r w:rsidR="00AC6828">
        <w:t xml:space="preserve"> jika ada client yang melakukan </w:t>
      </w:r>
      <w:r w:rsidR="00AC6828" w:rsidRPr="00CB764B">
        <w:rPr>
          <w:i/>
        </w:rPr>
        <w:t>request</w:t>
      </w:r>
      <w:r w:rsidR="00AC6828">
        <w:t xml:space="preserve"> ke </w:t>
      </w:r>
      <w:r w:rsidR="00AC6828" w:rsidRPr="005B7555">
        <w:rPr>
          <w:i/>
        </w:rPr>
        <w:t>endpoint</w:t>
      </w:r>
      <w:r w:rsidR="00AC6828">
        <w:t xml:space="preserve"> “</w:t>
      </w:r>
      <w:r w:rsidR="00D15221">
        <w:t>/api</w:t>
      </w:r>
      <w:r w:rsidR="00AC6828">
        <w:t xml:space="preserve">/logout”. Kemudian kontroler akan menghapus token dari client sesuai dengan token yang dilampirkan di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an melindungi privasi pengguna. Dengan menghapus token saat klien keluar atau log out, sistem dapat 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E6B71">
      <w:pPr>
        <w:pStyle w:val="SubBabIIIIII"/>
      </w:pPr>
      <w:bookmarkStart w:id="152" w:name="_Toc143523741"/>
      <w:r>
        <w:t>API</w:t>
      </w:r>
      <w:r w:rsidR="004E6B71">
        <w:t xml:space="preserve"> Verifikasi Email</w:t>
      </w:r>
      <w:bookmarkEnd w:id="152"/>
    </w:p>
    <w:p w14:paraId="72E17979" w14:textId="3115A6F0" w:rsidR="009644E9" w:rsidRDefault="00376DC3" w:rsidP="009644E9">
      <w:pPr>
        <w:ind w:firstLine="720"/>
      </w:pPr>
      <w:r>
        <w:t>API</w:t>
      </w:r>
      <w:r w:rsidR="009644E9">
        <w:t xml:space="preserve"> verifikasi email digunakan untuk memastikan bahwa </w:t>
      </w:r>
      <w:r>
        <w:t>pengguna dan operator</w:t>
      </w:r>
      <w:r w:rsidR="009644E9">
        <w:t xml:space="preserve"> memiliki email yang valid dan aktif</w:t>
      </w:r>
      <w:r w:rsidR="0022177E">
        <w:t xml:space="preserve">, dengan adanya verifikasi email maka </w:t>
      </w:r>
      <w:r w:rsidR="009644E9">
        <w:t xml:space="preserve">akan meningkatkan keamanan dengan hanya mengijinkan </w:t>
      </w:r>
      <w:r>
        <w:t>pengguna dan operator</w:t>
      </w:r>
      <w:r w:rsidR="009644E9">
        <w:t xml:space="preserve"> yang terpercaya untuk mengakses sumber daya yang ada. </w:t>
      </w:r>
      <w:r w:rsidR="0022177E">
        <w:t>Verifikasi email dilakukan dengan cara mengirimkan kode OTP (</w:t>
      </w:r>
      <w:r w:rsidR="0022177E" w:rsidRPr="0022177E">
        <w:rPr>
          <w:i/>
        </w:rPr>
        <w:t>One Time Password</w:t>
      </w:r>
      <w:r w:rsidR="0022177E">
        <w:t xml:space="preserve">) ke email yang telah didaftarkan. </w:t>
      </w:r>
      <w:r w:rsidR="009644E9">
        <w:t xml:space="preserve">Diagram dari </w:t>
      </w:r>
      <w:r>
        <w:t>API</w:t>
      </w:r>
      <w:r w:rsidR="009644E9">
        <w:t xml:space="preserve"> verifikasi ema</w:t>
      </w:r>
      <w:r w:rsidR="005E06BD">
        <w:t>il dapat dilihat pada gambar 3.6</w:t>
      </w:r>
      <w:r w:rsidR="009644E9">
        <w:t xml:space="preserve"> dibawah.</w:t>
      </w:r>
    </w:p>
    <w:p w14:paraId="49A689EF" w14:textId="32AEC1AA" w:rsidR="009644E9" w:rsidRDefault="009644E9" w:rsidP="009644E9">
      <w:pPr>
        <w:jc w:val="center"/>
      </w:pPr>
      <w:r>
        <w:rPr>
          <w:noProof/>
          <w:lang w:val="en-US"/>
        </w:rPr>
        <w:lastRenderedPageBreak/>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6">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8727DF9" w:rsidR="009644E9" w:rsidRDefault="00C01AFD" w:rsidP="00C01AFD">
      <w:pPr>
        <w:pStyle w:val="LabelGambar"/>
      </w:pPr>
      <w:bookmarkStart w:id="153" w:name="_Toc142072560"/>
      <w:bookmarkStart w:id="154" w:name="_Toc142073177"/>
      <w:bookmarkStart w:id="155" w:name="_Toc143519962"/>
      <w:r w:rsidRPr="00C01AFD">
        <w:rPr>
          <w:b/>
        </w:rPr>
        <w:t>Gambar 3.</w:t>
      </w:r>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44529C">
        <w:rPr>
          <w:b/>
          <w:noProof/>
        </w:rPr>
        <w:t>6</w:t>
      </w:r>
      <w:r w:rsidR="004B6151" w:rsidRPr="00C01AFD">
        <w:rPr>
          <w:b/>
        </w:rPr>
        <w:fldChar w:fldCharType="end"/>
      </w:r>
      <w:r>
        <w:t xml:space="preserve"> </w:t>
      </w:r>
      <w:r w:rsidR="004B6151">
        <w:t xml:space="preserve"> </w:t>
      </w:r>
      <w:r w:rsidR="004B6151" w:rsidRPr="00C01AFD">
        <w:rPr>
          <w:i/>
        </w:rPr>
        <w:t>Sequence</w:t>
      </w:r>
      <w:r w:rsidR="004B6151" w:rsidRPr="000F58F8">
        <w:t xml:space="preserve"> Diagram </w:t>
      </w:r>
      <w:r>
        <w:t xml:space="preserve">API </w:t>
      </w:r>
      <w:r w:rsidR="004B6151" w:rsidRPr="000F58F8">
        <w:t>Verifikasi Email</w:t>
      </w:r>
      <w:bookmarkEnd w:id="153"/>
      <w:bookmarkEnd w:id="154"/>
      <w:bookmarkEnd w:id="155"/>
    </w:p>
    <w:p w14:paraId="0127D4E8" w14:textId="77777777" w:rsidR="00C01AFD" w:rsidRDefault="00C01AFD" w:rsidP="00C01AFD">
      <w:pPr>
        <w:pStyle w:val="LabelGambar"/>
      </w:pPr>
    </w:p>
    <w:p w14:paraId="7185898F" w14:textId="79677E43" w:rsidR="009644E9" w:rsidRDefault="005E06BD" w:rsidP="009644E9">
      <w:pPr>
        <w:ind w:firstLine="720"/>
      </w:pPr>
      <w:r>
        <w:t>Pada gambar 3.6</w:t>
      </w:r>
      <w:r w:rsidR="009644E9">
        <w:t xml:space="preserve"> diatas dapat dilihat bahwa pengguna melakukan verifikasi email dengan mengirimkan kode OTP yang sudah diterima melalui email disertai dengan detail client seperti id, nama da</w:t>
      </w:r>
      <w:r w:rsidR="00376DC3">
        <w:t>n email ke endpoint “</w:t>
      </w:r>
      <w:r w:rsidR="00D15221">
        <w:t>/api</w:t>
      </w:r>
      <w:r w:rsidR="00376DC3">
        <w:t>/verify</w:t>
      </w:r>
      <w:r w:rsidR="009644E9">
        <w:t>-email”, kemudian pada kontroler akan memeriksa kode yang diterima dengan kode yang tersimpan pada tabel otps, jika cocok dan masih aktif maka kontroler akan memperbarui status client menjadi terverifikasi</w:t>
      </w:r>
      <w:r w:rsidR="00376DC3">
        <w:t xml:space="preserve"> dan menghapus kode otp</w:t>
      </w:r>
      <w:r w:rsidR="007401EB">
        <w:t xml:space="preserve"> yang lama kemudian mengembalikan respon berhasil. Jika kode salah </w:t>
      </w:r>
      <w:r w:rsidR="00376DC3">
        <w:t>a</w:t>
      </w:r>
      <w:r w:rsidR="007401EB">
        <w:t>tau sudah kadaluarsa maka kontroller akan mengembalikan respon error.</w:t>
      </w:r>
    </w:p>
    <w:p w14:paraId="5CF54D62" w14:textId="77777777" w:rsidR="009644E9" w:rsidRDefault="009644E9" w:rsidP="009644E9"/>
    <w:p w14:paraId="44DC3C2A" w14:textId="51EC201A" w:rsidR="004E6B71" w:rsidRDefault="00376DC3" w:rsidP="004E6B71">
      <w:pPr>
        <w:pStyle w:val="SubBabIIIIII"/>
      </w:pPr>
      <w:bookmarkStart w:id="156" w:name="_Toc143523742"/>
      <w:r>
        <w:t>API</w:t>
      </w:r>
      <w:r w:rsidR="004E6B71">
        <w:t xml:space="preserve"> Reset </w:t>
      </w:r>
      <w:r w:rsidR="004E6B71" w:rsidRPr="00E65287">
        <w:rPr>
          <w:i/>
        </w:rPr>
        <w:t>Password</w:t>
      </w:r>
      <w:bookmarkEnd w:id="156"/>
    </w:p>
    <w:p w14:paraId="16145B36" w14:textId="3D44FD55" w:rsidR="00E65287" w:rsidRDefault="00E65287" w:rsidP="007401EB">
      <w:pPr>
        <w:ind w:firstLine="720"/>
        <w:rPr>
          <w:rFonts w:ascii="Segoe UI" w:hAnsi="Segoe UI" w:cs="Segoe UI"/>
          <w:color w:val="D1D5DB"/>
          <w:shd w:val="clear" w:color="auto" w:fill="444654"/>
        </w:rPr>
      </w:pPr>
      <w:r w:rsidRPr="00E65287">
        <w:t xml:space="preserve">API reset </w:t>
      </w:r>
      <w:r w:rsidRPr="00E65287">
        <w:rPr>
          <w:i/>
        </w:rPr>
        <w:t>password</w:t>
      </w:r>
      <w:r w:rsidRPr="00E65287">
        <w:t xml:space="preserve"> adalah fitur penting dalam sistem keamanan yang memungkinkan pengguna dan operator untuk mengatasi masalah lupa </w:t>
      </w:r>
      <w:r w:rsidRPr="00E65287">
        <w:rPr>
          <w:i/>
        </w:rPr>
        <w:t>password</w:t>
      </w:r>
      <w:r w:rsidRPr="00E65287">
        <w:t xml:space="preserve"> dengan cepat dan mudah. Dengan menggunakan API ini, </w:t>
      </w:r>
      <w:r>
        <w:t>pengguna dan operator</w:t>
      </w:r>
      <w:r w:rsidRPr="00E65287">
        <w:t xml:space="preserve"> dapat menghindari kehilangan akses akun dan data yang berharga.</w:t>
      </w:r>
    </w:p>
    <w:p w14:paraId="5D7B0ECA" w14:textId="429AE551" w:rsidR="002B284D" w:rsidRDefault="00376DC3" w:rsidP="007401EB">
      <w:pPr>
        <w:ind w:firstLine="720"/>
      </w:pPr>
      <w:r>
        <w:t>API</w:t>
      </w:r>
      <w:r w:rsidR="007401EB">
        <w:t xml:space="preserve"> reset </w:t>
      </w:r>
      <w:r w:rsidR="007401EB" w:rsidRPr="00E65287">
        <w:rPr>
          <w:i/>
        </w:rPr>
        <w:t>password</w:t>
      </w:r>
      <w:r w:rsidR="007401EB">
        <w:t xml:space="preserve"> digunakan oleh </w:t>
      </w:r>
      <w:r>
        <w:t>pengguna dan operator</w:t>
      </w:r>
      <w:r w:rsidR="007401EB">
        <w:t xml:space="preserve"> untuk m</w:t>
      </w:r>
      <w:r>
        <w:t xml:space="preserve">emperbarui </w:t>
      </w:r>
      <w:r w:rsidRPr="00E65287">
        <w:rPr>
          <w:i/>
        </w:rPr>
        <w:t>password</w:t>
      </w:r>
      <w:r>
        <w:t xml:space="preserve"> jika meraka</w:t>
      </w:r>
      <w:r w:rsidR="007401EB">
        <w:t xml:space="preserve"> lupa dengan cara memasukkan email yang sudah terdaftar dan menggunakan </w:t>
      </w:r>
      <w:r w:rsidR="007401EB" w:rsidRPr="00E65287">
        <w:rPr>
          <w:i/>
        </w:rPr>
        <w:t>link</w:t>
      </w:r>
      <w:r w:rsidR="007401EB">
        <w:t xml:space="preserve"> yang telah dikirimkan ke email untuk memperbarui </w:t>
      </w:r>
      <w:r w:rsidR="007401EB" w:rsidRPr="00E65287">
        <w:rPr>
          <w:i/>
        </w:rPr>
        <w:t>password</w:t>
      </w:r>
      <w:r w:rsidR="007401EB">
        <w:t xml:space="preserve">. Diagram dari </w:t>
      </w:r>
      <w:r>
        <w:t>API</w:t>
      </w:r>
      <w:r w:rsidR="007401EB">
        <w:t xml:space="preserve"> reset </w:t>
      </w:r>
      <w:r w:rsidR="007401EB" w:rsidRPr="00E65287">
        <w:rPr>
          <w:i/>
        </w:rPr>
        <w:t>password</w:t>
      </w:r>
      <w:r w:rsidR="007401EB">
        <w:t xml:space="preserve"> dapat dilihat pada gambar </w:t>
      </w:r>
      <w:r w:rsidR="004B6151">
        <w:t>3.7</w:t>
      </w:r>
      <w:r w:rsidR="007401EB">
        <w:t xml:space="preserve"> dibawah.</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37">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4A452449" w:rsidR="007401EB" w:rsidRDefault="00E65287" w:rsidP="00E65287">
      <w:pPr>
        <w:pStyle w:val="LabelGambar"/>
        <w:rPr>
          <w:i/>
        </w:rPr>
      </w:pPr>
      <w:bookmarkStart w:id="157" w:name="_Toc142072561"/>
      <w:bookmarkStart w:id="158" w:name="_Toc142073178"/>
      <w:bookmarkStart w:id="159" w:name="_Toc143519963"/>
      <w:r w:rsidRPr="00E65287">
        <w:rPr>
          <w:b/>
        </w:rPr>
        <w:t>Gambar 3.</w:t>
      </w:r>
      <w:r w:rsidRPr="00E65287">
        <w:rPr>
          <w:b/>
        </w:rPr>
        <w:fldChar w:fldCharType="begin"/>
      </w:r>
      <w:r w:rsidRPr="00E65287">
        <w:rPr>
          <w:b/>
        </w:rPr>
        <w:instrText xml:space="preserve"> SEQ Gambar_3. \* ARABIC </w:instrText>
      </w:r>
      <w:r w:rsidRPr="00E65287">
        <w:rPr>
          <w:b/>
        </w:rPr>
        <w:fldChar w:fldCharType="separate"/>
      </w:r>
      <w:r w:rsidR="0044529C">
        <w:rPr>
          <w:b/>
          <w:noProof/>
        </w:rPr>
        <w:t>7</w:t>
      </w:r>
      <w:r w:rsidRPr="00E65287">
        <w:rPr>
          <w:b/>
        </w:rPr>
        <w:fldChar w:fldCharType="end"/>
      </w:r>
      <w:r>
        <w:t xml:space="preserve"> </w:t>
      </w:r>
      <w:r w:rsidRPr="00E65287">
        <w:rPr>
          <w:i/>
        </w:rPr>
        <w:t>Sequence</w:t>
      </w:r>
      <w:r w:rsidRPr="0002407E">
        <w:t xml:space="preserve"> Diagram</w:t>
      </w:r>
      <w:r>
        <w:t xml:space="preserve"> API</w:t>
      </w:r>
      <w:r w:rsidRPr="0002407E">
        <w:t xml:space="preserve"> Reset </w:t>
      </w:r>
      <w:r w:rsidRPr="00E65287">
        <w:rPr>
          <w:i/>
        </w:rPr>
        <w:t>Password</w:t>
      </w:r>
      <w:bookmarkEnd w:id="157"/>
      <w:bookmarkEnd w:id="158"/>
      <w:bookmarkEnd w:id="159"/>
    </w:p>
    <w:p w14:paraId="598DE699" w14:textId="77777777" w:rsidR="00E65287" w:rsidRDefault="00E65287" w:rsidP="00E65287">
      <w:pPr>
        <w:pStyle w:val="LabelGambar"/>
      </w:pPr>
    </w:p>
    <w:p w14:paraId="236F7B6F" w14:textId="7E52259D" w:rsidR="00CB0EED" w:rsidRDefault="004B6151" w:rsidP="003518AB">
      <w:pPr>
        <w:ind w:firstLine="720"/>
      </w:pPr>
      <w:r>
        <w:t>Pada gambar 3.7</w:t>
      </w:r>
      <w:r w:rsidR="003518AB" w:rsidRPr="003518AB">
        <w:t xml:space="preserve"> di atas, proses reset </w:t>
      </w:r>
      <w:r w:rsidR="003518AB" w:rsidRPr="003518AB">
        <w:rPr>
          <w:i/>
        </w:rPr>
        <w:t>password</w:t>
      </w:r>
      <w:r w:rsidR="003518AB" w:rsidRPr="003518AB">
        <w:t xml:space="preserve"> menggunakan metode yang terstruktur dan efisien. </w:t>
      </w:r>
      <w:r w:rsidR="003518AB" w:rsidRPr="003518AB">
        <w:rPr>
          <w:i/>
        </w:rPr>
        <w:t>Client</w:t>
      </w:r>
      <w:r w:rsidR="003518AB" w:rsidRPr="003518AB">
        <w:t xml:space="preserve"> memulai proses ini dengan melakukan permintaan (</w:t>
      </w:r>
      <w:r w:rsidR="003518AB" w:rsidRPr="003518AB">
        <w:rPr>
          <w:i/>
        </w:rPr>
        <w:t>request</w:t>
      </w:r>
      <w:r w:rsidR="003518AB" w:rsidRPr="003518AB">
        <w:t xml:space="preserve">) ke </w:t>
      </w:r>
      <w:r w:rsidR="003518AB" w:rsidRPr="003518AB">
        <w:rPr>
          <w:i/>
        </w:rPr>
        <w:t>endpoint</w:t>
      </w:r>
      <w:r w:rsidR="003518AB" w:rsidRPr="003518AB">
        <w:t xml:space="preserve"> "/api/reset-password" pada </w:t>
      </w:r>
      <w:r w:rsidR="003518AB" w:rsidRPr="003518AB">
        <w:rPr>
          <w:i/>
        </w:rPr>
        <w:t>server</w:t>
      </w:r>
      <w:r w:rsidR="003518AB" w:rsidRPr="003518AB">
        <w:t xml:space="preserve">. Permintaan ini berisi data email yang sudah terdaftar sebagai parameter </w:t>
      </w:r>
      <w:r w:rsidR="003518AB">
        <w:t>supaya</w:t>
      </w:r>
      <w:r w:rsidR="003518AB" w:rsidRPr="003518AB">
        <w:t xml:space="preserve"> </w:t>
      </w:r>
      <w:r w:rsidR="003518AB" w:rsidRPr="003518AB">
        <w:rPr>
          <w:i/>
        </w:rPr>
        <w:t>server</w:t>
      </w:r>
      <w:r w:rsidR="003518AB" w:rsidRPr="003518AB">
        <w:t xml:space="preserve"> dapat mengidentifikasi akun yang akan direset </w:t>
      </w:r>
      <w:r w:rsidR="003518AB" w:rsidRPr="003518AB">
        <w:rPr>
          <w:i/>
        </w:rPr>
        <w:t>password</w:t>
      </w:r>
      <w:r w:rsidR="003518AB" w:rsidRPr="003518AB">
        <w:t xml:space="preserve">-nya. </w:t>
      </w:r>
    </w:p>
    <w:p w14:paraId="4FF43C22" w14:textId="704DB9AA" w:rsidR="003518AB" w:rsidRPr="003518AB" w:rsidRDefault="006519CC" w:rsidP="008F16DA">
      <w:pPr>
        <w:ind w:firstLine="720"/>
      </w:pPr>
      <w:r w:rsidRPr="006519CC">
        <w:t xml:space="preserve">Setelah </w:t>
      </w:r>
      <w:r w:rsidR="00882196">
        <w:t>permintaan tersebut diterima maka</w:t>
      </w:r>
      <w:r w:rsidRPr="006519CC">
        <w:t xml:space="preserve"> kontroler pada sisi server akan mengeksekusi sebuah fungsi khusus yang telah disediakan oleh Laravel. Fungsi </w:t>
      </w:r>
      <w:r w:rsidR="00882196">
        <w:t>tersebut</w:t>
      </w:r>
      <w:r w:rsidRPr="006519CC">
        <w:t xml:space="preserve"> bertugas untuk mengirimkan </w:t>
      </w:r>
      <w:r w:rsidRPr="006519CC">
        <w:rPr>
          <w:i/>
        </w:rPr>
        <w:t>link</w:t>
      </w:r>
      <w:r w:rsidRPr="006519CC">
        <w:t xml:space="preserve"> reset password ke alamat email yang diberikan </w:t>
      </w:r>
      <w:r w:rsidR="00882196">
        <w:t xml:space="preserve">oleh </w:t>
      </w:r>
      <w:r w:rsidR="00882196" w:rsidRPr="00882196">
        <w:rPr>
          <w:i/>
        </w:rPr>
        <w:t>client</w:t>
      </w:r>
      <w:r w:rsidRPr="006519CC">
        <w:t>. Proses pengiriman email ini dapat pengguna</w:t>
      </w:r>
      <w:r w:rsidR="00882196">
        <w:t xml:space="preserve">an </w:t>
      </w:r>
      <w:r w:rsidR="00F71892">
        <w:t>layanan email eksternal seperti</w:t>
      </w:r>
      <w:r w:rsidR="00882196">
        <w:t xml:space="preserve"> </w:t>
      </w:r>
      <w:r w:rsidRPr="006519CC">
        <w:t xml:space="preserve">SMTP yang telah dikonfigurasi </w:t>
      </w:r>
      <w:r w:rsidR="00882196">
        <w:t xml:space="preserve">pada </w:t>
      </w:r>
      <w:r w:rsidR="00882196" w:rsidRPr="00882196">
        <w:rPr>
          <w:i/>
        </w:rPr>
        <w:t>server</w:t>
      </w:r>
      <w:r w:rsidRPr="006519CC">
        <w:t>.</w:t>
      </w:r>
      <w:r>
        <w:t xml:space="preserve"> </w:t>
      </w:r>
      <w:r w:rsidRPr="006519CC">
        <w:t xml:space="preserve">Jika email </w:t>
      </w:r>
      <w:r w:rsidR="00882196">
        <w:t>berhasil terkirim dengan sukses maka</w:t>
      </w:r>
      <w:r w:rsidRPr="006519CC">
        <w:t xml:space="preserve"> k</w:t>
      </w:r>
      <w:r>
        <w:t>ontroler akan memberikan respon</w:t>
      </w:r>
      <w:r w:rsidRPr="006519CC">
        <w:t xml:space="preserve"> ke client berupa pe</w:t>
      </w:r>
      <w:r>
        <w:t xml:space="preserve">san berhasil. </w:t>
      </w:r>
      <w:r w:rsidRPr="006519CC">
        <w:t xml:space="preserve">Pesan ini memberitahukan bahwa email reset </w:t>
      </w:r>
      <w:r w:rsidRPr="00882196">
        <w:rPr>
          <w:i/>
        </w:rPr>
        <w:t>password</w:t>
      </w:r>
      <w:r w:rsidRPr="006519CC">
        <w:t xml:space="preserve"> telah berhasil dikirim dan pengguna dapat segera memeriksa kotak masuk email mereka untuk melanju</w:t>
      </w:r>
      <w:r w:rsidRPr="006519CC">
        <w:rPr>
          <w:lang w:val="en-US"/>
        </w:rPr>
        <w:t xml:space="preserve">tkan </w:t>
      </w:r>
      <w:r>
        <w:rPr>
          <w:lang w:val="en-US"/>
        </w:rPr>
        <w:t>proses selanjutnya</w:t>
      </w:r>
      <w:r w:rsidRPr="006519CC">
        <w:rPr>
          <w:lang w:val="en-US"/>
        </w:rPr>
        <w:t>.</w:t>
      </w:r>
      <w:r w:rsidR="008F16DA" w:rsidRPr="008F16DA">
        <w:t xml:space="preserve"> Namun, dalam beberapa situasi, pengiriman email mungkin mengalami kegagalan. Misalnya, alamat email yang diberikan tidak valid, terjadi gangguan jaringan, atau layanan email eksternal mengalami masalah. Jika hal ini terjadi, kontroler akan memberikan respon error </w:t>
      </w:r>
      <w:r w:rsidR="00882196">
        <w:t>ke</w:t>
      </w:r>
      <w:r w:rsidR="008F16DA" w:rsidRPr="008F16DA">
        <w:t xml:space="preserve"> client. Pesan error ini berisi informasi yang relevan tentang masalah yang terjadi, sehingga pengguna atau operator dapat </w:t>
      </w:r>
      <w:r w:rsidR="00E85145">
        <w:t>mengetahui</w:t>
      </w:r>
      <w:r w:rsidR="008F16DA" w:rsidRPr="008F16DA">
        <w:t xml:space="preserve"> penyebabnya.</w:t>
      </w:r>
    </w:p>
    <w:p w14:paraId="6CF20F9F" w14:textId="4C490542" w:rsidR="00A42D35" w:rsidRDefault="00A42D35" w:rsidP="00A42D35">
      <w:pPr>
        <w:pStyle w:val="SubBabIIIIII"/>
      </w:pPr>
      <w:bookmarkStart w:id="160" w:name="_Toc143523743"/>
      <w:r>
        <w:lastRenderedPageBreak/>
        <w:t>API Ganti Password</w:t>
      </w:r>
      <w:bookmarkEnd w:id="160"/>
    </w:p>
    <w:p w14:paraId="633EC7CC" w14:textId="379F0392" w:rsidR="00E10318" w:rsidRDefault="00E10318" w:rsidP="00112F54">
      <w:pPr>
        <w:ind w:firstLine="720"/>
      </w:pPr>
      <w:r>
        <w:t xml:space="preserve">API ganti password digunakan oleh pengguna dan operator untuk mengganti password mereka melalui aplikasi mobile. </w:t>
      </w:r>
      <w:r w:rsidR="00112F54">
        <w:t xml:space="preserve">Berbeda dengan reset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pengguna tanpa melalui link yang dikirimkan ke email. Diagram dari API ganti passwo</w:t>
      </w:r>
      <w:r w:rsidR="005E4E75">
        <w:t>rd dalap dilihat pada gambar 3.8</w:t>
      </w:r>
      <w:r w:rsidR="00112F54">
        <w:t xml:space="preserve"> dibawah.</w:t>
      </w:r>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38">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251C06FE" w:rsidR="00112F54" w:rsidRDefault="004E66A3" w:rsidP="004E66A3">
      <w:pPr>
        <w:pStyle w:val="LabelGambar"/>
      </w:pPr>
      <w:bookmarkStart w:id="161" w:name="_Toc142072562"/>
      <w:bookmarkStart w:id="162" w:name="_Toc142073179"/>
      <w:bookmarkStart w:id="163" w:name="_Toc143519964"/>
      <w:r w:rsidRPr="004E66A3">
        <w:rPr>
          <w:b/>
        </w:rPr>
        <w:t>Gambar 3.</w:t>
      </w:r>
      <w:r w:rsidRPr="004E66A3">
        <w:rPr>
          <w:b/>
        </w:rPr>
        <w:fldChar w:fldCharType="begin"/>
      </w:r>
      <w:r w:rsidRPr="004E66A3">
        <w:rPr>
          <w:b/>
        </w:rPr>
        <w:instrText xml:space="preserve"> SEQ Gambar_3. \* ARABIC </w:instrText>
      </w:r>
      <w:r w:rsidRPr="004E66A3">
        <w:rPr>
          <w:b/>
        </w:rPr>
        <w:fldChar w:fldCharType="separate"/>
      </w:r>
      <w:r w:rsidR="0044529C">
        <w:rPr>
          <w:b/>
          <w:noProof/>
        </w:rPr>
        <w:t>8</w:t>
      </w:r>
      <w:r w:rsidRPr="004E66A3">
        <w:rPr>
          <w:b/>
        </w:rPr>
        <w:fldChar w:fldCharType="end"/>
      </w:r>
      <w:r>
        <w:t xml:space="preserve"> </w:t>
      </w:r>
      <w:r w:rsidRPr="004E66A3">
        <w:rPr>
          <w:i/>
        </w:rPr>
        <w:t>Sequence</w:t>
      </w:r>
      <w:r w:rsidRPr="00F046ED">
        <w:t xml:space="preserve"> Diagram </w:t>
      </w:r>
      <w:r>
        <w:t xml:space="preserve">API </w:t>
      </w:r>
      <w:r w:rsidRPr="00F046ED">
        <w:t>Ganti Password</w:t>
      </w:r>
      <w:bookmarkEnd w:id="161"/>
      <w:bookmarkEnd w:id="162"/>
      <w:bookmarkEnd w:id="163"/>
    </w:p>
    <w:p w14:paraId="3F450767" w14:textId="77777777" w:rsidR="004E66A3" w:rsidRDefault="004E66A3" w:rsidP="004E66A3">
      <w:pPr>
        <w:pStyle w:val="LabelGambar"/>
      </w:pPr>
    </w:p>
    <w:p w14:paraId="7E862F1C" w14:textId="37AC0D36" w:rsidR="00112F54" w:rsidRDefault="0032203D" w:rsidP="0032203D">
      <w:pPr>
        <w:ind w:firstLine="720"/>
      </w:pPr>
      <w:r>
        <w:t xml:space="preserve">Dapat dilihat pada gambar </w:t>
      </w:r>
      <w:r w:rsidR="005E4E75">
        <w:t>3.8</w:t>
      </w:r>
      <w:r>
        <w:t xml:space="preserve"> diatas, untuk mengganti </w:t>
      </w:r>
      <w:r w:rsidRPr="005E4E75">
        <w:rPr>
          <w:i/>
        </w:rPr>
        <w:t>password</w:t>
      </w:r>
      <w:r>
        <w:t xml:space="preserve"> pertama client mengirimkan permintaan ganti password ke enpoint “</w:t>
      </w:r>
      <w:r w:rsidR="00D15221">
        <w:t>/api</w:t>
      </w:r>
      <w:r>
        <w:t xml:space="preserve">/change-password” dengan mengirimkan </w:t>
      </w:r>
      <w:r w:rsidRPr="005E4E75">
        <w:rPr>
          <w:i/>
        </w:rPr>
        <w:t>password</w:t>
      </w:r>
      <w:r>
        <w:t xml:space="preserve"> lama, </w:t>
      </w:r>
      <w:r w:rsidRPr="005E4E75">
        <w:rPr>
          <w:i/>
        </w:rPr>
        <w:t>password</w:t>
      </w:r>
      <w:r>
        <w:t xml:space="preserve"> baru dan konfirmasi </w:t>
      </w:r>
      <w:r w:rsidRPr="005E4E75">
        <w:rPr>
          <w:i/>
        </w:rPr>
        <w:t>password</w:t>
      </w:r>
      <w:r>
        <w:t xml:space="preserve"> baru, kemudian didalam kontroler </w:t>
      </w:r>
      <w:r w:rsidRPr="005E4E75">
        <w:rPr>
          <w:i/>
        </w:rPr>
        <w:t>password</w:t>
      </w:r>
      <w:r>
        <w:t xml:space="preserve"> lama yang dikirimkan akan dicocokkan dengan </w:t>
      </w:r>
      <w:r w:rsidRPr="005E4E75">
        <w:rPr>
          <w:i/>
        </w:rPr>
        <w:t>password</w:t>
      </w:r>
      <w:r>
        <w:t xml:space="preserve"> client sekarang dengan menggunakan fungsi Hash. Fungsi Hash merupakan sebuah fungsi yang disediakan oleh laravel yang digunakan untuk pengolahan data yang berkaitan dengan enkripsi. Jika kedua </w:t>
      </w:r>
      <w:r w:rsidRPr="005E4E75">
        <w:rPr>
          <w:i/>
        </w:rPr>
        <w:t>password</w:t>
      </w:r>
      <w:r>
        <w:t xml:space="preserve"> cocok maka </w:t>
      </w:r>
      <w:r w:rsidR="00E0775A">
        <w:t xml:space="preserve">kontroler akan memperbarui </w:t>
      </w:r>
      <w:r w:rsidR="00E0775A" w:rsidRPr="005E4E75">
        <w:rPr>
          <w:i/>
        </w:rPr>
        <w:t>password</w:t>
      </w:r>
      <w:r w:rsidR="00E0775A">
        <w:t xml:space="preserve"> pada tabel users dan mengmbalikan respon berhasil, jika </w:t>
      </w:r>
      <w:r w:rsidR="00E0775A" w:rsidRPr="005E4E75">
        <w:rPr>
          <w:i/>
        </w:rPr>
        <w:t>password</w:t>
      </w:r>
      <w:r w:rsidR="00E0775A">
        <w:t xml:space="preserve"> tidak sesuai maka kontroler akan mengembalikan respon error.</w:t>
      </w:r>
    </w:p>
    <w:p w14:paraId="7CCA2E11" w14:textId="77777777" w:rsidR="00112F54" w:rsidRDefault="00112F54" w:rsidP="00112F54">
      <w:pPr>
        <w:jc w:val="center"/>
      </w:pPr>
    </w:p>
    <w:p w14:paraId="08D7724F" w14:textId="5BEE5DBF" w:rsidR="00A42D35" w:rsidRDefault="00AA658A" w:rsidP="00A42D35">
      <w:pPr>
        <w:pStyle w:val="SubBabIIIIII"/>
      </w:pPr>
      <w:bookmarkStart w:id="164" w:name="_Toc143523744"/>
      <w:r>
        <w:t xml:space="preserve">API </w:t>
      </w:r>
      <w:r w:rsidR="00A42D35">
        <w:t>Ganti Profil</w:t>
      </w:r>
      <w:bookmarkEnd w:id="164"/>
    </w:p>
    <w:p w14:paraId="28C210DD" w14:textId="47E195DA" w:rsidR="00E0775A" w:rsidRDefault="00E0775A" w:rsidP="00E0775A">
      <w:pPr>
        <w:ind w:firstLine="720"/>
      </w:pPr>
      <w:r>
        <w:t xml:space="preserve">API ganti profil digunakan untuk mengganti </w:t>
      </w:r>
      <w:r w:rsidR="006A23F8">
        <w:t>data</w:t>
      </w:r>
      <w:r>
        <w:t xml:space="preserve"> pengguna dan operator seperti nama, email, nomor hp dan lain sebagainya melalui aplikasi </w:t>
      </w:r>
      <w:r w:rsidRPr="006A23F8">
        <w:rPr>
          <w:i/>
        </w:rPr>
        <w:t>mobile</w:t>
      </w:r>
      <w:r>
        <w:t>. Diagram dari API ganti pro</w:t>
      </w:r>
      <w:r w:rsidR="00D259BF">
        <w:t>fil dapat dilihat pada gamabr 3.9</w:t>
      </w:r>
      <w:r>
        <w:t xml:space="preserve"> dibawah.</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39">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753E0BED" w:rsidR="000B70BA" w:rsidRDefault="006A23F8" w:rsidP="006A23F8">
      <w:pPr>
        <w:pStyle w:val="LabelGambar"/>
      </w:pPr>
      <w:bookmarkStart w:id="165" w:name="_Toc142072563"/>
      <w:bookmarkStart w:id="166" w:name="_Toc142073180"/>
      <w:bookmarkStart w:id="167" w:name="_Toc143519965"/>
      <w:r w:rsidRPr="006A23F8">
        <w:rPr>
          <w:b/>
        </w:rPr>
        <w:t>Gambar 3.</w:t>
      </w:r>
      <w:r w:rsidRPr="006A23F8">
        <w:rPr>
          <w:b/>
        </w:rPr>
        <w:fldChar w:fldCharType="begin"/>
      </w:r>
      <w:r w:rsidRPr="006A23F8">
        <w:rPr>
          <w:b/>
        </w:rPr>
        <w:instrText xml:space="preserve"> SEQ Gambar_3. \* ARABIC </w:instrText>
      </w:r>
      <w:r w:rsidRPr="006A23F8">
        <w:rPr>
          <w:b/>
        </w:rPr>
        <w:fldChar w:fldCharType="separate"/>
      </w:r>
      <w:r w:rsidR="0044529C">
        <w:rPr>
          <w:b/>
          <w:noProof/>
        </w:rPr>
        <w:t>9</w:t>
      </w:r>
      <w:r w:rsidRPr="006A23F8">
        <w:rPr>
          <w:b/>
        </w:rPr>
        <w:fldChar w:fldCharType="end"/>
      </w:r>
      <w:r>
        <w:t xml:space="preserve"> </w:t>
      </w:r>
      <w:r w:rsidRPr="006A23F8">
        <w:rPr>
          <w:i/>
        </w:rPr>
        <w:t>Sequence</w:t>
      </w:r>
      <w:r w:rsidRPr="00042D85">
        <w:t xml:space="preserve"> Diagram </w:t>
      </w:r>
      <w:r>
        <w:t xml:space="preserve">API </w:t>
      </w:r>
      <w:r w:rsidRPr="00042D85">
        <w:t>Ganti Profil</w:t>
      </w:r>
      <w:bookmarkEnd w:id="165"/>
      <w:bookmarkEnd w:id="166"/>
      <w:bookmarkEnd w:id="167"/>
    </w:p>
    <w:p w14:paraId="2FD674B2" w14:textId="77777777" w:rsidR="00D259BF" w:rsidRDefault="00D259BF" w:rsidP="006A23F8">
      <w:pPr>
        <w:pStyle w:val="LabelGambar"/>
      </w:pPr>
    </w:p>
    <w:p w14:paraId="76955DD6" w14:textId="1F74475A" w:rsidR="000B70BA" w:rsidRDefault="000B70BA" w:rsidP="000B70BA">
      <w:pPr>
        <w:ind w:firstLine="720"/>
      </w:pPr>
      <w:r>
        <w:t xml:space="preserve">Dapat dilihat pada gambar </w:t>
      </w:r>
      <w:r w:rsidR="00D259BF">
        <w:t>3.9</w:t>
      </w:r>
      <w:r>
        <w:t xml:space="preserve"> diatas, unttuk mengganti profil pertama penguna atau operator mengirim</w:t>
      </w:r>
      <w:r w:rsidR="00D15221">
        <w:t>kan</w:t>
      </w:r>
      <w:r w:rsidR="00D259BF">
        <w:t xml:space="preserve"> data</w:t>
      </w:r>
      <w:r w:rsidR="00D15221">
        <w:t xml:space="preserve"> profil mereka ke enpoint “/api/</w:t>
      </w:r>
      <w:r>
        <w:t xml:space="preserve">update-profile” kemudian didalam kontroler data yang telah terima </w:t>
      </w:r>
      <w:r w:rsidR="00D259BF">
        <w:t>a</w:t>
      </w:r>
      <w:r>
        <w:t xml:space="preserve">kan dimasukkan kedalam tabel </w:t>
      </w:r>
      <w:r w:rsidRPr="00D259BF">
        <w:rPr>
          <w:i/>
        </w:rPr>
        <w:t>users</w:t>
      </w:r>
      <w:r>
        <w:t xml:space="preserve"> untuk memperbarui profil dan terakhir kontroler mengembalikan respon bahwa profil berhasil dirubah.</w:t>
      </w:r>
    </w:p>
    <w:p w14:paraId="73A5AC2B" w14:textId="77777777" w:rsidR="000B70BA" w:rsidRDefault="000B70BA" w:rsidP="000B70BA"/>
    <w:p w14:paraId="285B9689" w14:textId="2075D7A4" w:rsidR="00A42D35" w:rsidRDefault="00AA658A" w:rsidP="00A42D35">
      <w:pPr>
        <w:pStyle w:val="SubBabIIIIII"/>
      </w:pPr>
      <w:bookmarkStart w:id="168" w:name="_Toc143523745"/>
      <w:r>
        <w:t>API Lihat</w:t>
      </w:r>
      <w:r w:rsidR="00A42D35">
        <w:t xml:space="preserve"> Avatar</w:t>
      </w:r>
      <w:bookmarkEnd w:id="168"/>
    </w:p>
    <w:p w14:paraId="4604479E" w14:textId="70675F20" w:rsidR="00CC203E" w:rsidRDefault="000B70BA" w:rsidP="006A23F8">
      <w:pPr>
        <w:ind w:firstLine="720"/>
      </w:pPr>
      <w:r>
        <w:t>API lihat avatar digunakan untuk mendapatkan gambar avatar (foto profil) dari pengguna dan operator untuk ditampilkan didala</w:t>
      </w:r>
      <w:r w:rsidR="00CC203E">
        <w:t>m</w:t>
      </w:r>
      <w:r>
        <w:t xml:space="preserve"> aplikasi mobile.</w:t>
      </w:r>
      <w:r w:rsidR="00CC203E">
        <w:t xml:space="preserve"> Diagram dari API lihat avatar dapat dilihat p</w:t>
      </w:r>
      <w:r w:rsidR="00FB6BA3">
        <w:t>a</w:t>
      </w:r>
      <w:r w:rsidR="00CC203E">
        <w:t>da gamb</w:t>
      </w:r>
      <w:r w:rsidR="002E4232">
        <w:t>ar 3.10</w:t>
      </w:r>
      <w:r w:rsidR="00CC203E">
        <w:t xml:space="preserve"> dibawah.</w:t>
      </w: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40">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45C55E48" w:rsidR="00FB6BA3" w:rsidRDefault="00FB6BA3" w:rsidP="00FB6BA3">
      <w:pPr>
        <w:pStyle w:val="LabelGambar"/>
      </w:pPr>
      <w:bookmarkStart w:id="169" w:name="_Toc142072564"/>
      <w:bookmarkStart w:id="170" w:name="_Toc142073181"/>
      <w:bookmarkStart w:id="171" w:name="_Toc143519966"/>
      <w:r w:rsidRPr="00FB6BA3">
        <w:rPr>
          <w:b/>
        </w:rPr>
        <w:t>Gambar 3.</w:t>
      </w:r>
      <w:r w:rsidRPr="00FB6BA3">
        <w:rPr>
          <w:b/>
        </w:rPr>
        <w:fldChar w:fldCharType="begin"/>
      </w:r>
      <w:r w:rsidRPr="00FB6BA3">
        <w:rPr>
          <w:b/>
        </w:rPr>
        <w:instrText xml:space="preserve"> SEQ Gambar_3. \* ARABIC </w:instrText>
      </w:r>
      <w:r w:rsidRPr="00FB6BA3">
        <w:rPr>
          <w:b/>
        </w:rPr>
        <w:fldChar w:fldCharType="separate"/>
      </w:r>
      <w:r w:rsidR="0044529C">
        <w:rPr>
          <w:b/>
          <w:noProof/>
        </w:rPr>
        <w:t>10</w:t>
      </w:r>
      <w:r w:rsidRPr="00FB6BA3">
        <w:rPr>
          <w:b/>
        </w:rPr>
        <w:fldChar w:fldCharType="end"/>
      </w:r>
      <w:r>
        <w:t xml:space="preserve"> </w:t>
      </w:r>
      <w:r w:rsidRPr="0058001E">
        <w:rPr>
          <w:i/>
        </w:rPr>
        <w:t>Sequence</w:t>
      </w:r>
      <w:r w:rsidRPr="00437F6C">
        <w:t xml:space="preserve"> Diagram </w:t>
      </w:r>
      <w:r>
        <w:t xml:space="preserve">API </w:t>
      </w:r>
      <w:r w:rsidRPr="00437F6C">
        <w:t>Lihat Avatar</w:t>
      </w:r>
      <w:bookmarkEnd w:id="169"/>
      <w:bookmarkEnd w:id="170"/>
      <w:bookmarkEnd w:id="171"/>
    </w:p>
    <w:p w14:paraId="1F8418B7" w14:textId="40F6078F" w:rsidR="00CC203E" w:rsidRDefault="00CC203E" w:rsidP="001A5821">
      <w:pPr>
        <w:ind w:firstLine="720"/>
      </w:pPr>
      <w:r>
        <w:lastRenderedPageBreak/>
        <w:t xml:space="preserve">Dapat dilihat pada gambar </w:t>
      </w:r>
      <w:r w:rsidR="002E4232">
        <w:t>3.10</w:t>
      </w:r>
      <w:r>
        <w:t xml:space="preserve"> diatas, untuk mendapatkan gambar avatar pertama pengguna atau operator melakukan </w:t>
      </w:r>
      <w:r w:rsidR="002E4232">
        <w:t>permintaan data</w:t>
      </w:r>
      <w:r>
        <w:t xml:space="preserve"> avatar melalui endpoint “</w:t>
      </w:r>
      <w:r w:rsidR="00D15221">
        <w:t>/api</w:t>
      </w:r>
      <w:r>
        <w:t>/avatar” kemudian kontrole</w:t>
      </w:r>
      <w:r w:rsidR="001A5821">
        <w:t>r akan mengambil gam</w:t>
      </w:r>
      <w:r>
        <w:t xml:space="preserve">bar avatar didalam </w:t>
      </w:r>
      <w:r w:rsidR="002E4232">
        <w:t>penyimpanan Laravel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laravel untuk melakukan peyimpana file seperti gambar, log dan berkas lainnya, dengan menggunakan </w:t>
      </w:r>
      <w:r w:rsidR="001A5821" w:rsidRPr="002E4232">
        <w:rPr>
          <w:i/>
        </w:rPr>
        <w:t>storage</w:t>
      </w:r>
      <w:r w:rsidR="001A5821">
        <w:t xml:space="preserve"> kita bisa mengatur si</w:t>
      </w:r>
      <w:r w:rsidR="002E4232">
        <w:t>a</w:t>
      </w:r>
      <w:r w:rsidR="001A5821">
        <w:t>pa saja yang boleh mengakses penyimpanan tersebut sehingga lebih aman. Jika file telah ditemukan maka kontroler akan mengembalikan respon file dan jika tidak ditemukan maka kontroler akan mengembalikan nilai 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A42D35">
      <w:pPr>
        <w:pStyle w:val="SubBabIIIIII"/>
      </w:pPr>
      <w:bookmarkStart w:id="172" w:name="_Toc143523746"/>
      <w:r>
        <w:t>API Ganti Avatar</w:t>
      </w:r>
      <w:bookmarkEnd w:id="172"/>
    </w:p>
    <w:p w14:paraId="266CD2C5" w14:textId="5FE042BC" w:rsidR="001A5821" w:rsidRDefault="0014207F" w:rsidP="0014207F">
      <w:pPr>
        <w:ind w:firstLine="720"/>
      </w:pPr>
      <w:r>
        <w:t>API ganti avatar digunakan untuk mengganti gambar avatar pengguna atau operator, pengguna dapat mengganti gambar avatar melalui aplikasi mobile. Diagarm dari API ganti avat</w:t>
      </w:r>
      <w:r w:rsidR="00AB64ED">
        <w:t>ar dapat dilihat pada gambar 3.11</w:t>
      </w:r>
      <w:r>
        <w:t xml:space="preserve"> dibawah.</w:t>
      </w:r>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41">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685BEDA5" w:rsidR="0014207F" w:rsidRDefault="0058001E" w:rsidP="0058001E">
      <w:pPr>
        <w:pStyle w:val="LabelGambar"/>
      </w:pPr>
      <w:bookmarkStart w:id="173" w:name="_Toc142072565"/>
      <w:bookmarkStart w:id="174" w:name="_Toc142073182"/>
      <w:bookmarkStart w:id="175" w:name="_Toc143519967"/>
      <w:r w:rsidRPr="0058001E">
        <w:rPr>
          <w:b/>
        </w:rPr>
        <w:t>Gambar 3.</w:t>
      </w:r>
      <w:r w:rsidRPr="0058001E">
        <w:rPr>
          <w:b/>
        </w:rPr>
        <w:fldChar w:fldCharType="begin"/>
      </w:r>
      <w:r w:rsidRPr="0058001E">
        <w:rPr>
          <w:b/>
        </w:rPr>
        <w:instrText xml:space="preserve"> SEQ Gambar_3. \* ARABIC </w:instrText>
      </w:r>
      <w:r w:rsidRPr="0058001E">
        <w:rPr>
          <w:b/>
        </w:rPr>
        <w:fldChar w:fldCharType="separate"/>
      </w:r>
      <w:r w:rsidR="0044529C">
        <w:rPr>
          <w:b/>
          <w:noProof/>
        </w:rPr>
        <w:t>11</w:t>
      </w:r>
      <w:r w:rsidRPr="0058001E">
        <w:rPr>
          <w:b/>
        </w:rPr>
        <w:fldChar w:fldCharType="end"/>
      </w:r>
      <w:r>
        <w:t xml:space="preserve"> </w:t>
      </w:r>
      <w:r w:rsidRPr="0058001E">
        <w:rPr>
          <w:i/>
        </w:rPr>
        <w:t>Sequence</w:t>
      </w:r>
      <w:r w:rsidRPr="004A5B6F">
        <w:t xml:space="preserve"> Diagram </w:t>
      </w:r>
      <w:r>
        <w:t xml:space="preserve">API </w:t>
      </w:r>
      <w:r w:rsidRPr="004A5B6F">
        <w:t>Ganti Avatar</w:t>
      </w:r>
      <w:bookmarkEnd w:id="173"/>
      <w:bookmarkEnd w:id="174"/>
      <w:bookmarkEnd w:id="175"/>
    </w:p>
    <w:p w14:paraId="2E71F1C3" w14:textId="77777777" w:rsidR="0058001E" w:rsidRDefault="0058001E" w:rsidP="0058001E">
      <w:pPr>
        <w:pStyle w:val="LabelGambar"/>
      </w:pPr>
    </w:p>
    <w:p w14:paraId="5D1799A0" w14:textId="5057CABD" w:rsidR="00467788" w:rsidRDefault="004E783C" w:rsidP="00467788">
      <w:pPr>
        <w:ind w:firstLine="720"/>
      </w:pPr>
      <w:r>
        <w:t>Dapat dilihat pada gam</w:t>
      </w:r>
      <w:r w:rsidR="0014207F">
        <w:t>b</w:t>
      </w:r>
      <w:r>
        <w:t>a</w:t>
      </w:r>
      <w:r w:rsidR="0014207F">
        <w:t xml:space="preserve">r </w:t>
      </w:r>
      <w:r w:rsidR="00AB64ED">
        <w:t>3.11</w:t>
      </w:r>
      <w:r w:rsidR="0014207F">
        <w:t xml:space="preserve"> diatas, untuk mengganti avatar pertama pengguna atau oper</w:t>
      </w:r>
      <w:r w:rsidR="00AB64ED">
        <w:t>ator</w:t>
      </w:r>
      <w:r w:rsidR="0014207F">
        <w:t xml:space="preserve"> akan mengir</w:t>
      </w:r>
      <w:r w:rsidR="00F04888">
        <w:t>imakan file avatar yang baru mel</w:t>
      </w:r>
      <w:r w:rsidR="0014207F">
        <w:t xml:space="preserve">alui </w:t>
      </w:r>
      <w:r w:rsidR="0014207F" w:rsidRPr="00AB64ED">
        <w:rPr>
          <w:i/>
        </w:rPr>
        <w:t>endpoint</w:t>
      </w:r>
      <w:r w:rsidR="00F04888">
        <w:t xml:space="preserve"> “</w:t>
      </w:r>
      <w:r w:rsidR="00D15221">
        <w:t>/api</w:t>
      </w:r>
      <w:r w:rsidR="00F04888">
        <w:t xml:space="preserve">/update-avatar”,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xml:space="preserve">, kemudian file avatar yang baru akan disesuaikan namanya sesuai dengan format </w:t>
      </w:r>
      <w:r w:rsidR="00467788" w:rsidRPr="00AB64ED">
        <w:rPr>
          <w:i/>
        </w:rPr>
        <w:t>server</w:t>
      </w:r>
      <w:r w:rsidR="00467788">
        <w:t>, setelah nama</w:t>
      </w:r>
      <w:r w:rsidR="00AB64ED">
        <w:t>nya diganti</w:t>
      </w:r>
      <w:r w:rsidR="00467788">
        <w:t xml:space="preserve"> kemudian file akan disimpan didalam </w:t>
      </w:r>
      <w:r w:rsidR="00467788" w:rsidRPr="00AB64ED">
        <w:rPr>
          <w:i/>
        </w:rPr>
        <w:t>storage</w:t>
      </w:r>
      <w:r w:rsidR="00467788">
        <w:t xml:space="preserve"> dan kontroler juga akan memperbarui nama avatar didalam tabel </w:t>
      </w:r>
      <w:r w:rsidR="00467788" w:rsidRPr="00AB64ED">
        <w:rPr>
          <w:i/>
        </w:rPr>
        <w:t>users</w:t>
      </w:r>
      <w:r w:rsidR="00467788">
        <w:t>, terakhir kontor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A42D35">
      <w:pPr>
        <w:pStyle w:val="SubBabIIIIII"/>
      </w:pPr>
      <w:bookmarkStart w:id="176" w:name="_Toc143523747"/>
      <w:r>
        <w:t>API Verifikasi Akses</w:t>
      </w:r>
      <w:bookmarkEnd w:id="176"/>
    </w:p>
    <w:p w14:paraId="1D09B33F" w14:textId="072E0042" w:rsidR="00467788" w:rsidRDefault="00467788" w:rsidP="00467788">
      <w:pPr>
        <w:ind w:firstLine="720"/>
      </w:pPr>
      <w:r>
        <w:t xml:space="preserve">Verifikasi akses digunakan oleh pengguna dan operator untuk memverifikasi diri mereka dan untuk mendapatkan akses terhadap suatu pintu dengan cara memindai </w:t>
      </w:r>
      <w:r w:rsidR="00DB084B">
        <w:t xml:space="preserve">kode </w:t>
      </w:r>
      <w:r>
        <w:t>QR dengan perangkat mobile</w:t>
      </w:r>
      <w:r w:rsidR="00DB084B">
        <w:t>. Diagram dari API verifikasi aks</w:t>
      </w:r>
      <w:r w:rsidR="00F73070">
        <w:t>es dapat dilihat pada gambar 3.12</w:t>
      </w:r>
      <w:r w:rsidR="00DB084B">
        <w:t xml:space="preserve"> dibawah.</w:t>
      </w:r>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2">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0AB905C8" w:rsidR="00DB084B" w:rsidRDefault="003222A8" w:rsidP="003222A8">
      <w:pPr>
        <w:pStyle w:val="LabelGambar"/>
      </w:pPr>
      <w:bookmarkStart w:id="177" w:name="_Toc142072566"/>
      <w:bookmarkStart w:id="178" w:name="_Toc142073183"/>
      <w:bookmarkStart w:id="179" w:name="_Toc143519968"/>
      <w:r w:rsidRPr="003222A8">
        <w:rPr>
          <w:b/>
        </w:rPr>
        <w:t>Gambar 3.</w:t>
      </w:r>
      <w:r w:rsidRPr="003222A8">
        <w:rPr>
          <w:b/>
        </w:rPr>
        <w:fldChar w:fldCharType="begin"/>
      </w:r>
      <w:r w:rsidRPr="003222A8">
        <w:rPr>
          <w:b/>
        </w:rPr>
        <w:instrText xml:space="preserve"> SEQ Gambar_3. \* ARABIC </w:instrText>
      </w:r>
      <w:r w:rsidRPr="003222A8">
        <w:rPr>
          <w:b/>
        </w:rPr>
        <w:fldChar w:fldCharType="separate"/>
      </w:r>
      <w:r w:rsidR="0044529C">
        <w:rPr>
          <w:b/>
          <w:noProof/>
        </w:rPr>
        <w:t>12</w:t>
      </w:r>
      <w:r w:rsidRPr="003222A8">
        <w:rPr>
          <w:b/>
        </w:rPr>
        <w:fldChar w:fldCharType="end"/>
      </w:r>
      <w:r>
        <w:t xml:space="preserve"> </w:t>
      </w:r>
      <w:r w:rsidRPr="003222A8">
        <w:rPr>
          <w:i/>
        </w:rPr>
        <w:t>Sequence</w:t>
      </w:r>
      <w:r w:rsidRPr="00ED6FA1">
        <w:t xml:space="preserve"> Diagram </w:t>
      </w:r>
      <w:r>
        <w:t xml:space="preserve">API </w:t>
      </w:r>
      <w:r w:rsidRPr="00ED6FA1">
        <w:t>Verifikasi Akses</w:t>
      </w:r>
      <w:bookmarkEnd w:id="177"/>
      <w:bookmarkEnd w:id="178"/>
      <w:bookmarkEnd w:id="179"/>
    </w:p>
    <w:p w14:paraId="774786AD" w14:textId="77777777" w:rsidR="003222A8" w:rsidRPr="003222A8" w:rsidRDefault="003222A8" w:rsidP="003222A8"/>
    <w:p w14:paraId="762F9C5C" w14:textId="54E2B96D" w:rsidR="00DB084B" w:rsidRDefault="00DB084B" w:rsidP="00DB084B">
      <w:pPr>
        <w:ind w:firstLine="720"/>
      </w:pPr>
      <w:r>
        <w:t>Untuk mendapatkan akases ke pintu, setelah memindai kode QR pada pintu maka pengguna atau operator akan mendapatkan data informasi terkait pintu tersebut, kemudian data tersebut dikirimkan ke serve</w:t>
      </w:r>
      <w:r w:rsidR="003222A8">
        <w:t>r</w:t>
      </w:r>
      <w:r>
        <w:t xml:space="preserve"> melalui endpoint </w:t>
      </w:r>
      <w:r>
        <w:lastRenderedPageBreak/>
        <w:t>“</w:t>
      </w:r>
      <w:r w:rsidR="00D15221">
        <w:t>/api</w:t>
      </w:r>
      <w:r>
        <w:t xml:space="preserve">/verify-access/{door-id}”, kemudian kontroler akan mengambil data pintu pada tabel </w:t>
      </w:r>
      <w:r w:rsidRPr="003222A8">
        <w:rPr>
          <w:i/>
        </w:rPr>
        <w:t>doors</w:t>
      </w:r>
      <w:r w:rsidR="003222A8">
        <w:t>, jika permintaan bera</w:t>
      </w:r>
      <w:r>
        <w:t>sal dari operator gedung dimana pintu tersebut berada maka kontroler akan mengijinkan dengan mengambalikan respon berupa kode kunci pintu. Jika pengguna</w:t>
      </w:r>
      <w:r w:rsidR="003222A8">
        <w:t xml:space="preserve"> permintaan akses dilakukan oleh pengguna</w:t>
      </w:r>
      <w:r>
        <w:t xml:space="preserve"> biasa maka kontroler akan memeriksa daftar akses</w:t>
      </w:r>
      <w:r w:rsidR="00AD0CE5">
        <w:t xml:space="preserve"> didalam tabel </w:t>
      </w:r>
      <w:r w:rsidR="00AD0CE5" w:rsidRPr="003222A8">
        <w:rPr>
          <w:i/>
        </w:rPr>
        <w:t>access</w:t>
      </w:r>
      <w:r w:rsidR="00AD0CE5">
        <w:t xml:space="preserve">, jika pengguna memiliki akses dan masil berlaku maka kontroler akan mengembalikan respon </w:t>
      </w:r>
      <w:r w:rsidR="003222A8">
        <w:t xml:space="preserve">akses </w:t>
      </w:r>
      <w:r w:rsidR="00AD0CE5">
        <w:t>diij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A42D35">
      <w:pPr>
        <w:pStyle w:val="SubBabIIIIII"/>
      </w:pPr>
      <w:bookmarkStart w:id="180" w:name="_Toc143523748"/>
      <w:r>
        <w:t>API Daftar Akses</w:t>
      </w:r>
      <w:bookmarkEnd w:id="180"/>
    </w:p>
    <w:p w14:paraId="3A2AFE02" w14:textId="740B6E82" w:rsidR="00AD0CE5" w:rsidRDefault="00AD0CE5" w:rsidP="00AD0CE5">
      <w:pPr>
        <w:ind w:firstLine="720"/>
      </w:pPr>
      <w:r>
        <w:t>API daftar akses digunakan untuk mendapatkan daftar dari pintu mana saja yang dapat diakses oleh pengguna, sehingga pengguna dapat mnegetahui pintu mana saja yang bisa diakses oleh dirinya. Diagram dari API dafar aks</w:t>
      </w:r>
      <w:r w:rsidR="000E48F9">
        <w:t>es dapat dilihat pada gambar 3.13</w:t>
      </w:r>
      <w:r>
        <w:t xml:space="preserve"> dibawah.</w:t>
      </w:r>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43">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0F8B2CC5" w:rsidR="0089306B" w:rsidRDefault="000E48F9" w:rsidP="000E48F9">
      <w:pPr>
        <w:pStyle w:val="LabelGambar"/>
      </w:pPr>
      <w:bookmarkStart w:id="181" w:name="_Toc142072567"/>
      <w:bookmarkStart w:id="182" w:name="_Toc142073184"/>
      <w:bookmarkStart w:id="183" w:name="_Toc143519969"/>
      <w:r w:rsidRPr="000E48F9">
        <w:rPr>
          <w:b/>
        </w:rPr>
        <w:t>Gambar 3.</w:t>
      </w:r>
      <w:r w:rsidRPr="000E48F9">
        <w:rPr>
          <w:b/>
        </w:rPr>
        <w:fldChar w:fldCharType="begin"/>
      </w:r>
      <w:r w:rsidRPr="000E48F9">
        <w:rPr>
          <w:b/>
        </w:rPr>
        <w:instrText xml:space="preserve"> SEQ Gambar_3. \* ARABIC </w:instrText>
      </w:r>
      <w:r w:rsidRPr="000E48F9">
        <w:rPr>
          <w:b/>
        </w:rPr>
        <w:fldChar w:fldCharType="separate"/>
      </w:r>
      <w:r w:rsidR="0044529C">
        <w:rPr>
          <w:b/>
          <w:noProof/>
        </w:rPr>
        <w:t>13</w:t>
      </w:r>
      <w:r w:rsidRPr="000E48F9">
        <w:rPr>
          <w:b/>
        </w:rPr>
        <w:fldChar w:fldCharType="end"/>
      </w:r>
      <w:r>
        <w:t xml:space="preserve"> </w:t>
      </w:r>
      <w:r w:rsidRPr="000E48F9">
        <w:rPr>
          <w:i/>
        </w:rPr>
        <w:t>Sequence</w:t>
      </w:r>
      <w:r w:rsidRPr="00654F13">
        <w:t xml:space="preserve"> Diagram</w:t>
      </w:r>
      <w:r>
        <w:t xml:space="preserve"> API</w:t>
      </w:r>
      <w:r w:rsidRPr="00654F13">
        <w:t xml:space="preserve"> Daftar Akses</w:t>
      </w:r>
      <w:bookmarkEnd w:id="181"/>
      <w:bookmarkEnd w:id="182"/>
      <w:bookmarkEnd w:id="183"/>
    </w:p>
    <w:p w14:paraId="69414AD8" w14:textId="77777777" w:rsidR="000E48F9" w:rsidRDefault="000E48F9" w:rsidP="000E48F9">
      <w:pPr>
        <w:pStyle w:val="LabelGambar"/>
      </w:pPr>
    </w:p>
    <w:p w14:paraId="6A3ED574" w14:textId="4D225E91" w:rsidR="0089306B" w:rsidRDefault="000E48F9" w:rsidP="0089306B">
      <w:pPr>
        <w:ind w:firstLine="720"/>
      </w:pPr>
      <w:r>
        <w:t>Dapat dilihat pada gambar 3.13</w:t>
      </w:r>
      <w:r w:rsidR="0089306B">
        <w:t xml:space="preserve"> diatas, untuk mendapatkan daftar akses yang dimiliki pengguna mengirimkan request endpoint “</w:t>
      </w:r>
      <w:r w:rsidR="00D15221">
        <w:t>/api</w:t>
      </w:r>
      <w:r w:rsidR="0089306B">
        <w:t xml:space="preserve">/my-access”, kemudian kontroler akan </w:t>
      </w:r>
      <w:r>
        <w:t>melakukan pemeriksaan</w:t>
      </w:r>
      <w:r w:rsidR="0089306B">
        <w:t xml:space="preserve"> apakah permintaan datang dari </w:t>
      </w:r>
      <w:r w:rsidR="0089306B">
        <w:lastRenderedPageBreak/>
        <w:t>seorang operator atau pengguna biasa. Jika permintaan berasal dari seorang operator maka kontroler akan mengembalikan semua akses pintu atau semua daftar pintu yang ada</w:t>
      </w:r>
      <w:r>
        <w:t>,</w:t>
      </w:r>
      <w:r w:rsidR="0089306B">
        <w:t xml:space="preserve"> namun jika permintaan datang dari pengguna biasa maka kontroler akan mengembalikan data akses sesuai dengan </w:t>
      </w:r>
      <w:r>
        <w:t>akses yang dimiliki pengguna tersebut</w:t>
      </w:r>
      <w:r w:rsidR="0089306B">
        <w:t>.</w:t>
      </w:r>
    </w:p>
    <w:p w14:paraId="55344EF2" w14:textId="77777777" w:rsidR="0089306B" w:rsidRDefault="0089306B" w:rsidP="0089306B"/>
    <w:p w14:paraId="09C2F476" w14:textId="60E428EA" w:rsidR="000B4A57" w:rsidRDefault="000B4A57" w:rsidP="0031490A">
      <w:pPr>
        <w:pStyle w:val="SubBabIIIIII"/>
      </w:pPr>
      <w:bookmarkStart w:id="184" w:name="_Toc143523749"/>
      <w:r>
        <w:t xml:space="preserve">API </w:t>
      </w:r>
      <w:r w:rsidR="00BF6B0B">
        <w:t>Riwayat</w:t>
      </w:r>
      <w:r>
        <w:t xml:space="preserve"> Akses</w:t>
      </w:r>
      <w:bookmarkEnd w:id="184"/>
    </w:p>
    <w:p w14:paraId="5C3BDFD9" w14:textId="4BF45DD9" w:rsidR="008D6498" w:rsidRDefault="008D6498" w:rsidP="00D83F0D">
      <w:pPr>
        <w:ind w:firstLine="720"/>
      </w:pPr>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 Diagram dari API riwayat akses dapat dilihat pada gambar </w:t>
      </w:r>
      <w:r w:rsidR="00483B89">
        <w:t>3.14</w:t>
      </w:r>
      <w:r w:rsidR="00D83F0D">
        <w:t xml:space="preserve"> dibawah.</w:t>
      </w:r>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44">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2AF1B7F6" w:rsidR="00926D56" w:rsidRDefault="00D243F3" w:rsidP="00D243F3">
      <w:pPr>
        <w:pStyle w:val="LabelGambar"/>
      </w:pPr>
      <w:bookmarkStart w:id="185" w:name="_Toc142072568"/>
      <w:bookmarkStart w:id="186" w:name="_Toc142073185"/>
      <w:bookmarkStart w:id="187" w:name="_Toc143519970"/>
      <w:r w:rsidRPr="00D243F3">
        <w:rPr>
          <w:b/>
        </w:rPr>
        <w:t>Gambar 3.</w:t>
      </w:r>
      <w:r w:rsidRPr="00D243F3">
        <w:rPr>
          <w:b/>
        </w:rPr>
        <w:fldChar w:fldCharType="begin"/>
      </w:r>
      <w:r w:rsidRPr="00D243F3">
        <w:rPr>
          <w:b/>
        </w:rPr>
        <w:instrText xml:space="preserve"> SEQ Gambar_3. \* ARABIC </w:instrText>
      </w:r>
      <w:r w:rsidRPr="00D243F3">
        <w:rPr>
          <w:b/>
        </w:rPr>
        <w:fldChar w:fldCharType="separate"/>
      </w:r>
      <w:r w:rsidR="0044529C">
        <w:rPr>
          <w:b/>
          <w:noProof/>
        </w:rPr>
        <w:t>14</w:t>
      </w:r>
      <w:r w:rsidRPr="00D243F3">
        <w:rPr>
          <w:b/>
        </w:rPr>
        <w:fldChar w:fldCharType="end"/>
      </w:r>
      <w:r>
        <w:t xml:space="preserve"> </w:t>
      </w:r>
      <w:r w:rsidRPr="00D243F3">
        <w:rPr>
          <w:i/>
        </w:rPr>
        <w:t>Sequence</w:t>
      </w:r>
      <w:r w:rsidRPr="00805BC3">
        <w:t xml:space="preserve"> Diagram </w:t>
      </w:r>
      <w:r>
        <w:t xml:space="preserve">API </w:t>
      </w:r>
      <w:r w:rsidRPr="00805BC3">
        <w:t>Riwayat Akses</w:t>
      </w:r>
      <w:bookmarkEnd w:id="185"/>
      <w:bookmarkEnd w:id="186"/>
      <w:bookmarkEnd w:id="187"/>
    </w:p>
    <w:p w14:paraId="66C4649A" w14:textId="77777777" w:rsidR="00D243F3" w:rsidRDefault="00D243F3" w:rsidP="00D243F3">
      <w:pPr>
        <w:pStyle w:val="LabelGambar"/>
      </w:pPr>
    </w:p>
    <w:p w14:paraId="753B7C5B" w14:textId="185A95B5" w:rsidR="00926D56" w:rsidRDefault="00926D56" w:rsidP="00457179">
      <w:pPr>
        <w:ind w:firstLine="720"/>
      </w:pPr>
      <w:r>
        <w:t xml:space="preserve">Dapat dilihat pada gambar </w:t>
      </w:r>
      <w:r w:rsidR="00483B89">
        <w:t>3.14</w:t>
      </w:r>
      <w:r>
        <w:t xml:space="preserve"> untuk mendapatkan data riwayat akses maka pengguna akan melakukan </w:t>
      </w:r>
      <w:r w:rsidR="00483B89">
        <w:t>permintaan</w:t>
      </w:r>
      <w:r>
        <w:t xml:space="preserve"> ke </w:t>
      </w:r>
      <w:r w:rsidRPr="00483B89">
        <w:rPr>
          <w:i/>
        </w:rPr>
        <w:t>enpoint</w:t>
      </w:r>
      <w:r>
        <w:t xml:space="preserve"> </w:t>
      </w:r>
      <w:r w:rsidR="00457179">
        <w:t>“</w:t>
      </w:r>
      <w:r w:rsidR="00D15221">
        <w:t>/api</w:t>
      </w:r>
      <w:r w:rsidR="00457179">
        <w:t xml:space="preserve">/my-history”. Kemudian kontroller akan mengambil data riwayat akses pengguna dengan melakukan </w:t>
      </w:r>
      <w:r w:rsidR="00457179" w:rsidRPr="00483B89">
        <w:rPr>
          <w:i/>
        </w:rPr>
        <w:t>query</w:t>
      </w:r>
      <w:r w:rsidR="00457179">
        <w:t xml:space="preserve"> ke databse dengan menyertakan identitas pengguna sebagai parameter. Selanjutnya data yang sudah diperoleh</w:t>
      </w:r>
      <w:r w:rsidR="00382F79">
        <w:t xml:space="preserve"> seperti nama pintu, mana gedung, waktu aktifitas dan jenis aktif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A42D35">
      <w:pPr>
        <w:pStyle w:val="SubBabIIIIII"/>
      </w:pPr>
      <w:bookmarkStart w:id="188" w:name="_Toc143523750"/>
      <w:r>
        <w:lastRenderedPageBreak/>
        <w:t>API Daftar Pintu</w:t>
      </w:r>
      <w:bookmarkEnd w:id="188"/>
    </w:p>
    <w:p w14:paraId="139B42DA" w14:textId="6DED7243" w:rsidR="00AD0CE5" w:rsidRDefault="00AD0CE5" w:rsidP="0089306B">
      <w:pPr>
        <w:ind w:firstLine="720"/>
      </w:pPr>
      <w:r>
        <w:t>API daftar pintu digunakan</w:t>
      </w:r>
      <w:r w:rsidR="006B6A8F">
        <w:t xml:space="preserve"> oleh operator untuk menampilkan</w:t>
      </w:r>
      <w:r>
        <w:t xml:space="preserve"> daftar pintu yang ada pada </w:t>
      </w:r>
      <w:r w:rsidR="006B6A8F">
        <w:t>suatu</w:t>
      </w:r>
      <w:r>
        <w:t xml:space="preserve"> gedung</w:t>
      </w:r>
      <w:r w:rsidR="0089306B">
        <w:t xml:space="preserve">, sehingga operator dapat mengetahui jumlah dan status pada setiap pintu. Diagram dari API daftar pintu dapat dilihat pada gambar </w:t>
      </w:r>
      <w:r w:rsidR="006B6A8F">
        <w:t>3.15</w:t>
      </w:r>
      <w:r w:rsidR="0089306B">
        <w:t xml:space="preserve"> dibawah.</w:t>
      </w:r>
    </w:p>
    <w:p w14:paraId="2A7FB9B3" w14:textId="1C1FF692" w:rsidR="0089306B" w:rsidRDefault="00D606F2" w:rsidP="0089306B">
      <w:pPr>
        <w:jc w:val="center"/>
      </w:pPr>
      <w:r>
        <w:rPr>
          <w:noProof/>
          <w:lang w:val="en-US"/>
        </w:rPr>
        <w:drawing>
          <wp:inline distT="0" distB="0" distL="0" distR="0" wp14:anchorId="114312BD" wp14:editId="37F0FD72">
            <wp:extent cx="3923413" cy="2817627"/>
            <wp:effectExtent l="0" t="0" r="127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45">
                      <a:extLst>
                        <a:ext uri="{28A0092B-C50C-407E-A947-70E740481C1C}">
                          <a14:useLocalDpi xmlns:a14="http://schemas.microsoft.com/office/drawing/2010/main" val="0"/>
                        </a:ext>
                      </a:extLst>
                    </a:blip>
                    <a:srcRect l="13734" t="15406" r="8298" b="10364"/>
                    <a:stretch/>
                  </pic:blipFill>
                  <pic:spPr bwMode="auto">
                    <a:xfrm>
                      <a:off x="0" y="0"/>
                      <a:ext cx="3929536" cy="2822024"/>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2EA4FE60" w:rsidR="0089306B" w:rsidRDefault="006B6A8F" w:rsidP="006B6A8F">
      <w:pPr>
        <w:pStyle w:val="LabelGambar"/>
      </w:pPr>
      <w:bookmarkStart w:id="189" w:name="_Toc142072569"/>
      <w:bookmarkStart w:id="190" w:name="_Toc142073186"/>
      <w:bookmarkStart w:id="191" w:name="_Toc143519971"/>
      <w:r w:rsidRPr="006B6A8F">
        <w:rPr>
          <w:b/>
        </w:rPr>
        <w:t>Gambar 3.</w:t>
      </w:r>
      <w:r w:rsidRPr="006B6A8F">
        <w:rPr>
          <w:b/>
        </w:rPr>
        <w:fldChar w:fldCharType="begin"/>
      </w:r>
      <w:r w:rsidRPr="006B6A8F">
        <w:rPr>
          <w:b/>
        </w:rPr>
        <w:instrText xml:space="preserve"> SEQ Gambar_3. \* ARABIC </w:instrText>
      </w:r>
      <w:r w:rsidRPr="006B6A8F">
        <w:rPr>
          <w:b/>
        </w:rPr>
        <w:fldChar w:fldCharType="separate"/>
      </w:r>
      <w:r w:rsidR="0044529C">
        <w:rPr>
          <w:b/>
          <w:noProof/>
        </w:rPr>
        <w:t>15</w:t>
      </w:r>
      <w:r w:rsidRPr="006B6A8F">
        <w:rPr>
          <w:b/>
        </w:rPr>
        <w:fldChar w:fldCharType="end"/>
      </w:r>
      <w:r>
        <w:t xml:space="preserve"> </w:t>
      </w:r>
      <w:r w:rsidRPr="006B6A8F">
        <w:rPr>
          <w:i/>
        </w:rPr>
        <w:t>Sequence</w:t>
      </w:r>
      <w:r w:rsidRPr="0050649A">
        <w:t xml:space="preserve"> Diagram</w:t>
      </w:r>
      <w:r>
        <w:t xml:space="preserve"> API</w:t>
      </w:r>
      <w:r w:rsidRPr="0050649A">
        <w:t xml:space="preserve"> Daftar Pintu</w:t>
      </w:r>
      <w:bookmarkEnd w:id="189"/>
      <w:bookmarkEnd w:id="190"/>
      <w:bookmarkEnd w:id="191"/>
    </w:p>
    <w:p w14:paraId="0ABF699E" w14:textId="77777777" w:rsidR="006B6A8F" w:rsidRDefault="006B6A8F" w:rsidP="006B6A8F">
      <w:pPr>
        <w:pStyle w:val="LabelGambar"/>
      </w:pPr>
    </w:p>
    <w:p w14:paraId="09E494A4" w14:textId="48D8C2FC" w:rsidR="0089306B" w:rsidRDefault="0089306B" w:rsidP="0089306B">
      <w:pPr>
        <w:ind w:firstLine="720"/>
      </w:pPr>
      <w:r>
        <w:t>Dapat dilihat pada gambar</w:t>
      </w:r>
      <w:r w:rsidR="00926D56">
        <w:t xml:space="preserve"> </w:t>
      </w:r>
      <w:r w:rsidR="006B6A8F">
        <w:t>3.15</w:t>
      </w:r>
      <w:r w:rsidR="00926D56">
        <w:t xml:space="preserve"> diatas, un</w:t>
      </w:r>
      <w:r>
        <w:t>t</w:t>
      </w:r>
      <w:r w:rsidR="00926D56">
        <w:t>u</w:t>
      </w:r>
      <w:r>
        <w:t>k mendapatkan daftar pintu maka operator akan melalakukan request ke endpoint “</w:t>
      </w:r>
      <w:r w:rsidR="00D15221">
        <w:t>/api</w:t>
      </w:r>
      <w:r>
        <w:t>/get-door” kemudian didalam kontroler dilakukan pengecekan untuk memastikan permintaan hanya berasal dari operator, jika permintaan berasal dari pengguna biasa maka kontroler akan mengembalikan respon tidak diijinkan</w:t>
      </w:r>
      <w:r w:rsidR="001C5C28">
        <w:t xml:space="preserve">. Selanjutnya kontroler akan mengambil data pintu pada tabel </w:t>
      </w:r>
      <w:r w:rsidR="001C5C28" w:rsidRPr="005210C7">
        <w:rPr>
          <w:i/>
        </w:rPr>
        <w:t>doors</w:t>
      </w:r>
      <w:r w:rsidR="001C5C28">
        <w:t xml:space="preserve"> dan mengirimkan rebagai respon ke operator.</w:t>
      </w:r>
    </w:p>
    <w:p w14:paraId="5AB7A361" w14:textId="77777777" w:rsidR="001C5C28" w:rsidRDefault="001C5C28" w:rsidP="0089306B">
      <w:pPr>
        <w:ind w:firstLine="720"/>
      </w:pPr>
    </w:p>
    <w:p w14:paraId="19D6D7AD" w14:textId="3B7D3F4F" w:rsidR="00AA658A" w:rsidRDefault="00AA658A" w:rsidP="00A42D35">
      <w:pPr>
        <w:pStyle w:val="SubBabIIIIII"/>
      </w:pPr>
      <w:bookmarkStart w:id="192" w:name="_Toc143523751"/>
      <w:r>
        <w:t xml:space="preserve">API </w:t>
      </w:r>
      <w:r w:rsidRPr="00CE68A9">
        <w:rPr>
          <w:i/>
        </w:rPr>
        <w:t>Remote</w:t>
      </w:r>
      <w:r>
        <w:t xml:space="preserve"> Pintu</w:t>
      </w:r>
      <w:bookmarkEnd w:id="192"/>
    </w:p>
    <w:p w14:paraId="5DABDC5F" w14:textId="4A75C36D" w:rsidR="001C5C28" w:rsidRDefault="001C5C28" w:rsidP="001C5C28">
      <w:pPr>
        <w:ind w:firstLine="720"/>
      </w:pPr>
      <w:r>
        <w:t xml:space="preserve">API </w:t>
      </w:r>
      <w:r w:rsidRPr="00CE68A9">
        <w:rPr>
          <w:i/>
        </w:rPr>
        <w:t>remote</w:t>
      </w:r>
      <w:r>
        <w:t xml:space="preserve"> pintu digunakan oleh operator untuk membuka atau mengunci pintu secara jarak jauh melalui aplikasi </w:t>
      </w:r>
      <w:r w:rsidRPr="00CE68A9">
        <w:rPr>
          <w:i/>
        </w:rPr>
        <w:t>mobile</w:t>
      </w:r>
      <w:r>
        <w:t xml:space="preserve">. Dengan adanya fitur ini operator dapat mengendalikan pintu melaui aplikasi </w:t>
      </w:r>
      <w:r w:rsidRPr="00CE68A9">
        <w:rPr>
          <w:i/>
        </w:rPr>
        <w:t>mobile</w:t>
      </w:r>
      <w:r>
        <w:t xml:space="preserve"> dimana saja dan kapan saja tanpa harus berapa di ruangan operasional dengan menggunaka komputer. Diagram dari API </w:t>
      </w:r>
      <w:r w:rsidRPr="00CE68A9">
        <w:rPr>
          <w:i/>
        </w:rPr>
        <w:t>remote</w:t>
      </w:r>
      <w:r>
        <w:t xml:space="preserve"> pintu dapat dilihat pada gambar </w:t>
      </w:r>
      <w:r w:rsidR="0048427D">
        <w:t>3.16</w:t>
      </w:r>
      <w:r>
        <w:t xml:space="preserve"> dibawah.</w:t>
      </w:r>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46">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20B6D776" w:rsidR="00063342" w:rsidRDefault="0048427D" w:rsidP="0048427D">
      <w:pPr>
        <w:pStyle w:val="LabelGambar"/>
      </w:pPr>
      <w:bookmarkStart w:id="193" w:name="_Toc142072570"/>
      <w:bookmarkStart w:id="194" w:name="_Toc142073187"/>
      <w:bookmarkStart w:id="195" w:name="_Toc143519972"/>
      <w:r w:rsidRPr="0048427D">
        <w:rPr>
          <w:b/>
        </w:rPr>
        <w:t>Gambar 3.</w:t>
      </w:r>
      <w:r w:rsidRPr="0048427D">
        <w:rPr>
          <w:b/>
        </w:rPr>
        <w:fldChar w:fldCharType="begin"/>
      </w:r>
      <w:r w:rsidRPr="0048427D">
        <w:rPr>
          <w:b/>
        </w:rPr>
        <w:instrText xml:space="preserve"> SEQ Gambar_3. \* ARABIC </w:instrText>
      </w:r>
      <w:r w:rsidRPr="0048427D">
        <w:rPr>
          <w:b/>
        </w:rPr>
        <w:fldChar w:fldCharType="separate"/>
      </w:r>
      <w:r w:rsidR="0044529C">
        <w:rPr>
          <w:b/>
          <w:noProof/>
        </w:rPr>
        <w:t>16</w:t>
      </w:r>
      <w:r w:rsidRPr="0048427D">
        <w:rPr>
          <w:b/>
        </w:rPr>
        <w:fldChar w:fldCharType="end"/>
      </w:r>
      <w:r>
        <w:t xml:space="preserve"> </w:t>
      </w:r>
      <w:r w:rsidRPr="0048427D">
        <w:rPr>
          <w:i/>
        </w:rPr>
        <w:t>Sequence</w:t>
      </w:r>
      <w:r w:rsidRPr="00C6197C">
        <w:t xml:space="preserve"> Diagram</w:t>
      </w:r>
      <w:r>
        <w:t xml:space="preserve"> API</w:t>
      </w:r>
      <w:r w:rsidRPr="00C6197C">
        <w:t xml:space="preserve"> Remote Pintu</w:t>
      </w:r>
      <w:bookmarkEnd w:id="193"/>
      <w:bookmarkEnd w:id="194"/>
      <w:bookmarkEnd w:id="195"/>
    </w:p>
    <w:p w14:paraId="21748B0F" w14:textId="77777777" w:rsidR="0048427D" w:rsidRDefault="0048427D" w:rsidP="0048427D">
      <w:pPr>
        <w:pStyle w:val="LabelGambar"/>
      </w:pPr>
    </w:p>
    <w:p w14:paraId="51D03101" w14:textId="7ACC040C" w:rsidR="00063342" w:rsidRDefault="00926D56" w:rsidP="008D0239">
      <w:pPr>
        <w:ind w:firstLine="720"/>
      </w:pPr>
      <w:r>
        <w:t xml:space="preserve">Dapat dilihat pada gamabar </w:t>
      </w:r>
      <w:r w:rsidR="0048427D">
        <w:t>3.16</w:t>
      </w:r>
      <w:r w:rsidR="00063342">
        <w:t xml:space="preserve"> diatas,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api</w:t>
      </w:r>
      <w:r w:rsidR="008D0239">
        <w:t>/remo</w:t>
      </w:r>
      <w:r w:rsidR="0048427D">
        <w:t>te-access”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barasal dari pengguna biasa maka kontroler akan mengeembalikan respon tidak diijinkan. Selanjutnya </w:t>
      </w:r>
      <w:r w:rsidR="000E7556">
        <w:t>kontroler akan menga</w:t>
      </w:r>
      <w:r w:rsidR="008D0239">
        <w:t>mbil data pintu untuk melengkapi informasi yang dibutuhkan seperti kode kunci, kode gedung, token dan lain sebagainya</w:t>
      </w:r>
      <w:r w:rsidR="000E7556">
        <w:t>, kemudian data akan disiarkan ke perangkat kunci pintu melalui koneksi websocket yang sudah terhubung, terakhir kontroler akan mengembalikan respon remote pintu telah dilaksanakan.</w:t>
      </w:r>
    </w:p>
    <w:p w14:paraId="6E43320C" w14:textId="3B3E3CB6" w:rsidR="001C5C28" w:rsidRDefault="001C5C28" w:rsidP="001C5C28">
      <w:pPr>
        <w:ind w:firstLine="720"/>
      </w:pPr>
    </w:p>
    <w:p w14:paraId="03930D98" w14:textId="4ABCAAAF" w:rsidR="00AA658A" w:rsidRDefault="00AA658A" w:rsidP="00A42D35">
      <w:pPr>
        <w:pStyle w:val="SubBabIIIIII"/>
      </w:pPr>
      <w:bookmarkStart w:id="196" w:name="_Toc143523752"/>
      <w:r>
        <w:t xml:space="preserve">API </w:t>
      </w:r>
      <w:r w:rsidRPr="00383720">
        <w:rPr>
          <w:i/>
        </w:rPr>
        <w:t>Door</w:t>
      </w:r>
      <w:r>
        <w:t xml:space="preserve"> </w:t>
      </w:r>
      <w:r w:rsidRPr="00383720">
        <w:rPr>
          <w:i/>
        </w:rPr>
        <w:t>Login</w:t>
      </w:r>
      <w:bookmarkEnd w:id="196"/>
    </w:p>
    <w:p w14:paraId="5BE51E36" w14:textId="7C320C89"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pengeceka verifikasi email dan lainnya hal ini dikarenakan pada perangkat kunci pintu tidak menggunakan email sebagai identitasnya. Diagram dari API </w:t>
      </w:r>
      <w:r w:rsidR="003F5B2C">
        <w:t>door login</w:t>
      </w:r>
      <w:r>
        <w:t xml:space="preserve"> dapat dilihat pada gambar </w:t>
      </w:r>
      <w:r w:rsidR="00CC010A">
        <w:t>3.17</w:t>
      </w:r>
      <w:r>
        <w:t xml:space="preserve"> dibawah.</w:t>
      </w:r>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47">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4B68A943" w:rsidR="00F11985" w:rsidRDefault="00383720" w:rsidP="00383720">
      <w:pPr>
        <w:pStyle w:val="LabelGambar"/>
      </w:pPr>
      <w:bookmarkStart w:id="197" w:name="_Toc142072571"/>
      <w:bookmarkStart w:id="198" w:name="_Toc142073188"/>
      <w:bookmarkStart w:id="199" w:name="_Toc143519973"/>
      <w:r w:rsidRPr="00383720">
        <w:rPr>
          <w:b/>
        </w:rPr>
        <w:t>Gambar 3.</w:t>
      </w:r>
      <w:r w:rsidRPr="00383720">
        <w:rPr>
          <w:b/>
        </w:rPr>
        <w:fldChar w:fldCharType="begin"/>
      </w:r>
      <w:r w:rsidRPr="00383720">
        <w:rPr>
          <w:b/>
        </w:rPr>
        <w:instrText xml:space="preserve"> SEQ Gambar_3. \* ARABIC </w:instrText>
      </w:r>
      <w:r w:rsidRPr="00383720">
        <w:rPr>
          <w:b/>
        </w:rPr>
        <w:fldChar w:fldCharType="separate"/>
      </w:r>
      <w:r w:rsidR="0044529C">
        <w:rPr>
          <w:b/>
          <w:noProof/>
        </w:rPr>
        <w:t>17</w:t>
      </w:r>
      <w:r w:rsidRPr="00383720">
        <w:rPr>
          <w:b/>
        </w:rPr>
        <w:fldChar w:fldCharType="end"/>
      </w:r>
      <w:r>
        <w:t xml:space="preserve"> </w:t>
      </w:r>
      <w:r w:rsidRPr="00383720">
        <w:rPr>
          <w:i/>
        </w:rPr>
        <w:t>Sequence</w:t>
      </w:r>
      <w:r w:rsidRPr="00F054D2">
        <w:t xml:space="preserve"> Diagram </w:t>
      </w:r>
      <w:r>
        <w:t xml:space="preserve">API </w:t>
      </w:r>
      <w:r w:rsidRPr="009E0B84">
        <w:rPr>
          <w:i/>
        </w:rPr>
        <w:t>Door</w:t>
      </w:r>
      <w:r w:rsidRPr="00F054D2">
        <w:t xml:space="preserve"> </w:t>
      </w:r>
      <w:r w:rsidRPr="009E0B84">
        <w:rPr>
          <w:i/>
        </w:rPr>
        <w:t>Login</w:t>
      </w:r>
      <w:bookmarkEnd w:id="197"/>
      <w:bookmarkEnd w:id="198"/>
      <w:bookmarkEnd w:id="199"/>
    </w:p>
    <w:p w14:paraId="0F60A27E" w14:textId="77777777" w:rsidR="00CC010A" w:rsidRDefault="00CC010A" w:rsidP="00383720">
      <w:pPr>
        <w:pStyle w:val="LabelGambar"/>
      </w:pPr>
    </w:p>
    <w:p w14:paraId="659DEE6C" w14:textId="0DD1F09A" w:rsidR="00F11985" w:rsidRDefault="00F11985" w:rsidP="00C4084A">
      <w:pPr>
        <w:ind w:firstLine="720"/>
      </w:pPr>
      <w:r>
        <w:t xml:space="preserve">Dapat dilihat pada gambar </w:t>
      </w:r>
      <w:r w:rsidR="00CC010A">
        <w:t>3.17</w:t>
      </w:r>
      <w:r>
        <w:t xml:space="preserve"> diatas, perangkat kunci pintu akan mengirimkan data </w:t>
      </w:r>
      <w:r w:rsidRPr="00813B23">
        <w:rPr>
          <w:i/>
        </w:rPr>
        <w:t>username</w:t>
      </w:r>
      <w:r>
        <w:t xml:space="preserve"> dan </w:t>
      </w:r>
      <w:r w:rsidRPr="00813B23">
        <w:rPr>
          <w:i/>
        </w:rPr>
        <w:t>password</w:t>
      </w:r>
      <w:r>
        <w:t xml:space="preserve"> melalui endpoint “/door/login”, kemudian kontroler akan memeriksa dan membandingkan dengan data pada tabel </w:t>
      </w:r>
      <w:r w:rsidRPr="00813B23">
        <w:rPr>
          <w:i/>
        </w:rPr>
        <w:t>doors</w:t>
      </w:r>
      <w:r>
        <w:t xml:space="preserve">, jika </w:t>
      </w:r>
      <w:r w:rsidR="00813B23">
        <w:t xml:space="preserve">data </w:t>
      </w:r>
      <w:r>
        <w:t xml:space="preserve">sesuai maka kontroler akan membuat token baru menggunakan sanctum dan mengembalikan respon token yang menandakan </w:t>
      </w:r>
      <w:r w:rsidRPr="00813B23">
        <w:rPr>
          <w:i/>
        </w:rPr>
        <w:t>login</w:t>
      </w:r>
      <w:r>
        <w:t xml:space="preserve"> berhasil, jika </w:t>
      </w:r>
      <w:r w:rsidR="00C4084A">
        <w:t>data tidak sesuai maka kontroler akan mengembalikan respon error.</w:t>
      </w:r>
    </w:p>
    <w:p w14:paraId="6B8B1200" w14:textId="77777777" w:rsidR="00C4084A" w:rsidRDefault="00C4084A" w:rsidP="00C4084A">
      <w:pPr>
        <w:ind w:firstLine="720"/>
      </w:pPr>
    </w:p>
    <w:p w14:paraId="4EF2914A" w14:textId="0D220B4C" w:rsidR="00AA658A" w:rsidRDefault="00AA658A" w:rsidP="00A42D35">
      <w:pPr>
        <w:pStyle w:val="SubBabIIIIII"/>
      </w:pPr>
      <w:bookmarkStart w:id="200" w:name="_Toc143523753"/>
      <w:r>
        <w:t xml:space="preserve">API </w:t>
      </w:r>
      <w:r w:rsidRPr="00DE456F">
        <w:rPr>
          <w:i/>
        </w:rPr>
        <w:t>Door Logout</w:t>
      </w:r>
      <w:bookmarkEnd w:id="200"/>
    </w:p>
    <w:p w14:paraId="67D66E0D" w14:textId="1127F5B3"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cara menghapus semua token yang dimilikinya. Diagram dari API door logout dapat dilihat pada gambar </w:t>
      </w:r>
      <w:r>
        <w:t>3.18</w:t>
      </w:r>
      <w:r w:rsidR="00C4084A">
        <w:t xml:space="preserve"> dibawah.</w:t>
      </w:r>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48">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4CAD8397" w14:textId="2721DFFC" w:rsidR="00DE456F" w:rsidRDefault="00DE456F" w:rsidP="00DE456F">
      <w:pPr>
        <w:pStyle w:val="LabelGambar"/>
      </w:pPr>
      <w:bookmarkStart w:id="201" w:name="_Toc142072572"/>
      <w:bookmarkStart w:id="202" w:name="_Toc142073189"/>
      <w:bookmarkStart w:id="203" w:name="_Toc143519974"/>
      <w:r w:rsidRPr="00DE456F">
        <w:rPr>
          <w:b/>
        </w:rPr>
        <w:t>Gambar 3.</w:t>
      </w:r>
      <w:r w:rsidRPr="00DE456F">
        <w:rPr>
          <w:b/>
        </w:rPr>
        <w:fldChar w:fldCharType="begin"/>
      </w:r>
      <w:r w:rsidRPr="00DE456F">
        <w:rPr>
          <w:b/>
        </w:rPr>
        <w:instrText xml:space="preserve"> SEQ Gambar_3. \* ARABIC </w:instrText>
      </w:r>
      <w:r w:rsidRPr="00DE456F">
        <w:rPr>
          <w:b/>
        </w:rPr>
        <w:fldChar w:fldCharType="separate"/>
      </w:r>
      <w:r w:rsidR="0044529C">
        <w:rPr>
          <w:b/>
          <w:noProof/>
        </w:rPr>
        <w:t>18</w:t>
      </w:r>
      <w:r w:rsidRPr="00DE456F">
        <w:rPr>
          <w:b/>
        </w:rPr>
        <w:fldChar w:fldCharType="end"/>
      </w:r>
      <w:r>
        <w:t xml:space="preserve"> </w:t>
      </w:r>
      <w:r w:rsidRPr="00DE456F">
        <w:rPr>
          <w:i/>
        </w:rPr>
        <w:t>Sequence</w:t>
      </w:r>
      <w:r w:rsidRPr="00AB035B">
        <w:t xml:space="preserve"> Diagram </w:t>
      </w:r>
      <w:r w:rsidRPr="009E0B84">
        <w:rPr>
          <w:i/>
        </w:rPr>
        <w:t>API</w:t>
      </w:r>
      <w:r>
        <w:t xml:space="preserve"> </w:t>
      </w:r>
      <w:r w:rsidRPr="009E0B84">
        <w:rPr>
          <w:i/>
        </w:rPr>
        <w:t>Logout</w:t>
      </w:r>
      <w:bookmarkEnd w:id="201"/>
      <w:bookmarkEnd w:id="202"/>
      <w:bookmarkEnd w:id="203"/>
    </w:p>
    <w:p w14:paraId="379E0ED9" w14:textId="77777777" w:rsidR="00DE456F" w:rsidRDefault="00DE456F" w:rsidP="00C4084A">
      <w:pPr>
        <w:ind w:firstLine="720"/>
      </w:pPr>
    </w:p>
    <w:p w14:paraId="5998E4E5" w14:textId="1805CD95" w:rsidR="00C4084A" w:rsidRDefault="00C4084A" w:rsidP="00C4084A">
      <w:pPr>
        <w:ind w:firstLine="720"/>
      </w:pPr>
      <w:r>
        <w:t xml:space="preserve">Pada gambar </w:t>
      </w:r>
      <w:r w:rsidR="00DE456F">
        <w:t>3.18</w:t>
      </w:r>
      <w:r>
        <w:t xml:space="preserve"> diatas, sebuah metode logout didalam kontroler akan dipanggil oleh route jika ada perangkat kunci pintu yang melakukan request ke endpoint “/door/logout”. Kemudian kontroler akan menghapus token dari perangkat kunci pintu sesuai dengan token yang dilampirkan didalam header pada saat request diterima. Terakhir kontroler akan mengembalikan respon logout.</w:t>
      </w:r>
    </w:p>
    <w:p w14:paraId="4FEF09B8" w14:textId="77777777" w:rsidR="00C4084A" w:rsidRDefault="00C4084A" w:rsidP="00C4084A">
      <w:pPr>
        <w:ind w:firstLine="720"/>
      </w:pPr>
    </w:p>
    <w:p w14:paraId="27756A0A" w14:textId="5991FCB5" w:rsidR="00AA658A" w:rsidRDefault="00AA658A" w:rsidP="00C4084A">
      <w:pPr>
        <w:pStyle w:val="SubBabIIIIII"/>
      </w:pPr>
      <w:bookmarkStart w:id="204" w:name="_Toc143523754"/>
      <w:r>
        <w:t xml:space="preserve">API </w:t>
      </w:r>
      <w:r w:rsidRPr="00D15684">
        <w:rPr>
          <w:i/>
        </w:rPr>
        <w:t>Door</w:t>
      </w:r>
      <w:r>
        <w:t xml:space="preserve"> </w:t>
      </w:r>
      <w:r w:rsidRPr="00D15684">
        <w:rPr>
          <w:i/>
        </w:rPr>
        <w:t>Register</w:t>
      </w:r>
      <w:bookmarkEnd w:id="204"/>
    </w:p>
    <w:p w14:paraId="10B36E44" w14:textId="3B8F8DD9"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penguncian yang baru kedalam pintu. Pada saat operator menambaha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 xml:space="preserve">. Diagram dari API door register dapat dilihat pada gambar </w:t>
      </w:r>
      <w:r w:rsidR="009E0B84">
        <w:t>3.19</w:t>
      </w:r>
      <w:r>
        <w:t xml:space="preserve"> dibawah.</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49">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35C6B0EC" w:rsidR="00D5555E" w:rsidRDefault="00D15684" w:rsidP="00D15684">
      <w:pPr>
        <w:pStyle w:val="LabelGambar"/>
      </w:pPr>
      <w:bookmarkStart w:id="205" w:name="_Toc142072573"/>
      <w:bookmarkStart w:id="206" w:name="_Toc142073190"/>
      <w:bookmarkStart w:id="207" w:name="_Toc143519975"/>
      <w:r w:rsidRPr="00D15684">
        <w:rPr>
          <w:b/>
        </w:rPr>
        <w:t>Gambar 3.</w:t>
      </w:r>
      <w:r w:rsidRPr="00D15684">
        <w:rPr>
          <w:b/>
        </w:rPr>
        <w:fldChar w:fldCharType="begin"/>
      </w:r>
      <w:r w:rsidRPr="00D15684">
        <w:rPr>
          <w:b/>
        </w:rPr>
        <w:instrText xml:space="preserve"> SEQ Gambar_3. \* ARABIC </w:instrText>
      </w:r>
      <w:r w:rsidRPr="00D15684">
        <w:rPr>
          <w:b/>
        </w:rPr>
        <w:fldChar w:fldCharType="separate"/>
      </w:r>
      <w:r w:rsidR="0044529C">
        <w:rPr>
          <w:b/>
          <w:noProof/>
        </w:rPr>
        <w:t>19</w:t>
      </w:r>
      <w:r w:rsidRPr="00D15684">
        <w:rPr>
          <w:b/>
        </w:rPr>
        <w:fldChar w:fldCharType="end"/>
      </w:r>
      <w:r>
        <w:t xml:space="preserve"> </w:t>
      </w:r>
      <w:r w:rsidRPr="00D15684">
        <w:rPr>
          <w:i/>
        </w:rPr>
        <w:t>Sequence</w:t>
      </w:r>
      <w:r w:rsidRPr="00A36585">
        <w:t xml:space="preserve"> Diagram</w:t>
      </w:r>
      <w:r>
        <w:t xml:space="preserve"> API</w:t>
      </w:r>
      <w:r w:rsidRPr="00A36585">
        <w:t xml:space="preserve"> </w:t>
      </w:r>
      <w:r w:rsidRPr="009E0B84">
        <w:rPr>
          <w:i/>
        </w:rPr>
        <w:t>Door</w:t>
      </w:r>
      <w:r w:rsidRPr="00A36585">
        <w:t xml:space="preserve"> </w:t>
      </w:r>
      <w:r w:rsidRPr="009E0B84">
        <w:rPr>
          <w:i/>
        </w:rPr>
        <w:t>Register</w:t>
      </w:r>
      <w:bookmarkEnd w:id="205"/>
      <w:bookmarkEnd w:id="206"/>
      <w:bookmarkEnd w:id="207"/>
    </w:p>
    <w:p w14:paraId="22EB167B" w14:textId="58BCB5D0" w:rsidR="00D5555E" w:rsidRDefault="00D5555E" w:rsidP="00454AF7">
      <w:pPr>
        <w:ind w:firstLine="720"/>
      </w:pPr>
      <w:r>
        <w:lastRenderedPageBreak/>
        <w:t xml:space="preserve">Dapat dilihat pada gambar </w:t>
      </w:r>
      <w:r w:rsidR="009E0B84">
        <w:t>3.19</w:t>
      </w:r>
      <w:r>
        <w:t xml:space="preserve"> diatas, </w:t>
      </w:r>
      <w:r w:rsidR="00454AF7">
        <w:t>unt</w:t>
      </w:r>
      <w:r w:rsidR="005C7F01">
        <w:t>uk menambah</w:t>
      </w:r>
      <w:r w:rsidR="00454AF7">
        <w:t xml:space="preserve">kan perangkat penguncian baru maka perangkat kunci pintu akan mengirimkan data nama perangkat yang akan didaftarkan dan kode pintu yang akan ditempati melalui endpoint “/door/register” kemudian kontroler akan mengambil data pada tabel </w:t>
      </w:r>
      <w:r w:rsidR="00454AF7" w:rsidRPr="0059156D">
        <w:rPr>
          <w:i/>
        </w:rPr>
        <w:t>doors</w:t>
      </w:r>
      <w:r w:rsidR="00454AF7">
        <w:t xml:space="preserve"> untuk memastika bahwa pintu masih kosong, jika pintu sudah ada perangkat pengunciannya maka kontroler akan mengembalikan respon sudah terisi dan kontroler akan mengembalikan respon error jika pintu yang dituju tidak ditemukan. Selanjutnya kontroler akan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keamanana karena </w:t>
      </w:r>
      <w:r w:rsidR="00454AF7" w:rsidRPr="0059156D">
        <w:rPr>
          <w:i/>
        </w:rPr>
        <w:t>password</w:t>
      </w:r>
      <w:r w:rsidR="00454AF7">
        <w:t xml:space="preserve"> bersiftar acak dan hanya diketahui oleh perangkat kunci pintu dan server. Terakhir kontroler akan mengembalikan respon berhasil direstai dengan password tadi untuk disimpan pada perangkat kunci pintu.</w:t>
      </w:r>
    </w:p>
    <w:p w14:paraId="7412D070" w14:textId="77777777" w:rsidR="00454AF7" w:rsidRDefault="00454AF7" w:rsidP="00454AF7">
      <w:pPr>
        <w:ind w:firstLine="720"/>
      </w:pPr>
    </w:p>
    <w:p w14:paraId="13FA8737" w14:textId="42879A1C" w:rsidR="00AA658A" w:rsidRDefault="00AA658A" w:rsidP="00A42D35">
      <w:pPr>
        <w:pStyle w:val="SubBabIIIIII"/>
      </w:pPr>
      <w:bookmarkStart w:id="208" w:name="_Toc143523755"/>
      <w:r>
        <w:t xml:space="preserve">API </w:t>
      </w:r>
      <w:r w:rsidRPr="00B61AE6">
        <w:rPr>
          <w:i/>
        </w:rPr>
        <w:t>Door</w:t>
      </w:r>
      <w:r>
        <w:t xml:space="preserve"> </w:t>
      </w:r>
      <w:r w:rsidRPr="00B61AE6">
        <w:rPr>
          <w:i/>
        </w:rPr>
        <w:t>Signature</w:t>
      </w:r>
      <w:bookmarkEnd w:id="208"/>
    </w:p>
    <w:p w14:paraId="55C2D56D" w14:textId="5B80A059"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Pr="00B61AE6">
        <w:rPr>
          <w:i/>
        </w:rPr>
        <w:t>subcribe</w:t>
      </w:r>
      <w:r w:rsidR="00B61AE6">
        <w:t xml:space="preserve"> ke </w:t>
      </w:r>
      <w:r w:rsidR="00B61AE6" w:rsidRPr="00B61AE6">
        <w:rPr>
          <w:i/>
        </w:rPr>
        <w:t>channel</w:t>
      </w:r>
      <w:r>
        <w:t xml:space="preserve"> pusher. Pusher merupakan sebuah protokol komunikasi notifikasi yang dibangun menggunakan websocket</w:t>
      </w:r>
      <w:r w:rsidR="00457C7A">
        <w:t>, didalam</w:t>
      </w:r>
      <w:r w:rsidR="00EC18AC">
        <w:t xml:space="preserve"> pusher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cribe</w:t>
      </w:r>
      <w:r w:rsidR="00EC18AC">
        <w:t xml:space="preserve"> </w:t>
      </w:r>
      <w:r w:rsidR="00B61AE6">
        <w:t>yang</w:t>
      </w:r>
      <w:r w:rsidR="00EC18AC">
        <w:t xml:space="preserve"> nantinya client dapat menunggun </w:t>
      </w:r>
      <w:r w:rsidR="00EC18AC" w:rsidRPr="00B61AE6">
        <w:rPr>
          <w:i/>
        </w:rPr>
        <w:t>event</w:t>
      </w:r>
      <w:r w:rsidR="00EC18AC">
        <w:t xml:space="preserve"> yang disiarkan melalui </w:t>
      </w:r>
      <w:r w:rsidR="00EC18AC" w:rsidRPr="00B61AE6">
        <w:rPr>
          <w:i/>
        </w:rPr>
        <w:t>broadcast</w:t>
      </w:r>
      <w:r w:rsidR="00457C7A">
        <w:t xml:space="preserve"> pada setiap </w:t>
      </w:r>
      <w:r w:rsidR="00457C7A" w:rsidRPr="00B61AE6">
        <w:rPr>
          <w:i/>
        </w:rPr>
        <w:t>channel</w:t>
      </w:r>
      <w:r w:rsidR="00EC18AC">
        <w:t>.</w:t>
      </w:r>
      <w:r w:rsidR="00457C7A">
        <w:t xml:space="preserve"> Diagram dari API door signature dapat diliha</w:t>
      </w:r>
      <w:r w:rsidR="00892039">
        <w:t>t pada gambar 3.20</w:t>
      </w:r>
      <w:r w:rsidR="00457C7A">
        <w:t xml:space="preserve"> dibawah.</w:t>
      </w:r>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0">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3B1E841C" w:rsidR="00197C7D" w:rsidRDefault="000401CE" w:rsidP="000401CE">
      <w:pPr>
        <w:pStyle w:val="LabelGambar"/>
        <w:rPr>
          <w:i/>
        </w:rPr>
      </w:pPr>
      <w:bookmarkStart w:id="209" w:name="_Toc142072574"/>
      <w:bookmarkStart w:id="210" w:name="_Toc142073191"/>
      <w:bookmarkStart w:id="211" w:name="_Toc143519976"/>
      <w:r w:rsidRPr="000401CE">
        <w:rPr>
          <w:b/>
        </w:rPr>
        <w:t>Gambar 3.</w:t>
      </w:r>
      <w:r w:rsidRPr="000401CE">
        <w:rPr>
          <w:b/>
        </w:rPr>
        <w:fldChar w:fldCharType="begin"/>
      </w:r>
      <w:r w:rsidRPr="000401CE">
        <w:rPr>
          <w:b/>
        </w:rPr>
        <w:instrText xml:space="preserve"> SEQ Gambar_3. \* ARABIC </w:instrText>
      </w:r>
      <w:r w:rsidRPr="000401CE">
        <w:rPr>
          <w:b/>
        </w:rPr>
        <w:fldChar w:fldCharType="separate"/>
      </w:r>
      <w:r w:rsidR="0044529C">
        <w:rPr>
          <w:b/>
          <w:noProof/>
        </w:rPr>
        <w:t>20</w:t>
      </w:r>
      <w:r w:rsidRPr="000401CE">
        <w:rPr>
          <w:b/>
        </w:rPr>
        <w:fldChar w:fldCharType="end"/>
      </w:r>
      <w:r>
        <w:t xml:space="preserve"> </w:t>
      </w:r>
      <w:r w:rsidRPr="000401CE">
        <w:rPr>
          <w:i/>
        </w:rPr>
        <w:t>Sequence</w:t>
      </w:r>
      <w:r w:rsidRPr="008361BB">
        <w:t xml:space="preserve"> Diagram </w:t>
      </w:r>
      <w:r>
        <w:t xml:space="preserve">API </w:t>
      </w:r>
      <w:r w:rsidRPr="000401CE">
        <w:rPr>
          <w:i/>
        </w:rPr>
        <w:t>Door</w:t>
      </w:r>
      <w:r w:rsidRPr="008361BB">
        <w:t xml:space="preserve"> </w:t>
      </w:r>
      <w:r w:rsidRPr="000401CE">
        <w:rPr>
          <w:i/>
        </w:rPr>
        <w:t>Signature</w:t>
      </w:r>
      <w:bookmarkEnd w:id="209"/>
      <w:bookmarkEnd w:id="210"/>
      <w:bookmarkEnd w:id="211"/>
    </w:p>
    <w:p w14:paraId="70456AA1" w14:textId="77777777" w:rsidR="00892039" w:rsidRDefault="00892039" w:rsidP="000401CE">
      <w:pPr>
        <w:pStyle w:val="LabelGambar"/>
      </w:pPr>
    </w:p>
    <w:p w14:paraId="668D9354" w14:textId="2D5D3452" w:rsidR="00197C7D" w:rsidRDefault="00892039" w:rsidP="00457179">
      <w:pPr>
        <w:ind w:firstLine="720"/>
      </w:pPr>
      <w:r>
        <w:lastRenderedPageBreak/>
        <w:t>Dapat dilihat pada gamabr 3.20</w:t>
      </w:r>
      <w:r w:rsidR="00F839ED">
        <w:t xml:space="preserve"> diatas, untuk mendapatkan kode </w:t>
      </w:r>
      <w:r w:rsidR="00F839ED" w:rsidRPr="005B471F">
        <w:rPr>
          <w:i/>
        </w:rPr>
        <w:t>signature</w:t>
      </w:r>
      <w:r w:rsidR="00F839ED">
        <w:t xml:space="preserve"> pusher pertama perangkat kunci pintu melakukan </w:t>
      </w:r>
      <w:r w:rsidR="005B471F">
        <w:t>permintaan</w:t>
      </w:r>
      <w:r w:rsidR="00F839ED">
        <w:t xml:space="preserve"> ke endpoint “/door/get-signature” dengan mengirimkan data-data seperti </w:t>
      </w:r>
      <w:r w:rsidR="00F839ED" w:rsidRPr="005B471F">
        <w:rPr>
          <w:i/>
        </w:rPr>
        <w:t>socket</w:t>
      </w:r>
      <w:r w:rsidR="00F839ED">
        <w:t xml:space="preserve">-id, </w:t>
      </w:r>
      <w:r w:rsidR="00F839ED" w:rsidRPr="005B471F">
        <w:rPr>
          <w:i/>
        </w:rPr>
        <w:t>office</w:t>
      </w:r>
      <w:r w:rsidR="00F839ED">
        <w:t xml:space="preserve">-id dan </w:t>
      </w:r>
      <w:r w:rsidR="00F839ED" w:rsidRPr="005B471F">
        <w:rPr>
          <w:i/>
        </w:rPr>
        <w:t>channel</w:t>
      </w:r>
      <w:r w:rsidR="00F839ED">
        <w:t xml:space="preserve">-data, dari data tersebut kemudian kontroler akan membuat kode </w:t>
      </w:r>
      <w:r w:rsidR="00F839ED" w:rsidRPr="005B471F">
        <w:rPr>
          <w:i/>
        </w:rPr>
        <w:t>signature</w:t>
      </w:r>
      <w:r w:rsidR="00F839ED">
        <w:t xml:space="preserve"> menggunakan metode yang ada pada protokol pusher yaitu :</w:t>
      </w:r>
    </w:p>
    <w:p w14:paraId="5CC5DA5B" w14:textId="77777777" w:rsidR="0066412D" w:rsidRDefault="0066412D" w:rsidP="00197C7D"/>
    <w:p w14:paraId="00F3DA2A" w14:textId="06A0AAD1" w:rsidR="00197C7D" w:rsidRPr="0066412D" w:rsidRDefault="0066412D" w:rsidP="00197C7D">
      <w:pPr>
        <w:jc w:val="center"/>
        <w:rPr>
          <w:rFonts w:ascii="Courier New" w:hAnsi="Courier New" w:cs="Courier New"/>
          <w:sz w:val="20"/>
          <w:szCs w:val="20"/>
        </w:rPr>
      </w:pPr>
      <w:r w:rsidRPr="0066412D">
        <w:rPr>
          <w:rFonts w:ascii="Courier New" w:hAnsi="Courier New" w:cs="Courier New"/>
          <w:sz w:val="20"/>
          <w:szCs w:val="20"/>
        </w:rPr>
        <w:t>sign = hash_hmac('sha256','socket:channel:data','secret_key')</w:t>
      </w:r>
    </w:p>
    <w:p w14:paraId="2D56CB5F" w14:textId="77777777" w:rsidR="0066412D" w:rsidRDefault="0066412D" w:rsidP="00197C7D">
      <w:pPr>
        <w:jc w:val="center"/>
      </w:pPr>
    </w:p>
    <w:p w14:paraId="2F623128" w14:textId="7A1EEDB4" w:rsidR="0066412D" w:rsidRDefault="00853540" w:rsidP="0066412D">
      <w:r>
        <w:t>dimana ‘</w:t>
      </w:r>
      <w:r w:rsidRPr="00853540">
        <w:rPr>
          <w:i/>
        </w:rPr>
        <w:t>secret</w:t>
      </w:r>
      <w:r>
        <w:t>_</w:t>
      </w:r>
      <w:r w:rsidRPr="00853540">
        <w:rPr>
          <w:i/>
        </w:rPr>
        <w:t>key</w:t>
      </w:r>
      <w:r>
        <w:t>’ merupakan kunci pusher yang terdapat pada server. S</w:t>
      </w:r>
      <w:r w:rsidR="0066412D">
        <w:t xml:space="preserve">etelah mendapatkan nilai signature kemudian kontroler akan m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A42D35">
      <w:pPr>
        <w:pStyle w:val="SubBabIIIIII"/>
      </w:pPr>
      <w:bookmarkStart w:id="212" w:name="_Toc143523756"/>
      <w:r>
        <w:t xml:space="preserve">API </w:t>
      </w:r>
      <w:r w:rsidRPr="008B0387">
        <w:rPr>
          <w:i/>
        </w:rPr>
        <w:t>Door</w:t>
      </w:r>
      <w:r>
        <w:t xml:space="preserve"> </w:t>
      </w:r>
      <w:r w:rsidRPr="008B0387">
        <w:rPr>
          <w:i/>
        </w:rPr>
        <w:t>Update</w:t>
      </w:r>
      <w:r>
        <w:t xml:space="preserve"> </w:t>
      </w:r>
      <w:r w:rsidRPr="008B0387">
        <w:rPr>
          <w:i/>
        </w:rPr>
        <w:t>Status</w:t>
      </w:r>
      <w:bookmarkEnd w:id="212"/>
    </w:p>
    <w:p w14:paraId="5FB149C3" w14:textId="4594D122" w:rsidR="0003339E" w:rsidRDefault="0003339E" w:rsidP="00100243">
      <w:pPr>
        <w:ind w:firstLine="720"/>
      </w:pPr>
      <w:r>
        <w:t xml:space="preserve">API </w:t>
      </w:r>
      <w:r w:rsidRPr="008B0387">
        <w:rPr>
          <w:i/>
        </w:rPr>
        <w:t>door</w:t>
      </w:r>
      <w:r>
        <w:t xml:space="preserve"> </w:t>
      </w:r>
      <w:r w:rsidRPr="008B0387">
        <w:rPr>
          <w:i/>
        </w:rPr>
        <w:t>update</w:t>
      </w:r>
      <w:r>
        <w:t xml:space="preserve"> </w:t>
      </w:r>
      <w:r w:rsidRPr="008B0387">
        <w:rPr>
          <w:i/>
        </w:rPr>
        <w:t>status</w:t>
      </w:r>
      <w:r>
        <w:t xml:space="preserve"> digunak</w:t>
      </w:r>
      <w:r w:rsidR="008B0387">
        <w:t>a</w:t>
      </w:r>
      <w:r>
        <w:t xml:space="preserve">n oleh perangkat kunci pintu untuk memperbarui status pintu seperti pintu terbuka, pintu terkunci atau pintu terkoneksi. </w:t>
      </w:r>
      <w:r w:rsidR="00100243">
        <w:t>Pada setiap proses updata ini kunci pintu</w:t>
      </w:r>
      <w:r w:rsidR="008B0387">
        <w:t xml:space="preserve"> juga</w:t>
      </w:r>
      <w:r w:rsidR="00100243">
        <w:t xml:space="preserve"> akan diperbarui sehingga meningkatkan keamanan karena kode kunci selalu berubah</w:t>
      </w:r>
      <w:r w:rsidR="008B0387">
        <w:t xml:space="preserve"> secara dinamis</w:t>
      </w:r>
      <w:r w:rsidR="00100243">
        <w:t>. Diagram dari API door update stat</w:t>
      </w:r>
      <w:r w:rsidR="00286E6C">
        <w:t>us dapat dilihat pada gambar 3.21</w:t>
      </w:r>
      <w:r w:rsidR="00100243">
        <w:t xml:space="preserve"> dibawah.</w:t>
      </w:r>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1">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12C78123" w:rsidR="00191D7D" w:rsidRDefault="00316F6C" w:rsidP="00316F6C">
      <w:pPr>
        <w:pStyle w:val="LabelGambar"/>
      </w:pPr>
      <w:bookmarkStart w:id="213" w:name="_Toc142072575"/>
      <w:bookmarkStart w:id="214" w:name="_Toc142073192"/>
      <w:bookmarkStart w:id="215" w:name="_Toc143519977"/>
      <w:r w:rsidRPr="00316F6C">
        <w:rPr>
          <w:b/>
        </w:rPr>
        <w:t>Gambar 3.</w:t>
      </w:r>
      <w:r w:rsidRPr="00316F6C">
        <w:rPr>
          <w:b/>
        </w:rPr>
        <w:fldChar w:fldCharType="begin"/>
      </w:r>
      <w:r w:rsidRPr="00316F6C">
        <w:rPr>
          <w:b/>
        </w:rPr>
        <w:instrText xml:space="preserve"> SEQ Gambar_3. \* ARABIC </w:instrText>
      </w:r>
      <w:r w:rsidRPr="00316F6C">
        <w:rPr>
          <w:b/>
        </w:rPr>
        <w:fldChar w:fldCharType="separate"/>
      </w:r>
      <w:r w:rsidR="0044529C">
        <w:rPr>
          <w:b/>
          <w:noProof/>
        </w:rPr>
        <w:t>21</w:t>
      </w:r>
      <w:r w:rsidRPr="00316F6C">
        <w:rPr>
          <w:b/>
        </w:rPr>
        <w:fldChar w:fldCharType="end"/>
      </w:r>
      <w:r>
        <w:t xml:space="preserve"> </w:t>
      </w:r>
      <w:r w:rsidRPr="00316F6C">
        <w:rPr>
          <w:i/>
        </w:rPr>
        <w:t>Sequence</w:t>
      </w:r>
      <w:r w:rsidRPr="00C536C4">
        <w:t xml:space="preserve"> Diagram </w:t>
      </w:r>
      <w:r>
        <w:t xml:space="preserve">API </w:t>
      </w:r>
      <w:r w:rsidRPr="00316F6C">
        <w:rPr>
          <w:i/>
        </w:rPr>
        <w:t>Door</w:t>
      </w:r>
      <w:r w:rsidRPr="00C536C4">
        <w:t xml:space="preserve"> </w:t>
      </w:r>
      <w:r w:rsidRPr="00316F6C">
        <w:rPr>
          <w:i/>
        </w:rPr>
        <w:t>Update</w:t>
      </w:r>
      <w:r w:rsidRPr="00C536C4">
        <w:t xml:space="preserve"> </w:t>
      </w:r>
      <w:r w:rsidRPr="00316F6C">
        <w:rPr>
          <w:i/>
        </w:rPr>
        <w:t>Status</w:t>
      </w:r>
      <w:bookmarkEnd w:id="213"/>
      <w:bookmarkEnd w:id="214"/>
      <w:bookmarkEnd w:id="215"/>
    </w:p>
    <w:p w14:paraId="44E5DC18" w14:textId="6282070B" w:rsidR="00191D7D" w:rsidRDefault="00191D7D" w:rsidP="00457179">
      <w:pPr>
        <w:ind w:firstLine="720"/>
      </w:pPr>
      <w:r>
        <w:lastRenderedPageBreak/>
        <w:t xml:space="preserve">Terlihat pada gambar </w:t>
      </w:r>
      <w:r w:rsidR="00286E6C">
        <w:t>3.21</w:t>
      </w:r>
      <w:r>
        <w:t xml:space="preserve"> diatas, untuk melakukan update status pertama perangkat kunci pintu akan mengirimkan data-data seperti status penguncian dan id </w:t>
      </w:r>
      <w:r w:rsidRPr="00286E6C">
        <w:rPr>
          <w:i/>
        </w:rPr>
        <w:t>socket</w:t>
      </w:r>
      <w:r>
        <w:t xml:space="preserve"> melalui </w:t>
      </w:r>
      <w:r w:rsidRPr="00286E6C">
        <w:rPr>
          <w:i/>
        </w:rPr>
        <w:t>endpoint</w:t>
      </w:r>
      <w:r>
        <w:t xml:space="preserve"> “/door/update-status”</w:t>
      </w:r>
      <w:r w:rsidR="002221D2">
        <w:t>, kemudian kontroler akan mengambil data pintu yang terkait untuk diperbarui menggunaka</w:t>
      </w:r>
      <w:r w:rsidR="00286E6C">
        <w:t>n</w:t>
      </w:r>
      <w:r w:rsidR="002221D2">
        <w:t xml:space="preserve"> data status dan 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dapat tersampaikan secara langsung, terakhir kontroler akan mengembalikan respon update status telah dilaksanakan.</w:t>
      </w:r>
    </w:p>
    <w:p w14:paraId="78420411" w14:textId="77777777" w:rsidR="002221D2" w:rsidRDefault="002221D2" w:rsidP="00191D7D"/>
    <w:p w14:paraId="2B65AE75" w14:textId="3A77F817" w:rsidR="00AA658A" w:rsidRDefault="00AA658A" w:rsidP="00A42D35">
      <w:pPr>
        <w:pStyle w:val="SubBabIIIIII"/>
      </w:pPr>
      <w:bookmarkStart w:id="216" w:name="_Toc143523757"/>
      <w:r>
        <w:t xml:space="preserve">API </w:t>
      </w:r>
      <w:r w:rsidRPr="0023341D">
        <w:rPr>
          <w:i/>
        </w:rPr>
        <w:t>Door Alert</w:t>
      </w:r>
      <w:bookmarkEnd w:id="216"/>
    </w:p>
    <w:p w14:paraId="6A22FDCF" w14:textId="57FFF2DE"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Diagram dari API </w:t>
      </w:r>
      <w:r w:rsidRPr="00A36D2A">
        <w:rPr>
          <w:i/>
        </w:rPr>
        <w:t>door</w:t>
      </w:r>
      <w:r>
        <w:t xml:space="preserve"> </w:t>
      </w:r>
      <w:r w:rsidRPr="00A36D2A">
        <w:rPr>
          <w:i/>
        </w:rPr>
        <w:t>alert</w:t>
      </w:r>
      <w:r w:rsidR="00A36D2A">
        <w:t xml:space="preserve"> dapat dilihat pada gambar 3.22</w:t>
      </w:r>
      <w:r>
        <w:t xml:space="preserve"> dibawah.</w:t>
      </w:r>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2">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0A0C6ABB" w:rsidR="009E7205" w:rsidRDefault="00A36D2A" w:rsidP="00A36D2A">
      <w:pPr>
        <w:pStyle w:val="LabelGambar"/>
        <w:rPr>
          <w:i/>
        </w:rPr>
      </w:pPr>
      <w:bookmarkStart w:id="217" w:name="_Toc142072576"/>
      <w:bookmarkStart w:id="218" w:name="_Toc142073193"/>
      <w:bookmarkStart w:id="219" w:name="_Toc143519978"/>
      <w:r w:rsidRPr="00A36D2A">
        <w:rPr>
          <w:b/>
        </w:rPr>
        <w:t>Gambar 3.</w:t>
      </w:r>
      <w:r w:rsidRPr="00A36D2A">
        <w:rPr>
          <w:b/>
        </w:rPr>
        <w:fldChar w:fldCharType="begin"/>
      </w:r>
      <w:r w:rsidRPr="00A36D2A">
        <w:rPr>
          <w:b/>
        </w:rPr>
        <w:instrText xml:space="preserve"> SEQ Gambar_3. \* ARABIC </w:instrText>
      </w:r>
      <w:r w:rsidRPr="00A36D2A">
        <w:rPr>
          <w:b/>
        </w:rPr>
        <w:fldChar w:fldCharType="separate"/>
      </w:r>
      <w:r w:rsidR="0044529C">
        <w:rPr>
          <w:b/>
          <w:noProof/>
        </w:rPr>
        <w:t>22</w:t>
      </w:r>
      <w:r w:rsidRPr="00A36D2A">
        <w:rPr>
          <w:b/>
        </w:rPr>
        <w:fldChar w:fldCharType="end"/>
      </w:r>
      <w:r>
        <w:t xml:space="preserve"> </w:t>
      </w:r>
      <w:r w:rsidRPr="00A36D2A">
        <w:rPr>
          <w:i/>
        </w:rPr>
        <w:t>Sequence</w:t>
      </w:r>
      <w:r w:rsidRPr="00912FF4">
        <w:t xml:space="preserve"> Diagram</w:t>
      </w:r>
      <w:r>
        <w:t xml:space="preserve"> API</w:t>
      </w:r>
      <w:r w:rsidRPr="00912FF4">
        <w:t xml:space="preserve"> </w:t>
      </w:r>
      <w:r w:rsidRPr="00A36D2A">
        <w:rPr>
          <w:i/>
        </w:rPr>
        <w:t>Door</w:t>
      </w:r>
      <w:r w:rsidRPr="00912FF4">
        <w:t xml:space="preserve"> </w:t>
      </w:r>
      <w:r w:rsidRPr="00A36D2A">
        <w:rPr>
          <w:i/>
        </w:rPr>
        <w:t>Alert</w:t>
      </w:r>
      <w:bookmarkEnd w:id="217"/>
      <w:bookmarkEnd w:id="218"/>
      <w:bookmarkEnd w:id="219"/>
    </w:p>
    <w:p w14:paraId="19674FCB" w14:textId="77777777" w:rsidR="00A36D2A" w:rsidRDefault="00A36D2A" w:rsidP="00A36D2A">
      <w:pPr>
        <w:pStyle w:val="LabelGambar"/>
      </w:pPr>
    </w:p>
    <w:p w14:paraId="7EBC4568" w14:textId="08F063C8" w:rsidR="00E469BE" w:rsidRDefault="00A36D2A" w:rsidP="002B2B1A">
      <w:pPr>
        <w:ind w:firstLine="720"/>
      </w:pPr>
      <w:r>
        <w:t>Dapat dilihat pada gambar 3.22</w:t>
      </w:r>
      <w:r w:rsidR="009E7205">
        <w:t xml:space="preserve"> diatas, untuk memberikan peringatan pertama perangkat kunci pintu akan mengirimakan data-data seperti id-pintu, id-</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 xml:space="preserve">“/door/alert” kemudian kontroler akan memeriksa pada tabel pintu untuk memastika bahwa pintu valid, jika pintu tudak ditemuakan maka kontroler akan mengembalikan respon error. Selanjutnya </w:t>
      </w:r>
      <w:r w:rsidR="009C2FFB">
        <w:lastRenderedPageBreak/>
        <w:t>kontroler akan menyiarkan peringatan melalui websocke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bookmarkStart w:id="220" w:name="_Toc143523758"/>
      <w:r>
        <w:t>Perancangan Penjadwalan</w:t>
      </w:r>
      <w:bookmarkEnd w:id="220"/>
    </w:p>
    <w:p w14:paraId="5C27DD10" w14:textId="3D9B10E5" w:rsidR="006F1CCE" w:rsidRDefault="00F51043" w:rsidP="00457179">
      <w:pPr>
        <w:ind w:firstLine="720"/>
      </w:pPr>
      <w:r>
        <w:t>Penjadwalan digunakan untuk m</w:t>
      </w:r>
      <w:r w:rsidR="000969DE">
        <w:t>emeriksa data jadwal yang ada p</w:t>
      </w:r>
      <w:r>
        <w:t>ada tabel schedules</w:t>
      </w:r>
      <w:r w:rsidR="00EF1A82">
        <w:t xml:space="preserve">. Penjadwalan bekerja dengan menggunakan </w:t>
      </w:r>
      <w:r w:rsidR="00EF1A82" w:rsidRPr="00E02BCE">
        <w:rPr>
          <w:i/>
        </w:rPr>
        <w:t>kernel</w:t>
      </w:r>
      <w:r w:rsidR="00EF1A82">
        <w:t xml:space="preserve"> yang disediakan oleh laravel, kernel ini nantinya akan dijalankan oleh laravel dengan menggunakan </w:t>
      </w:r>
      <w:r w:rsidR="00EF1A82" w:rsidRPr="00E02BCE">
        <w:t>crontab</w:t>
      </w:r>
      <w:r w:rsidR="00EF1A82">
        <w:t xml:space="preserve"> yang diatur pada sistem operasi server. Crontab akan diatur untuk menjalankan perintah “</w:t>
      </w:r>
      <w:r w:rsidR="00EF1A82" w:rsidRPr="00E02BCE">
        <w:rPr>
          <w:i/>
        </w:rPr>
        <w:t>schedule</w:t>
      </w:r>
      <w:r w:rsidR="00EF1A82">
        <w:t>:</w:t>
      </w:r>
      <w:r w:rsidR="00EF1A82" w:rsidRPr="00E02BCE">
        <w:rPr>
          <w:i/>
        </w:rPr>
        <w:t>run</w:t>
      </w:r>
      <w:r w:rsidR="00EF1A82">
        <w:t>”</w:t>
      </w:r>
      <w:r w:rsidR="004A1521">
        <w:t xml:space="preserve"> setiap 1 menit sekali yang akan menjalankan fungsi</w:t>
      </w:r>
      <w:r w:rsidR="00E02BCE">
        <w:t xml:space="preserve"> pengecekan jadwal</w:t>
      </w:r>
      <w:r w:rsidR="004A1521">
        <w:t xml:space="preserve"> yang ada pada kernel.</w:t>
      </w:r>
    </w:p>
    <w:p w14:paraId="7AA8BCA1" w14:textId="37A798A2" w:rsidR="004A1521" w:rsidRDefault="004A1521" w:rsidP="004A1521"/>
    <w:p w14:paraId="3397425E" w14:textId="4FFDEC6B" w:rsidR="004A1521" w:rsidRDefault="004A1521" w:rsidP="000969DE">
      <w:pPr>
        <w:pStyle w:val="SubBabIIIIV"/>
      </w:pPr>
      <w:bookmarkStart w:id="221" w:name="_Toc143523759"/>
      <w:r>
        <w:t>Pengecekan Jadwal</w:t>
      </w:r>
      <w:bookmarkEnd w:id="221"/>
    </w:p>
    <w:p w14:paraId="7DD15B0D" w14:textId="27DECD3F" w:rsidR="000969DE" w:rsidRDefault="000969DE" w:rsidP="00205CE2">
      <w:pPr>
        <w:ind w:firstLine="720"/>
      </w:pPr>
      <w:r>
        <w:t xml:space="preserve">Pengecekan jadwal dilakukan dengan cara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akan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 xml:space="preserve">perintah akan dikirimkan ke perangkat kunci pintu melalui websocket. Diagram dari pengecekan jadwal dapat dilihat pada gambar </w:t>
      </w:r>
      <w:r w:rsidR="005E5679">
        <w:t>3.23</w:t>
      </w:r>
      <w:r w:rsidR="00205CE2">
        <w:t xml:space="preserve"> dibawah.</w:t>
      </w:r>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3">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0270F299" w:rsidR="00041382" w:rsidRDefault="005F53EE" w:rsidP="005F53EE">
      <w:pPr>
        <w:pStyle w:val="LabelGambar"/>
      </w:pPr>
      <w:bookmarkStart w:id="222" w:name="_Toc142072577"/>
      <w:bookmarkStart w:id="223" w:name="_Toc142073194"/>
      <w:bookmarkStart w:id="224" w:name="_Toc143519979"/>
      <w:r w:rsidRPr="005F53EE">
        <w:rPr>
          <w:b/>
        </w:rPr>
        <w:t>Gambar 3.</w:t>
      </w:r>
      <w:r w:rsidRPr="005F53EE">
        <w:rPr>
          <w:b/>
        </w:rPr>
        <w:fldChar w:fldCharType="begin"/>
      </w:r>
      <w:r w:rsidRPr="005F53EE">
        <w:rPr>
          <w:b/>
        </w:rPr>
        <w:instrText xml:space="preserve"> SEQ Gambar_3. \* ARABIC </w:instrText>
      </w:r>
      <w:r w:rsidRPr="005F53EE">
        <w:rPr>
          <w:b/>
        </w:rPr>
        <w:fldChar w:fldCharType="separate"/>
      </w:r>
      <w:r w:rsidR="0044529C">
        <w:rPr>
          <w:b/>
          <w:noProof/>
        </w:rPr>
        <w:t>23</w:t>
      </w:r>
      <w:r w:rsidRPr="005F53EE">
        <w:rPr>
          <w:b/>
        </w:rPr>
        <w:fldChar w:fldCharType="end"/>
      </w:r>
      <w:r>
        <w:t xml:space="preserve"> </w:t>
      </w:r>
      <w:r w:rsidRPr="005F53EE">
        <w:rPr>
          <w:i/>
        </w:rPr>
        <w:t>Sequence</w:t>
      </w:r>
      <w:r>
        <w:t xml:space="preserve"> </w:t>
      </w:r>
      <w:r w:rsidRPr="00743D33">
        <w:t>Diagram Pengecekan Jadwal</w:t>
      </w:r>
      <w:bookmarkEnd w:id="222"/>
      <w:bookmarkEnd w:id="223"/>
      <w:bookmarkEnd w:id="224"/>
    </w:p>
    <w:p w14:paraId="7C52C440" w14:textId="0BD825CE" w:rsidR="00041382" w:rsidRDefault="005E5679" w:rsidP="00041382">
      <w:pPr>
        <w:ind w:firstLine="720"/>
      </w:pPr>
      <w:r>
        <w:lastRenderedPageBreak/>
        <w:t>Terlihat pada gambar 3.23</w:t>
      </w:r>
      <w:r w:rsidR="00041382">
        <w:t xml:space="preserve"> diatas, </w:t>
      </w:r>
      <w:r w:rsidR="00041382" w:rsidRPr="009922B0">
        <w:rPr>
          <w:i/>
        </w:rPr>
        <w:t>crontab</w:t>
      </w:r>
      <w:r w:rsidR="00041382">
        <w:t xml:space="preserve"> akan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untuk mengam</w:t>
      </w:r>
      <w:r w:rsidR="009922B0">
        <w:t>bil data yang sesuai dengan mem</w:t>
      </w:r>
      <w:r w:rsidR="00041382">
        <w:t>p</w:t>
      </w:r>
      <w:r w:rsidR="009922B0">
        <w:t>er</w:t>
      </w:r>
      <w:r w:rsidR="00041382">
        <w:t xml:space="preserve">hatikan tanggal, waktu dan status jadwal, setelah data didapatkan kemudian job akan mengirimkan event ke setiap perangkat kunci pintu yang ada pada data jadwal tersebut, setelah semua event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atau sedang berjalan. Terakhir job akan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205CE2">
      <w:pPr>
        <w:pStyle w:val="SubBabIIIIV"/>
      </w:pPr>
      <w:bookmarkStart w:id="225" w:name="_Toc143523760"/>
      <w:r>
        <w:t>Atur Ulang</w:t>
      </w:r>
      <w:r w:rsidR="004A1521">
        <w:t xml:space="preserve"> Jadwal</w:t>
      </w:r>
      <w:bookmarkEnd w:id="225"/>
    </w:p>
    <w:p w14:paraId="14047025" w14:textId="1B33E53D"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tatusnya seperti awal mula sehingga memerlukan proses atur ulang jadwal untuk membersihkan dan mengatur ulang jadwal. Jadwal akan dibersihkan dan diatur ulang setiap 24 jam sekali dengan menggunakan sebuah </w:t>
      </w:r>
      <w:r w:rsidRPr="00A51208">
        <w:rPr>
          <w:i/>
        </w:rPr>
        <w:t>job</w:t>
      </w:r>
      <w:r>
        <w:t xml:space="preserve"> pada </w:t>
      </w:r>
      <w:r w:rsidRPr="00A51208">
        <w:rPr>
          <w:i/>
        </w:rPr>
        <w:t>kernel</w:t>
      </w:r>
      <w:r w:rsidR="00A51208">
        <w:t xml:space="preserve"> L</w:t>
      </w:r>
      <w:r>
        <w:t xml:space="preserve">aravel. Diagram dari </w:t>
      </w:r>
      <w:r w:rsidRPr="00A51208">
        <w:rPr>
          <w:i/>
        </w:rPr>
        <w:t>job</w:t>
      </w:r>
      <w:r>
        <w:t xml:space="preserve"> atur ulang jadwal dapat dilihat pada gambar </w:t>
      </w:r>
      <w:r w:rsidR="00A679B5">
        <w:t>3.24</w:t>
      </w:r>
      <w:r>
        <w:t xml:space="preserve"> dibawah.</w:t>
      </w:r>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54">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5DBC0067" w:rsidR="00F72D85" w:rsidRDefault="00A51208" w:rsidP="00A51208">
      <w:pPr>
        <w:pStyle w:val="LabelGambar"/>
      </w:pPr>
      <w:bookmarkStart w:id="226" w:name="_Toc142072578"/>
      <w:bookmarkStart w:id="227" w:name="_Toc142073195"/>
      <w:bookmarkStart w:id="228" w:name="_Toc143519980"/>
      <w:r w:rsidRPr="00A51208">
        <w:rPr>
          <w:b/>
        </w:rPr>
        <w:t>Gambar 3.</w:t>
      </w:r>
      <w:r w:rsidRPr="00A51208">
        <w:rPr>
          <w:b/>
        </w:rPr>
        <w:fldChar w:fldCharType="begin"/>
      </w:r>
      <w:r w:rsidRPr="00A51208">
        <w:rPr>
          <w:b/>
        </w:rPr>
        <w:instrText xml:space="preserve"> SEQ Gambar_3. \* ARABIC </w:instrText>
      </w:r>
      <w:r w:rsidRPr="00A51208">
        <w:rPr>
          <w:b/>
        </w:rPr>
        <w:fldChar w:fldCharType="separate"/>
      </w:r>
      <w:r w:rsidR="0044529C">
        <w:rPr>
          <w:b/>
          <w:noProof/>
        </w:rPr>
        <w:t>24</w:t>
      </w:r>
      <w:r w:rsidRPr="00A51208">
        <w:rPr>
          <w:b/>
        </w:rPr>
        <w:fldChar w:fldCharType="end"/>
      </w:r>
      <w:r>
        <w:t xml:space="preserve"> </w:t>
      </w:r>
      <w:r w:rsidRPr="00A51208">
        <w:rPr>
          <w:i/>
        </w:rPr>
        <w:t>Sequence</w:t>
      </w:r>
      <w:r>
        <w:t xml:space="preserve"> Diagram </w:t>
      </w:r>
      <w:r w:rsidRPr="00F91662">
        <w:t>Atur Ulang Jadwal</w:t>
      </w:r>
      <w:bookmarkEnd w:id="226"/>
      <w:bookmarkEnd w:id="227"/>
      <w:bookmarkEnd w:id="228"/>
    </w:p>
    <w:p w14:paraId="6C4D7173" w14:textId="712B11F5" w:rsidR="00F72D85" w:rsidRDefault="00005397" w:rsidP="00005397">
      <w:pPr>
        <w:ind w:firstLine="720"/>
      </w:pPr>
      <w:r>
        <w:lastRenderedPageBreak/>
        <w:t xml:space="preserve">Dapat dilihat pada gambar </w:t>
      </w:r>
      <w:r w:rsidR="00A679B5">
        <w:t>3.24</w:t>
      </w:r>
      <w:r>
        <w:t xml:space="preserve"> diatas, </w:t>
      </w:r>
      <w:r w:rsidRPr="00687688">
        <w:rPr>
          <w:i/>
        </w:rPr>
        <w:t>crontab</w:t>
      </w:r>
      <w:r>
        <w:t xml:space="preserve"> akan mengirimkan perintah ke </w:t>
      </w:r>
      <w:r w:rsidRPr="00687688">
        <w:rPr>
          <w:i/>
        </w:rPr>
        <w:t>kernel</w:t>
      </w:r>
      <w:r>
        <w:t xml:space="preserve"> untuk menjalankan job atur ulang jadwal.  Didalam </w:t>
      </w:r>
      <w:r w:rsidRPr="00687688">
        <w:rPr>
          <w:i/>
        </w:rPr>
        <w:t>job</w:t>
      </w:r>
      <w:r>
        <w:t xml:space="preserve"> tersebut pertama </w:t>
      </w:r>
      <w:r w:rsidRPr="00687688">
        <w:rPr>
          <w:i/>
        </w:rPr>
        <w:t>job</w:t>
      </w:r>
      <w:r>
        <w:t xml:space="preserve"> akan menghapus data jadwal yang sudah kadaluarsa pada tabel </w:t>
      </w:r>
      <w:r w:rsidRPr="00687688">
        <w:rPr>
          <w:i/>
        </w:rPr>
        <w:t>schedules</w:t>
      </w:r>
      <w:r>
        <w:t xml:space="preserve"> yaitu jadwal yang sudah dilaksanakan dan tidak berulang, kemudian pada job ini juga akan menghapus kartu akses pengguna yang sudah kadaluarsa, kemudian job akan memperbarui setiap jadwal yang sudah pernah dilaksanakan menjadi “</w:t>
      </w:r>
      <w:r w:rsidRPr="00687688">
        <w:rPr>
          <w:i/>
        </w:rPr>
        <w:t>waiting</w:t>
      </w:r>
      <w:r>
        <w:t>” atau menunggu untuk dilaksanakan kembali.</w:t>
      </w:r>
    </w:p>
    <w:p w14:paraId="7171211D" w14:textId="77777777" w:rsidR="00F72D85" w:rsidRDefault="00F72D85" w:rsidP="00EF1A82">
      <w:pPr>
        <w:ind w:firstLine="720"/>
      </w:pPr>
    </w:p>
    <w:p w14:paraId="5A3EE44B" w14:textId="14F73A4A" w:rsidR="004B7EBA" w:rsidRDefault="004B7EBA" w:rsidP="009338D0">
      <w:pPr>
        <w:pStyle w:val="SubBabIII"/>
        <w:ind w:hanging="720"/>
      </w:pPr>
      <w:bookmarkStart w:id="229" w:name="_Toc143523761"/>
      <w:r>
        <w:t>Perancangan Komunikasi Websocket</w:t>
      </w:r>
      <w:bookmarkEnd w:id="229"/>
    </w:p>
    <w:p w14:paraId="2B6938FE" w14:textId="6B09AB57" w:rsidR="00E469BE" w:rsidRDefault="00E469BE" w:rsidP="0008490A">
      <w:pPr>
        <w:ind w:firstLine="720"/>
      </w:pPr>
      <w:r>
        <w:t xml:space="preserve">Websocket digunakan sebagai jalur komunikasi yang menghubungkan antara </w:t>
      </w:r>
      <w:r w:rsidR="0008490A" w:rsidRPr="00C9016A">
        <w:rPr>
          <w:i/>
        </w:rPr>
        <w:t>server</w:t>
      </w:r>
      <w:r w:rsidR="0008490A">
        <w:t xml:space="preserve"> dengan </w:t>
      </w:r>
      <w:r>
        <w:t xml:space="preserve">perangkan kunci pintu, dengan adanya komunikasi websocket </w:t>
      </w:r>
      <w:r w:rsidR="0008490A">
        <w:t>maka perangkat kunci pintu</w:t>
      </w:r>
      <w:r>
        <w:t xml:space="preserve"> dan </w:t>
      </w:r>
      <w:r w:rsidRPr="00C9016A">
        <w:rPr>
          <w:i/>
        </w:rPr>
        <w:t>server</w:t>
      </w:r>
      <w:r>
        <w:t xml:space="preserve"> akan selalu terhubung</w:t>
      </w:r>
      <w:r w:rsidR="0008490A">
        <w:t xml:space="preserve"> sehingga dapat berkomunikasi secara langsung.</w:t>
      </w:r>
    </w:p>
    <w:p w14:paraId="3A46D07D" w14:textId="08137F51" w:rsidR="008311EA" w:rsidRDefault="0008490A" w:rsidP="008311EA">
      <w:r>
        <w:tab/>
      </w:r>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pusher sebagai protokol komunikasi websocket yang menghubungkan antara perangkat kunci pintu dengan </w:t>
      </w:r>
      <w:r w:rsidR="001C0DEF" w:rsidRPr="00C9016A">
        <w:rPr>
          <w:i/>
        </w:rPr>
        <w:t>server</w:t>
      </w:r>
      <w:r w:rsidR="001C0DEF">
        <w:t xml:space="preserve"> dengan konfigurasi seperti yang terlihat pada gambar </w:t>
      </w:r>
      <w:r w:rsidR="00C9016A">
        <w:t>3.25</w:t>
      </w:r>
      <w:r w:rsidR="001C0DEF">
        <w:t xml:space="preserve"> dibawah.</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5">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1B2D452D" w:rsidR="00C24898" w:rsidRDefault="00C9016A" w:rsidP="00C9016A">
      <w:pPr>
        <w:pStyle w:val="LabelGambar"/>
      </w:pPr>
      <w:bookmarkStart w:id="230" w:name="_Toc142072579"/>
      <w:bookmarkStart w:id="231" w:name="_Toc142073196"/>
      <w:bookmarkStart w:id="232" w:name="_Toc143519981"/>
      <w:r w:rsidRPr="00C9016A">
        <w:rPr>
          <w:b/>
        </w:rPr>
        <w:t>Gambar 3.</w:t>
      </w:r>
      <w:r w:rsidRPr="00C9016A">
        <w:rPr>
          <w:b/>
        </w:rPr>
        <w:fldChar w:fldCharType="begin"/>
      </w:r>
      <w:r w:rsidRPr="00C9016A">
        <w:rPr>
          <w:b/>
        </w:rPr>
        <w:instrText xml:space="preserve"> SEQ Gambar_3. \* ARABIC </w:instrText>
      </w:r>
      <w:r w:rsidRPr="00C9016A">
        <w:rPr>
          <w:b/>
        </w:rPr>
        <w:fldChar w:fldCharType="separate"/>
      </w:r>
      <w:r w:rsidR="0044529C">
        <w:rPr>
          <w:b/>
          <w:noProof/>
        </w:rPr>
        <w:t>25</w:t>
      </w:r>
      <w:r w:rsidRPr="00C9016A">
        <w:rPr>
          <w:b/>
        </w:rPr>
        <w:fldChar w:fldCharType="end"/>
      </w:r>
      <w:r>
        <w:t xml:space="preserve"> </w:t>
      </w:r>
      <w:r w:rsidRPr="00640618">
        <w:t>Konfigurasi Websocket</w:t>
      </w:r>
      <w:bookmarkEnd w:id="230"/>
      <w:bookmarkEnd w:id="231"/>
      <w:bookmarkEnd w:id="232"/>
    </w:p>
    <w:p w14:paraId="32C3830D" w14:textId="77777777" w:rsidR="00C9016A" w:rsidRDefault="00C9016A" w:rsidP="00C9016A">
      <w:pPr>
        <w:pStyle w:val="LabelGambar"/>
      </w:pPr>
    </w:p>
    <w:p w14:paraId="79810DE3" w14:textId="6ABF1B4E" w:rsidR="00C24898" w:rsidRDefault="00C24898" w:rsidP="00366C4B">
      <w:pPr>
        <w:ind w:firstLine="720"/>
      </w:pPr>
      <w:r>
        <w:t xml:space="preserve">Dapat dilihat pada gambar </w:t>
      </w:r>
      <w:r w:rsidR="00C9016A">
        <w:t>3.25</w:t>
      </w:r>
      <w:r>
        <w:t xml:space="preserve"> diatas, setiap pintu akan dikelompokkan berdasarkan dengan gedung dengan satu orang operator, setiap gedung akan memiliki satu </w:t>
      </w:r>
      <w:r w:rsidRPr="00F17D1C">
        <w:rPr>
          <w:i/>
        </w:rPr>
        <w:t>channel</w:t>
      </w:r>
      <w:r>
        <w:t xml:space="preserve"> pusher yang dapat di</w:t>
      </w:r>
      <w:r w:rsidR="00F17D1C">
        <w:t>-</w:t>
      </w:r>
      <w:r w:rsidRPr="00F17D1C">
        <w:rPr>
          <w:i/>
        </w:rPr>
        <w:t>subscribe</w:t>
      </w:r>
      <w:r>
        <w:t xml:space="preserve"> oleh perangkat penguncian didalam gedung ter</w:t>
      </w:r>
      <w:r w:rsidR="00366C4B">
        <w:t xml:space="preserve">sebut, untuk mengawasi semua aktifitas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aktifitas semua perangkat </w:t>
      </w:r>
      <w:r w:rsidR="00366C4B">
        <w:lastRenderedPageBreak/>
        <w:t xml:space="preserve">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5B958199" w:rsidR="002E34E5" w:rsidRDefault="002E34E5" w:rsidP="00366C4B">
      <w:pPr>
        <w:ind w:firstLine="720"/>
      </w:pPr>
      <w:r>
        <w:t xml:space="preserve">Laravel mengirimkan data atau perintah ke perangkat kunci pintu melalui pusher menggunakan sebuah </w:t>
      </w:r>
      <w:r w:rsidRPr="00F17D1C">
        <w:rPr>
          <w:i/>
        </w:rPr>
        <w:t>event</w:t>
      </w:r>
      <w:r>
        <w:t xml:space="preserve">, setiap </w:t>
      </w:r>
      <w:r w:rsidRPr="00F17D1C">
        <w:rPr>
          <w:i/>
        </w:rPr>
        <w:t>event</w:t>
      </w:r>
      <w:r>
        <w:t xml:space="preserve"> seperti kunci atau buka pintu dipanggil baik melalui website maupun API maka </w:t>
      </w:r>
      <w:r w:rsidRPr="00F17D1C">
        <w:rPr>
          <w:i/>
        </w:rPr>
        <w:t>event</w:t>
      </w:r>
      <w:r>
        <w:t xml:space="preserve"> tersebut akan disiarkan ke </w:t>
      </w:r>
      <w:r w:rsidRPr="00F17D1C">
        <w:rPr>
          <w:i/>
        </w:rPr>
        <w:t>channel</w:t>
      </w:r>
      <w:r>
        <w:t xml:space="preserve"> sesuai dengan kode perintah dan </w:t>
      </w:r>
      <w:r w:rsidRPr="00F17D1C">
        <w:rPr>
          <w:i/>
        </w:rPr>
        <w:t>channel</w:t>
      </w:r>
      <w:r>
        <w:t xml:space="preserve"> yang dituju.</w:t>
      </w:r>
    </w:p>
    <w:p w14:paraId="375B880A" w14:textId="2C0DC357" w:rsidR="00366C4B" w:rsidRDefault="00240814" w:rsidP="00C24898">
      <w:r>
        <w:tab/>
        <w:t xml:space="preserve">Didalam pusher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channel yang ada serta mengelola semua </w:t>
      </w:r>
      <w:r w:rsidRPr="00F17D1C">
        <w:rPr>
          <w:i/>
        </w:rPr>
        <w:t>subsc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ebsocket.</w:t>
      </w:r>
    </w:p>
    <w:p w14:paraId="55B21649" w14:textId="77777777" w:rsidR="00240814" w:rsidRDefault="00240814" w:rsidP="00C24898"/>
    <w:p w14:paraId="6B83F708" w14:textId="7BA98128" w:rsidR="004B7EBA" w:rsidRDefault="00240814" w:rsidP="009338D0">
      <w:pPr>
        <w:pStyle w:val="SubBabIII"/>
        <w:ind w:hanging="720"/>
      </w:pPr>
      <w:bookmarkStart w:id="233" w:name="_Toc143523762"/>
      <w:r>
        <w:t>Perancangan</w:t>
      </w:r>
      <w:r w:rsidR="001C0DEF">
        <w:t xml:space="preserve"> </w:t>
      </w:r>
      <w:r w:rsidR="005B7488">
        <w:t>Server</w:t>
      </w:r>
      <w:bookmarkEnd w:id="233"/>
    </w:p>
    <w:p w14:paraId="45E57B1E" w14:textId="51CF18D6" w:rsidR="007415FF" w:rsidRPr="008E70DE" w:rsidRDefault="0095203F" w:rsidP="008E70DE">
      <w:pPr>
        <w:ind w:firstLine="720"/>
      </w:pPr>
      <w:r>
        <w:t>Dengan menggunakan L</w:t>
      </w:r>
      <w:r w:rsidR="00240814" w:rsidRPr="008A6397">
        <w:t xml:space="preserve">aravel sebagai backend yang mengatur kinerja dari perangkat kunci pintu tentunya diperlukan sebuah </w:t>
      </w:r>
      <w:r w:rsidR="00240814" w:rsidRPr="006A69BF">
        <w:rPr>
          <w:i/>
        </w:rPr>
        <w:t>serve</w:t>
      </w:r>
      <w:r w:rsidR="008A6397" w:rsidRPr="006A69BF">
        <w:rPr>
          <w:i/>
        </w:rPr>
        <w:t>r</w:t>
      </w:r>
      <w:r w:rsidR="008A6397" w:rsidRPr="008A6397">
        <w:t xml:space="preserve">. </w:t>
      </w:r>
      <w:r w:rsidR="008A6397" w:rsidRPr="006A69BF">
        <w:rPr>
          <w:i/>
        </w:rPr>
        <w:t>Server</w:t>
      </w:r>
      <w:r w:rsidR="008A6397" w:rsidRPr="008A6397">
        <w:t xml:space="preserve"> ini akan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Diagram dari </w:t>
      </w:r>
      <w:r w:rsidR="008A6397" w:rsidRPr="006A69BF">
        <w:rPr>
          <w:i/>
        </w:rPr>
        <w:t>backend</w:t>
      </w:r>
      <w:r w:rsidR="008A6397">
        <w:t xml:space="preserve"> </w:t>
      </w:r>
      <w:r w:rsidR="008A6397" w:rsidRPr="006A69BF">
        <w:rPr>
          <w:i/>
        </w:rPr>
        <w:t>server</w:t>
      </w:r>
      <w:r w:rsidR="008A6397">
        <w:t xml:space="preserve"> da</w:t>
      </w:r>
      <w:r w:rsidR="00E0047C">
        <w:t>pat dilihat pada gambar 3.26</w:t>
      </w:r>
      <w:r w:rsidR="008A6397">
        <w:t xml:space="preserve"> dibawah.</w:t>
      </w:r>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0A0ECFDF" w:rsidR="008A6397" w:rsidRDefault="00D00996" w:rsidP="00D00996">
      <w:pPr>
        <w:pStyle w:val="LabelGambar"/>
      </w:pPr>
      <w:bookmarkStart w:id="234" w:name="_Toc142072580"/>
      <w:bookmarkStart w:id="235" w:name="_Toc142073197"/>
      <w:bookmarkStart w:id="236" w:name="_Toc143519982"/>
      <w:r w:rsidRPr="00D00996">
        <w:rPr>
          <w:b/>
        </w:rPr>
        <w:t>Gambar 3.</w:t>
      </w:r>
      <w:r w:rsidRPr="00D00996">
        <w:rPr>
          <w:b/>
        </w:rPr>
        <w:fldChar w:fldCharType="begin"/>
      </w:r>
      <w:r w:rsidRPr="00D00996">
        <w:rPr>
          <w:b/>
        </w:rPr>
        <w:instrText xml:space="preserve"> SEQ Gambar_3. \* ARABIC </w:instrText>
      </w:r>
      <w:r w:rsidRPr="00D00996">
        <w:rPr>
          <w:b/>
        </w:rPr>
        <w:fldChar w:fldCharType="separate"/>
      </w:r>
      <w:r w:rsidR="0044529C">
        <w:rPr>
          <w:b/>
          <w:noProof/>
        </w:rPr>
        <w:t>26</w:t>
      </w:r>
      <w:r w:rsidRPr="00D00996">
        <w:rPr>
          <w:b/>
        </w:rPr>
        <w:fldChar w:fldCharType="end"/>
      </w:r>
      <w:r>
        <w:t xml:space="preserve"> </w:t>
      </w:r>
      <w:r w:rsidRPr="00634E22">
        <w:t>Konfigurasi Server</w:t>
      </w:r>
      <w:bookmarkEnd w:id="234"/>
      <w:bookmarkEnd w:id="235"/>
      <w:bookmarkEnd w:id="236"/>
    </w:p>
    <w:p w14:paraId="02F19C88" w14:textId="77777777" w:rsidR="00D00996" w:rsidRDefault="00D00996" w:rsidP="00D00996">
      <w:pPr>
        <w:pStyle w:val="LabelGambar"/>
        <w:rPr>
          <w:rFonts w:eastAsia="Calibri" w:cs="Times New Roman"/>
          <w:szCs w:val="24"/>
          <w:lang w:val="en-US"/>
        </w:rPr>
      </w:pPr>
    </w:p>
    <w:p w14:paraId="3D213A2F" w14:textId="7945A0EC" w:rsidR="007B0619" w:rsidRDefault="00032DF8" w:rsidP="008E70DE">
      <w:pPr>
        <w:ind w:firstLine="720"/>
      </w:pPr>
      <w:r>
        <w:rPr>
          <w:lang w:val="en-US"/>
        </w:rPr>
        <w:lastRenderedPageBreak/>
        <w:t xml:space="preserve">Dapat dilihat pada gambar </w:t>
      </w:r>
      <w:r w:rsidR="001011BB">
        <w:rPr>
          <w:lang w:val="en-US"/>
        </w:rPr>
        <w:t>3.26</w:t>
      </w:r>
      <w:r>
        <w:rPr>
          <w:lang w:val="en-US"/>
        </w:rPr>
        <w:t xml:space="preserve"> diatas, </w:t>
      </w:r>
      <w:r w:rsidRPr="001011BB">
        <w:rPr>
          <w:i/>
          <w:lang w:val="en-US"/>
        </w:rPr>
        <w:t>server</w:t>
      </w:r>
      <w:r>
        <w:rPr>
          <w:lang w:val="en-US"/>
        </w:rPr>
        <w:t xml:space="preserve"> dibangun menggunakan sistem operasi ubuntu 20.</w:t>
      </w:r>
      <w:r w:rsidR="008E70DE">
        <w:rPr>
          <w:lang w:val="en-US"/>
        </w:rPr>
        <w:t>0</w:t>
      </w:r>
      <w:r>
        <w:rPr>
          <w:lang w:val="en-US"/>
        </w:rPr>
        <w:t xml:space="preserve">4, ubuntu merupakan bagian dari sistem operasi linux yang biasa digunakan baik untuk perangkat dekstop maupun </w:t>
      </w:r>
      <w:r w:rsidRPr="001011BB">
        <w:rPr>
          <w:i/>
          <w:lang w:val="en-US"/>
        </w:rPr>
        <w:t>server</w:t>
      </w:r>
      <w:r>
        <w:rPr>
          <w:lang w:val="en-US"/>
        </w:rPr>
        <w:t xml:space="preserve"> karena </w:t>
      </w:r>
      <w:r w:rsidRPr="001011BB">
        <w:rPr>
          <w:i/>
          <w:lang w:val="en-US"/>
        </w:rPr>
        <w:t>open</w:t>
      </w:r>
      <w:r>
        <w:rPr>
          <w:lang w:val="en-US"/>
        </w:rPr>
        <w:t xml:space="preserve"> </w:t>
      </w:r>
      <w:r w:rsidRPr="001011BB">
        <w:rPr>
          <w:i/>
          <w:lang w:val="en-US"/>
        </w:rPr>
        <w:t>source</w:t>
      </w:r>
      <w:r>
        <w:rPr>
          <w:lang w:val="en-US"/>
        </w:rPr>
        <w:t xml:space="preserve"> dan ringan.</w:t>
      </w:r>
      <w:r w:rsidR="002F6FCD">
        <w:rPr>
          <w:lang w:val="en-US"/>
        </w:rPr>
        <w:t xml:space="preserve"> </w:t>
      </w:r>
      <w:r w:rsidR="002F6FCD">
        <w:t>Dengan menggunakan u</w:t>
      </w:r>
      <w:r w:rsidR="002F6FCD" w:rsidRPr="002F6FCD">
        <w:t xml:space="preserve">buntu 20.04 sebagai sistem operasi server, </w:t>
      </w:r>
      <w:r w:rsidR="002F6FCD">
        <w:t xml:space="preserve">kita dapat </w:t>
      </w:r>
      <w:r w:rsidR="002F6FCD" w:rsidRPr="002F6FCD">
        <w:t xml:space="preserve">memanfaatkan kestabilan, keamanan, dan dukungan jangka panjang </w:t>
      </w:r>
      <w:r w:rsidR="000C74EC">
        <w:t>untuk menjalankan aplikasi l</w:t>
      </w:r>
      <w:r w:rsidR="002F6FCD" w:rsidRPr="002F6FCD">
        <w:t>aravel dengan aman dan efisien.</w:t>
      </w:r>
    </w:p>
    <w:p w14:paraId="021AA2DB" w14:textId="7336B859" w:rsidR="008E70DE" w:rsidRDefault="008E70DE" w:rsidP="008E70DE">
      <w:pPr>
        <w:ind w:firstLine="720"/>
      </w:pPr>
      <w:r>
        <w:t xml:space="preserve">Didalam sistem operasi ubuntu 20.04 dipasang nginx yang digunakan sebagai web </w:t>
      </w:r>
      <w:r w:rsidRPr="000C74EC">
        <w:rPr>
          <w:i/>
        </w:rPr>
        <w:t>server</w:t>
      </w:r>
      <w:r>
        <w:t xml:space="preserve"> untuk menjalankan aplikasi laravel.  Dengan menggunakan nginx maka aplikasi laravel dapat dijalankan dengan efisien dikarenakan nginx memiliki karakteristik ringan dan cepat</w:t>
      </w:r>
      <w:r w:rsidR="00742696">
        <w:t>. Dengan menggunakan nginx kita juga bisa membagi server menjadi beberapa blok yang dapat digunakan untuk menjalankan API dan websocket secara bersamaan. Pada nginx juga dipasang sertifikat SSL yang digunakan untuk mengenkripsi semua komunikasi dengan menggunakan HTTPS sehingga kemanan data akan terjamin dengan adanya jalur komunikasi yang terenkripsi.</w:t>
      </w:r>
    </w:p>
    <w:p w14:paraId="3CAABE28" w14:textId="26EA20B5" w:rsidR="00FB5651" w:rsidRDefault="00FB5651" w:rsidP="008E70DE">
      <w:pPr>
        <w:ind w:firstLine="720"/>
      </w:pPr>
      <w:r>
        <w:t>Didalam ubuntu juga dipasang MySQL sebagai pusat penyimpanan data yang terhubung ke laravel</w:t>
      </w:r>
      <w:r w:rsidR="00BB5E2D">
        <w:t>, dengan menggunakan database yang berjalan pada server yang sama maka kecepatan transfer data akan sangat cepat dengan menghilangkan latensi jaringan hal ini sesuai dengan karakteristik sistem yang dibangun yaitu sistem cepat dan efisien.</w:t>
      </w:r>
    </w:p>
    <w:p w14:paraId="7EF5976B" w14:textId="108D82A5" w:rsidR="00BB5E2D" w:rsidRDefault="00BB5E2D" w:rsidP="008E70DE">
      <w:pPr>
        <w:ind w:firstLine="720"/>
      </w:pPr>
      <w:r>
        <w:t>Dengan adanya fitur penjadwalan otomatis didaiam sistem kunci pintu maka kita juga harus memasang crontab untuk menjalankan penjadwalan yang ada pada laravel, penjadwalan akan dipanggil setiap 1 menit sekali untuk memeriksa apakah ada jadwal yang harus dilaksanakan atau tidak.</w:t>
      </w:r>
    </w:p>
    <w:p w14:paraId="04B0DFFC" w14:textId="12559463" w:rsidR="00BB5E2D" w:rsidRDefault="00BB5E2D" w:rsidP="008E70DE">
      <w:pPr>
        <w:ind w:firstLine="720"/>
      </w:pPr>
      <w:r>
        <w:t xml:space="preserve">Pada laravel juga mengimplementasikan fitur antrian yang bertujuan untuk meningkatkan kinerja dasi sistem sehingga fungsi antrian harus dijaga agar selalu berada dalam kondisi berjalan, oleh karena itu maka pada server suja dipasang supervisor yang digunakan untuk memantau </w:t>
      </w:r>
      <w:r w:rsidR="00724605">
        <w:t xml:space="preserve">kinerja dari antrian. Supervisor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di</w:t>
      </w:r>
      <w:r w:rsidR="00724605">
        <w:t>dalam</w:t>
      </w:r>
      <w:r w:rsidR="00724605" w:rsidRPr="00724605">
        <w:t xml:space="preserve"> sistem operasi</w:t>
      </w:r>
      <w:r w:rsidR="00724605">
        <w:t xml:space="preserve">. </w:t>
      </w:r>
      <w:r w:rsidR="00724605" w:rsidRPr="00724605">
        <w:t>Supervisor akan memastikan bahwa prose</w:t>
      </w:r>
      <w:r w:rsidR="00724605">
        <w:t>s antrian pada laravel</w:t>
      </w:r>
      <w:r w:rsidR="00724605" w:rsidRPr="00724605">
        <w:t xml:space="preserve"> teta</w:t>
      </w:r>
      <w:r w:rsidR="00724605">
        <w:t>p berjalan secara terus-menerus dan akan</w:t>
      </w:r>
      <w:r w:rsidR="00724605" w:rsidRPr="00724605">
        <w:t xml:space="preserve"> memulai ulan</w:t>
      </w:r>
      <w:r w:rsidR="00BC6452">
        <w:t xml:space="preserve">g proses jika terjadi </w:t>
      </w:r>
      <w:r w:rsidR="00BC6452">
        <w:lastRenderedPageBreak/>
        <w:t>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034D39CF" w14:textId="3EB9FB03" w:rsidR="00AE0134" w:rsidRDefault="001B7DBF" w:rsidP="00F67222">
      <w:pPr>
        <w:ind w:firstLine="720"/>
      </w:pPr>
      <w:r>
        <w:t>Supervisor juga digunak</w:t>
      </w:r>
      <w:r w:rsidR="000C74EC">
        <w:t>a</w:t>
      </w:r>
      <w:r>
        <w:t xml:space="preserve">n untuk menjaga websocket berjalan secara terus menerus, websocket memegang peranan penting didalam </w:t>
      </w:r>
      <w:r w:rsidR="000C74EC">
        <w:t>sistem</w:t>
      </w:r>
      <w:r>
        <w:t xml:space="preserve"> ini karena websocket menjadi jalur komunikasi yang menghubungkan perangkat kunci pintu dengan </w:t>
      </w:r>
      <w:r w:rsidRPr="000C74EC">
        <w:rPr>
          <w:i/>
        </w:rPr>
        <w:t>server</w:t>
      </w:r>
      <w:r>
        <w:t xml:space="preserve"> pusat, sehingga jika terjadi gangguan pada kinerja websocket maka seluruh kinerja dari perangkat kunci pintu akan terganggu, oleh karena itu diperlukan pengawasan menggunakan supervisor untuk menjaga </w:t>
      </w:r>
      <w:r w:rsidR="00F67222">
        <w:t>kinerja dari</w:t>
      </w:r>
      <w:r>
        <w:t xml:space="preserve"> websocket.</w:t>
      </w:r>
    </w:p>
    <w:p w14:paraId="64330C4D" w14:textId="77777777" w:rsidR="00975A13" w:rsidRDefault="00975A13" w:rsidP="00975A13"/>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6E5796A6" w14:textId="77777777" w:rsidR="00610909" w:rsidRPr="00610909" w:rsidRDefault="00610909" w:rsidP="00AE0134">
      <w:pPr>
        <w:pStyle w:val="HeadingI"/>
      </w:pPr>
      <w:bookmarkStart w:id="237" w:name="_Toc106612753"/>
      <w:bookmarkStart w:id="238" w:name="_Toc133873644"/>
      <w:bookmarkStart w:id="239" w:name="_Toc143523763"/>
      <w:r w:rsidRPr="00610909">
        <w:lastRenderedPageBreak/>
        <w:t>BAB IV</w:t>
      </w:r>
      <w:bookmarkEnd w:id="237"/>
      <w:bookmarkEnd w:id="238"/>
      <w:bookmarkEnd w:id="239"/>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0209FFBB" w14:textId="05DF7AD9" w:rsidR="00610909" w:rsidRDefault="00610909"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bookmarkStart w:id="240" w:name="_Toc143523764"/>
      <w:r>
        <w:t xml:space="preserve">Kajian Hasil </w:t>
      </w:r>
      <w:r w:rsidR="000C1E3E">
        <w:t>Perancangan</w:t>
      </w:r>
      <w:bookmarkEnd w:id="240"/>
    </w:p>
    <w:p w14:paraId="0A415A2F" w14:textId="16827C4B" w:rsidR="00897C66" w:rsidRDefault="00897C66" w:rsidP="00897C66">
      <w:pPr>
        <w:ind w:firstLine="709"/>
      </w:pPr>
      <w:r>
        <w:t xml:space="preserve">Untuk melihat hasil dari perancangan API aplikasi mobile dan perangkat kunci pintu maka dilakukan uji coba menggunakan postman. Postman merupakan sebuah software yang digunakan untuk melakukan request </w:t>
      </w:r>
      <w:r w:rsidR="00D15221">
        <w:t>ke</w:t>
      </w:r>
      <w:r>
        <w:t xml:space="preserve"> API, dengan menggunakan postman maka akan terlihat hasil respon yang dikirimkan oleh server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bookmarkStart w:id="241" w:name="_Toc143523765"/>
      <w:r>
        <w:t xml:space="preserve">API </w:t>
      </w:r>
      <w:r w:rsidR="000D2119" w:rsidRPr="00CC4BE1">
        <w:rPr>
          <w:i/>
        </w:rPr>
        <w:t>Login</w:t>
      </w:r>
      <w:bookmarkEnd w:id="241"/>
    </w:p>
    <w:p w14:paraId="10011230" w14:textId="3CD4A380" w:rsidR="00DD4DD2" w:rsidRDefault="00BA3F60" w:rsidP="00DD4DD2">
      <w:pPr>
        <w:ind w:firstLine="709"/>
      </w:pPr>
      <w:r>
        <w:t xml:space="preserve">API </w:t>
      </w:r>
      <w:r w:rsidRPr="005D7ACB">
        <w:rPr>
          <w:i/>
        </w:rPr>
        <w:t>login</w:t>
      </w:r>
      <w:r>
        <w:t xml:space="preserve"> akan menerima alamat email dan </w:t>
      </w:r>
      <w:r w:rsidRPr="005D7ACB">
        <w:rPr>
          <w:i/>
        </w:rPr>
        <w:t>password</w:t>
      </w:r>
      <w:r>
        <w:t xml:space="preserve"> pengguna </w:t>
      </w:r>
      <w:r w:rsidR="00897C66">
        <w:t xml:space="preserve">untuk melakukan autentikasi. Hasil dari perancangan dari API </w:t>
      </w:r>
      <w:r w:rsidR="00897C66" w:rsidRPr="005D7ACB">
        <w:rPr>
          <w:i/>
        </w:rPr>
        <w:t>login</w:t>
      </w:r>
      <w:r w:rsidR="00897C66">
        <w:t xml:space="preserve"> dapat dilihat </w:t>
      </w:r>
      <w:r w:rsidR="00CC4BE1">
        <w:t>pada gambar 4.1</w:t>
      </w:r>
      <w:r w:rsidR="00897C66">
        <w:t xml:space="preserve"> dibawah.</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039995" cy="2833382"/>
                    </a:xfrm>
                    <a:prstGeom prst="rect">
                      <a:avLst/>
                    </a:prstGeom>
                  </pic:spPr>
                </pic:pic>
              </a:graphicData>
            </a:graphic>
          </wp:inline>
        </w:drawing>
      </w:r>
    </w:p>
    <w:p w14:paraId="30B2F7D8" w14:textId="7D124FF0" w:rsidR="00DD4DD2" w:rsidRDefault="00CC4BE1" w:rsidP="00CC4BE1">
      <w:pPr>
        <w:pStyle w:val="LabelGambar"/>
        <w:rPr>
          <w:i/>
        </w:rPr>
      </w:pPr>
      <w:bookmarkStart w:id="242" w:name="_Toc142072581"/>
      <w:bookmarkStart w:id="243" w:name="_Toc142073198"/>
      <w:bookmarkStart w:id="244" w:name="_Toc143519983"/>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44529C">
        <w:rPr>
          <w:b/>
          <w:noProof/>
        </w:rPr>
        <w:t>1</w:t>
      </w:r>
      <w:r w:rsidRPr="00CC4BE1">
        <w:rPr>
          <w:b/>
        </w:rPr>
        <w:fldChar w:fldCharType="end"/>
      </w:r>
      <w:r>
        <w:t xml:space="preserve"> </w:t>
      </w:r>
      <w:r w:rsidRPr="00E71D19">
        <w:t xml:space="preserve">Hasil API </w:t>
      </w:r>
      <w:r w:rsidRPr="00CC4BE1">
        <w:rPr>
          <w:i/>
        </w:rPr>
        <w:t>Login</w:t>
      </w:r>
      <w:bookmarkEnd w:id="242"/>
      <w:bookmarkEnd w:id="243"/>
      <w:bookmarkEnd w:id="244"/>
    </w:p>
    <w:p w14:paraId="0BA4B906" w14:textId="77777777" w:rsidR="00CC4BE1" w:rsidRDefault="00CC4BE1" w:rsidP="00CC4BE1">
      <w:pPr>
        <w:pStyle w:val="LabelGambar"/>
      </w:pPr>
    </w:p>
    <w:p w14:paraId="2A1E4530" w14:textId="25FBD242"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DD4DD2" w:rsidRPr="00CC4BE1">
        <w:rPr>
          <w:i/>
        </w:rPr>
        <w:t>enpoint</w:t>
      </w:r>
      <w:r w:rsidR="00DD4DD2">
        <w:t xml:space="preserve"> “/api/login”. API </w:t>
      </w:r>
      <w:r w:rsidR="00DD4DD2" w:rsidRPr="00CC4BE1">
        <w:rPr>
          <w:i/>
        </w:rPr>
        <w:t>login</w:t>
      </w:r>
      <w:r w:rsidR="00DD4DD2">
        <w:t xml:space="preserve"> akan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5CDAE91E" w14:textId="3B0692BD" w:rsidR="00DD4DD2" w:rsidRDefault="00DD4DD2" w:rsidP="002959BE">
      <w:pPr>
        <w:rPr>
          <w:noProof/>
          <w:lang w:val="en-US"/>
        </w:rPr>
      </w:pPr>
    </w:p>
    <w:p w14:paraId="40C320C1" w14:textId="1F4F04F0" w:rsidR="00383256" w:rsidRDefault="00383256" w:rsidP="002959BE">
      <w:r>
        <w:rPr>
          <w:noProof/>
          <w:lang w:val="en-US"/>
        </w:rPr>
        <w:lastRenderedPageBreak/>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039995" cy="2833382"/>
                    </a:xfrm>
                    <a:prstGeom prst="rect">
                      <a:avLst/>
                    </a:prstGeom>
                  </pic:spPr>
                </pic:pic>
              </a:graphicData>
            </a:graphic>
          </wp:inline>
        </w:drawing>
      </w:r>
    </w:p>
    <w:p w14:paraId="50820269" w14:textId="59006153" w:rsidR="00C911F8" w:rsidRDefault="00CC4BE1" w:rsidP="00CC4BE1">
      <w:pPr>
        <w:pStyle w:val="LabelGambar"/>
      </w:pPr>
      <w:bookmarkStart w:id="245" w:name="_Toc142072582"/>
      <w:bookmarkStart w:id="246" w:name="_Toc142073199"/>
      <w:bookmarkStart w:id="247" w:name="_Toc143519984"/>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44529C">
        <w:rPr>
          <w:b/>
          <w:noProof/>
        </w:rPr>
        <w:t>2</w:t>
      </w:r>
      <w:r w:rsidRPr="00CC4BE1">
        <w:rPr>
          <w:b/>
        </w:rPr>
        <w:fldChar w:fldCharType="end"/>
      </w:r>
      <w:r>
        <w:t xml:space="preserve"> </w:t>
      </w:r>
      <w:r w:rsidRPr="00241B4D">
        <w:t xml:space="preserve">Hasil API </w:t>
      </w:r>
      <w:r w:rsidRPr="00CC4BE1">
        <w:rPr>
          <w:i/>
        </w:rPr>
        <w:t>Login</w:t>
      </w:r>
      <w:r>
        <w:t xml:space="preserve"> Email Belum Terverifikasi</w:t>
      </w:r>
      <w:bookmarkEnd w:id="245"/>
      <w:bookmarkEnd w:id="246"/>
      <w:bookmarkEnd w:id="247"/>
    </w:p>
    <w:p w14:paraId="19D04909" w14:textId="77777777" w:rsidR="00CC4BE1" w:rsidRDefault="00CC4BE1" w:rsidP="00CC4BE1">
      <w:pPr>
        <w:pStyle w:val="LabelGambar"/>
      </w:pPr>
    </w:p>
    <w:p w14:paraId="597CFAD0" w14:textId="1C08FCD0" w:rsidR="00BF0ACB" w:rsidRDefault="00C911F8" w:rsidP="00BF0ACB">
      <w:pPr>
        <w:ind w:firstLine="709"/>
      </w:pPr>
      <w:r>
        <w:t xml:space="preserve">Pada API </w:t>
      </w:r>
      <w:r w:rsidRPr="005D7ACB">
        <w:rPr>
          <w:i/>
        </w:rPr>
        <w:t>login</w:t>
      </w:r>
      <w:r>
        <w:t xml:space="preserve"> juga dilakukan pengecekan email pengguna, seper</w:t>
      </w:r>
      <w:r w:rsidR="00C429BD">
        <w:t>ti yang terlihat pada gambar 4.2,</w:t>
      </w:r>
      <w:r>
        <w:t xml:space="preserve"> pengguna yang belum melakukan verifikasi email akan menerima respon status email belum terverifikasi</w:t>
      </w:r>
      <w:r w:rsidR="00BF0ACB">
        <w:t xml:space="preserve"> dan pengguna akan menerima kode OTP yang dikirimkan ke email pengguna seper</w:t>
      </w:r>
      <w:r w:rsidR="00C429BD">
        <w:t>ti yang terlihat pada gambar 4.3</w:t>
      </w:r>
      <w:r>
        <w:t>.</w:t>
      </w:r>
      <w:r w:rsidR="00096DEC">
        <w:t xml:space="preserve"> Pada kondisi ini API juga memberikan token yang akan digunakan oleh pengguna untuk melakukan verifikasi email karena API untuk melakukan verifikasi email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039995" cy="2833382"/>
                    </a:xfrm>
                    <a:prstGeom prst="rect">
                      <a:avLst/>
                    </a:prstGeom>
                  </pic:spPr>
                </pic:pic>
              </a:graphicData>
            </a:graphic>
          </wp:inline>
        </w:drawing>
      </w:r>
    </w:p>
    <w:p w14:paraId="51D98E60" w14:textId="09183FDB" w:rsidR="00C429BD" w:rsidRDefault="00C429BD" w:rsidP="00C429BD">
      <w:pPr>
        <w:pStyle w:val="LabelGambar"/>
      </w:pPr>
      <w:bookmarkStart w:id="248" w:name="_Toc142072583"/>
      <w:bookmarkStart w:id="249" w:name="_Toc142073200"/>
      <w:bookmarkStart w:id="250" w:name="_Toc143519985"/>
      <w:r w:rsidRPr="00C429BD">
        <w:rPr>
          <w:b/>
        </w:rPr>
        <w:t>Gambar 4.</w:t>
      </w:r>
      <w:r w:rsidRPr="00C429BD">
        <w:rPr>
          <w:b/>
        </w:rPr>
        <w:fldChar w:fldCharType="begin"/>
      </w:r>
      <w:r w:rsidRPr="00C429BD">
        <w:rPr>
          <w:b/>
        </w:rPr>
        <w:instrText xml:space="preserve"> SEQ Gambar_4. \* ARABIC </w:instrText>
      </w:r>
      <w:r w:rsidRPr="00C429BD">
        <w:rPr>
          <w:b/>
        </w:rPr>
        <w:fldChar w:fldCharType="separate"/>
      </w:r>
      <w:r w:rsidR="0044529C">
        <w:rPr>
          <w:b/>
          <w:noProof/>
        </w:rPr>
        <w:t>3</w:t>
      </w:r>
      <w:r w:rsidRPr="00C429BD">
        <w:rPr>
          <w:b/>
        </w:rPr>
        <w:fldChar w:fldCharType="end"/>
      </w:r>
      <w:r>
        <w:t xml:space="preserve"> </w:t>
      </w:r>
      <w:r w:rsidRPr="00375298">
        <w:t>Email Kode OTP</w:t>
      </w:r>
      <w:bookmarkEnd w:id="248"/>
      <w:bookmarkEnd w:id="249"/>
      <w:bookmarkEnd w:id="250"/>
    </w:p>
    <w:p w14:paraId="484E638A" w14:textId="12DFD23C" w:rsidR="000D2119" w:rsidRDefault="003D142C" w:rsidP="000D2119">
      <w:pPr>
        <w:pStyle w:val="SubBabIVI"/>
        <w:ind w:left="709" w:hanging="709"/>
      </w:pPr>
      <w:bookmarkStart w:id="251" w:name="_Toc143523766"/>
      <w:r>
        <w:lastRenderedPageBreak/>
        <w:t xml:space="preserve">API </w:t>
      </w:r>
      <w:r w:rsidR="002A242B" w:rsidRPr="005D7ACB">
        <w:rPr>
          <w:i/>
        </w:rPr>
        <w:t>Logout</w:t>
      </w:r>
      <w:bookmarkEnd w:id="251"/>
      <w:r w:rsidR="002A242B">
        <w:t xml:space="preserve"> </w:t>
      </w:r>
    </w:p>
    <w:p w14:paraId="054DD507" w14:textId="1715ABF6" w:rsidR="00DD4DD2" w:rsidRDefault="00DD4DD2" w:rsidP="003F2A90">
      <w:pPr>
        <w:ind w:firstLine="709"/>
      </w:pPr>
      <w:r>
        <w:t xml:space="preserve">API </w:t>
      </w:r>
      <w:r w:rsidRPr="005D7ACB">
        <w:rPr>
          <w:i/>
        </w:rPr>
        <w:t>logout</w:t>
      </w:r>
      <w:r>
        <w:t xml:space="preserve"> digunakan untuk mengakhiri sesi </w:t>
      </w:r>
      <w:r w:rsidRPr="005D7ACB">
        <w:rPr>
          <w:i/>
        </w:rPr>
        <w:t>login</w:t>
      </w:r>
      <w:r>
        <w:t xml:space="preserve"> pengguna dengan menghapus semua token yang dimiliki oleh pengguna. API </w:t>
      </w:r>
      <w:r w:rsidRPr="005D7ACB">
        <w:rPr>
          <w:i/>
        </w:rPr>
        <w:t>logout</w:t>
      </w:r>
      <w:r>
        <w:t xml:space="preserve"> akan </w:t>
      </w:r>
      <w:r w:rsidR="005D7ACB">
        <w:t>menerima</w:t>
      </w:r>
      <w:r w:rsidR="003F2A90">
        <w:t xml:space="preserve"> permintaan </w:t>
      </w:r>
      <w:r w:rsidR="003F2A90" w:rsidRPr="005D7ACB">
        <w:rPr>
          <w:i/>
        </w:rPr>
        <w:t>logout</w:t>
      </w:r>
      <w:r w:rsidR="003F2A90">
        <w:t xml:space="preserve"> pengguna dengan melampirkan token yang dimiliki. Hasil dari API </w:t>
      </w:r>
      <w:r w:rsidR="003F2A90" w:rsidRPr="005D7ACB">
        <w:rPr>
          <w:i/>
        </w:rPr>
        <w:t>logout</w:t>
      </w:r>
      <w:r w:rsidR="00012C1F">
        <w:t xml:space="preserve"> dapat dilihat pada gambar 4.4</w:t>
      </w:r>
      <w:r w:rsidR="003F2A90">
        <w:t xml:space="preserve"> dibawah.</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039995" cy="2833382"/>
                    </a:xfrm>
                    <a:prstGeom prst="rect">
                      <a:avLst/>
                    </a:prstGeom>
                  </pic:spPr>
                </pic:pic>
              </a:graphicData>
            </a:graphic>
          </wp:inline>
        </w:drawing>
      </w:r>
    </w:p>
    <w:p w14:paraId="13D6CF83" w14:textId="137FECE7" w:rsidR="003F2A90" w:rsidRDefault="005D7ACB" w:rsidP="005D7ACB">
      <w:pPr>
        <w:pStyle w:val="LabelGambar"/>
        <w:rPr>
          <w:i/>
        </w:rPr>
      </w:pPr>
      <w:bookmarkStart w:id="252" w:name="_Toc142072584"/>
      <w:bookmarkStart w:id="253" w:name="_Toc142073201"/>
      <w:bookmarkStart w:id="254" w:name="_Toc143519986"/>
      <w:r w:rsidRPr="005D7ACB">
        <w:rPr>
          <w:b/>
        </w:rPr>
        <w:t>Gambar 4.</w:t>
      </w:r>
      <w:r w:rsidRPr="005D7ACB">
        <w:rPr>
          <w:b/>
        </w:rPr>
        <w:fldChar w:fldCharType="begin"/>
      </w:r>
      <w:r w:rsidRPr="005D7ACB">
        <w:rPr>
          <w:b/>
        </w:rPr>
        <w:instrText xml:space="preserve"> SEQ Gambar_4. \* ARABIC </w:instrText>
      </w:r>
      <w:r w:rsidRPr="005D7ACB">
        <w:rPr>
          <w:b/>
        </w:rPr>
        <w:fldChar w:fldCharType="separate"/>
      </w:r>
      <w:r w:rsidR="0044529C">
        <w:rPr>
          <w:b/>
          <w:noProof/>
        </w:rPr>
        <w:t>4</w:t>
      </w:r>
      <w:r w:rsidRPr="005D7ACB">
        <w:rPr>
          <w:b/>
        </w:rPr>
        <w:fldChar w:fldCharType="end"/>
      </w:r>
      <w:r>
        <w:t xml:space="preserve"> </w:t>
      </w:r>
      <w:r w:rsidRPr="00E751E1">
        <w:t xml:space="preserve">Hasil API </w:t>
      </w:r>
      <w:r w:rsidRPr="005D7ACB">
        <w:rPr>
          <w:i/>
        </w:rPr>
        <w:t>Logout</w:t>
      </w:r>
      <w:bookmarkEnd w:id="252"/>
      <w:bookmarkEnd w:id="253"/>
      <w:bookmarkEnd w:id="254"/>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api/logout”. API logout akan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bookmarkStart w:id="255" w:name="_Toc143523767"/>
      <w:r>
        <w:t xml:space="preserve">API </w:t>
      </w:r>
      <w:r w:rsidR="002A242B">
        <w:t>Verifikasi Email</w:t>
      </w:r>
      <w:bookmarkEnd w:id="255"/>
    </w:p>
    <w:p w14:paraId="517259CE" w14:textId="5941FE47" w:rsidR="00096DEC" w:rsidRDefault="00C85C85" w:rsidP="00BF0ACB">
      <w:pPr>
        <w:ind w:firstLine="709"/>
      </w:pPr>
      <w:r>
        <w:t>Pada saat pengguna melakukan login dan mendapatkan respon email belum terverifikas</w:t>
      </w:r>
      <w:r w:rsidR="007F1E09">
        <w:t>i maka pengguna</w:t>
      </w:r>
      <w:r>
        <w:t xml:space="preserve"> akan mendapatkan sebuah kode OTP yang dikirimkan ke email pengguna</w:t>
      </w:r>
      <w:r w:rsidR="00BF0ACB">
        <w:t xml:space="preserve">. </w:t>
      </w:r>
      <w:r>
        <w:t xml:space="preserve">API verifikasi email akan menerima </w:t>
      </w:r>
      <w:r w:rsidR="007F1E09">
        <w:t xml:space="preserve">kode </w:t>
      </w:r>
      <w:r>
        <w:t>OTP yang telah diterima</w:t>
      </w:r>
      <w:r w:rsidR="007F1E09">
        <w:t xml:space="preserve"> oleh pengguna</w:t>
      </w:r>
      <w:r>
        <w:t xml:space="preserve"> untuk melakukan verifikasi email. </w:t>
      </w:r>
      <w:r w:rsidR="007F1E09">
        <w:t xml:space="preserve">Dengan menggunakan langkah verifikasi ini maka hanya pengguna atau operator dengan email yang valid dan aktif yang dapat mengakses API sehingga akan meningkatkan keamanan dari API tersebut. </w:t>
      </w:r>
      <w:r>
        <w:t>Hasil dari API verifikasi ema</w:t>
      </w:r>
      <w:r w:rsidR="007F1E09">
        <w:t>il dapat dilihat pada gambar 4.5</w:t>
      </w:r>
      <w:r>
        <w:t xml:space="preserve"> dibawah.</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039995" cy="2833382"/>
                    </a:xfrm>
                    <a:prstGeom prst="rect">
                      <a:avLst/>
                    </a:prstGeom>
                  </pic:spPr>
                </pic:pic>
              </a:graphicData>
            </a:graphic>
          </wp:inline>
        </w:drawing>
      </w:r>
    </w:p>
    <w:p w14:paraId="01714F59" w14:textId="0AB97C7D" w:rsidR="00546308" w:rsidRDefault="007F1E09" w:rsidP="007F1E09">
      <w:pPr>
        <w:pStyle w:val="LabelGambar"/>
      </w:pPr>
      <w:bookmarkStart w:id="256" w:name="_Toc142072585"/>
      <w:bookmarkStart w:id="257" w:name="_Toc142073202"/>
      <w:bookmarkStart w:id="258" w:name="_Toc143519987"/>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44529C">
        <w:rPr>
          <w:b/>
          <w:noProof/>
        </w:rPr>
        <w:t>5</w:t>
      </w:r>
      <w:r w:rsidRPr="007F1E09">
        <w:rPr>
          <w:b/>
        </w:rPr>
        <w:fldChar w:fldCharType="end"/>
      </w:r>
      <w:r>
        <w:t xml:space="preserve"> </w:t>
      </w:r>
      <w:r w:rsidRPr="00406DBD">
        <w:t>Hasil API Verifikasi Email</w:t>
      </w:r>
      <w:bookmarkEnd w:id="256"/>
      <w:bookmarkEnd w:id="257"/>
      <w:bookmarkEnd w:id="258"/>
    </w:p>
    <w:p w14:paraId="08E970C6" w14:textId="77777777" w:rsidR="007F1E09" w:rsidRDefault="007F1E09" w:rsidP="007F1E09">
      <w:pPr>
        <w:pStyle w:val="LabelGambar"/>
      </w:pPr>
    </w:p>
    <w:p w14:paraId="72FDC439" w14:textId="3E79BEEC" w:rsidR="00546308" w:rsidRDefault="007F1E09" w:rsidP="001E5B5F">
      <w:pPr>
        <w:ind w:firstLine="709"/>
      </w:pPr>
      <w:r>
        <w:t>Gambar 4.5</w:t>
      </w:r>
      <w:r w:rsidR="00546308">
        <w:t xml:space="preserve"> menampilkan hasil dari API verifikasi email yang dikirimkan melalui </w:t>
      </w:r>
      <w:r>
        <w:rPr>
          <w:i/>
        </w:rPr>
        <w:t>end</w:t>
      </w:r>
      <w:r w:rsidR="00546308" w:rsidRPr="007F1E09">
        <w:rPr>
          <w:i/>
        </w:rPr>
        <w:t>point</w:t>
      </w:r>
      <w:r w:rsidR="00546308">
        <w:t xml:space="preserve"> “api/verify-email”.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API verifikasi email juga akan memeriksa waktu kadaluarsa</w:t>
      </w:r>
      <w:r>
        <w:t xml:space="preserve"> dari</w:t>
      </w:r>
      <w:r w:rsidR="001E5B5F">
        <w:t xml:space="preserve"> kode OTP, jika kode OTP sudah kadaluarsa maka verifikasi akan gagal seper</w:t>
      </w:r>
      <w:r w:rsidR="007068A8">
        <w:t>ti yang terlihat pada gambar 4.6</w:t>
      </w:r>
      <w:r w:rsidR="001E5B5F">
        <w:t xml:space="preserve"> dibawah.</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39995" cy="2833382"/>
                    </a:xfrm>
                    <a:prstGeom prst="rect">
                      <a:avLst/>
                    </a:prstGeom>
                  </pic:spPr>
                </pic:pic>
              </a:graphicData>
            </a:graphic>
          </wp:inline>
        </w:drawing>
      </w:r>
    </w:p>
    <w:p w14:paraId="0A6F1EB6" w14:textId="3027F214" w:rsidR="007F1E09" w:rsidRDefault="007F1E09" w:rsidP="007F1E09">
      <w:pPr>
        <w:pStyle w:val="LabelGambar"/>
      </w:pPr>
      <w:bookmarkStart w:id="259" w:name="_Toc142072586"/>
      <w:bookmarkStart w:id="260" w:name="_Toc142073203"/>
      <w:bookmarkStart w:id="261" w:name="_Toc143519988"/>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44529C">
        <w:rPr>
          <w:b/>
          <w:noProof/>
        </w:rPr>
        <w:t>6</w:t>
      </w:r>
      <w:r w:rsidRPr="007F1E09">
        <w:rPr>
          <w:b/>
        </w:rPr>
        <w:fldChar w:fldCharType="end"/>
      </w:r>
      <w:r>
        <w:t xml:space="preserve"> </w:t>
      </w:r>
      <w:r w:rsidRPr="00F9049B">
        <w:t>Kode OTP Kadaluarsa</w:t>
      </w:r>
      <w:bookmarkEnd w:id="259"/>
      <w:bookmarkEnd w:id="260"/>
      <w:bookmarkEnd w:id="261"/>
    </w:p>
    <w:p w14:paraId="386118B9" w14:textId="682F9C29" w:rsidR="002A242B" w:rsidRDefault="003D142C" w:rsidP="000D2119">
      <w:pPr>
        <w:pStyle w:val="SubBabIVI"/>
        <w:ind w:left="709" w:hanging="709"/>
      </w:pPr>
      <w:bookmarkStart w:id="262" w:name="_Toc143523768"/>
      <w:r>
        <w:lastRenderedPageBreak/>
        <w:t xml:space="preserve">API </w:t>
      </w:r>
      <w:r w:rsidR="002A242B" w:rsidRPr="00C146E0">
        <w:rPr>
          <w:i/>
        </w:rPr>
        <w:t>Reset</w:t>
      </w:r>
      <w:r w:rsidR="002A242B">
        <w:t xml:space="preserve"> </w:t>
      </w:r>
      <w:r w:rsidR="002A242B" w:rsidRPr="00C146E0">
        <w:rPr>
          <w:i/>
        </w:rPr>
        <w:t>Password</w:t>
      </w:r>
      <w:bookmarkEnd w:id="262"/>
    </w:p>
    <w:p w14:paraId="741E2B08" w14:textId="3FBCFCD7" w:rsidR="000A508A" w:rsidRDefault="00846743" w:rsidP="00846743">
      <w:pPr>
        <w:ind w:firstLine="709"/>
      </w:pPr>
      <w:r>
        <w:t xml:space="preserve">API </w:t>
      </w:r>
      <w:r w:rsidRPr="00C146E0">
        <w:rPr>
          <w:i/>
        </w:rPr>
        <w:t>reset</w:t>
      </w:r>
      <w:r>
        <w:t xml:space="preserve"> </w:t>
      </w:r>
      <w:r w:rsidRPr="00C146E0">
        <w:rPr>
          <w:i/>
        </w:rPr>
        <w:t>password</w:t>
      </w:r>
      <w:r>
        <w:t xml:space="preserve"> akan menerima email dari pengguna dan mengirimkan url yang dapat digunakan untuk membuat </w:t>
      </w:r>
      <w:r w:rsidRPr="00C146E0">
        <w:rPr>
          <w:i/>
        </w:rPr>
        <w:t>password</w:t>
      </w:r>
      <w:r>
        <w:t xml:space="preserve"> baru ke email pengguna. Hasil dari API </w:t>
      </w:r>
      <w:r w:rsidRPr="00C146E0">
        <w:rPr>
          <w:i/>
        </w:rPr>
        <w:t>reset</w:t>
      </w:r>
      <w:r>
        <w:t xml:space="preserve"> </w:t>
      </w:r>
      <w:r w:rsidRPr="00C146E0">
        <w:rPr>
          <w:i/>
        </w:rPr>
        <w:t>password</w:t>
      </w:r>
      <w:r>
        <w:t xml:space="preserve"> dapat dilihat pada gambar </w:t>
      </w:r>
      <w:r w:rsidR="00C146E0">
        <w:t>4.7</w:t>
      </w:r>
      <w:r>
        <w:t xml:space="preserve"> dibawah.</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39995" cy="2833382"/>
                    </a:xfrm>
                    <a:prstGeom prst="rect">
                      <a:avLst/>
                    </a:prstGeom>
                  </pic:spPr>
                </pic:pic>
              </a:graphicData>
            </a:graphic>
          </wp:inline>
        </w:drawing>
      </w:r>
    </w:p>
    <w:p w14:paraId="073BA09D" w14:textId="7686522C" w:rsidR="00DE7BD9" w:rsidRDefault="00C146E0" w:rsidP="00C146E0">
      <w:pPr>
        <w:pStyle w:val="LabelGambar"/>
        <w:rPr>
          <w:i/>
        </w:rPr>
      </w:pPr>
      <w:bookmarkStart w:id="263" w:name="_Toc142072587"/>
      <w:bookmarkStart w:id="264" w:name="_Toc142073204"/>
      <w:bookmarkStart w:id="265" w:name="_Toc143519989"/>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44529C">
        <w:rPr>
          <w:b/>
          <w:noProof/>
        </w:rPr>
        <w:t>7</w:t>
      </w:r>
      <w:r w:rsidRPr="00C146E0">
        <w:rPr>
          <w:b/>
        </w:rPr>
        <w:fldChar w:fldCharType="end"/>
      </w:r>
      <w:r>
        <w:t xml:space="preserve"> </w:t>
      </w:r>
      <w:r w:rsidRPr="004D2361">
        <w:t xml:space="preserve">Hasil API </w:t>
      </w:r>
      <w:r w:rsidRPr="00C146E0">
        <w:rPr>
          <w:i/>
        </w:rPr>
        <w:t>Reset</w:t>
      </w:r>
      <w:r w:rsidRPr="004D2361">
        <w:t xml:space="preserve"> </w:t>
      </w:r>
      <w:r w:rsidRPr="00C146E0">
        <w:rPr>
          <w:i/>
        </w:rPr>
        <w:t>Password</w:t>
      </w:r>
      <w:bookmarkEnd w:id="263"/>
      <w:bookmarkEnd w:id="264"/>
      <w:bookmarkEnd w:id="265"/>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1EF43022" w14:textId="4232F644" w:rsidR="00C146E0" w:rsidRDefault="00C146E0" w:rsidP="00C146E0">
      <w:pPr>
        <w:pStyle w:val="LabelGambar"/>
      </w:pPr>
      <w:bookmarkStart w:id="266" w:name="_Toc142072588"/>
      <w:bookmarkStart w:id="267" w:name="_Toc142073205"/>
      <w:bookmarkStart w:id="268" w:name="_Toc143519990"/>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44529C">
        <w:rPr>
          <w:b/>
          <w:noProof/>
        </w:rPr>
        <w:t>8</w:t>
      </w:r>
      <w:r w:rsidRPr="00C146E0">
        <w:rPr>
          <w:b/>
        </w:rPr>
        <w:fldChar w:fldCharType="end"/>
      </w:r>
      <w:r>
        <w:t xml:space="preserve"> </w:t>
      </w:r>
      <w:r w:rsidRPr="0001160C">
        <w:t>Email Reset Password</w:t>
      </w:r>
      <w:bookmarkEnd w:id="266"/>
      <w:bookmarkEnd w:id="267"/>
      <w:bookmarkEnd w:id="268"/>
    </w:p>
    <w:p w14:paraId="39C4C435" w14:textId="77777777" w:rsidR="00C146E0" w:rsidRDefault="00C146E0" w:rsidP="00C146E0">
      <w:pPr>
        <w:pStyle w:val="LabelGambar"/>
      </w:pPr>
    </w:p>
    <w:p w14:paraId="50BA36F4" w14:textId="6830B804"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api/</w:t>
      </w:r>
      <w:r w:rsidR="00DE7BD9">
        <w:t xml:space="preserve">reset-password”. Pengguna akan mengirimkan alamat email pada </w:t>
      </w:r>
      <w:r w:rsidR="00DE7BD9" w:rsidRPr="00C146E0">
        <w:rPr>
          <w:i/>
        </w:rPr>
        <w:t>body</w:t>
      </w:r>
      <w:r w:rsidR="00DE7BD9">
        <w:t xml:space="preserve"> </w:t>
      </w:r>
      <w:r w:rsidR="00DE7BD9" w:rsidRPr="00C146E0">
        <w:rPr>
          <w:i/>
        </w:rPr>
        <w:t>request</w:t>
      </w:r>
      <w:r w:rsidR="00DE7BD9">
        <w:t xml:space="preserve"> dan API akan memberikan respon status beserta data alamat email. </w:t>
      </w:r>
      <w:r w:rsidR="00DE7BD9">
        <w:lastRenderedPageBreak/>
        <w:t xml:space="preserve">Pada proses ini API juga akan mengirimkan url </w:t>
      </w:r>
      <w:r w:rsidR="00DE7BD9" w:rsidRPr="00C146E0">
        <w:rPr>
          <w:i/>
        </w:rPr>
        <w:t>reset</w:t>
      </w:r>
      <w:r w:rsidR="00DE7BD9">
        <w:t xml:space="preserve"> </w:t>
      </w:r>
      <w:r w:rsidR="00DE7BD9" w:rsidRPr="00C146E0">
        <w:rPr>
          <w:i/>
        </w:rPr>
        <w:t>password</w:t>
      </w:r>
      <w:r w:rsidR="00DE7BD9">
        <w:t xml:space="preserve"> ke email pengguna seper</w:t>
      </w:r>
      <w:r w:rsidR="001569AE">
        <w:t>ti yang terlihat pada gambar 4.8</w:t>
      </w:r>
      <w:r w:rsidR="00DE7BD9">
        <w:t xml:space="preserve">, pengguna dapat menggunakan url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bookmarkStart w:id="269" w:name="_Toc143523769"/>
      <w:r>
        <w:t xml:space="preserve">API </w:t>
      </w:r>
      <w:r w:rsidR="002A242B">
        <w:t xml:space="preserve">Ganti </w:t>
      </w:r>
      <w:r w:rsidR="002A242B" w:rsidRPr="00E5324F">
        <w:rPr>
          <w:i/>
        </w:rPr>
        <w:t>Password</w:t>
      </w:r>
      <w:bookmarkEnd w:id="269"/>
    </w:p>
    <w:p w14:paraId="6D21574B" w14:textId="0E00F0CB" w:rsidR="00DE7BD9" w:rsidRDefault="00B81E1A" w:rsidP="00B81E1A">
      <w:pPr>
        <w:ind w:firstLine="709"/>
      </w:pPr>
      <w:r>
        <w:t xml:space="preserve">API ganti password akan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akan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Hasil dari API ganti </w:t>
      </w:r>
      <w:r w:rsidRPr="00E5324F">
        <w:rPr>
          <w:i/>
        </w:rPr>
        <w:t>password</w:t>
      </w:r>
      <w:r w:rsidR="007068A8">
        <w:t xml:space="preserve"> dapat dilihat pada gambar 4.9</w:t>
      </w:r>
      <w:r>
        <w:t xml:space="preserve"> dibawah.</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304B52E8" w14:textId="35D135E3" w:rsidR="00E5324F" w:rsidRDefault="00E5324F" w:rsidP="00E5324F">
      <w:pPr>
        <w:pStyle w:val="LabelGambar"/>
      </w:pPr>
      <w:bookmarkStart w:id="270" w:name="_Toc142072589"/>
      <w:bookmarkStart w:id="271" w:name="_Toc142073206"/>
      <w:bookmarkStart w:id="272" w:name="_Toc143519991"/>
      <w:r w:rsidRPr="00E5324F">
        <w:rPr>
          <w:b/>
        </w:rPr>
        <w:t>Gambar 4.</w:t>
      </w:r>
      <w:r w:rsidRPr="00E5324F">
        <w:rPr>
          <w:b/>
        </w:rPr>
        <w:fldChar w:fldCharType="begin"/>
      </w:r>
      <w:r w:rsidRPr="00E5324F">
        <w:rPr>
          <w:b/>
        </w:rPr>
        <w:instrText xml:space="preserve"> SEQ Gambar_4. \* ARABIC </w:instrText>
      </w:r>
      <w:r w:rsidRPr="00E5324F">
        <w:rPr>
          <w:b/>
        </w:rPr>
        <w:fldChar w:fldCharType="separate"/>
      </w:r>
      <w:r w:rsidR="0044529C">
        <w:rPr>
          <w:b/>
          <w:noProof/>
        </w:rPr>
        <w:t>9</w:t>
      </w:r>
      <w:r w:rsidRPr="00E5324F">
        <w:rPr>
          <w:b/>
        </w:rPr>
        <w:fldChar w:fldCharType="end"/>
      </w:r>
      <w:r>
        <w:t xml:space="preserve"> </w:t>
      </w:r>
      <w:r w:rsidRPr="00FD3DB7">
        <w:t xml:space="preserve">Hasil API Ganti </w:t>
      </w:r>
      <w:r w:rsidRPr="00E5324F">
        <w:rPr>
          <w:i/>
        </w:rPr>
        <w:t>Password</w:t>
      </w:r>
      <w:bookmarkEnd w:id="270"/>
      <w:bookmarkEnd w:id="271"/>
      <w:bookmarkEnd w:id="272"/>
    </w:p>
    <w:p w14:paraId="6CE418C5" w14:textId="77777777" w:rsidR="00E5324F" w:rsidRDefault="00E5324F" w:rsidP="00E5324F">
      <w:pPr>
        <w:pStyle w:val="LabelGambar"/>
      </w:pPr>
    </w:p>
    <w:p w14:paraId="224959CB" w14:textId="7AA2F567"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9C475D" w:rsidRPr="00E5324F">
        <w:rPr>
          <w:i/>
        </w:rPr>
        <w:t>enpoint</w:t>
      </w:r>
      <w:r w:rsidR="009C475D">
        <w:t xml:space="preserve"> “/api/change-password”. Pengguna akan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t>, penggunakan juga meme</w:t>
      </w:r>
      <w:r w:rsidR="009C475D">
        <w:t xml:space="preserve">rlukan token </w:t>
      </w:r>
      <w:r w:rsidR="009C475D" w:rsidRPr="00E5324F">
        <w:rPr>
          <w:i/>
        </w:rPr>
        <w:t>login</w:t>
      </w:r>
      <w:r w:rsidR="009C475D">
        <w:t xml:space="preserve"> untuk mengakses </w:t>
      </w:r>
      <w:r w:rsidR="009C475D" w:rsidRPr="00E5324F">
        <w:rPr>
          <w:i/>
        </w:rPr>
        <w:t>enpoint</w:t>
      </w:r>
      <w:r w:rsidR="009C475D">
        <w:t xml:space="preserve"> ini. API ganti </w:t>
      </w:r>
      <w:r w:rsidR="009C475D" w:rsidRPr="00E5324F">
        <w:rPr>
          <w:i/>
        </w:rPr>
        <w:t>password</w:t>
      </w:r>
      <w:r w:rsidR="009C475D">
        <w:t xml:space="preserve"> akan memberikan respon status dan pesan apakah </w:t>
      </w:r>
      <w:r w:rsidR="009C475D" w:rsidRPr="00E5324F">
        <w:rPr>
          <w:i/>
        </w:rPr>
        <w:t>password</w:t>
      </w:r>
      <w:r w:rsidR="009C475D">
        <w:t xml:space="preserve"> baru berhasil tersimpan atau tidak.</w:t>
      </w:r>
      <w:r w:rsidR="007F0CE3">
        <w:t xml:space="preserve"> Dengan adanya API ganti password maka pengguna dan operator dapat mengganti password secara berkala sesuai dengan kehendak masing-masing untuk meningkatkan kemanan akun mereka.</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bookmarkStart w:id="273" w:name="_Toc143523770"/>
      <w:r>
        <w:lastRenderedPageBreak/>
        <w:t xml:space="preserve">API </w:t>
      </w:r>
      <w:r w:rsidR="002A242B">
        <w:t>Ganti Profil</w:t>
      </w:r>
      <w:bookmarkEnd w:id="273"/>
    </w:p>
    <w:p w14:paraId="378C73F5" w14:textId="7DD25CAE" w:rsidR="008F4278" w:rsidRDefault="009C475D" w:rsidP="009C475D">
      <w:pPr>
        <w:ind w:firstLine="709"/>
      </w:pPr>
      <w:r>
        <w:t>API ganti profil akan menerima data pengguna yang akan diganti seperti nama, email,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dah melakukan autentikasi. Hasil dari API ganti profil dapat di</w:t>
      </w:r>
      <w:r w:rsidR="003F1C17">
        <w:t>lihat pada gambar 4.10</w:t>
      </w:r>
      <w:r w:rsidR="0034254A">
        <w:t xml:space="preserve"> dibawah.</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6A49498D" w14:textId="118CE0B7" w:rsidR="0034254A" w:rsidRDefault="003F1C17" w:rsidP="003F1C17">
      <w:pPr>
        <w:pStyle w:val="LabelGambar"/>
      </w:pPr>
      <w:bookmarkStart w:id="274" w:name="_Toc142072590"/>
      <w:bookmarkStart w:id="275" w:name="_Toc142073207"/>
      <w:bookmarkStart w:id="276" w:name="_Toc143519992"/>
      <w:r w:rsidRPr="003F1C17">
        <w:rPr>
          <w:b/>
        </w:rPr>
        <w:t>Gambar 4.</w:t>
      </w:r>
      <w:r w:rsidRPr="003F1C17">
        <w:rPr>
          <w:b/>
        </w:rPr>
        <w:fldChar w:fldCharType="begin"/>
      </w:r>
      <w:r w:rsidRPr="003F1C17">
        <w:rPr>
          <w:b/>
        </w:rPr>
        <w:instrText xml:space="preserve"> SEQ Gambar_4. \* ARABIC </w:instrText>
      </w:r>
      <w:r w:rsidRPr="003F1C17">
        <w:rPr>
          <w:b/>
        </w:rPr>
        <w:fldChar w:fldCharType="separate"/>
      </w:r>
      <w:r w:rsidR="0044529C">
        <w:rPr>
          <w:b/>
          <w:noProof/>
        </w:rPr>
        <w:t>10</w:t>
      </w:r>
      <w:r w:rsidRPr="003F1C17">
        <w:rPr>
          <w:b/>
        </w:rPr>
        <w:fldChar w:fldCharType="end"/>
      </w:r>
      <w:r>
        <w:t xml:space="preserve"> </w:t>
      </w:r>
      <w:r w:rsidRPr="00FD24BB">
        <w:t>API Ganti Profil</w:t>
      </w:r>
      <w:bookmarkEnd w:id="274"/>
      <w:bookmarkEnd w:id="275"/>
      <w:bookmarkEnd w:id="276"/>
    </w:p>
    <w:p w14:paraId="649587BF" w14:textId="77777777" w:rsidR="003F1C17" w:rsidRDefault="003F1C17" w:rsidP="003F1C17">
      <w:pPr>
        <w:pStyle w:val="LabelGambar"/>
      </w:pPr>
    </w:p>
    <w:p w14:paraId="0C59FAF7" w14:textId="0B80F959"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t>api/update-profile”. Pengguna</w:t>
      </w:r>
      <w:r w:rsidR="0034254A">
        <w:t xml:space="preserve"> akan mengirimkan data yang akan diganti seperti nama, email,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API akan memberikan respon b</w:t>
      </w:r>
      <w:r>
        <w:t>erupa status dan data pengguna</w:t>
      </w:r>
      <w:r w:rsidR="0034254A">
        <w:t xml:space="preserve"> yang sudah dirubah seper</w:t>
      </w:r>
      <w:r>
        <w:t>ti yang terlihat pada gambar 4.10</w:t>
      </w:r>
      <w:r w:rsidR="0034254A">
        <w:t xml:space="preserve"> diatas.</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bookmarkStart w:id="277" w:name="_Toc143523771"/>
      <w:r>
        <w:t xml:space="preserve">API </w:t>
      </w:r>
      <w:r w:rsidR="002A242B">
        <w:t>Lihat Avatar</w:t>
      </w:r>
      <w:bookmarkEnd w:id="277"/>
    </w:p>
    <w:p w14:paraId="3C9FEAF6" w14:textId="6DC6A30F" w:rsidR="00413393" w:rsidRDefault="00B3452C" w:rsidP="00B3452C">
      <w:pPr>
        <w:ind w:firstLine="709"/>
      </w:pPr>
      <w:r>
        <w:t xml:space="preserve">Setiap gambar avatar pengguna tidak tersedia untuk publik, pengguna akan melakukan </w:t>
      </w:r>
      <w:r w:rsidRPr="00DC58BC">
        <w:rPr>
          <w:i/>
        </w:rPr>
        <w:t>request</w:t>
      </w:r>
      <w:r>
        <w:t xml:space="preserve"> untuk mendapatkan gambar avatar dengan melampirkan token </w:t>
      </w:r>
      <w:r w:rsidRPr="00DC58BC">
        <w:rPr>
          <w:i/>
        </w:rPr>
        <w:t>login</w:t>
      </w:r>
      <w:r>
        <w:t xml:space="preserve"> ke API lihat avatar. </w:t>
      </w:r>
      <w:r w:rsidR="00DC58BC">
        <w:t xml:space="preserve">API lihat avatar aakan memberikan respon berupa gambar avatar dari setiap pengguna atau operator untuk ditampilkan pada aplikasi masing-masing mobile. </w:t>
      </w:r>
      <w:r>
        <w:t xml:space="preserve">Hasil dari API lihat avatar dapat dilihat pada gambar </w:t>
      </w:r>
      <w:r w:rsidR="00DC58BC">
        <w:t xml:space="preserve">4.11 </w:t>
      </w:r>
      <w:r>
        <w:t xml:space="preserve"> dibawah.</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2C8ED874" w14:textId="6920D0FB" w:rsidR="00985BC4" w:rsidRDefault="00DC58BC" w:rsidP="00DC58BC">
      <w:pPr>
        <w:pStyle w:val="LabelGambar"/>
      </w:pPr>
      <w:bookmarkStart w:id="278" w:name="_Toc142072591"/>
      <w:bookmarkStart w:id="279" w:name="_Toc142073208"/>
      <w:bookmarkStart w:id="280" w:name="_Toc143519993"/>
      <w:r w:rsidRPr="00DC58BC">
        <w:rPr>
          <w:b/>
        </w:rPr>
        <w:t>Gambar 4.</w:t>
      </w:r>
      <w:r w:rsidRPr="00DC58BC">
        <w:rPr>
          <w:b/>
        </w:rPr>
        <w:fldChar w:fldCharType="begin"/>
      </w:r>
      <w:r w:rsidRPr="00DC58BC">
        <w:rPr>
          <w:b/>
        </w:rPr>
        <w:instrText xml:space="preserve"> SEQ Gambar_4. \* ARABIC </w:instrText>
      </w:r>
      <w:r w:rsidRPr="00DC58BC">
        <w:rPr>
          <w:b/>
        </w:rPr>
        <w:fldChar w:fldCharType="separate"/>
      </w:r>
      <w:r w:rsidR="0044529C">
        <w:rPr>
          <w:b/>
          <w:noProof/>
        </w:rPr>
        <w:t>11</w:t>
      </w:r>
      <w:r w:rsidRPr="00DC58BC">
        <w:rPr>
          <w:b/>
        </w:rPr>
        <w:fldChar w:fldCharType="end"/>
      </w:r>
      <w:r>
        <w:t xml:space="preserve"> </w:t>
      </w:r>
      <w:r w:rsidRPr="00140A26">
        <w:t>Hasil API Lihat Avatar</w:t>
      </w:r>
      <w:bookmarkEnd w:id="278"/>
      <w:bookmarkEnd w:id="279"/>
      <w:bookmarkEnd w:id="280"/>
    </w:p>
    <w:p w14:paraId="57BCEFD9" w14:textId="77777777" w:rsidR="00DC58BC" w:rsidRDefault="00DC58BC" w:rsidP="00DC58BC">
      <w:pPr>
        <w:pStyle w:val="LabelGambar"/>
      </w:pPr>
    </w:p>
    <w:p w14:paraId="7F12A7EA" w14:textId="17AB4068" w:rsidR="00985BC4" w:rsidRDefault="00DC58BC" w:rsidP="00985BC4">
      <w:pPr>
        <w:ind w:firstLine="709"/>
      </w:pPr>
      <w:r>
        <w:t>Gambar 4.11</w:t>
      </w:r>
      <w:r w:rsidR="00985BC4">
        <w:t xml:space="preserve"> merupakan hasil dari API livat avatar yang dikirimkan melalui </w:t>
      </w:r>
      <w:r w:rsidR="00985BC4" w:rsidRPr="00DC58BC">
        <w:rPr>
          <w:i/>
        </w:rPr>
        <w:t>endpoint</w:t>
      </w:r>
      <w:r w:rsidR="00985BC4">
        <w:t xml:space="preserve"> “</w:t>
      </w:r>
      <w:r w:rsidR="00B06C7E">
        <w:t>/</w:t>
      </w:r>
      <w:r w:rsidR="00985BC4">
        <w:t xml:space="preserve">api/avatar”,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akan mengembalikan respon </w:t>
      </w:r>
      <w:r>
        <w:t xml:space="preserve">berupa gambar </w:t>
      </w:r>
      <w:r w:rsidRPr="00DC58BC">
        <w:rPr>
          <w:i/>
        </w:rPr>
        <w:t>default</w:t>
      </w:r>
      <w:r>
        <w:t xml:space="preserve"> untuk avatar yang terlas disediakan oleh 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bookmarkStart w:id="281" w:name="_Toc143523772"/>
      <w:r>
        <w:t xml:space="preserve">API </w:t>
      </w:r>
      <w:r w:rsidR="002A242B">
        <w:t>Ganti Avatar</w:t>
      </w:r>
      <w:bookmarkEnd w:id="281"/>
    </w:p>
    <w:p w14:paraId="13DF7A1E" w14:textId="1552C11B" w:rsidR="00735008" w:rsidRDefault="005C1E34" w:rsidP="00AA103B">
      <w:pPr>
        <w:ind w:firstLine="709"/>
      </w:pPr>
      <w:r>
        <w:t xml:space="preserve">Pengguna dan operator dapat memperbarui gambar avatar melalui aplikasi mobile. </w:t>
      </w:r>
      <w:r w:rsidR="00735008">
        <w:t xml:space="preserve">Untuk mengganti avatar melalui aplikasi mobile pengguna akan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diijinkan untuk mengunggah file gambar dengan dengan ukuran maksimal 1 MB hal ini bertujuan untuk mencegah pengguna mengunggah file lain seperti dokumen atau pdf dan juga untuk membatasi ukuran file proses pengiriman gambar dapat berjalan dengan lancar. </w:t>
      </w:r>
      <w:r w:rsidR="00735008">
        <w:t>Hasil dari API ganti avat</w:t>
      </w:r>
      <w:r w:rsidR="00356D33">
        <w:t>ar dapat dilihat pada gambar 4.12</w:t>
      </w:r>
      <w:r w:rsidR="00735008">
        <w:t xml:space="preserve"> dibawah ini.</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13B3352A" w14:textId="10138E90" w:rsidR="00B06C7E" w:rsidRDefault="007619C6" w:rsidP="007619C6">
      <w:pPr>
        <w:pStyle w:val="LabelGambar"/>
      </w:pPr>
      <w:bookmarkStart w:id="282" w:name="_Toc142072592"/>
      <w:bookmarkStart w:id="283" w:name="_Toc142073209"/>
      <w:bookmarkStart w:id="284" w:name="_Toc143519994"/>
      <w:r w:rsidRPr="007619C6">
        <w:rPr>
          <w:b/>
        </w:rPr>
        <w:t>Gambar 4.</w:t>
      </w:r>
      <w:r w:rsidRPr="007619C6">
        <w:rPr>
          <w:b/>
        </w:rPr>
        <w:fldChar w:fldCharType="begin"/>
      </w:r>
      <w:r w:rsidRPr="007619C6">
        <w:rPr>
          <w:b/>
        </w:rPr>
        <w:instrText xml:space="preserve"> SEQ Gambar_4. \* ARABIC </w:instrText>
      </w:r>
      <w:r w:rsidRPr="007619C6">
        <w:rPr>
          <w:b/>
        </w:rPr>
        <w:fldChar w:fldCharType="separate"/>
      </w:r>
      <w:r w:rsidR="0044529C">
        <w:rPr>
          <w:b/>
          <w:noProof/>
        </w:rPr>
        <w:t>12</w:t>
      </w:r>
      <w:r w:rsidRPr="007619C6">
        <w:rPr>
          <w:b/>
        </w:rPr>
        <w:fldChar w:fldCharType="end"/>
      </w:r>
      <w:r>
        <w:t xml:space="preserve"> </w:t>
      </w:r>
      <w:r w:rsidRPr="00CD1EF1">
        <w:t>Hasil API Ganti Avatar</w:t>
      </w:r>
      <w:bookmarkEnd w:id="282"/>
      <w:bookmarkEnd w:id="283"/>
      <w:bookmarkEnd w:id="284"/>
    </w:p>
    <w:p w14:paraId="3AD21D31" w14:textId="77777777" w:rsidR="007619C6" w:rsidRDefault="007619C6" w:rsidP="007619C6">
      <w:pPr>
        <w:pStyle w:val="LabelGambar"/>
      </w:pPr>
    </w:p>
    <w:p w14:paraId="5D0B505E" w14:textId="4191E55C"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api/update-avatar”. Pengguna akan mengirimkan file gambar avatar ke API disertai dengan token </w:t>
      </w:r>
      <w:r w:rsidR="00B06C7E" w:rsidRPr="007619C6">
        <w:rPr>
          <w:i/>
        </w:rPr>
        <w:t>login</w:t>
      </w:r>
      <w:r w:rsidR="00B06C7E">
        <w:t xml:space="preserve"> yang dimiliki, API akan memberikan respon status dan nama file avatar yang berhasil tersimpan didalam server.</w:t>
      </w:r>
    </w:p>
    <w:p w14:paraId="140700E3" w14:textId="77777777" w:rsidR="00B06C7E" w:rsidRDefault="00B06C7E" w:rsidP="00B06C7E"/>
    <w:p w14:paraId="47FDF627" w14:textId="26B9B466" w:rsidR="002A242B" w:rsidRDefault="003D142C" w:rsidP="000D2119">
      <w:pPr>
        <w:pStyle w:val="SubBabIVI"/>
        <w:ind w:left="709" w:hanging="709"/>
      </w:pPr>
      <w:bookmarkStart w:id="285" w:name="_Toc143523773"/>
      <w:r>
        <w:t xml:space="preserve">API </w:t>
      </w:r>
      <w:r w:rsidR="002A242B">
        <w:t>Verifikasi Akses</w:t>
      </w:r>
      <w:bookmarkEnd w:id="285"/>
    </w:p>
    <w:p w14:paraId="4E2E9198" w14:textId="0C58A6DD" w:rsidR="00B06C7E" w:rsidRDefault="004423E9" w:rsidP="00B06C7E">
      <w:pPr>
        <w:ind w:firstLine="709"/>
      </w:pPr>
      <w:r>
        <w:t xml:space="preserve">Pada setiap pintu akan terpasang kode QR yang menjadi identitas dari pintu tersebut. Pengguna dan operator dapat menggunakan kode QR tersebut untuk membuka pintu. </w:t>
      </w:r>
      <w:r w:rsidR="00B06C7E">
        <w:t>Ketika pengguna</w:t>
      </w:r>
      <w:r>
        <w:t xml:space="preserve"> atau operator</w:t>
      </w:r>
      <w:r w:rsidR="00B06C7E">
        <w:t xml:space="preserve"> melakukan pemindaian kode QR untuk membuka pintu maka perangkat mobile akan mengirimkan request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akan meningkatkan keamanan sistem penguncian pintu gedung ini. </w:t>
      </w:r>
      <w:r w:rsidR="00B06C7E">
        <w:t>Hasil dari API verifikasi aks</w:t>
      </w:r>
      <w:r w:rsidR="008E2D19">
        <w:t xml:space="preserve">es dapat dilihat pada gambar 4.13 </w:t>
      </w:r>
      <w:r w:rsidR="00B06C7E">
        <w:t>dibawah.</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5FDE7E26" w14:textId="4B98D7A4" w:rsidR="00AE1303" w:rsidRDefault="004423E9" w:rsidP="004423E9">
      <w:pPr>
        <w:pStyle w:val="LabelGambar"/>
      </w:pPr>
      <w:bookmarkStart w:id="286" w:name="_Toc142072593"/>
      <w:bookmarkStart w:id="287" w:name="_Toc142073210"/>
      <w:bookmarkStart w:id="288" w:name="_Toc143519995"/>
      <w:r w:rsidRPr="004423E9">
        <w:rPr>
          <w:b/>
        </w:rPr>
        <w:t>Gambar 4.</w:t>
      </w:r>
      <w:r w:rsidRPr="004423E9">
        <w:rPr>
          <w:b/>
        </w:rPr>
        <w:fldChar w:fldCharType="begin"/>
      </w:r>
      <w:r w:rsidRPr="004423E9">
        <w:rPr>
          <w:b/>
        </w:rPr>
        <w:instrText xml:space="preserve"> SEQ Gambar_4. \* ARABIC </w:instrText>
      </w:r>
      <w:r w:rsidRPr="004423E9">
        <w:rPr>
          <w:b/>
        </w:rPr>
        <w:fldChar w:fldCharType="separate"/>
      </w:r>
      <w:r w:rsidR="0044529C">
        <w:rPr>
          <w:b/>
          <w:noProof/>
        </w:rPr>
        <w:t>13</w:t>
      </w:r>
      <w:r w:rsidRPr="004423E9">
        <w:rPr>
          <w:b/>
        </w:rPr>
        <w:fldChar w:fldCharType="end"/>
      </w:r>
      <w:r>
        <w:t xml:space="preserve"> </w:t>
      </w:r>
      <w:r w:rsidRPr="00AB3124">
        <w:t>Hasil API Verifikasi Akses</w:t>
      </w:r>
      <w:bookmarkEnd w:id="286"/>
      <w:bookmarkEnd w:id="287"/>
      <w:bookmarkEnd w:id="288"/>
    </w:p>
    <w:p w14:paraId="26BB2705" w14:textId="77777777" w:rsidR="004423E9" w:rsidRDefault="004423E9" w:rsidP="004423E9">
      <w:pPr>
        <w:pStyle w:val="LabelGambar"/>
      </w:pPr>
    </w:p>
    <w:p w14:paraId="41094143" w14:textId="18912D6C"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api/verify-access/{id}” dimana id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8E2D19">
        <w:t xml:space="preserve">diijinkan </w:t>
      </w:r>
      <w:r w:rsidR="00AE1303">
        <w:t>dan</w:t>
      </w:r>
      <w:r w:rsidR="008E2D19">
        <w:t xml:space="preserve"> API akan memberikan respon</w:t>
      </w:r>
      <w:r w:rsidR="00AE1303">
        <w:t xml:space="preserve"> data </w:t>
      </w:r>
      <w:r w:rsidR="008E2D19">
        <w:t xml:space="preserve">yang digunakan </w:t>
      </w:r>
      <w:r w:rsidR="00AE1303">
        <w:t>untuk membuka pintu seperti nama pintu, kunci pintu dan nama bluetooth untuk berkomunikasi dengan perangkat kunci pintu.</w:t>
      </w:r>
      <w:r w:rsidR="00303334">
        <w:t xml:space="preserve"> Namun jika akses pengguna tidak ditemukan atau akses pengguna sedang diblokir maka Api verifikasi akses akan memberikan respon gagal atau tidak diijinkan dan tidak akan me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bookmarkStart w:id="289" w:name="_Toc143523774"/>
      <w:r>
        <w:t>API Daftar Akses</w:t>
      </w:r>
      <w:bookmarkEnd w:id="289"/>
    </w:p>
    <w:p w14:paraId="7B161E73" w14:textId="05C39CEC" w:rsidR="00BA4F89" w:rsidRDefault="00BA4F89" w:rsidP="00BA4F89">
      <w:pPr>
        <w:ind w:firstLine="709"/>
      </w:pPr>
      <w:r>
        <w:t>API daftar akses akan memberikan informasi pintu mana saja yang dapat diakses oleh pengguna. Setiap penggguna dengan pengguna lain mungkin memil</w:t>
      </w:r>
      <w:r w:rsidR="00AB0380">
        <w:t>iki akses yang berbeda, pemberi</w:t>
      </w:r>
      <w:r>
        <w:t>an akses pintu kepada pengguna</w:t>
      </w:r>
      <w:r w:rsidR="00AB0380">
        <w:t xml:space="preserve"> tertentu akan diatur oleh seor</w:t>
      </w:r>
      <w:r>
        <w:t>ang operator. Seorang operator dapat memberikan akses atau menghapus akses pengguna pada pintu tertentu, operator juga dapat menghentikan sementara akses pengguna untuk keperluan tertentu. Hasil dari API daftar aks</w:t>
      </w:r>
      <w:r w:rsidR="00510AB9">
        <w:t>es dapat dilihat pada gambar 4.14</w:t>
      </w:r>
      <w:r>
        <w:t xml:space="preserve"> dibawah.</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71B65166" w14:textId="0B56AC4D" w:rsidR="00BA4F89" w:rsidRDefault="00D46CD0" w:rsidP="00D46CD0">
      <w:pPr>
        <w:pStyle w:val="LabelGambar"/>
      </w:pPr>
      <w:bookmarkStart w:id="290" w:name="_Toc142072594"/>
      <w:bookmarkStart w:id="291" w:name="_Toc142073211"/>
      <w:bookmarkStart w:id="292" w:name="_Toc143519996"/>
      <w:r w:rsidRPr="00D46CD0">
        <w:rPr>
          <w:b/>
        </w:rPr>
        <w:t>Gambar 4.</w:t>
      </w:r>
      <w:r w:rsidRPr="00D46CD0">
        <w:rPr>
          <w:b/>
        </w:rPr>
        <w:fldChar w:fldCharType="begin"/>
      </w:r>
      <w:r w:rsidRPr="00D46CD0">
        <w:rPr>
          <w:b/>
        </w:rPr>
        <w:instrText xml:space="preserve"> SEQ Gambar_4. \* ARABIC </w:instrText>
      </w:r>
      <w:r w:rsidRPr="00D46CD0">
        <w:rPr>
          <w:b/>
        </w:rPr>
        <w:fldChar w:fldCharType="separate"/>
      </w:r>
      <w:r w:rsidR="0044529C">
        <w:rPr>
          <w:b/>
          <w:noProof/>
        </w:rPr>
        <w:t>14</w:t>
      </w:r>
      <w:r w:rsidRPr="00D46CD0">
        <w:rPr>
          <w:b/>
        </w:rPr>
        <w:fldChar w:fldCharType="end"/>
      </w:r>
      <w:r>
        <w:t xml:space="preserve"> </w:t>
      </w:r>
      <w:r w:rsidRPr="00DE2D65">
        <w:t>Hasil API Daftar Akses</w:t>
      </w:r>
      <w:bookmarkEnd w:id="290"/>
      <w:bookmarkEnd w:id="291"/>
      <w:bookmarkEnd w:id="292"/>
    </w:p>
    <w:p w14:paraId="2F2BDF19" w14:textId="77777777" w:rsidR="00D46CD0" w:rsidRDefault="00D46CD0" w:rsidP="00D46CD0">
      <w:pPr>
        <w:pStyle w:val="LabelGambar"/>
      </w:pPr>
    </w:p>
    <w:p w14:paraId="7A5DB92D" w14:textId="23490FB2" w:rsidR="00BA4F89" w:rsidRDefault="00894F7E" w:rsidP="00354E04">
      <w:pPr>
        <w:ind w:firstLine="709"/>
      </w:pPr>
      <w:r>
        <w:t>Gamb</w:t>
      </w:r>
      <w:r w:rsidR="001A131F">
        <w:t>ar 4.14</w:t>
      </w:r>
      <w:r w:rsidR="00354E04">
        <w:t xml:space="preserve"> merupakan hasil dari API daftar akses yang dikirimkan oleh pengguna melalui </w:t>
      </w:r>
      <w:r w:rsidR="00354E04" w:rsidRPr="001A131F">
        <w:rPr>
          <w:i/>
        </w:rPr>
        <w:t>enpoint</w:t>
      </w:r>
      <w:r w:rsidR="00354E04">
        <w:t xml:space="preserve"> “/api/my-access”. API daftar akses akan memberikan respon berupa daftar informasi pintu yang dapat diakses oleh penggu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r w:rsidR="00C07997">
        <w:t xml:space="preserve"> Dengan adanya informasi ini pengguna dapat mengelola akses merekan dengan efisien sesuai dengan</w:t>
      </w:r>
      <w:r w:rsidR="008A283D">
        <w:t xml:space="preserve"> kebutuhan masing-masing pengguna.</w:t>
      </w:r>
    </w:p>
    <w:p w14:paraId="1A9B098E" w14:textId="77777777" w:rsidR="00BA4F89" w:rsidRDefault="00BA4F89" w:rsidP="00BA4F89">
      <w:pPr>
        <w:ind w:left="709"/>
      </w:pPr>
    </w:p>
    <w:p w14:paraId="44FDC833" w14:textId="3D418947" w:rsidR="00981A9A" w:rsidRDefault="00981A9A" w:rsidP="000D2119">
      <w:pPr>
        <w:pStyle w:val="SubBabIVI"/>
        <w:ind w:left="709" w:hanging="709"/>
      </w:pPr>
      <w:bookmarkStart w:id="293" w:name="_Toc143523775"/>
      <w:r>
        <w:t>API Riwayat Akses</w:t>
      </w:r>
      <w:bookmarkEnd w:id="293"/>
    </w:p>
    <w:p w14:paraId="71083278" w14:textId="6AEB3A50" w:rsidR="00F05E46" w:rsidRDefault="00F05E46" w:rsidP="00F05E46">
      <w:pPr>
        <w:ind w:firstLine="709"/>
      </w:pPr>
      <w:r>
        <w:t>API riwayat akses akan memberikan informasi kepada pengguna terkait dengan catatan aktifitas pengguna didalam sistem penguncian gedung ini dengan menampilkan data riwayat aktifitas pada aplikasi pengguna. API ini dapat diakses oleh pengguna maupun operator untuk melihat aktifitas mereka</w:t>
      </w:r>
      <w:r w:rsidR="00685E8C">
        <w:t xml:space="preserve"> didalam sistem penguncian pintu gedung ini</w:t>
      </w:r>
      <w:r>
        <w:t xml:space="preserve">. </w:t>
      </w:r>
      <w:r w:rsidR="00C07997">
        <w:t xml:space="preserve">Pencatatan aktifitas dilakukan berdasarkan kegiatan pengguna dan operator seperti memindai kode QR, membuka kunci pintu melakui akses </w:t>
      </w:r>
      <w:r w:rsidR="00C07997" w:rsidRPr="00C07997">
        <w:rPr>
          <w:i/>
        </w:rPr>
        <w:t>remote</w:t>
      </w:r>
      <w:r w:rsidR="00C07997">
        <w:t xml:space="preserve">, membuat jadwal pintu otomatis dan lain sebagainya. </w:t>
      </w:r>
      <w:r>
        <w:t>Hasil dari A</w:t>
      </w:r>
      <w:r w:rsidR="00C07997">
        <w:t>PI dapat dilihat pada gambar 4.15</w:t>
      </w:r>
      <w:r>
        <w:t xml:space="preserve"> dibawah.</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54812FAD" w14:textId="72AF6DFB" w:rsidR="00F05E46" w:rsidRDefault="00357723" w:rsidP="00357723">
      <w:pPr>
        <w:pStyle w:val="LabelGambar"/>
      </w:pPr>
      <w:bookmarkStart w:id="294" w:name="_Toc142072595"/>
      <w:bookmarkStart w:id="295" w:name="_Toc142073212"/>
      <w:bookmarkStart w:id="296" w:name="_Toc143519997"/>
      <w:r w:rsidRPr="00357723">
        <w:rPr>
          <w:b/>
        </w:rPr>
        <w:t>Gambar 4.</w:t>
      </w:r>
      <w:r w:rsidRPr="00357723">
        <w:rPr>
          <w:b/>
        </w:rPr>
        <w:fldChar w:fldCharType="begin"/>
      </w:r>
      <w:r w:rsidRPr="00357723">
        <w:rPr>
          <w:b/>
        </w:rPr>
        <w:instrText xml:space="preserve"> SEQ Gambar_4. \* ARABIC </w:instrText>
      </w:r>
      <w:r w:rsidRPr="00357723">
        <w:rPr>
          <w:b/>
        </w:rPr>
        <w:fldChar w:fldCharType="separate"/>
      </w:r>
      <w:r w:rsidR="0044529C">
        <w:rPr>
          <w:b/>
          <w:noProof/>
        </w:rPr>
        <w:t>15</w:t>
      </w:r>
      <w:r w:rsidRPr="00357723">
        <w:rPr>
          <w:b/>
        </w:rPr>
        <w:fldChar w:fldCharType="end"/>
      </w:r>
      <w:r>
        <w:t xml:space="preserve"> </w:t>
      </w:r>
      <w:r w:rsidRPr="00A94AB7">
        <w:t>API Riwayat Akses</w:t>
      </w:r>
      <w:bookmarkEnd w:id="294"/>
      <w:bookmarkEnd w:id="295"/>
      <w:bookmarkEnd w:id="296"/>
    </w:p>
    <w:p w14:paraId="30329266" w14:textId="77777777" w:rsidR="00357723" w:rsidRDefault="00357723" w:rsidP="00357723">
      <w:pPr>
        <w:pStyle w:val="LabelGambar"/>
      </w:pPr>
    </w:p>
    <w:p w14:paraId="2605C77E" w14:textId="38EB662B" w:rsidR="00DF00FC" w:rsidRDefault="00357723" w:rsidP="00D04AB0">
      <w:pPr>
        <w:ind w:firstLine="709"/>
      </w:pPr>
      <w:r>
        <w:t>Gambar 4.15</w:t>
      </w:r>
      <w:r w:rsidR="00DF00FC">
        <w:t xml:space="preserve"> merupakan hasil dari API riwayat akses. API riwayat akses akan memberikan data pencatatan aktifitas pengguna seperti melakukan pindai kode QR dan membuka pintu disertai dengan waktu dan tanggal aktifitas tersebut.</w:t>
      </w:r>
      <w:r w:rsidR="00D04AB0">
        <w:t xml:space="preserve"> Setiap aktifitas penguncian akan tersimpan didalam </w:t>
      </w:r>
      <w:r w:rsidR="00D04AB0" w:rsidRPr="00357723">
        <w:rPr>
          <w:i/>
        </w:rPr>
        <w:t>database</w:t>
      </w:r>
      <w:r w:rsidR="00D04AB0">
        <w:t xml:space="preserve"> sebagai riwayat aktifitas, se</w:t>
      </w:r>
      <w:r>
        <w:t>o</w:t>
      </w:r>
      <w:r w:rsidR="00D04AB0">
        <w:t xml:space="preserve">rang operator dapat melihat semua aktifitas yang terjadi didalam sistem penguncian tetapi pengguna hanya dapat melihat aktifitas </w:t>
      </w:r>
      <w:r>
        <w:t>dirinya sendiri. Pada gambar 4.15</w:t>
      </w:r>
      <w:r w:rsidR="00D04AB0">
        <w:t xml:space="preserve"> terlihat </w:t>
      </w:r>
      <w:r>
        <w:t xml:space="preserve">bahwa </w:t>
      </w:r>
      <w:r w:rsidR="00D04AB0">
        <w:t>data riwayat aktifitas berupa nama pintu, waktu, dan jenis aktifitas yang dilakukan. Data riwayat akses hanya tersedia dalam kurun waktu 1 bulan dan setiap awal bulan maka data riwayat akses akan di pindahkan kedalam penyimpanan server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bookmarkStart w:id="297" w:name="_Toc143523776"/>
      <w:r>
        <w:t xml:space="preserve">API </w:t>
      </w:r>
      <w:r w:rsidR="002A242B">
        <w:t>Daftar Pintu</w:t>
      </w:r>
      <w:bookmarkEnd w:id="297"/>
    </w:p>
    <w:p w14:paraId="6F20B6F6" w14:textId="255DC1E3" w:rsidR="00A30E86" w:rsidRDefault="00A17CC6" w:rsidP="00A17CC6">
      <w:pPr>
        <w:ind w:firstLine="709"/>
      </w:pPr>
      <w:r>
        <w:t>API daftar pintu digunakan untuk mendapatkan daftar pintu yang ada pada sebuah gedung, data tersebut kemudian ditampilkan pada aplikasi mobile yang akan memberikan informasi</w:t>
      </w:r>
      <w:r w:rsidR="00322846">
        <w:t xml:space="preserve"> terkai</w:t>
      </w:r>
      <w:r>
        <w:t xml:space="preserve">t kondisi pintu apakah terkunci, </w:t>
      </w:r>
      <w:r w:rsidRPr="0038165A">
        <w:rPr>
          <w:i/>
        </w:rPr>
        <w:t>offline</w:t>
      </w:r>
      <w:r>
        <w:t xml:space="preserve"> atau kondisi lainnya. API ini hanya dapat diakses oleh operator gedung karena hak pengelolaan pintu gedung berada pada tangan operator. Hasil dari API daftar pintu </w:t>
      </w:r>
      <w:r w:rsidR="0038165A">
        <w:t>dapat dilihat pada gambar 4.16</w:t>
      </w:r>
      <w:r>
        <w:t xml:space="preserve"> dibawah.</w:t>
      </w:r>
    </w:p>
    <w:p w14:paraId="1B51D4F6" w14:textId="77777777" w:rsidR="00D04AB0" w:rsidRDefault="00D04AB0" w:rsidP="00A17CC6">
      <w:pPr>
        <w:ind w:firstLine="709"/>
      </w:pPr>
    </w:p>
    <w:p w14:paraId="1D1DDCF5" w14:textId="5DFE5224" w:rsidR="00A17CC6" w:rsidRDefault="00DE3952" w:rsidP="00A17CC6">
      <w:r>
        <w:rPr>
          <w:noProof/>
          <w:lang w:val="en-US"/>
        </w:rPr>
        <w:drawing>
          <wp:inline distT="0" distB="0" distL="0" distR="0" wp14:anchorId="00A21BBA" wp14:editId="10FDAD5B">
            <wp:extent cx="5039995" cy="2833382"/>
            <wp:effectExtent l="0" t="0" r="8255" b="508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0F39D4DA" w14:textId="345BD1B4" w:rsidR="00560282" w:rsidRDefault="00253124" w:rsidP="00253124">
      <w:pPr>
        <w:pStyle w:val="LabelGambar"/>
      </w:pPr>
      <w:bookmarkStart w:id="298" w:name="_Toc142072596"/>
      <w:bookmarkStart w:id="299" w:name="_Toc142073213"/>
      <w:bookmarkStart w:id="300" w:name="_Toc143519998"/>
      <w:r w:rsidRPr="00253124">
        <w:rPr>
          <w:b/>
        </w:rPr>
        <w:t>Gambar 4.</w:t>
      </w:r>
      <w:r w:rsidRPr="00253124">
        <w:rPr>
          <w:b/>
        </w:rPr>
        <w:fldChar w:fldCharType="begin"/>
      </w:r>
      <w:r w:rsidRPr="00253124">
        <w:rPr>
          <w:b/>
        </w:rPr>
        <w:instrText xml:space="preserve"> SEQ Gambar_4. \* ARABIC </w:instrText>
      </w:r>
      <w:r w:rsidRPr="00253124">
        <w:rPr>
          <w:b/>
        </w:rPr>
        <w:fldChar w:fldCharType="separate"/>
      </w:r>
      <w:r w:rsidR="0044529C">
        <w:rPr>
          <w:b/>
          <w:noProof/>
        </w:rPr>
        <w:t>16</w:t>
      </w:r>
      <w:r w:rsidRPr="00253124">
        <w:rPr>
          <w:b/>
        </w:rPr>
        <w:fldChar w:fldCharType="end"/>
      </w:r>
      <w:r>
        <w:t xml:space="preserve"> </w:t>
      </w:r>
      <w:r w:rsidRPr="00C535ED">
        <w:t>Hasil API Daftar Pintu</w:t>
      </w:r>
      <w:bookmarkEnd w:id="298"/>
      <w:bookmarkEnd w:id="299"/>
      <w:bookmarkEnd w:id="300"/>
    </w:p>
    <w:p w14:paraId="01A32840" w14:textId="77777777" w:rsidR="00253124" w:rsidRDefault="00253124" w:rsidP="00253124">
      <w:pPr>
        <w:pStyle w:val="LabelGambar"/>
      </w:pPr>
    </w:p>
    <w:p w14:paraId="0AD15785" w14:textId="6685BE43"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api/get-door”. Pengguna akan mengirimkan token login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akan memberikan respon bahwa pengguna tersebut tidah diijinkan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bookmarkStart w:id="301" w:name="_Toc143523777"/>
      <w:r>
        <w:t xml:space="preserve">API </w:t>
      </w:r>
      <w:r w:rsidR="002A242B" w:rsidRPr="00985CC1">
        <w:rPr>
          <w:i/>
        </w:rPr>
        <w:t>Remote</w:t>
      </w:r>
      <w:r w:rsidR="002A242B">
        <w:t xml:space="preserve"> Pintu</w:t>
      </w:r>
      <w:bookmarkEnd w:id="301"/>
    </w:p>
    <w:p w14:paraId="79CEEA4B" w14:textId="3D97BED4" w:rsidR="00D06810" w:rsidRDefault="004B241F" w:rsidP="00305F0B">
      <w:pPr>
        <w:ind w:firstLine="709"/>
      </w:pPr>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rsidR="00F91132">
        <w:t>Untuk membuka atau mengunci pintu sacara jarak jauh melalui koneksi internet, maka seorang o</w:t>
      </w:r>
      <w:r w:rsidR="007A578C">
        <w:t>pera</w:t>
      </w:r>
      <w:r w:rsidR="00322846">
        <w:t xml:space="preserve">tor akan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server akan mengirimkan perintah ke perangkat kunci pintu melalui koneksi websocket yang sudah terhubung.</w:t>
      </w:r>
      <w:r w:rsidR="00F91132">
        <w:t xml:space="preserve"> Namun jika terjadi permasalahan maka API akan memberikan respon error.</w:t>
      </w:r>
      <w:r w:rsidR="00322846">
        <w:t xml:space="preserve"> Hasil dari API remote pin</w:t>
      </w:r>
      <w:r>
        <w:t>tu dapat dilihat pada gambar 4.17</w:t>
      </w:r>
      <w:r w:rsidR="00322846">
        <w:t xml:space="preserve"> dibawah.</w:t>
      </w:r>
    </w:p>
    <w:p w14:paraId="7D67AF5B" w14:textId="4FBA7A43" w:rsidR="00372C97" w:rsidRDefault="00DE3952" w:rsidP="00372C97">
      <w:r>
        <w:rPr>
          <w:noProof/>
          <w:lang w:val="en-US"/>
        </w:rPr>
        <w:lastRenderedPageBreak/>
        <w:drawing>
          <wp:inline distT="0" distB="0" distL="0" distR="0" wp14:anchorId="3FF134C1" wp14:editId="5521EE5E">
            <wp:extent cx="5039995" cy="2833382"/>
            <wp:effectExtent l="0" t="0" r="8255" b="508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0E16A253" w14:textId="7800F1CC" w:rsidR="00CC0CF9" w:rsidRDefault="00F91132" w:rsidP="00F91132">
      <w:pPr>
        <w:pStyle w:val="LabelGambar"/>
      </w:pPr>
      <w:bookmarkStart w:id="302" w:name="_Toc142072597"/>
      <w:bookmarkStart w:id="303" w:name="_Toc142073214"/>
      <w:bookmarkStart w:id="304" w:name="_Toc143519999"/>
      <w:r w:rsidRPr="00F91132">
        <w:rPr>
          <w:b/>
        </w:rPr>
        <w:t>Gambar 4.</w:t>
      </w:r>
      <w:r w:rsidRPr="00F91132">
        <w:rPr>
          <w:b/>
        </w:rPr>
        <w:fldChar w:fldCharType="begin"/>
      </w:r>
      <w:r w:rsidRPr="00F91132">
        <w:rPr>
          <w:b/>
        </w:rPr>
        <w:instrText xml:space="preserve"> SEQ Gambar_4. \* ARABIC </w:instrText>
      </w:r>
      <w:r w:rsidRPr="00F91132">
        <w:rPr>
          <w:b/>
        </w:rPr>
        <w:fldChar w:fldCharType="separate"/>
      </w:r>
      <w:r w:rsidR="0044529C">
        <w:rPr>
          <w:b/>
          <w:noProof/>
        </w:rPr>
        <w:t>17</w:t>
      </w:r>
      <w:r w:rsidRPr="00F91132">
        <w:rPr>
          <w:b/>
        </w:rPr>
        <w:fldChar w:fldCharType="end"/>
      </w:r>
      <w:r>
        <w:t xml:space="preserve"> </w:t>
      </w:r>
      <w:r w:rsidRPr="003437CC">
        <w:t xml:space="preserve">Hasil API </w:t>
      </w:r>
      <w:r w:rsidRPr="00F91132">
        <w:rPr>
          <w:i/>
        </w:rPr>
        <w:t>Remote</w:t>
      </w:r>
      <w:r w:rsidRPr="003437CC">
        <w:t xml:space="preserve"> Pintu</w:t>
      </w:r>
      <w:bookmarkEnd w:id="302"/>
      <w:bookmarkEnd w:id="303"/>
      <w:bookmarkEnd w:id="304"/>
    </w:p>
    <w:p w14:paraId="5749284D" w14:textId="77777777" w:rsidR="00F91132" w:rsidRDefault="00F91132" w:rsidP="00F91132">
      <w:pPr>
        <w:pStyle w:val="LabelGambar"/>
      </w:pPr>
    </w:p>
    <w:p w14:paraId="155E08A5" w14:textId="5C44F0C0" w:rsidR="00CC0CF9" w:rsidRDefault="00F91132" w:rsidP="00CC0CF9">
      <w:pPr>
        <w:ind w:firstLine="709"/>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api/remote-access”. Untuk membuka atau mengunci pintu sacara jarak jauh melalui koneksi internet operator akan mengirimkan identitas pintu yang dituju serta aktifitas yang dilakukan seperti </w:t>
      </w:r>
      <w:r w:rsidR="00CC0CF9" w:rsidRPr="00B77DD3">
        <w:rPr>
          <w:i/>
        </w:rPr>
        <w:t>lock</w:t>
      </w:r>
      <w:r w:rsidR="00CC0CF9">
        <w:t xml:space="preserve"> atau </w:t>
      </w:r>
      <w:r w:rsidR="00CC0CF9" w:rsidRPr="00B77DD3">
        <w:rPr>
          <w:i/>
        </w:rPr>
        <w:t>open</w:t>
      </w:r>
      <w:r w:rsidR="00CC0CF9">
        <w:t xml:space="preserve"> yang menjelaskan aktifi</w:t>
      </w:r>
      <w:r w:rsidR="0009753A">
        <w:t>tas membuka dan mengun</w:t>
      </w:r>
      <w:r w:rsidR="00B77DD3">
        <w:t xml:space="preserve">ci pintu, kemudian server akan </w:t>
      </w:r>
      <w:r w:rsidR="0009753A">
        <w:t>memeriksa permintaan dan mengirimkan perintah ke perangkat kunci pintu melalui koneksi websocket seper</w:t>
      </w:r>
      <w:r w:rsidR="00690F6D">
        <w:t>ti yang terlihat pada gambar 4.18</w:t>
      </w:r>
      <w:r w:rsidR="0009753A">
        <w:t xml:space="preserve"> dibawah.</w:t>
      </w:r>
    </w:p>
    <w:p w14:paraId="61068E80" w14:textId="25DF0788" w:rsidR="0009753A" w:rsidRDefault="00ED60F7" w:rsidP="0009753A">
      <w:r>
        <w:rPr>
          <w:noProof/>
          <w:lang w:val="en-US"/>
        </w:rPr>
        <w:drawing>
          <wp:inline distT="0" distB="0" distL="0" distR="0" wp14:anchorId="7830C09F" wp14:editId="00FBB3B4">
            <wp:extent cx="5039995" cy="2833382"/>
            <wp:effectExtent l="0" t="0" r="825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2736A24C" w14:textId="7DF58B46" w:rsidR="00B77DD3" w:rsidRDefault="00B77DD3" w:rsidP="00B77DD3">
      <w:pPr>
        <w:pStyle w:val="LabelGambar"/>
      </w:pPr>
      <w:bookmarkStart w:id="305" w:name="_Toc142072598"/>
      <w:bookmarkStart w:id="306" w:name="_Toc142073215"/>
      <w:bookmarkStart w:id="307" w:name="_Toc143520000"/>
      <w:r w:rsidRPr="00B77DD3">
        <w:rPr>
          <w:b/>
        </w:rPr>
        <w:t>Gambar 4.</w:t>
      </w:r>
      <w:r w:rsidRPr="00B77DD3">
        <w:rPr>
          <w:b/>
        </w:rPr>
        <w:fldChar w:fldCharType="begin"/>
      </w:r>
      <w:r w:rsidRPr="00B77DD3">
        <w:rPr>
          <w:b/>
        </w:rPr>
        <w:instrText xml:space="preserve"> SEQ Gambar_4. \* ARABIC </w:instrText>
      </w:r>
      <w:r w:rsidRPr="00B77DD3">
        <w:rPr>
          <w:b/>
        </w:rPr>
        <w:fldChar w:fldCharType="separate"/>
      </w:r>
      <w:r w:rsidR="0044529C">
        <w:rPr>
          <w:b/>
          <w:noProof/>
        </w:rPr>
        <w:t>18</w:t>
      </w:r>
      <w:r w:rsidRPr="00B77DD3">
        <w:rPr>
          <w:b/>
        </w:rPr>
        <w:fldChar w:fldCharType="end"/>
      </w:r>
      <w:r>
        <w:t xml:space="preserve"> </w:t>
      </w:r>
      <w:r w:rsidRPr="00FC04A5">
        <w:t xml:space="preserve">Aktifitas </w:t>
      </w:r>
      <w:r w:rsidRPr="00B77DD3">
        <w:rPr>
          <w:i/>
        </w:rPr>
        <w:t>Door</w:t>
      </w:r>
      <w:r w:rsidRPr="00FC04A5">
        <w:t xml:space="preserve"> </w:t>
      </w:r>
      <w:r w:rsidRPr="00B77DD3">
        <w:rPr>
          <w:i/>
        </w:rPr>
        <w:t>Remote</w:t>
      </w:r>
      <w:bookmarkEnd w:id="305"/>
      <w:bookmarkEnd w:id="306"/>
      <w:bookmarkEnd w:id="307"/>
    </w:p>
    <w:p w14:paraId="65BB8796" w14:textId="043591C2" w:rsidR="00FF574D" w:rsidRDefault="004F033F" w:rsidP="00FF574D">
      <w:pPr>
        <w:ind w:firstLine="709"/>
      </w:pPr>
      <w:r>
        <w:lastRenderedPageBreak/>
        <w:t>Gambar 4.18</w:t>
      </w:r>
      <w:r w:rsidR="00FF574D">
        <w:t xml:space="preserve"> diatas memperlihatkan aktifitas websoket pada </w:t>
      </w:r>
      <w:r w:rsidR="00FF574D" w:rsidRPr="004213A3">
        <w:rPr>
          <w:i/>
        </w:rPr>
        <w:t>server</w:t>
      </w:r>
      <w:r w:rsidR="00FF574D">
        <w:t xml:space="preserve">, pada saat API remote pintu dipanggil maka </w:t>
      </w:r>
      <w:r w:rsidR="00FF574D" w:rsidRPr="004213A3">
        <w:rPr>
          <w:i/>
        </w:rPr>
        <w:t>server</w:t>
      </w:r>
      <w:r w:rsidR="00FF574D">
        <w:t xml:space="preserve"> akan mengirimkan perintah ke perangkat kunci pintu pada </w:t>
      </w:r>
      <w:r w:rsidR="00FF574D" w:rsidRPr="004213A3">
        <w:rPr>
          <w:i/>
        </w:rPr>
        <w:t>channel</w:t>
      </w:r>
      <w:r w:rsidR="00FF574D">
        <w:t xml:space="preserve"> yang sudah ditentukan. Websocket akan mengirimkan data identitas dari pintu, aktifitas yang harus dilakukan serta kode kunci dari pintu tersebut. Sebagai tabahan untuk pencatatan riwayat aktifitas maka ditambahkan identitas aktor yang melakukan request ke API tersebut.</w:t>
      </w:r>
    </w:p>
    <w:p w14:paraId="607E4B81" w14:textId="77777777" w:rsidR="00FF574D" w:rsidRDefault="00FF574D" w:rsidP="00FF574D"/>
    <w:p w14:paraId="648FE272" w14:textId="348F29E5" w:rsidR="002A242B" w:rsidRDefault="003D142C" w:rsidP="000D2119">
      <w:pPr>
        <w:pStyle w:val="SubBabIVI"/>
        <w:ind w:left="709" w:hanging="709"/>
      </w:pPr>
      <w:bookmarkStart w:id="308" w:name="_Toc143523778"/>
      <w:r>
        <w:t xml:space="preserve">API </w:t>
      </w:r>
      <w:r w:rsidR="002A242B" w:rsidRPr="00ED60F7">
        <w:rPr>
          <w:i/>
        </w:rPr>
        <w:t>Door Login</w:t>
      </w:r>
      <w:bookmarkEnd w:id="308"/>
    </w:p>
    <w:p w14:paraId="5D69C191" w14:textId="42180FD0" w:rsidR="00581B45" w:rsidRDefault="00581B45" w:rsidP="001E49E2">
      <w:pPr>
        <w:ind w:firstLine="709"/>
      </w:pPr>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 xml:space="preserve">akses. </w:t>
      </w:r>
      <w:r w:rsidR="001E49E2">
        <w:t xml:space="preserve">Setiap pintu akan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Hasil dari API </w:t>
      </w:r>
      <w:r w:rsidR="001E49E2" w:rsidRPr="00ED60F7">
        <w:rPr>
          <w:i/>
        </w:rPr>
        <w:t>door</w:t>
      </w:r>
      <w:r w:rsidR="001E49E2">
        <w:t xml:space="preserve"> </w:t>
      </w:r>
      <w:r w:rsidR="001E49E2" w:rsidRPr="00ED60F7">
        <w:rPr>
          <w:i/>
        </w:rPr>
        <w:t>login</w:t>
      </w:r>
      <w:r w:rsidR="00ED60F7">
        <w:t xml:space="preserve"> dapat dilihat pada gambar 4.19</w:t>
      </w:r>
      <w:r w:rsidR="001E49E2">
        <w:t xml:space="preserve"> dibawah.</w:t>
      </w:r>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4DFBC085" w14:textId="5FD05B5A" w:rsidR="000339CB" w:rsidRDefault="0066103A" w:rsidP="0066103A">
      <w:pPr>
        <w:pStyle w:val="LabelGambar"/>
        <w:rPr>
          <w:i/>
        </w:rPr>
      </w:pPr>
      <w:bookmarkStart w:id="309" w:name="_Toc142072599"/>
      <w:bookmarkStart w:id="310" w:name="_Toc142073216"/>
      <w:bookmarkStart w:id="311" w:name="_Toc143520001"/>
      <w:r w:rsidRPr="0066103A">
        <w:rPr>
          <w:b/>
        </w:rPr>
        <w:t>Gambar 4.</w:t>
      </w:r>
      <w:r w:rsidRPr="0066103A">
        <w:rPr>
          <w:b/>
        </w:rPr>
        <w:fldChar w:fldCharType="begin"/>
      </w:r>
      <w:r w:rsidRPr="0066103A">
        <w:rPr>
          <w:b/>
        </w:rPr>
        <w:instrText xml:space="preserve"> SEQ Gambar_4. \* ARABIC </w:instrText>
      </w:r>
      <w:r w:rsidRPr="0066103A">
        <w:rPr>
          <w:b/>
        </w:rPr>
        <w:fldChar w:fldCharType="separate"/>
      </w:r>
      <w:r w:rsidR="0044529C">
        <w:rPr>
          <w:b/>
          <w:noProof/>
        </w:rPr>
        <w:t>19</w:t>
      </w:r>
      <w:r w:rsidRPr="0066103A">
        <w:rPr>
          <w:b/>
        </w:rPr>
        <w:fldChar w:fldCharType="end"/>
      </w:r>
      <w:r>
        <w:t xml:space="preserve"> </w:t>
      </w:r>
      <w:r w:rsidRPr="00EA539B">
        <w:t xml:space="preserve">Hasil API </w:t>
      </w:r>
      <w:r w:rsidRPr="0066103A">
        <w:rPr>
          <w:i/>
        </w:rPr>
        <w:t>Door</w:t>
      </w:r>
      <w:r w:rsidRPr="00EA539B">
        <w:t xml:space="preserve"> </w:t>
      </w:r>
      <w:r w:rsidRPr="0066103A">
        <w:rPr>
          <w:i/>
        </w:rPr>
        <w:t>Login</w:t>
      </w:r>
      <w:bookmarkEnd w:id="309"/>
      <w:bookmarkEnd w:id="310"/>
      <w:bookmarkEnd w:id="311"/>
    </w:p>
    <w:p w14:paraId="574D660F" w14:textId="77777777" w:rsidR="0066103A" w:rsidRDefault="0066103A" w:rsidP="0066103A">
      <w:pPr>
        <w:pStyle w:val="LabelGambar"/>
      </w:pPr>
    </w:p>
    <w:p w14:paraId="2AFB595E" w14:textId="64930FD9" w:rsidR="000339CB" w:rsidRDefault="0066103A" w:rsidP="000339CB">
      <w:pPr>
        <w:ind w:firstLine="709"/>
      </w:pPr>
      <w:r>
        <w:t>Gambar 4.19</w:t>
      </w:r>
      <w:r w:rsidR="000339CB">
        <w:t xml:space="preserve"> diatas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door/login”. Setiap pintu akan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I akan memberikan respon berupa token akses disertai dengan data pendukung seperti identitas gedung dan identitas pintu.</w:t>
      </w:r>
      <w:r w:rsidR="00075558">
        <w:t xml:space="preserve"> Namun jika gagal maka API akan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bookmarkStart w:id="312" w:name="_Toc143523779"/>
      <w:r>
        <w:lastRenderedPageBreak/>
        <w:t xml:space="preserve">API </w:t>
      </w:r>
      <w:r w:rsidR="002A242B" w:rsidRPr="00991C79">
        <w:rPr>
          <w:i/>
        </w:rPr>
        <w:t>Door</w:t>
      </w:r>
      <w:r w:rsidR="002A242B">
        <w:t xml:space="preserve"> </w:t>
      </w:r>
      <w:r w:rsidR="002A242B" w:rsidRPr="00991C79">
        <w:rPr>
          <w:i/>
        </w:rPr>
        <w:t>Logout</w:t>
      </w:r>
      <w:bookmarkEnd w:id="312"/>
    </w:p>
    <w:p w14:paraId="75243D3A" w14:textId="514625A8" w:rsidR="000339CB" w:rsidRDefault="000339CB" w:rsidP="000339CB">
      <w:pPr>
        <w:ind w:firstLine="709"/>
      </w:pPr>
      <w:r>
        <w:t xml:space="preserve">API </w:t>
      </w:r>
      <w:r w:rsidRPr="00991C79">
        <w:rPr>
          <w:i/>
        </w:rPr>
        <w:t>door</w:t>
      </w:r>
      <w:r>
        <w:t xml:space="preserve"> </w:t>
      </w:r>
      <w:r w:rsidRPr="00991C79">
        <w:rPr>
          <w:i/>
        </w:rPr>
        <w:t>logout</w:t>
      </w:r>
      <w:r>
        <w:t xml:space="preserve"> digunakan untuk menghapus semua token yang dimiliki oleh pintu tersebut. </w:t>
      </w:r>
      <w:r w:rsidR="009B397C">
        <w:t xml:space="preserve">Sesekali pintu akan melakukan permintaan </w:t>
      </w:r>
      <w:r w:rsidR="009B397C" w:rsidRPr="00991C79">
        <w:rPr>
          <w:i/>
        </w:rPr>
        <w:t>logout</w:t>
      </w:r>
      <w:r w:rsidR="009B397C">
        <w:t xml:space="preserve"> untuk menghapus semua token yang disimpan didalam </w:t>
      </w:r>
      <w:r w:rsidR="009B397C" w:rsidRPr="00991C79">
        <w:rPr>
          <w:i/>
        </w:rPr>
        <w:t>database</w:t>
      </w:r>
      <w:r w:rsidR="009B397C">
        <w:t xml:space="preserve">. Hasil dari API </w:t>
      </w:r>
      <w:r w:rsidR="009B397C" w:rsidRPr="00991C79">
        <w:rPr>
          <w:i/>
        </w:rPr>
        <w:t>door</w:t>
      </w:r>
      <w:r w:rsidR="009B397C">
        <w:t xml:space="preserve"> </w:t>
      </w:r>
      <w:r w:rsidR="009B397C" w:rsidRPr="00991C79">
        <w:rPr>
          <w:i/>
        </w:rPr>
        <w:t>logout</w:t>
      </w:r>
      <w:r w:rsidR="00991C79">
        <w:t xml:space="preserve"> dapat dilihat pada gambar 4.20</w:t>
      </w:r>
      <w:r w:rsidR="009B397C">
        <w:t xml:space="preserve"> dibawah.</w:t>
      </w:r>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9995" cy="2833382"/>
                    </a:xfrm>
                    <a:prstGeom prst="rect">
                      <a:avLst/>
                    </a:prstGeom>
                  </pic:spPr>
                </pic:pic>
              </a:graphicData>
            </a:graphic>
          </wp:inline>
        </w:drawing>
      </w:r>
    </w:p>
    <w:p w14:paraId="4426E205" w14:textId="04917E99" w:rsidR="009B397C" w:rsidRDefault="0059221B" w:rsidP="0059221B">
      <w:pPr>
        <w:pStyle w:val="LabelGambar"/>
        <w:rPr>
          <w:i/>
        </w:rPr>
      </w:pPr>
      <w:bookmarkStart w:id="313" w:name="_Toc142072600"/>
      <w:bookmarkStart w:id="314" w:name="_Toc142073217"/>
      <w:bookmarkStart w:id="315" w:name="_Toc143520002"/>
      <w:r w:rsidRPr="0059221B">
        <w:rPr>
          <w:b/>
        </w:rPr>
        <w:t>Gambar 4.</w:t>
      </w:r>
      <w:r w:rsidRPr="0059221B">
        <w:rPr>
          <w:b/>
        </w:rPr>
        <w:fldChar w:fldCharType="begin"/>
      </w:r>
      <w:r w:rsidRPr="0059221B">
        <w:rPr>
          <w:b/>
        </w:rPr>
        <w:instrText xml:space="preserve"> SEQ Gambar_4. \* ARABIC </w:instrText>
      </w:r>
      <w:r w:rsidRPr="0059221B">
        <w:rPr>
          <w:b/>
        </w:rPr>
        <w:fldChar w:fldCharType="separate"/>
      </w:r>
      <w:r w:rsidR="0044529C">
        <w:rPr>
          <w:b/>
          <w:noProof/>
        </w:rPr>
        <w:t>20</w:t>
      </w:r>
      <w:r w:rsidRPr="0059221B">
        <w:rPr>
          <w:b/>
        </w:rPr>
        <w:fldChar w:fldCharType="end"/>
      </w:r>
      <w:r>
        <w:t xml:space="preserve"> </w:t>
      </w:r>
      <w:r w:rsidRPr="00D32C43">
        <w:t xml:space="preserve">Hasil API </w:t>
      </w:r>
      <w:r w:rsidRPr="0059221B">
        <w:rPr>
          <w:i/>
        </w:rPr>
        <w:t>Door</w:t>
      </w:r>
      <w:r w:rsidRPr="00D32C43">
        <w:t xml:space="preserve"> </w:t>
      </w:r>
      <w:r w:rsidRPr="0059221B">
        <w:rPr>
          <w:i/>
        </w:rPr>
        <w:t>Logout</w:t>
      </w:r>
      <w:bookmarkEnd w:id="313"/>
      <w:bookmarkEnd w:id="314"/>
      <w:bookmarkEnd w:id="315"/>
    </w:p>
    <w:p w14:paraId="5CB25A2B" w14:textId="77777777" w:rsidR="0059221B" w:rsidRDefault="0059221B" w:rsidP="0059221B">
      <w:pPr>
        <w:pStyle w:val="LabelGambar"/>
      </w:pPr>
    </w:p>
    <w:p w14:paraId="22B9C378" w14:textId="77D18556" w:rsidR="009B397C" w:rsidRDefault="009B397C" w:rsidP="009B397C">
      <w:pPr>
        <w:ind w:firstLine="709"/>
      </w:pPr>
      <w:r>
        <w:t xml:space="preserve">Gamabr </w:t>
      </w:r>
      <w:r w:rsidR="00EF5D8D">
        <w:t>4.20 diatas</w:t>
      </w:r>
      <w:r>
        <w:t xml:space="preserve"> merupakan hasil dari API </w:t>
      </w:r>
      <w:r w:rsidRPr="00254345">
        <w:rPr>
          <w:i/>
        </w:rPr>
        <w:t>door</w:t>
      </w:r>
      <w:r>
        <w:t xml:space="preserve"> </w:t>
      </w:r>
      <w:r w:rsidRPr="00254345">
        <w:rPr>
          <w:i/>
        </w:rPr>
        <w:t>logout</w:t>
      </w:r>
      <w:r>
        <w:t xml:space="preserve"> yang dikirimkan melalui </w:t>
      </w:r>
      <w:r w:rsidRPr="00254345">
        <w:rPr>
          <w:i/>
        </w:rPr>
        <w:t>endp</w:t>
      </w:r>
      <w:r w:rsidR="00254345">
        <w:rPr>
          <w:i/>
        </w:rPr>
        <w:t>o</w:t>
      </w:r>
      <w:r w:rsidRPr="00254345">
        <w:rPr>
          <w:i/>
        </w:rPr>
        <w:t>int</w:t>
      </w:r>
      <w:r>
        <w:t xml:space="preserve"> “/door/logou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bookmarkStart w:id="316" w:name="_Toc143523780"/>
      <w:r>
        <w:t xml:space="preserve">API </w:t>
      </w:r>
      <w:r w:rsidR="002A242B" w:rsidRPr="00463A90">
        <w:rPr>
          <w:i/>
        </w:rPr>
        <w:t>Door</w:t>
      </w:r>
      <w:r w:rsidR="002A242B">
        <w:t xml:space="preserve"> </w:t>
      </w:r>
      <w:r w:rsidR="002A242B" w:rsidRPr="00463A90">
        <w:rPr>
          <w:i/>
        </w:rPr>
        <w:t>Register</w:t>
      </w:r>
      <w:bookmarkEnd w:id="316"/>
    </w:p>
    <w:p w14:paraId="53B48A5B" w14:textId="3C791494"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akan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login. </w:t>
      </w:r>
      <w:r w:rsidR="001725A7">
        <w:t xml:space="preserve">Hasil dari API </w:t>
      </w:r>
      <w:r w:rsidR="001725A7" w:rsidRPr="00463A90">
        <w:rPr>
          <w:i/>
        </w:rPr>
        <w:t>door</w:t>
      </w:r>
      <w:r w:rsidR="001725A7">
        <w:t xml:space="preserve"> </w:t>
      </w:r>
      <w:r w:rsidR="00463A90" w:rsidRPr="00463A90">
        <w:rPr>
          <w:i/>
        </w:rPr>
        <w:t>register</w:t>
      </w:r>
      <w:r w:rsidR="001E4B80">
        <w:t xml:space="preserve"> dapat dilihat pada gambar 4.21</w:t>
      </w:r>
      <w:r w:rsidR="001725A7">
        <w:t xml:space="preserve"> dibawah.</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039995" cy="2833382"/>
                    </a:xfrm>
                    <a:prstGeom prst="rect">
                      <a:avLst/>
                    </a:prstGeom>
                  </pic:spPr>
                </pic:pic>
              </a:graphicData>
            </a:graphic>
          </wp:inline>
        </w:drawing>
      </w:r>
    </w:p>
    <w:p w14:paraId="42556887" w14:textId="4C122618" w:rsidR="001725A7" w:rsidRDefault="00581379" w:rsidP="00581379">
      <w:pPr>
        <w:pStyle w:val="LabelGambar"/>
      </w:pPr>
      <w:bookmarkStart w:id="317" w:name="_Toc142072601"/>
      <w:bookmarkStart w:id="318" w:name="_Toc142073218"/>
      <w:bookmarkStart w:id="319" w:name="_Toc143520003"/>
      <w:r w:rsidRPr="00581379">
        <w:rPr>
          <w:b/>
        </w:rPr>
        <w:t>Gambar 4.</w:t>
      </w:r>
      <w:r w:rsidRPr="00581379">
        <w:rPr>
          <w:b/>
        </w:rPr>
        <w:fldChar w:fldCharType="begin"/>
      </w:r>
      <w:r w:rsidRPr="00581379">
        <w:rPr>
          <w:b/>
        </w:rPr>
        <w:instrText xml:space="preserve"> SEQ Gambar_4. \* ARABIC </w:instrText>
      </w:r>
      <w:r w:rsidRPr="00581379">
        <w:rPr>
          <w:b/>
        </w:rPr>
        <w:fldChar w:fldCharType="separate"/>
      </w:r>
      <w:r w:rsidR="0044529C">
        <w:rPr>
          <w:b/>
          <w:noProof/>
        </w:rPr>
        <w:t>21</w:t>
      </w:r>
      <w:r w:rsidRPr="00581379">
        <w:rPr>
          <w:b/>
        </w:rPr>
        <w:fldChar w:fldCharType="end"/>
      </w:r>
      <w:r>
        <w:t xml:space="preserve"> </w:t>
      </w:r>
      <w:r w:rsidRPr="00C16A58">
        <w:t xml:space="preserve">Hasil API </w:t>
      </w:r>
      <w:r w:rsidRPr="00581379">
        <w:rPr>
          <w:i/>
        </w:rPr>
        <w:t>Door</w:t>
      </w:r>
      <w:r w:rsidRPr="00C16A58">
        <w:t xml:space="preserve"> </w:t>
      </w:r>
      <w:r w:rsidRPr="00581379">
        <w:rPr>
          <w:i/>
        </w:rPr>
        <w:t>Register</w:t>
      </w:r>
      <w:bookmarkEnd w:id="317"/>
      <w:bookmarkEnd w:id="318"/>
      <w:bookmarkEnd w:id="319"/>
    </w:p>
    <w:p w14:paraId="2F48C89C" w14:textId="77777777" w:rsidR="00581379" w:rsidRDefault="00581379" w:rsidP="00581379">
      <w:pPr>
        <w:pStyle w:val="LabelGambar"/>
      </w:pPr>
    </w:p>
    <w:p w14:paraId="6197CF3E" w14:textId="6FE3FD45" w:rsidR="001725A7" w:rsidRDefault="00581379" w:rsidP="002E1BB9">
      <w:pPr>
        <w:ind w:firstLine="709"/>
      </w:pPr>
      <w:r>
        <w:t>Gambar 4.21</w:t>
      </w:r>
      <w:r w:rsidR="002E1BB9">
        <w:t xml:space="preserve"> diatas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door/register”. Perangkat kunci pintu akan mengirimkan identitas unik yang nantinya akan digunakan sebagai nama perangkat yang di</w:t>
      </w:r>
      <w:r>
        <w:t>kenali oleh server. Jika proses</w:t>
      </w:r>
      <w:r w:rsidR="002E1BB9">
        <w:t xml:space="preserve"> pendaftaran berhasil maka API akan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login.</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akan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bookmarkStart w:id="320" w:name="_Toc143523781"/>
      <w:r>
        <w:t xml:space="preserve">API </w:t>
      </w:r>
      <w:r w:rsidRPr="00890B5F">
        <w:rPr>
          <w:i/>
        </w:rPr>
        <w:t>Door</w:t>
      </w:r>
      <w:r>
        <w:t xml:space="preserve"> </w:t>
      </w:r>
      <w:r w:rsidRPr="00890B5F">
        <w:rPr>
          <w:i/>
        </w:rPr>
        <w:t>Signature</w:t>
      </w:r>
      <w:bookmarkEnd w:id="320"/>
    </w:p>
    <w:p w14:paraId="26CA6E86" w14:textId="215A6BD7" w:rsidR="002E1BB9" w:rsidRDefault="002E1BB9" w:rsidP="00EE3A34">
      <w:pPr>
        <w:ind w:firstLine="709"/>
      </w:pPr>
      <w:r>
        <w:t xml:space="preserve">API </w:t>
      </w:r>
      <w:r w:rsidRPr="00890B5F">
        <w:rPr>
          <w:i/>
        </w:rPr>
        <w:t>door</w:t>
      </w:r>
      <w:r>
        <w:t xml:space="preserve"> </w:t>
      </w:r>
      <w:r w:rsidRPr="00890B5F">
        <w:rPr>
          <w:i/>
        </w:rPr>
        <w:t>signature</w:t>
      </w:r>
      <w:r>
        <w:t xml:space="preserve"> digunakan oleh perangkat kunci pintu untuk mendapatkan </w:t>
      </w:r>
      <w:r w:rsidR="00EE3A34">
        <w:t xml:space="preserve">kunci websocket. Komunikasi antara </w:t>
      </w:r>
      <w:r w:rsidR="00EE3A34" w:rsidRPr="00890B5F">
        <w:rPr>
          <w:i/>
        </w:rPr>
        <w:t>server</w:t>
      </w:r>
      <w:r w:rsidR="00EE3A34">
        <w:t xml:space="preserve"> ke perangkat kunci pintu dilakukan menggunakan websocket, dengan menggunakan websocket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kuni pintu. 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 </w:t>
      </w:r>
      <w:r w:rsidR="00890B5F">
        <w:t>Hasil</w:t>
      </w:r>
      <w:r w:rsidR="00EE3A34">
        <w:t xml:space="preserve"> dari API door signatu</w:t>
      </w:r>
      <w:r w:rsidR="00A637C1">
        <w:t>r</w:t>
      </w:r>
      <w:r w:rsidR="005E4108">
        <w:t>e dapat dilihat pada gambar 4.22</w:t>
      </w:r>
      <w:r w:rsidR="00EE3A34">
        <w:t xml:space="preserve"> dibawah.</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039995" cy="2833382"/>
                    </a:xfrm>
                    <a:prstGeom prst="rect">
                      <a:avLst/>
                    </a:prstGeom>
                  </pic:spPr>
                </pic:pic>
              </a:graphicData>
            </a:graphic>
          </wp:inline>
        </w:drawing>
      </w:r>
    </w:p>
    <w:p w14:paraId="0869C2E4" w14:textId="602E69E6" w:rsidR="007E07B2" w:rsidRDefault="00BA32C9" w:rsidP="00BA32C9">
      <w:pPr>
        <w:pStyle w:val="LabelGambar"/>
        <w:rPr>
          <w:i/>
        </w:rPr>
      </w:pPr>
      <w:bookmarkStart w:id="321" w:name="_Toc142072602"/>
      <w:bookmarkStart w:id="322" w:name="_Toc142073219"/>
      <w:bookmarkStart w:id="323" w:name="_Toc143520004"/>
      <w:r w:rsidRPr="00BA32C9">
        <w:rPr>
          <w:b/>
        </w:rPr>
        <w:t>Gambar 4.</w:t>
      </w:r>
      <w:r w:rsidRPr="00BA32C9">
        <w:rPr>
          <w:b/>
        </w:rPr>
        <w:fldChar w:fldCharType="begin"/>
      </w:r>
      <w:r w:rsidRPr="00BA32C9">
        <w:rPr>
          <w:b/>
        </w:rPr>
        <w:instrText xml:space="preserve"> SEQ Gambar_4. \* ARABIC </w:instrText>
      </w:r>
      <w:r w:rsidRPr="00BA32C9">
        <w:rPr>
          <w:b/>
        </w:rPr>
        <w:fldChar w:fldCharType="separate"/>
      </w:r>
      <w:r w:rsidR="0044529C">
        <w:rPr>
          <w:b/>
          <w:noProof/>
        </w:rPr>
        <w:t>22</w:t>
      </w:r>
      <w:r w:rsidRPr="00BA32C9">
        <w:rPr>
          <w:b/>
        </w:rPr>
        <w:fldChar w:fldCharType="end"/>
      </w:r>
      <w:r>
        <w:t xml:space="preserve"> </w:t>
      </w:r>
      <w:r w:rsidRPr="00740BDD">
        <w:t xml:space="preserve">Hasil API </w:t>
      </w:r>
      <w:r w:rsidRPr="00BA32C9">
        <w:rPr>
          <w:i/>
        </w:rPr>
        <w:t>Door</w:t>
      </w:r>
      <w:r w:rsidRPr="00740BDD">
        <w:t xml:space="preserve"> </w:t>
      </w:r>
      <w:r w:rsidRPr="00BA32C9">
        <w:rPr>
          <w:i/>
        </w:rPr>
        <w:t>Signature</w:t>
      </w:r>
      <w:bookmarkEnd w:id="321"/>
      <w:bookmarkEnd w:id="322"/>
      <w:bookmarkEnd w:id="323"/>
    </w:p>
    <w:p w14:paraId="6FA182FB" w14:textId="77777777" w:rsidR="00BA32C9" w:rsidRDefault="00BA32C9" w:rsidP="00BA32C9">
      <w:pPr>
        <w:pStyle w:val="LabelGambar"/>
      </w:pPr>
    </w:p>
    <w:p w14:paraId="5B766F9B" w14:textId="699D9426" w:rsidR="007E07B2" w:rsidRDefault="00BA32C9" w:rsidP="000B7C70">
      <w:pPr>
        <w:ind w:firstLine="709"/>
      </w:pPr>
      <w:r>
        <w:t>Gambar 4.22</w:t>
      </w:r>
      <w:r w:rsidR="007E07B2">
        <w:t xml:space="preserve"> diatas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api/signature”. </w:t>
      </w:r>
      <w:r w:rsidR="000B7C70">
        <w:t xml:space="preserve">Parangkat kunci pintu akan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signatur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akan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ebsocke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bookmarkStart w:id="324" w:name="_Toc143523782"/>
      <w:r>
        <w:t xml:space="preserve">API </w:t>
      </w:r>
      <w:r w:rsidR="002A242B" w:rsidRPr="004F1064">
        <w:rPr>
          <w:i/>
        </w:rPr>
        <w:t>Door</w:t>
      </w:r>
      <w:r w:rsidR="002A242B">
        <w:t xml:space="preserve"> </w:t>
      </w:r>
      <w:r w:rsidR="002A242B" w:rsidRPr="004F1064">
        <w:rPr>
          <w:i/>
        </w:rPr>
        <w:t>Update</w:t>
      </w:r>
      <w:r w:rsidR="002A242B">
        <w:t xml:space="preserve"> Status</w:t>
      </w:r>
      <w:bookmarkEnd w:id="324"/>
    </w:p>
    <w:p w14:paraId="77622C46" w14:textId="26134A7E"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akan mengirimkan status tersebut ke </w:t>
      </w:r>
      <w:r w:rsidRPr="004F1064">
        <w:rPr>
          <w:i/>
        </w:rPr>
        <w:t>server</w:t>
      </w:r>
      <w:r>
        <w:t xml:space="preserve">. Proses </w:t>
      </w:r>
      <w:r w:rsidRPr="004F1064">
        <w:rPr>
          <w:i/>
        </w:rPr>
        <w:t>update</w:t>
      </w:r>
      <w:r>
        <w:t xml:space="preserve"> status ini akan memastikan adanya perubahan kondisi pada pintu sehingga jika ada perintah yang dikirimkan ke perangkat kunci pintu maka perangkat kunci pintu hanya akan memberikan respon jika perubahan benar benar terjadi </w:t>
      </w:r>
      <w:r w:rsidR="00F75BF2">
        <w:t>dan memastikan bahwa perintah sudah benar-benar dikerjakan. Hasil dari API update stat</w:t>
      </w:r>
      <w:r w:rsidR="004F1064">
        <w:t>us dapat dilihat pada gambar 4.23</w:t>
      </w:r>
      <w:r w:rsidR="00F75BF2">
        <w:t xml:space="preserve"> dibawah.</w:t>
      </w:r>
    </w:p>
    <w:p w14:paraId="63291DB1" w14:textId="2725C35C" w:rsidR="00F75BF2" w:rsidRDefault="002B77B3" w:rsidP="00F75BF2">
      <w:r>
        <w:rPr>
          <w:noProof/>
          <w:lang w:val="en-US"/>
        </w:rPr>
        <w:lastRenderedPageBreak/>
        <w:drawing>
          <wp:inline distT="0" distB="0" distL="0" distR="0" wp14:anchorId="6EC465EA" wp14:editId="33C38598">
            <wp:extent cx="5039995" cy="2833382"/>
            <wp:effectExtent l="0" t="0" r="825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039995" cy="2833382"/>
                    </a:xfrm>
                    <a:prstGeom prst="rect">
                      <a:avLst/>
                    </a:prstGeom>
                  </pic:spPr>
                </pic:pic>
              </a:graphicData>
            </a:graphic>
          </wp:inline>
        </w:drawing>
      </w:r>
    </w:p>
    <w:p w14:paraId="7FC783D2" w14:textId="76681003" w:rsidR="00F75BF2" w:rsidRDefault="00D92D29" w:rsidP="00D92D29">
      <w:pPr>
        <w:pStyle w:val="LabelGambar"/>
      </w:pPr>
      <w:bookmarkStart w:id="325" w:name="_Toc142072603"/>
      <w:bookmarkStart w:id="326" w:name="_Toc142073220"/>
      <w:bookmarkStart w:id="327" w:name="_Toc143520005"/>
      <w:r w:rsidRPr="00D92D29">
        <w:rPr>
          <w:b/>
        </w:rPr>
        <w:t>Gambar 4.</w:t>
      </w:r>
      <w:r w:rsidRPr="00D92D29">
        <w:rPr>
          <w:b/>
        </w:rPr>
        <w:fldChar w:fldCharType="begin"/>
      </w:r>
      <w:r w:rsidRPr="00D92D29">
        <w:rPr>
          <w:b/>
        </w:rPr>
        <w:instrText xml:space="preserve"> SEQ Gambar_4. \* ARABIC </w:instrText>
      </w:r>
      <w:r w:rsidRPr="00D92D29">
        <w:rPr>
          <w:b/>
        </w:rPr>
        <w:fldChar w:fldCharType="separate"/>
      </w:r>
      <w:r w:rsidR="0044529C">
        <w:rPr>
          <w:b/>
          <w:noProof/>
        </w:rPr>
        <w:t>23</w:t>
      </w:r>
      <w:r w:rsidRPr="00D92D29">
        <w:rPr>
          <w:b/>
        </w:rPr>
        <w:fldChar w:fldCharType="end"/>
      </w:r>
      <w:r>
        <w:t xml:space="preserve"> </w:t>
      </w:r>
      <w:r w:rsidRPr="008C1EB9">
        <w:t>Hasil API</w:t>
      </w:r>
      <w:r>
        <w:t xml:space="preserve"> </w:t>
      </w:r>
      <w:r w:rsidRPr="00D92D29">
        <w:rPr>
          <w:i/>
        </w:rPr>
        <w:t>Door</w:t>
      </w:r>
      <w:r>
        <w:t xml:space="preserve"> </w:t>
      </w:r>
      <w:r w:rsidRPr="00D92D29">
        <w:rPr>
          <w:i/>
        </w:rPr>
        <w:t>Update</w:t>
      </w:r>
      <w:r w:rsidRPr="008C1EB9">
        <w:t xml:space="preserve"> Status</w:t>
      </w:r>
      <w:bookmarkEnd w:id="325"/>
      <w:bookmarkEnd w:id="326"/>
      <w:bookmarkEnd w:id="327"/>
    </w:p>
    <w:p w14:paraId="113B44A5" w14:textId="77777777" w:rsidR="00D92D29" w:rsidRDefault="00D92D29" w:rsidP="00D92D29">
      <w:pPr>
        <w:pStyle w:val="LabelGambar"/>
      </w:pPr>
    </w:p>
    <w:p w14:paraId="24191590" w14:textId="3952EFCB" w:rsidR="00F75BF2" w:rsidRDefault="00A84A29" w:rsidP="00F75BF2">
      <w:pPr>
        <w:ind w:firstLine="709"/>
      </w:pPr>
      <w:r>
        <w:t>Gambar 4.23</w:t>
      </w:r>
      <w:r w:rsidR="00F75BF2">
        <w:t xml:space="preserve"> diatas merupak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door/update-status”. Pera</w:t>
      </w:r>
      <w:r w:rsidR="004F13AD">
        <w:t>ngkat kunci pintu akan mengirim</w:t>
      </w:r>
      <w:r w:rsidR="00F75BF2">
        <w:t xml:space="preserve">kan data pendukung seperti identitas pintu, identitas gedung, identitas socket, status penguncian dan identitas aktor yang melakukan kegiatan tersebut. </w:t>
      </w:r>
      <w:r w:rsidR="00C83D03">
        <w:t>Jika data yang dikir</w:t>
      </w:r>
      <w:r w:rsidR="004F13AD">
        <w:t>i</w:t>
      </w:r>
      <w:r w:rsidR="00C83D03">
        <w:t xml:space="preserve">mkan sesuai maka server akan mengembalikan respon status sukses yang mengirimkan kunci pintu baru. Setiap melakukan update status maka </w:t>
      </w:r>
      <w:r w:rsidR="00C83D03" w:rsidRPr="004F13AD">
        <w:rPr>
          <w:i/>
        </w:rPr>
        <w:t>server</w:t>
      </w:r>
      <w:r w:rsidR="00C83D03">
        <w:t xml:space="preserve"> akan memberikan kunci pintu baru sehingga kunci pada setiap pintu bersifat dinamis, hal ini dimaksudkan untuk memperkuat keamana sistem penguncian dengan menggunakan kode kunci pintu yang berubah 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bookmarkStart w:id="328" w:name="_Toc143523783"/>
      <w:r>
        <w:t xml:space="preserve">API </w:t>
      </w:r>
      <w:r w:rsidR="002A242B" w:rsidRPr="006B35EA">
        <w:rPr>
          <w:i/>
        </w:rPr>
        <w:t>Door</w:t>
      </w:r>
      <w:r w:rsidR="002A242B">
        <w:t xml:space="preserve"> </w:t>
      </w:r>
      <w:r w:rsidR="002A242B" w:rsidRPr="006B35EA">
        <w:rPr>
          <w:i/>
        </w:rPr>
        <w:t>Alert</w:t>
      </w:r>
      <w:bookmarkEnd w:id="328"/>
    </w:p>
    <w:p w14:paraId="618DE2CA" w14:textId="6BC1B7E7"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peringatan yang dikirmkan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8F13F6">
        <w:t>at pada gambar 4.24</w:t>
      </w:r>
      <w:r>
        <w:t xml:space="preserve"> dibawah.</w:t>
      </w:r>
      <w:r w:rsidR="00AE6A98">
        <w:t xml:space="preserve"> Dengan adanya sistem peringatan ini maka sistem dapat dengan cepat kondisi yang tidak normal yang terjadi pada pintu-pintu yang sudah terpasang sehingga informasi tersebut adapat tersampaikan dengan cepat untuk sedera ditindaklanjuti lebih dalam.</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9995" cy="2833382"/>
                    </a:xfrm>
                    <a:prstGeom prst="rect">
                      <a:avLst/>
                    </a:prstGeom>
                  </pic:spPr>
                </pic:pic>
              </a:graphicData>
            </a:graphic>
          </wp:inline>
        </w:drawing>
      </w:r>
    </w:p>
    <w:p w14:paraId="01850C5D" w14:textId="077B1D3C" w:rsidR="00960690" w:rsidRDefault="00607DDC" w:rsidP="00607DDC">
      <w:pPr>
        <w:pStyle w:val="LabelGambar"/>
      </w:pPr>
      <w:bookmarkStart w:id="329" w:name="_Toc142072604"/>
      <w:bookmarkStart w:id="330" w:name="_Toc142073221"/>
      <w:bookmarkStart w:id="331" w:name="_Toc143520006"/>
      <w:r w:rsidRPr="00607DDC">
        <w:rPr>
          <w:b/>
        </w:rPr>
        <w:t>Gambar 4.</w:t>
      </w:r>
      <w:r w:rsidRPr="00607DDC">
        <w:rPr>
          <w:b/>
        </w:rPr>
        <w:fldChar w:fldCharType="begin"/>
      </w:r>
      <w:r w:rsidRPr="00607DDC">
        <w:rPr>
          <w:b/>
        </w:rPr>
        <w:instrText xml:space="preserve"> SEQ Gambar_4. \* ARABIC </w:instrText>
      </w:r>
      <w:r w:rsidRPr="00607DDC">
        <w:rPr>
          <w:b/>
        </w:rPr>
        <w:fldChar w:fldCharType="separate"/>
      </w:r>
      <w:r w:rsidR="0044529C">
        <w:rPr>
          <w:b/>
          <w:noProof/>
        </w:rPr>
        <w:t>24</w:t>
      </w:r>
      <w:r w:rsidRPr="00607DDC">
        <w:rPr>
          <w:b/>
        </w:rPr>
        <w:fldChar w:fldCharType="end"/>
      </w:r>
      <w:r>
        <w:t xml:space="preserve"> </w:t>
      </w:r>
      <w:r w:rsidRPr="00F659E2">
        <w:t xml:space="preserve">Hasil API </w:t>
      </w:r>
      <w:r w:rsidRPr="00607DDC">
        <w:rPr>
          <w:i/>
        </w:rPr>
        <w:t>Door</w:t>
      </w:r>
      <w:r w:rsidRPr="00F659E2">
        <w:t xml:space="preserve"> </w:t>
      </w:r>
      <w:r w:rsidRPr="00607DDC">
        <w:rPr>
          <w:i/>
        </w:rPr>
        <w:t>Alert</w:t>
      </w:r>
      <w:bookmarkEnd w:id="329"/>
      <w:bookmarkEnd w:id="330"/>
      <w:bookmarkEnd w:id="331"/>
    </w:p>
    <w:p w14:paraId="77CE9AEE" w14:textId="77777777" w:rsidR="00607DDC" w:rsidRDefault="00607DDC" w:rsidP="00607DDC">
      <w:pPr>
        <w:pStyle w:val="LabelGambar"/>
      </w:pPr>
    </w:p>
    <w:p w14:paraId="4CB3A296" w14:textId="234CC278" w:rsidR="0030762D" w:rsidRDefault="00607DDC" w:rsidP="00A359A7">
      <w:pPr>
        <w:ind w:firstLine="709"/>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door/alert”. Perangkat kunci pintu akan mengirimkan identitas pintu, identitas gedung dan pesan peringatan. Jika data yang dikirimkan sesuai maka server akan memberikan respon status sukses dan mengirimkan peringatan ke operator melalui koneksi websocket seperti yang te</w:t>
      </w:r>
      <w:r w:rsidR="003D3BE6">
        <w:t xml:space="preserve">rlihat pada gambar 4.25 </w:t>
      </w:r>
      <w:r w:rsidR="00A359A7">
        <w:t xml:space="preserve"> dibawah.</w:t>
      </w: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39995" cy="2833382"/>
                    </a:xfrm>
                    <a:prstGeom prst="rect">
                      <a:avLst/>
                    </a:prstGeom>
                  </pic:spPr>
                </pic:pic>
              </a:graphicData>
            </a:graphic>
          </wp:inline>
        </w:drawing>
      </w:r>
    </w:p>
    <w:p w14:paraId="6EC409FE" w14:textId="4285DF25" w:rsidR="00E9196F" w:rsidRDefault="004A1EC3" w:rsidP="004A1EC3">
      <w:pPr>
        <w:pStyle w:val="LabelGambar"/>
      </w:pPr>
      <w:bookmarkStart w:id="332" w:name="_Toc142072605"/>
      <w:bookmarkStart w:id="333" w:name="_Toc142073222"/>
      <w:bookmarkStart w:id="334" w:name="_Toc143520007"/>
      <w:r w:rsidRPr="004A1EC3">
        <w:rPr>
          <w:b/>
        </w:rPr>
        <w:t>Gambar 4.</w:t>
      </w:r>
      <w:r w:rsidRPr="004A1EC3">
        <w:rPr>
          <w:b/>
        </w:rPr>
        <w:fldChar w:fldCharType="begin"/>
      </w:r>
      <w:r w:rsidRPr="004A1EC3">
        <w:rPr>
          <w:b/>
        </w:rPr>
        <w:instrText xml:space="preserve"> SEQ Gambar_4. \* ARABIC </w:instrText>
      </w:r>
      <w:r w:rsidRPr="004A1EC3">
        <w:rPr>
          <w:b/>
        </w:rPr>
        <w:fldChar w:fldCharType="separate"/>
      </w:r>
      <w:r w:rsidR="0044529C">
        <w:rPr>
          <w:b/>
          <w:noProof/>
        </w:rPr>
        <w:t>25</w:t>
      </w:r>
      <w:r w:rsidRPr="004A1EC3">
        <w:rPr>
          <w:b/>
        </w:rPr>
        <w:fldChar w:fldCharType="end"/>
      </w:r>
      <w:r>
        <w:t xml:space="preserve"> </w:t>
      </w:r>
      <w:r w:rsidRPr="00D13291">
        <w:t xml:space="preserve">Aktifitas </w:t>
      </w:r>
      <w:r w:rsidRPr="004A1EC3">
        <w:rPr>
          <w:i/>
        </w:rPr>
        <w:t>Door</w:t>
      </w:r>
      <w:r w:rsidRPr="00D13291">
        <w:t xml:space="preserve"> </w:t>
      </w:r>
      <w:r w:rsidRPr="004A1EC3">
        <w:rPr>
          <w:i/>
        </w:rPr>
        <w:t>Alert</w:t>
      </w:r>
      <w:bookmarkEnd w:id="332"/>
      <w:bookmarkEnd w:id="333"/>
      <w:bookmarkEnd w:id="334"/>
    </w:p>
    <w:p w14:paraId="7C8781EE" w14:textId="77777777" w:rsidR="004A1EC3" w:rsidRDefault="004A1EC3" w:rsidP="004A1EC3">
      <w:pPr>
        <w:pStyle w:val="LabelGambar"/>
      </w:pPr>
    </w:p>
    <w:p w14:paraId="71C042F7" w14:textId="01141984" w:rsidR="00E9196F" w:rsidRDefault="00F95AF1" w:rsidP="00E9196F">
      <w:pPr>
        <w:ind w:firstLine="709"/>
      </w:pPr>
      <w:r>
        <w:lastRenderedPageBreak/>
        <w:t>Gam</w:t>
      </w:r>
      <w:r w:rsidR="001260D4">
        <w:t>bar 4.25</w:t>
      </w:r>
      <w:r w:rsidR="00E9196F">
        <w:t xml:space="preserve"> diatas merupakan aktifitas dari peringatan pintu pada koneksi websocket. Setiap ada peringatan yang dikirmkan oleh perangkat kunci pintu maka server akan mengirimkan</w:t>
      </w:r>
      <w:r w:rsidR="001260D4">
        <w:t xml:space="preserve"> peringatan</w:t>
      </w:r>
      <w:r w:rsidR="00E9196F">
        <w:t xml:space="preserve"> ke operator baik website maupun aplikasi mobile mel</w:t>
      </w:r>
      <w:r w:rsidR="001260D4">
        <w:t xml:space="preserve">alui koneksi websocket sehingga </w:t>
      </w:r>
      <w:r w:rsidR="00E9196F">
        <w:t>per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bookmarkStart w:id="335" w:name="_Toc143523784"/>
      <w:r>
        <w:t>Pengecekan Jadwal</w:t>
      </w:r>
      <w:bookmarkEnd w:id="335"/>
    </w:p>
    <w:p w14:paraId="6CA19C0D" w14:textId="22923149" w:rsidR="00E9196F" w:rsidRDefault="005A3E74" w:rsidP="005A3E74">
      <w:pPr>
        <w:ind w:firstLine="709"/>
      </w:pPr>
      <w:r>
        <w:t xml:space="preserve">Pada sistem penguncian pintu gedung terdapat fitur penjadwalan yang memungkinkan operator untuk mengatur jadwal membuka atau mengunci pintu secara otomatis pada rentang waktu tertentu. Proses pengecekan jadwal akan dilakukan secara otomatis oleh </w:t>
      </w:r>
      <w:r w:rsidRPr="005A3E74">
        <w:rPr>
          <w:i/>
        </w:rPr>
        <w:t>server</w:t>
      </w:r>
      <w:r>
        <w:t>, jika temukan jadwal yang harus dilaksanakan maka server akan mengirimkan perintah melalui koneksi websosket seperti yang terlihat pada gambar 4.26 dibawah.</w:t>
      </w: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39995" cy="2833382"/>
                    </a:xfrm>
                    <a:prstGeom prst="rect">
                      <a:avLst/>
                    </a:prstGeom>
                  </pic:spPr>
                </pic:pic>
              </a:graphicData>
            </a:graphic>
          </wp:inline>
        </w:drawing>
      </w:r>
    </w:p>
    <w:p w14:paraId="42BD6C09" w14:textId="621F24C4" w:rsidR="00AE1428" w:rsidRDefault="00AE1428" w:rsidP="00AE1428">
      <w:pPr>
        <w:pStyle w:val="LabelGambar"/>
      </w:pPr>
      <w:bookmarkStart w:id="336" w:name="_Toc142072606"/>
      <w:bookmarkStart w:id="337" w:name="_Toc142073223"/>
      <w:bookmarkStart w:id="338" w:name="_Toc143520008"/>
      <w:r w:rsidRPr="00AE1428">
        <w:rPr>
          <w:b/>
        </w:rPr>
        <w:t>Gambar 4.</w:t>
      </w:r>
      <w:r w:rsidRPr="00AE1428">
        <w:rPr>
          <w:b/>
        </w:rPr>
        <w:fldChar w:fldCharType="begin"/>
      </w:r>
      <w:r w:rsidRPr="00AE1428">
        <w:rPr>
          <w:b/>
        </w:rPr>
        <w:instrText xml:space="preserve"> SEQ Gambar_4. \* ARABIC </w:instrText>
      </w:r>
      <w:r w:rsidRPr="00AE1428">
        <w:rPr>
          <w:b/>
        </w:rPr>
        <w:fldChar w:fldCharType="separate"/>
      </w:r>
      <w:r w:rsidR="0044529C">
        <w:rPr>
          <w:b/>
          <w:noProof/>
        </w:rPr>
        <w:t>26</w:t>
      </w:r>
      <w:r w:rsidRPr="00AE1428">
        <w:rPr>
          <w:b/>
        </w:rPr>
        <w:fldChar w:fldCharType="end"/>
      </w:r>
      <w:r>
        <w:t xml:space="preserve"> Pengecekan Jadwal</w:t>
      </w:r>
      <w:bookmarkEnd w:id="336"/>
      <w:bookmarkEnd w:id="337"/>
      <w:bookmarkEnd w:id="338"/>
    </w:p>
    <w:p w14:paraId="2E94EE99" w14:textId="77777777" w:rsidR="005A3E74" w:rsidRDefault="005A3E74" w:rsidP="008F3641"/>
    <w:p w14:paraId="1086F340" w14:textId="6205056D" w:rsidR="008F3641" w:rsidRDefault="008F3641" w:rsidP="00F46797">
      <w:pPr>
        <w:ind w:firstLine="709"/>
      </w:pPr>
      <w:r>
        <w:t xml:space="preserve">Pada gambar 4.26 terlihat bahwa pengecekan jadwal menggunakan sebuah </w:t>
      </w:r>
      <w:r w:rsidRPr="00F46797">
        <w:rPr>
          <w:i/>
        </w:rPr>
        <w:t>job</w:t>
      </w:r>
      <w:r>
        <w:t xml:space="preserve"> dari laravel yaitu </w:t>
      </w:r>
      <w:r w:rsidRPr="00F46797">
        <w:rPr>
          <w:i/>
        </w:rPr>
        <w:t>DoorSceduleJob</w:t>
      </w:r>
      <w:r>
        <w:t xml:space="preserve"> yang akan memeriksa</w:t>
      </w:r>
      <w:r w:rsidR="007835E6">
        <w:t xml:space="preserve"> jadwal pada database setiap 1 menit. </w:t>
      </w:r>
      <w:r w:rsidR="00426C9A">
        <w:t xml:space="preserve">Terlihat </w:t>
      </w:r>
      <w:r w:rsidR="00EA68D6">
        <w:t>pada baris 231</w:t>
      </w:r>
      <w:r w:rsidR="00BC74FB">
        <w:t xml:space="preserve"> (gambar 4.26) pada pukul 13:38:04</w:t>
      </w:r>
      <w:r w:rsidR="00426C9A">
        <w:t xml:space="preserve"> </w:t>
      </w:r>
      <w:r w:rsidR="00BC74FB">
        <w:t xml:space="preserve">server melakukan </w:t>
      </w:r>
      <w:r w:rsidR="00426C9A">
        <w:t xml:space="preserve">pengecekan jadwal dan proses pengecekan selanjutkan </w:t>
      </w:r>
      <w:r w:rsidR="00BC74FB">
        <w:t>dilakukan pada pukul 13:39:02</w:t>
      </w:r>
      <w:r w:rsidR="00426C9A">
        <w:t xml:space="preserve"> dan terus berulang hal ini menunjukkan bahwa pengecekan jadwal benar benar dilakukan setiap 1 menit.</w:t>
      </w:r>
      <w:r w:rsidR="00715F06">
        <w:t xml:space="preserve"> </w:t>
      </w:r>
    </w:p>
    <w:p w14:paraId="2EF0AC0C" w14:textId="79427E1A" w:rsidR="00715F06" w:rsidRDefault="00715F06" w:rsidP="00F46797">
      <w:pPr>
        <w:ind w:firstLine="709"/>
      </w:pPr>
      <w:r>
        <w:lastRenderedPageBreak/>
        <w:t xml:space="preserve">Pada gambar 4.26 juga memperlihatkan bahwa saat proses pengecekan jadwal server menemukan jadwal yang harus dilaksanakan maka server akan mengirimkan perintah ke perangkat kunci pintu. Seperti yang terlihat pada baris 235 setelah ditemukan jadwal yang harus dilaksakan maka server akan mengirimkan perintah ke perangkat kunci pintu dengan menggunakan sebuah event yaitu </w:t>
      </w:r>
      <w:r w:rsidRPr="00715F06">
        <w:rPr>
          <w:i/>
        </w:rPr>
        <w:t>DoorCommandEvent</w:t>
      </w:r>
      <w:r>
        <w:t xml:space="preserve"> yang akan disiarkan melalui </w:t>
      </w:r>
      <w:r w:rsidRPr="00715F06">
        <w:rPr>
          <w:i/>
        </w:rPr>
        <w:t>channel</w:t>
      </w:r>
      <w:r>
        <w:t xml:space="preserve"> websoke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bookmarkStart w:id="339" w:name="_Toc143523785"/>
      <w:r>
        <w:t>Atur Ulang Jadwal</w:t>
      </w:r>
      <w:bookmarkEnd w:id="339"/>
    </w:p>
    <w:p w14:paraId="2012BECA" w14:textId="3E734C7F" w:rsidR="002D3287" w:rsidRDefault="002D3287" w:rsidP="002D3287">
      <w:pPr>
        <w:ind w:firstLine="709"/>
      </w:pPr>
      <w:r>
        <w:t>Setiap jadwal yang sudah dilaksanakan akan dihapus dari database, namun jika jadwal tersebut berulang maka akan diatur ulang sehingga dapat dijalankan kembali. Proses pengeturan jadwal dilaksanakan setiap 24 jam sekali seprti yag terlihat pada gambar 4.27 dibawah.</w:t>
      </w: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39995" cy="2833382"/>
                    </a:xfrm>
                    <a:prstGeom prst="rect">
                      <a:avLst/>
                    </a:prstGeom>
                  </pic:spPr>
                </pic:pic>
              </a:graphicData>
            </a:graphic>
          </wp:inline>
        </w:drawing>
      </w:r>
    </w:p>
    <w:p w14:paraId="25E898BC" w14:textId="5034BC33" w:rsidR="007941E5" w:rsidRDefault="007941E5" w:rsidP="007941E5">
      <w:pPr>
        <w:pStyle w:val="LabelGambar"/>
      </w:pPr>
      <w:bookmarkStart w:id="340" w:name="_Toc142072607"/>
      <w:bookmarkStart w:id="341" w:name="_Toc142073224"/>
      <w:bookmarkStart w:id="342" w:name="_Toc143520009"/>
      <w:r w:rsidRPr="007941E5">
        <w:rPr>
          <w:b/>
        </w:rPr>
        <w:t>Gambar 4.</w:t>
      </w:r>
      <w:r w:rsidRPr="007941E5">
        <w:rPr>
          <w:b/>
        </w:rPr>
        <w:fldChar w:fldCharType="begin"/>
      </w:r>
      <w:r w:rsidRPr="007941E5">
        <w:rPr>
          <w:b/>
        </w:rPr>
        <w:instrText xml:space="preserve"> SEQ Gambar_4. \* ARABIC </w:instrText>
      </w:r>
      <w:r w:rsidRPr="007941E5">
        <w:rPr>
          <w:b/>
        </w:rPr>
        <w:fldChar w:fldCharType="separate"/>
      </w:r>
      <w:r w:rsidR="0044529C">
        <w:rPr>
          <w:b/>
          <w:noProof/>
        </w:rPr>
        <w:t>27</w:t>
      </w:r>
      <w:r w:rsidRPr="007941E5">
        <w:rPr>
          <w:b/>
        </w:rPr>
        <w:fldChar w:fldCharType="end"/>
      </w:r>
      <w:r>
        <w:t xml:space="preserve"> Atur Ulang Jadwal</w:t>
      </w:r>
      <w:bookmarkEnd w:id="340"/>
      <w:bookmarkEnd w:id="341"/>
      <w:bookmarkEnd w:id="342"/>
    </w:p>
    <w:p w14:paraId="6A38B09E" w14:textId="77777777" w:rsidR="00587A6D" w:rsidRDefault="00587A6D" w:rsidP="007941E5">
      <w:pPr>
        <w:pStyle w:val="LabelGambar"/>
      </w:pPr>
    </w:p>
    <w:p w14:paraId="1BDC9702" w14:textId="4D2F5064" w:rsidR="00587A6D" w:rsidRPr="00587A6D" w:rsidRDefault="00587A6D" w:rsidP="00587A6D">
      <w:pPr>
        <w:ind w:firstLine="709"/>
      </w:pPr>
      <w:r>
        <w:t>Pada gambar 4.27 terlihat bahwa pengaturan jadwal dilakukan menggunakan sebuah job laravel yaitu DailyJob. Job ini digunakan untuk menghapus jadwal yang sudah dilaksanakan atau mengatur ulang jadwal untuk kembali dilaksanakan pada hari tersebut. Pada gambar 4.27 juga terlihat pada baris 1599 dan baris 4614 memperlihatkan prose</w:t>
      </w:r>
      <w:r w:rsidR="00855850">
        <w:t xml:space="preserve">s </w:t>
      </w:r>
      <w:r>
        <w:t xml:space="preserve">pengeturan jadwal dilaksanakan setiap 24 jam </w:t>
      </w:r>
      <w:r w:rsidR="00855850">
        <w:t>dimulai pada tanggal 18 Juli 2023 dan prose pengaturan selanjutnya dilaksanakan pada tanggal 19 Juli 2023.</w:t>
      </w:r>
    </w:p>
    <w:p w14:paraId="387E1EB0" w14:textId="0E605E0C" w:rsidR="002A242B" w:rsidRDefault="002A242B" w:rsidP="000D2119">
      <w:pPr>
        <w:pStyle w:val="SubBabIVI"/>
        <w:ind w:left="709" w:hanging="709"/>
      </w:pPr>
      <w:bookmarkStart w:id="343" w:name="_Toc143523786"/>
      <w:r>
        <w:lastRenderedPageBreak/>
        <w:t>Komunikasi Websocket</w:t>
      </w:r>
      <w:bookmarkEnd w:id="343"/>
    </w:p>
    <w:p w14:paraId="032171BF" w14:textId="552BF122" w:rsidR="00511E1D" w:rsidRDefault="00511E1D" w:rsidP="00511E1D">
      <w:pPr>
        <w:ind w:firstLine="709"/>
      </w:pPr>
      <w:r>
        <w:t>Komunikasi websoket dilakukan dengan melakukan permintaan koneksi ke enpoint websoket yang telas disediakan oleh server seperti yang terlihat pada gambar 4.28.</w:t>
      </w:r>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039995" cy="2833382"/>
                    </a:xfrm>
                    <a:prstGeom prst="rect">
                      <a:avLst/>
                    </a:prstGeom>
                  </pic:spPr>
                </pic:pic>
              </a:graphicData>
            </a:graphic>
          </wp:inline>
        </w:drawing>
      </w:r>
    </w:p>
    <w:p w14:paraId="2BFCCF59" w14:textId="64B289A0" w:rsidR="00D023E1" w:rsidRDefault="00D023E1" w:rsidP="00D023E1">
      <w:pPr>
        <w:pStyle w:val="LabelGambar"/>
      </w:pPr>
      <w:bookmarkStart w:id="344" w:name="_Toc142072608"/>
      <w:bookmarkStart w:id="345" w:name="_Toc142073225"/>
      <w:bookmarkStart w:id="346" w:name="_Toc143520010"/>
      <w:r w:rsidRPr="00FD05C5">
        <w:rPr>
          <w:b/>
        </w:rPr>
        <w:t>Gambar 4.</w:t>
      </w:r>
      <w:r w:rsidRPr="00FD05C5">
        <w:rPr>
          <w:b/>
        </w:rPr>
        <w:fldChar w:fldCharType="begin"/>
      </w:r>
      <w:r w:rsidRPr="00FD05C5">
        <w:rPr>
          <w:b/>
        </w:rPr>
        <w:instrText xml:space="preserve"> SEQ Gambar_4. \* ARABIC </w:instrText>
      </w:r>
      <w:r w:rsidRPr="00FD05C5">
        <w:rPr>
          <w:b/>
        </w:rPr>
        <w:fldChar w:fldCharType="separate"/>
      </w:r>
      <w:r w:rsidR="0044529C">
        <w:rPr>
          <w:b/>
          <w:noProof/>
        </w:rPr>
        <w:t>28</w:t>
      </w:r>
      <w:r w:rsidRPr="00FD05C5">
        <w:rPr>
          <w:b/>
        </w:rPr>
        <w:fldChar w:fldCharType="end"/>
      </w:r>
      <w:r>
        <w:t xml:space="preserve"> Koneksi Websocket Melalui </w:t>
      </w:r>
      <w:r w:rsidRPr="001D79EB">
        <w:rPr>
          <w:i/>
        </w:rPr>
        <w:t>Endpoint</w:t>
      </w:r>
      <w:bookmarkEnd w:id="344"/>
      <w:bookmarkEnd w:id="345"/>
      <w:bookmarkEnd w:id="346"/>
    </w:p>
    <w:p w14:paraId="03821D2B" w14:textId="77777777" w:rsidR="00D023E1" w:rsidRDefault="00D023E1" w:rsidP="00D023E1">
      <w:pPr>
        <w:pStyle w:val="LabelGambar"/>
      </w:pPr>
    </w:p>
    <w:p w14:paraId="75747B99" w14:textId="77777777" w:rsidR="005B429C" w:rsidRDefault="005B429C" w:rsidP="005B429C">
      <w:r>
        <w:rPr>
          <w:noProof/>
          <w:lang w:val="en-US"/>
        </w:rPr>
        <w:drawing>
          <wp:inline distT="0" distB="0" distL="0" distR="0" wp14:anchorId="46C9924A" wp14:editId="3DFDF7F3">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39995" cy="2833382"/>
                    </a:xfrm>
                    <a:prstGeom prst="rect">
                      <a:avLst/>
                    </a:prstGeom>
                  </pic:spPr>
                </pic:pic>
              </a:graphicData>
            </a:graphic>
          </wp:inline>
        </w:drawing>
      </w:r>
    </w:p>
    <w:p w14:paraId="10B69046" w14:textId="77777777" w:rsidR="005B429C" w:rsidRDefault="005B429C" w:rsidP="005B429C">
      <w:pPr>
        <w:pStyle w:val="LabelGambar"/>
      </w:pPr>
      <w:bookmarkStart w:id="347" w:name="_Toc142072609"/>
      <w:bookmarkStart w:id="348" w:name="_Toc142073226"/>
      <w:bookmarkStart w:id="349" w:name="_Toc143520011"/>
      <w:r w:rsidRPr="00D023E1">
        <w:rPr>
          <w:b/>
        </w:rPr>
        <w:t>Gambar 4.</w:t>
      </w:r>
      <w:r w:rsidRPr="00D023E1">
        <w:rPr>
          <w:b/>
        </w:rPr>
        <w:fldChar w:fldCharType="begin"/>
      </w:r>
      <w:r w:rsidRPr="00D023E1">
        <w:rPr>
          <w:b/>
        </w:rPr>
        <w:instrText xml:space="preserve"> SEQ Gambar_4. \* ARABIC </w:instrText>
      </w:r>
      <w:r w:rsidRPr="00D023E1">
        <w:rPr>
          <w:b/>
        </w:rPr>
        <w:fldChar w:fldCharType="separate"/>
      </w:r>
      <w:r w:rsidR="0044529C">
        <w:rPr>
          <w:b/>
          <w:noProof/>
        </w:rPr>
        <w:t>29</w:t>
      </w:r>
      <w:r w:rsidRPr="00D023E1">
        <w:rPr>
          <w:b/>
        </w:rPr>
        <w:fldChar w:fldCharType="end"/>
      </w:r>
      <w:r>
        <w:t xml:space="preserve"> Proses </w:t>
      </w:r>
      <w:r w:rsidRPr="00D023E1">
        <w:rPr>
          <w:i/>
        </w:rPr>
        <w:t>Subscribe</w:t>
      </w:r>
      <w:r>
        <w:t xml:space="preserve"> ke </w:t>
      </w:r>
      <w:r w:rsidRPr="00D023E1">
        <w:rPr>
          <w:i/>
        </w:rPr>
        <w:t>Channel</w:t>
      </w:r>
      <w:r>
        <w:t xml:space="preserve"> Websocket</w:t>
      </w:r>
      <w:bookmarkEnd w:id="347"/>
      <w:bookmarkEnd w:id="348"/>
      <w:bookmarkEnd w:id="349"/>
    </w:p>
    <w:p w14:paraId="531E01AA" w14:textId="77777777" w:rsidR="005B429C" w:rsidRDefault="005B429C" w:rsidP="00D023E1">
      <w:pPr>
        <w:pStyle w:val="LabelGambar"/>
      </w:pPr>
    </w:p>
    <w:p w14:paraId="11CE790D" w14:textId="0FE333CE" w:rsidR="00511E1D" w:rsidRPr="00DA0953" w:rsidRDefault="00511E1D" w:rsidP="005B429C">
      <w:pPr>
        <w:ind w:firstLine="720"/>
      </w:pPr>
      <w:r>
        <w:t xml:space="preserve">Pada gambar 4.28 diatas terlihat proses koneksi websoket dimulasi dengan mengirimkan permintaan ke enpoint websocket. Jika koneksi berhasil maka </w:t>
      </w:r>
      <w:r w:rsidR="005B429C">
        <w:t xml:space="preserve">client akan menerima pesan berupa </w:t>
      </w:r>
      <w:r w:rsidR="005B429C" w:rsidRPr="00B82253">
        <w:rPr>
          <w:i/>
        </w:rPr>
        <w:t>event:connection_establised</w:t>
      </w:r>
      <w:r w:rsidR="005B429C">
        <w:t xml:space="preserve"> yang menandakan </w:t>
      </w:r>
      <w:r w:rsidR="005B429C">
        <w:lastRenderedPageBreak/>
        <w:t xml:space="preserve">koneksi websoket sudah berhasil. </w:t>
      </w:r>
      <w:r w:rsidR="00B82253">
        <w:t xml:space="preserve">Sampai tahap ini </w:t>
      </w:r>
      <w:r w:rsidR="00B82253" w:rsidRPr="00B82253">
        <w:rPr>
          <w:i/>
        </w:rPr>
        <w:t>client</w:t>
      </w:r>
      <w:r w:rsidR="00B82253">
        <w:t xml:space="preserve"> tidak akan menerima data perintah yang dikirimkan melalui websocket. </w:t>
      </w:r>
      <w:r w:rsidR="00B82253" w:rsidRPr="00B82253">
        <w:rPr>
          <w:i/>
        </w:rPr>
        <w:t>Client</w:t>
      </w:r>
      <w:r w:rsidR="00B82253">
        <w:t xml:space="preserve"> harus men-</w:t>
      </w:r>
      <w:r w:rsidR="00B82253" w:rsidRPr="00DA0953">
        <w:rPr>
          <w:i/>
        </w:rPr>
        <w:t>subscribe</w:t>
      </w:r>
      <w:r w:rsidR="00B82253">
        <w:t xml:space="preserve"> channel untuk bisa mendapatkan data perintah tersebut. </w:t>
      </w:r>
      <w:r w:rsidR="00DA0953">
        <w:t xml:space="preserve">Pada g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ebsoket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akan mengirimkan pesan </w:t>
      </w:r>
      <w:r w:rsidR="00DA0953" w:rsidRPr="00DA0953">
        <w:rPr>
          <w:i/>
        </w:rPr>
        <w:t>pusher_internal:subsrcription_succeded</w:t>
      </w:r>
      <w:r w:rsidR="00F73C1F">
        <w:t xml:space="preserve"> yang me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bookmarkStart w:id="350" w:name="_Toc143523787"/>
      <w:r>
        <w:t>Koneksi HTTPS</w:t>
      </w:r>
      <w:bookmarkEnd w:id="350"/>
    </w:p>
    <w:p w14:paraId="0509914C" w14:textId="3ACA2628" w:rsidR="00E2249E" w:rsidRDefault="007F5B15" w:rsidP="00E2249E">
      <w:pPr>
        <w:ind w:firstLine="709"/>
      </w:pPr>
      <w:r>
        <w:t xml:space="preserve">Setiap pertukaran data pada sistem penguncian pintu gedung ini akan menggunakan koneksi HTTPS yang merupakan koneksi yang aman dengan enkripsi SSL, hal ini untuk menjamin keamanan proses transfer data. Setiap permintaan yang masuk hanya diijinkan melalui port 443 </w:t>
      </w:r>
      <w:r w:rsidR="00A157F3">
        <w:t>a</w:t>
      </w:r>
      <w:r>
        <w:t>tau koneksi HTTPS selain melalui port tersebut maka permintaan akan ditolak.</w:t>
      </w:r>
      <w:r w:rsidR="00E2249E">
        <w:t xml:space="preserve"> </w:t>
      </w: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039995" cy="2833382"/>
                    </a:xfrm>
                    <a:prstGeom prst="rect">
                      <a:avLst/>
                    </a:prstGeom>
                  </pic:spPr>
                </pic:pic>
              </a:graphicData>
            </a:graphic>
          </wp:inline>
        </w:drawing>
      </w:r>
    </w:p>
    <w:p w14:paraId="7826906A" w14:textId="1F6203BB" w:rsidR="00E2249E" w:rsidRDefault="00E2249E" w:rsidP="00E2249E">
      <w:pPr>
        <w:pStyle w:val="LabelGambar"/>
      </w:pPr>
      <w:bookmarkStart w:id="351" w:name="_Toc142072610"/>
      <w:bookmarkStart w:id="352" w:name="_Toc142073227"/>
      <w:bookmarkStart w:id="353" w:name="_Toc143520012"/>
      <w:r w:rsidRPr="00E2249E">
        <w:rPr>
          <w:b/>
        </w:rPr>
        <w:t>Gambar 4.</w:t>
      </w:r>
      <w:r w:rsidRPr="00E2249E">
        <w:rPr>
          <w:b/>
        </w:rPr>
        <w:fldChar w:fldCharType="begin"/>
      </w:r>
      <w:r w:rsidRPr="00E2249E">
        <w:rPr>
          <w:b/>
        </w:rPr>
        <w:instrText xml:space="preserve"> SEQ Gambar_4. \* ARABIC </w:instrText>
      </w:r>
      <w:r w:rsidRPr="00E2249E">
        <w:rPr>
          <w:b/>
        </w:rPr>
        <w:fldChar w:fldCharType="separate"/>
      </w:r>
      <w:r w:rsidR="0044529C">
        <w:rPr>
          <w:b/>
          <w:noProof/>
        </w:rPr>
        <w:t>30</w:t>
      </w:r>
      <w:r w:rsidRPr="00E2249E">
        <w:rPr>
          <w:b/>
        </w:rPr>
        <w:fldChar w:fldCharType="end"/>
      </w:r>
      <w:r>
        <w:t xml:space="preserve"> </w:t>
      </w:r>
      <w:r w:rsidRPr="00E2249E">
        <w:rPr>
          <w:i/>
        </w:rPr>
        <w:t>Request</w:t>
      </w:r>
      <w:r>
        <w:t xml:space="preserve"> </w:t>
      </w:r>
      <w:r w:rsidR="00F15C79">
        <w:t xml:space="preserve">Menggunakan </w:t>
      </w:r>
      <w:r>
        <w:t>HTTPS</w:t>
      </w:r>
      <w:bookmarkEnd w:id="351"/>
      <w:bookmarkEnd w:id="352"/>
      <w:bookmarkEnd w:id="353"/>
    </w:p>
    <w:p w14:paraId="14D5F8C7" w14:textId="77777777" w:rsidR="00E2249E" w:rsidRDefault="00E2249E" w:rsidP="00E2249E">
      <w:pPr>
        <w:pStyle w:val="LabelGambar"/>
      </w:pPr>
    </w:p>
    <w:p w14:paraId="6FB59D64" w14:textId="4872FAA6" w:rsidR="00E2249E" w:rsidRDefault="00E2249E" w:rsidP="00E2249E">
      <w:pPr>
        <w:ind w:firstLine="720"/>
      </w:pPr>
      <w:r>
        <w:t xml:space="preserve">Pada </w:t>
      </w:r>
      <w:r w:rsidR="00F15C79">
        <w:t>gambar 4.3</w:t>
      </w:r>
      <w:r>
        <w:t>0 terlihat request pada berhasil diterima oleh server dan server me</w:t>
      </w:r>
      <w:r w:rsidR="001B0ECC">
        <w:t>mberikan respon status terhadap</w:t>
      </w:r>
      <w:r>
        <w:t xml:space="preserve"> permintaan yang dikirimkan. Dengan mengirimkan permintaan ke </w:t>
      </w:r>
      <w:hyperlink r:id="rId87" w:history="1">
        <w:r w:rsidRPr="001E2EF6">
          <w:rPr>
            <w:rStyle w:val="Hyperlink"/>
            <w:color w:val="000000" w:themeColor="text1"/>
            <w:u w:val="none"/>
          </w:rPr>
          <w:t>https://smartdoorlock.my.id/api/login</w:t>
        </w:r>
      </w:hyperlink>
      <w:r w:rsidRPr="00AF7282">
        <w:rPr>
          <w:color w:val="000000" w:themeColor="text1"/>
        </w:rPr>
        <w:t xml:space="preserve"> </w:t>
      </w:r>
      <w:r>
        <w:t xml:space="preserve">berarti kita melakukan request menggunakan HTTPS sehingga request tersebut ijinkan oleh server. </w:t>
      </w:r>
    </w:p>
    <w:p w14:paraId="486E30E4" w14:textId="77777777" w:rsidR="00F15C79" w:rsidRDefault="00AF1A66" w:rsidP="00124214">
      <w:r>
        <w:rPr>
          <w:noProof/>
          <w:lang w:val="en-US"/>
        </w:rPr>
        <w:lastRenderedPageBreak/>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039995" cy="2833382"/>
                    </a:xfrm>
                    <a:prstGeom prst="rect">
                      <a:avLst/>
                    </a:prstGeom>
                  </pic:spPr>
                </pic:pic>
              </a:graphicData>
            </a:graphic>
          </wp:inline>
        </w:drawing>
      </w:r>
    </w:p>
    <w:p w14:paraId="6B204152" w14:textId="3D6253D8" w:rsidR="000B4A57" w:rsidRDefault="00F15C79" w:rsidP="00F15C79">
      <w:pPr>
        <w:pStyle w:val="LabelGambar"/>
      </w:pPr>
      <w:bookmarkStart w:id="354" w:name="_Toc142072611"/>
      <w:bookmarkStart w:id="355" w:name="_Toc142073228"/>
      <w:bookmarkStart w:id="356" w:name="_Toc143520013"/>
      <w:r w:rsidRPr="00F15C79">
        <w:rPr>
          <w:b/>
        </w:rPr>
        <w:t>Gambar 4.</w:t>
      </w:r>
      <w:r w:rsidRPr="00F15C79">
        <w:rPr>
          <w:b/>
        </w:rPr>
        <w:fldChar w:fldCharType="begin"/>
      </w:r>
      <w:r w:rsidRPr="00F15C79">
        <w:rPr>
          <w:b/>
        </w:rPr>
        <w:instrText xml:space="preserve"> SEQ Gambar_4. \* ARABIC </w:instrText>
      </w:r>
      <w:r w:rsidRPr="00F15C79">
        <w:rPr>
          <w:b/>
        </w:rPr>
        <w:fldChar w:fldCharType="separate"/>
      </w:r>
      <w:r w:rsidR="0044529C">
        <w:rPr>
          <w:b/>
          <w:noProof/>
        </w:rPr>
        <w:t>31</w:t>
      </w:r>
      <w:r w:rsidRPr="00F15C79">
        <w:rPr>
          <w:b/>
        </w:rPr>
        <w:fldChar w:fldCharType="end"/>
      </w:r>
      <w:r>
        <w:t xml:space="preserve"> </w:t>
      </w:r>
      <w:r w:rsidRPr="00F15C79">
        <w:rPr>
          <w:i/>
        </w:rPr>
        <w:t>Request</w:t>
      </w:r>
      <w:r>
        <w:t xml:space="preserve"> Menggunakan HTTP</w:t>
      </w:r>
      <w:bookmarkEnd w:id="354"/>
      <w:bookmarkEnd w:id="355"/>
      <w:bookmarkEnd w:id="356"/>
      <w:r w:rsidR="005C2435">
        <w:t xml:space="preserve">  </w:t>
      </w:r>
    </w:p>
    <w:p w14:paraId="1B73A431" w14:textId="77777777" w:rsidR="00EB6FBE" w:rsidRDefault="00EB6FBE" w:rsidP="00F15C79">
      <w:pPr>
        <w:pStyle w:val="LabelGambar"/>
      </w:pPr>
    </w:p>
    <w:p w14:paraId="3E6E9C6E" w14:textId="4A0E1DB0" w:rsidR="00EB6FBE" w:rsidRDefault="00EB6FBE" w:rsidP="00D87A55">
      <w:pPr>
        <w:ind w:firstLine="709"/>
      </w:pPr>
      <w:r>
        <w:t xml:space="preserve">Pada gambar 4.31 terlihat bahwa permintaan dikirimkan menggunakan </w:t>
      </w:r>
      <w:r w:rsidR="00D87A55">
        <w:t xml:space="preserve">protokol HTTP, dengan menggunakan HTTP maka </w:t>
      </w:r>
      <w:r w:rsidR="00D87A55" w:rsidRPr="00D87A55">
        <w:rPr>
          <w:i/>
        </w:rPr>
        <w:t>server</w:t>
      </w:r>
      <w:r w:rsidR="00D87A55">
        <w:t xml:space="preserve"> akan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4024423E" w14:textId="77777777" w:rsidR="00D87A55" w:rsidRDefault="00D87A55" w:rsidP="00D87A55">
      <w:pPr>
        <w:ind w:firstLine="709"/>
      </w:pPr>
    </w:p>
    <w:p w14:paraId="0F68F0A3" w14:textId="1C23B18C" w:rsidR="00BE0291" w:rsidRDefault="00BE0291" w:rsidP="004C637A">
      <w:pPr>
        <w:pStyle w:val="SubBabIV"/>
        <w:ind w:left="709" w:hanging="709"/>
      </w:pPr>
      <w:bookmarkStart w:id="357" w:name="_Toc143523788"/>
      <w:r>
        <w:t>Pengujian</w:t>
      </w:r>
      <w:bookmarkEnd w:id="357"/>
    </w:p>
    <w:p w14:paraId="230E8B9C" w14:textId="34075842" w:rsidR="00610909" w:rsidRDefault="001668CE" w:rsidP="002B6D75">
      <w:pPr>
        <w:ind w:firstLine="709"/>
        <w:contextualSpacing/>
        <w:rPr>
          <w:lang w:val="en-US"/>
        </w:rPr>
      </w:pPr>
      <w:r>
        <w:rPr>
          <w:lang w:val="en-US"/>
        </w:rPr>
        <w:t xml:space="preserve">Pada tahap ini dilakukan proses pengujian pada sistem yang telah dibuat. Pengujian yang dilakukan meliputi pengujian terhadap kebutuhan fungsional maupun kebutuhan nonfungsional. Pengujian kebutuhan fungsional berfokus pada ketersediakan fitur-fitur yang telah dibuat serta kinerja dari fitur tersebut apakah sesuai atau tidak. Pengujian </w:t>
      </w:r>
      <w:r w:rsidR="00A64C01">
        <w:rPr>
          <w:lang w:val="en-US"/>
        </w:rPr>
        <w:t>non-fungsional berkokus</w:t>
      </w:r>
      <w:r>
        <w:rPr>
          <w:lang w:val="en-US"/>
        </w:rPr>
        <w:t xml:space="preserve"> pada keandalan sistem yang telah dibuat seperti waktu respon dan</w:t>
      </w:r>
      <w:r w:rsidR="00A64C01">
        <w:rPr>
          <w:lang w:val="en-US"/>
        </w:rPr>
        <w:t xml:space="preserve"> tingkat</w:t>
      </w:r>
      <w:r>
        <w:rPr>
          <w:lang w:val="en-US"/>
        </w:rPr>
        <w:t xml:space="preserve"> keamanan.</w:t>
      </w:r>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bookmarkStart w:id="358" w:name="_Toc143523789"/>
      <w:r>
        <w:t xml:space="preserve">Pengujian </w:t>
      </w:r>
      <w:r w:rsidR="006B0F8C">
        <w:t>F</w:t>
      </w:r>
      <w:r>
        <w:t>ungsional</w:t>
      </w:r>
      <w:bookmarkEnd w:id="358"/>
    </w:p>
    <w:p w14:paraId="32CE0528" w14:textId="333D917F" w:rsidR="00460090" w:rsidRDefault="00446EC2" w:rsidP="00446EC2">
      <w:pPr>
        <w:ind w:firstLine="709"/>
      </w:pPr>
      <w:r>
        <w:t>Pa</w:t>
      </w:r>
      <w:r w:rsidR="000D4EAB">
        <w:t>da pengujian fungsional berfokus</w:t>
      </w:r>
      <w:r>
        <w:t xml:space="preserve"> pada fungsi dari fitur-fitur yang ada pada sistem. Pengujian fungsional dilakukan menggunakan metode </w:t>
      </w:r>
      <w:r w:rsidRPr="00A9199B">
        <w:rPr>
          <w:i/>
        </w:rPr>
        <w:t>blackbox</w:t>
      </w:r>
      <w:r w:rsidR="005C05B2">
        <w:rPr>
          <w:i/>
        </w:rPr>
        <w:t xml:space="preserve"> </w:t>
      </w:r>
      <w:r w:rsidR="005C05B2">
        <w:t>dengan bantuan postman sebagai alat pengujian</w:t>
      </w:r>
      <w:r>
        <w:t xml:space="preserve">. </w:t>
      </w:r>
      <w:r w:rsidR="00A9199B">
        <w:t xml:space="preserve">Pengujian </w:t>
      </w:r>
      <w:r w:rsidR="00A9199B" w:rsidRPr="00A9199B">
        <w:rPr>
          <w:i/>
        </w:rPr>
        <w:t>blackbox</w:t>
      </w:r>
      <w:r w:rsidR="00A9199B">
        <w:t xml:space="preserve"> merupakan sebuah metode pengujian perangkat lunak yang dilakukan tanpa memperhatikan </w:t>
      </w:r>
      <w:r w:rsidR="00A9199B">
        <w:lastRenderedPageBreak/>
        <w:t>struktuk kode program didalamnya</w:t>
      </w:r>
      <w:r w:rsidR="00967626">
        <w:t>.</w:t>
      </w:r>
      <w:r w:rsidR="00A9199B">
        <w:t xml:space="preserve"> </w:t>
      </w:r>
      <w:r w:rsidR="00852AC3">
        <w:t xml:space="preserve">Tabel </w:t>
      </w:r>
      <w:r w:rsidR="005833CC">
        <w:t>4.1</w:t>
      </w:r>
      <w:r w:rsidR="00852AC3">
        <w:t xml:space="preserve"> menjelaskan beberapa fitur hasil implementasi dari kebutuhan fungsional pada sistem penguncian pintu gedung ini.</w:t>
      </w:r>
    </w:p>
    <w:p w14:paraId="4ADB659E" w14:textId="77777777" w:rsidR="00852AC3" w:rsidRDefault="00852AC3" w:rsidP="00852AC3"/>
    <w:p w14:paraId="7F0FE421" w14:textId="44FC2D54" w:rsidR="00852AC3" w:rsidRDefault="00852AC3" w:rsidP="00852AC3">
      <w:pPr>
        <w:pStyle w:val="LabelGambar"/>
        <w:jc w:val="left"/>
      </w:pPr>
      <w:bookmarkStart w:id="359" w:name="_Toc142072917"/>
      <w:bookmarkStart w:id="360" w:name="_Toc143519705"/>
      <w:bookmarkStart w:id="361" w:name="_Toc143519874"/>
      <w:r w:rsidRPr="00852AC3">
        <w:rPr>
          <w:b/>
        </w:rPr>
        <w:t>Tabel 4.</w:t>
      </w:r>
      <w:r w:rsidRPr="00852AC3">
        <w:rPr>
          <w:b/>
        </w:rPr>
        <w:fldChar w:fldCharType="begin"/>
      </w:r>
      <w:r w:rsidRPr="00852AC3">
        <w:rPr>
          <w:b/>
        </w:rPr>
        <w:instrText xml:space="preserve"> SEQ Tabel_4. \* ARABIC </w:instrText>
      </w:r>
      <w:r w:rsidRPr="00852AC3">
        <w:rPr>
          <w:b/>
        </w:rPr>
        <w:fldChar w:fldCharType="separate"/>
      </w:r>
      <w:r w:rsidR="0044529C">
        <w:rPr>
          <w:b/>
          <w:noProof/>
        </w:rPr>
        <w:t>1</w:t>
      </w:r>
      <w:r w:rsidRPr="00852AC3">
        <w:rPr>
          <w:b/>
        </w:rPr>
        <w:fldChar w:fldCharType="end"/>
      </w:r>
      <w:r>
        <w:t xml:space="preserve"> Hasil Pengujian Fungsional</w:t>
      </w:r>
      <w:bookmarkEnd w:id="359"/>
      <w:bookmarkEnd w:id="360"/>
      <w:bookmarkEnd w:id="361"/>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AE5BA5">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AE5BA5">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755149B0" w:rsidR="002B5DBB" w:rsidRPr="00F37E3B" w:rsidRDefault="002B5DBB" w:rsidP="00503390">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 xml:space="preserve">utentikasi </w:t>
            </w:r>
            <w:r w:rsidR="002B5DBB" w:rsidRPr="001B0ECC">
              <w:rPr>
                <w:rFonts w:eastAsia="Times New Roman" w:cs="Times New Roman"/>
                <w:i/>
                <w:color w:val="000000"/>
                <w:szCs w:val="24"/>
                <w:lang w:val="en-US"/>
              </w:rPr>
              <w:t>login</w:t>
            </w:r>
            <w:r w:rsidR="002B5DBB" w:rsidRPr="00F37E3B">
              <w:rPr>
                <w:rFonts w:eastAsia="Times New Roman" w:cs="Times New Roman"/>
                <w:color w:val="000000"/>
                <w:szCs w:val="24"/>
                <w:lang w:val="en-US"/>
              </w:rPr>
              <w:t xml:space="preserve"> dan </w:t>
            </w:r>
            <w:r w:rsidR="002B5DBB" w:rsidRPr="001B0ECC">
              <w:rPr>
                <w:rFonts w:eastAsia="Times New Roman" w:cs="Times New Roman"/>
                <w:i/>
                <w:color w:val="000000"/>
                <w:szCs w:val="24"/>
                <w:lang w:val="en-US"/>
              </w:rPr>
              <w:t>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03390">
        <w:trPr>
          <w:trHeight w:val="300"/>
        </w:trPr>
        <w:tc>
          <w:tcPr>
            <w:tcW w:w="709" w:type="dxa"/>
            <w:tcBorders>
              <w:top w:val="nil"/>
              <w:left w:val="nil"/>
              <w:bottom w:val="nil"/>
              <w:right w:val="nil"/>
            </w:tcBorders>
            <w:shd w:val="clear" w:color="auto" w:fill="auto"/>
            <w:noWrap/>
            <w:vAlign w:val="center"/>
            <w:hideMark/>
          </w:tcPr>
          <w:p w14:paraId="1742947E"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bottom w:val="nil"/>
              <w:right w:val="nil"/>
            </w:tcBorders>
            <w:shd w:val="clear" w:color="auto" w:fill="auto"/>
            <w:noWrap/>
            <w:vAlign w:val="center"/>
            <w:hideMark/>
          </w:tcPr>
          <w:p w14:paraId="7047526E" w14:textId="088B15BC"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 xml:space="preserve">anti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503390">
        <w:trPr>
          <w:trHeight w:val="300"/>
        </w:trPr>
        <w:tc>
          <w:tcPr>
            <w:tcW w:w="709" w:type="dxa"/>
            <w:tcBorders>
              <w:top w:val="nil"/>
              <w:left w:val="nil"/>
              <w:bottom w:val="nil"/>
              <w:right w:val="nil"/>
            </w:tcBorders>
            <w:shd w:val="clear" w:color="auto" w:fill="auto"/>
            <w:noWrap/>
            <w:vAlign w:val="center"/>
            <w:hideMark/>
          </w:tcPr>
          <w:p w14:paraId="28EE5759"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nil"/>
              <w:right w:val="nil"/>
            </w:tcBorders>
            <w:shd w:val="clear" w:color="auto" w:fill="auto"/>
            <w:noWrap/>
            <w:vAlign w:val="center"/>
            <w:hideMark/>
          </w:tcPr>
          <w:p w14:paraId="5A99A721" w14:textId="54A80DD0"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002B5DBB" w:rsidRPr="00F37E3B">
              <w:rPr>
                <w:rFonts w:eastAsia="Times New Roman" w:cs="Times New Roman"/>
                <w:color w:val="000000"/>
                <w:szCs w:val="24"/>
                <w:lang w:val="en-US"/>
              </w:rPr>
              <w:t xml:space="preserve">eset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5CA953F" w14:textId="77777777" w:rsidTr="00503390">
        <w:trPr>
          <w:trHeight w:val="300"/>
        </w:trPr>
        <w:tc>
          <w:tcPr>
            <w:tcW w:w="709" w:type="dxa"/>
            <w:tcBorders>
              <w:top w:val="nil"/>
              <w:left w:val="nil"/>
              <w:bottom w:val="nil"/>
              <w:right w:val="nil"/>
            </w:tcBorders>
            <w:shd w:val="clear" w:color="auto" w:fill="auto"/>
            <w:noWrap/>
            <w:vAlign w:val="center"/>
            <w:hideMark/>
          </w:tcPr>
          <w:p w14:paraId="14C9E1EF"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hideMark/>
          </w:tcPr>
          <w:p w14:paraId="1FED3923" w14:textId="409F78DD"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email</w:t>
            </w:r>
          </w:p>
        </w:tc>
        <w:tc>
          <w:tcPr>
            <w:tcW w:w="2551" w:type="dxa"/>
            <w:tcBorders>
              <w:top w:val="nil"/>
              <w:left w:val="nil"/>
              <w:bottom w:val="nil"/>
              <w:right w:val="nil"/>
            </w:tcBorders>
            <w:shd w:val="clear" w:color="auto" w:fill="auto"/>
            <w:noWrap/>
            <w:vAlign w:val="center"/>
          </w:tcPr>
          <w:p w14:paraId="6AB5A6BD" w14:textId="3A3D92E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03827ED" w14:textId="77777777" w:rsidTr="00503390">
        <w:trPr>
          <w:trHeight w:val="300"/>
        </w:trPr>
        <w:tc>
          <w:tcPr>
            <w:tcW w:w="709" w:type="dxa"/>
            <w:tcBorders>
              <w:top w:val="nil"/>
              <w:left w:val="nil"/>
              <w:bottom w:val="nil"/>
              <w:right w:val="nil"/>
            </w:tcBorders>
            <w:shd w:val="clear" w:color="auto" w:fill="auto"/>
            <w:noWrap/>
            <w:vAlign w:val="center"/>
          </w:tcPr>
          <w:p w14:paraId="57CC840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5BF0E657" w14:textId="4F5EE1E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Pr>
                <w:rFonts w:eastAsia="Times New Roman" w:cs="Times New Roman"/>
                <w:color w:val="000000"/>
                <w:szCs w:val="24"/>
                <w:lang w:val="en-US"/>
              </w:rPr>
              <w:t>anti profil</w:t>
            </w:r>
          </w:p>
        </w:tc>
        <w:tc>
          <w:tcPr>
            <w:tcW w:w="2551" w:type="dxa"/>
            <w:tcBorders>
              <w:top w:val="nil"/>
              <w:left w:val="nil"/>
              <w:bottom w:val="nil"/>
              <w:right w:val="nil"/>
            </w:tcBorders>
            <w:shd w:val="clear" w:color="auto" w:fill="auto"/>
            <w:noWrap/>
            <w:vAlign w:val="center"/>
          </w:tcPr>
          <w:p w14:paraId="43C1787D" w14:textId="6739B561"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3810AEA4" w14:textId="77777777" w:rsidTr="00503390">
        <w:trPr>
          <w:trHeight w:val="300"/>
        </w:trPr>
        <w:tc>
          <w:tcPr>
            <w:tcW w:w="709" w:type="dxa"/>
            <w:tcBorders>
              <w:top w:val="nil"/>
              <w:left w:val="nil"/>
              <w:bottom w:val="nil"/>
              <w:right w:val="nil"/>
            </w:tcBorders>
            <w:shd w:val="clear" w:color="auto" w:fill="auto"/>
            <w:noWrap/>
            <w:vAlign w:val="center"/>
            <w:hideMark/>
          </w:tcPr>
          <w:p w14:paraId="3560AB1B"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hideMark/>
          </w:tcPr>
          <w:p w14:paraId="5890F5F6" w14:textId="58009E11"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4C38BF53" w14:textId="2BF0480B"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1C211E0E" w14:textId="77777777" w:rsidTr="00503390">
        <w:trPr>
          <w:trHeight w:val="300"/>
        </w:trPr>
        <w:tc>
          <w:tcPr>
            <w:tcW w:w="709" w:type="dxa"/>
            <w:tcBorders>
              <w:top w:val="nil"/>
              <w:left w:val="nil"/>
              <w:bottom w:val="nil"/>
              <w:right w:val="nil"/>
            </w:tcBorders>
            <w:shd w:val="clear" w:color="auto" w:fill="auto"/>
            <w:noWrap/>
            <w:vAlign w:val="center"/>
            <w:hideMark/>
          </w:tcPr>
          <w:p w14:paraId="73089B19"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hideMark/>
          </w:tcPr>
          <w:p w14:paraId="2C32FFE6" w14:textId="2B1BE26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3B8FF119" w14:textId="3C08A6DD"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92DE2A1" w14:textId="77777777" w:rsidTr="00503390">
        <w:trPr>
          <w:trHeight w:val="300"/>
        </w:trPr>
        <w:tc>
          <w:tcPr>
            <w:tcW w:w="709" w:type="dxa"/>
            <w:tcBorders>
              <w:top w:val="nil"/>
              <w:left w:val="nil"/>
              <w:bottom w:val="nil"/>
              <w:right w:val="nil"/>
            </w:tcBorders>
            <w:shd w:val="clear" w:color="auto" w:fill="auto"/>
            <w:noWrap/>
            <w:vAlign w:val="center"/>
            <w:hideMark/>
          </w:tcPr>
          <w:p w14:paraId="3D8ACDF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hideMark/>
          </w:tcPr>
          <w:p w14:paraId="110D20A7" w14:textId="2B35514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riwayat aktifitas</w:t>
            </w:r>
          </w:p>
        </w:tc>
        <w:tc>
          <w:tcPr>
            <w:tcW w:w="2551" w:type="dxa"/>
            <w:tcBorders>
              <w:top w:val="nil"/>
              <w:left w:val="nil"/>
              <w:bottom w:val="nil"/>
              <w:right w:val="nil"/>
            </w:tcBorders>
            <w:shd w:val="clear" w:color="auto" w:fill="auto"/>
            <w:noWrap/>
            <w:vAlign w:val="center"/>
          </w:tcPr>
          <w:p w14:paraId="3FAA73EB" w14:textId="32F6301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BD47D13" w14:textId="77777777" w:rsidTr="00503390">
        <w:trPr>
          <w:trHeight w:val="300"/>
        </w:trPr>
        <w:tc>
          <w:tcPr>
            <w:tcW w:w="709" w:type="dxa"/>
            <w:tcBorders>
              <w:top w:val="nil"/>
              <w:left w:val="nil"/>
              <w:bottom w:val="nil"/>
              <w:right w:val="nil"/>
            </w:tcBorders>
            <w:shd w:val="clear" w:color="auto" w:fill="auto"/>
            <w:noWrap/>
            <w:vAlign w:val="center"/>
            <w:hideMark/>
          </w:tcPr>
          <w:p w14:paraId="405BEF5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hideMark/>
          </w:tcPr>
          <w:p w14:paraId="21F8AC14" w14:textId="1421FE2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5BEE30D7" w14:textId="53A533F6"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1842B48" w14:textId="77777777" w:rsidTr="00503390">
        <w:trPr>
          <w:trHeight w:val="300"/>
        </w:trPr>
        <w:tc>
          <w:tcPr>
            <w:tcW w:w="709" w:type="dxa"/>
            <w:tcBorders>
              <w:top w:val="nil"/>
              <w:left w:val="nil"/>
              <w:bottom w:val="nil"/>
              <w:right w:val="nil"/>
            </w:tcBorders>
            <w:shd w:val="clear" w:color="auto" w:fill="auto"/>
            <w:noWrap/>
            <w:vAlign w:val="center"/>
            <w:hideMark/>
          </w:tcPr>
          <w:p w14:paraId="01CF1AFF"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hideMark/>
          </w:tcPr>
          <w:p w14:paraId="014B5AFE" w14:textId="09C5FBE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42EE7826" w14:textId="03C736A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91E4F85" w14:textId="77777777" w:rsidTr="00503390">
        <w:trPr>
          <w:trHeight w:val="300"/>
        </w:trPr>
        <w:tc>
          <w:tcPr>
            <w:tcW w:w="709" w:type="dxa"/>
            <w:tcBorders>
              <w:top w:val="nil"/>
              <w:left w:val="nil"/>
              <w:bottom w:val="nil"/>
              <w:right w:val="nil"/>
            </w:tcBorders>
            <w:shd w:val="clear" w:color="auto" w:fill="auto"/>
            <w:noWrap/>
            <w:vAlign w:val="center"/>
            <w:hideMark/>
          </w:tcPr>
          <w:p w14:paraId="567D3BF3"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hideMark/>
          </w:tcPr>
          <w:p w14:paraId="1D71CE78" w14:textId="187329A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002B5DBB" w:rsidRPr="00F37E3B">
              <w:rPr>
                <w:rFonts w:eastAsia="Times New Roman" w:cs="Times New Roman"/>
                <w:color w:val="000000"/>
                <w:szCs w:val="24"/>
                <w:lang w:val="en-US"/>
              </w:rPr>
              <w:t>egister pintu baru</w:t>
            </w:r>
          </w:p>
        </w:tc>
        <w:tc>
          <w:tcPr>
            <w:tcW w:w="2551" w:type="dxa"/>
            <w:tcBorders>
              <w:top w:val="nil"/>
              <w:left w:val="nil"/>
              <w:bottom w:val="nil"/>
              <w:right w:val="nil"/>
            </w:tcBorders>
            <w:shd w:val="clear" w:color="auto" w:fill="auto"/>
            <w:noWrap/>
            <w:vAlign w:val="center"/>
          </w:tcPr>
          <w:p w14:paraId="320A885E" w14:textId="0C87F5F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60A1DE8D" w14:textId="77777777" w:rsidTr="00503390">
        <w:trPr>
          <w:trHeight w:val="300"/>
        </w:trPr>
        <w:tc>
          <w:tcPr>
            <w:tcW w:w="709" w:type="dxa"/>
            <w:tcBorders>
              <w:top w:val="nil"/>
              <w:left w:val="nil"/>
              <w:bottom w:val="nil"/>
              <w:right w:val="nil"/>
            </w:tcBorders>
            <w:shd w:val="clear" w:color="auto" w:fill="auto"/>
            <w:noWrap/>
            <w:vAlign w:val="center"/>
            <w:hideMark/>
          </w:tcPr>
          <w:p w14:paraId="7ADD8531"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hideMark/>
          </w:tcPr>
          <w:p w14:paraId="1F4BADE0" w14:textId="5BBD9208"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002B5DBB"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355A34A1" w14:textId="56F4BE87"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D512363" w14:textId="77777777" w:rsidTr="00503390">
        <w:trPr>
          <w:trHeight w:val="300"/>
        </w:trPr>
        <w:tc>
          <w:tcPr>
            <w:tcW w:w="709" w:type="dxa"/>
            <w:tcBorders>
              <w:top w:val="nil"/>
              <w:left w:val="nil"/>
              <w:bottom w:val="nil"/>
              <w:right w:val="nil"/>
            </w:tcBorders>
            <w:shd w:val="clear" w:color="auto" w:fill="auto"/>
            <w:noWrap/>
            <w:vAlign w:val="center"/>
            <w:hideMark/>
          </w:tcPr>
          <w:p w14:paraId="3CE3ADCD"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hideMark/>
          </w:tcPr>
          <w:p w14:paraId="058F5E81" w14:textId="7248510D"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 xml:space="preserve">endapatkan </w:t>
            </w:r>
            <w:r w:rsidR="002B5DBB" w:rsidRPr="001B0ECC">
              <w:rPr>
                <w:rFonts w:eastAsia="Times New Roman" w:cs="Times New Roman"/>
                <w:i/>
                <w:color w:val="000000"/>
                <w:szCs w:val="24"/>
                <w:lang w:val="en-US"/>
              </w:rPr>
              <w:t>signature</w:t>
            </w:r>
          </w:p>
        </w:tc>
        <w:tc>
          <w:tcPr>
            <w:tcW w:w="2551" w:type="dxa"/>
            <w:tcBorders>
              <w:top w:val="nil"/>
              <w:left w:val="nil"/>
              <w:bottom w:val="nil"/>
              <w:right w:val="nil"/>
            </w:tcBorders>
            <w:shd w:val="clear" w:color="auto" w:fill="auto"/>
            <w:noWrap/>
            <w:vAlign w:val="center"/>
          </w:tcPr>
          <w:p w14:paraId="682923D9" w14:textId="063E362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7B928A7" w14:textId="77777777" w:rsidTr="00503390">
        <w:trPr>
          <w:trHeight w:val="300"/>
        </w:trPr>
        <w:tc>
          <w:tcPr>
            <w:tcW w:w="709" w:type="dxa"/>
            <w:tcBorders>
              <w:top w:val="nil"/>
              <w:left w:val="nil"/>
              <w:right w:val="nil"/>
            </w:tcBorders>
            <w:shd w:val="clear" w:color="auto" w:fill="auto"/>
            <w:noWrap/>
            <w:vAlign w:val="center"/>
            <w:hideMark/>
          </w:tcPr>
          <w:p w14:paraId="7CC7417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right w:val="nil"/>
            </w:tcBorders>
            <w:shd w:val="clear" w:color="auto" w:fill="auto"/>
            <w:noWrap/>
            <w:vAlign w:val="center"/>
            <w:hideMark/>
          </w:tcPr>
          <w:p w14:paraId="03283EEB" w14:textId="35809473"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002B5DBB" w:rsidRPr="00F37E3B">
              <w:rPr>
                <w:rFonts w:eastAsia="Times New Roman" w:cs="Times New Roman"/>
                <w:color w:val="000000"/>
                <w:szCs w:val="24"/>
                <w:lang w:val="en-US"/>
              </w:rPr>
              <w:t>pdate status pintu</w:t>
            </w:r>
          </w:p>
        </w:tc>
        <w:tc>
          <w:tcPr>
            <w:tcW w:w="2551" w:type="dxa"/>
            <w:tcBorders>
              <w:top w:val="nil"/>
              <w:left w:val="nil"/>
              <w:right w:val="nil"/>
            </w:tcBorders>
            <w:shd w:val="clear" w:color="auto" w:fill="auto"/>
            <w:noWrap/>
            <w:vAlign w:val="center"/>
          </w:tcPr>
          <w:p w14:paraId="3A025D11" w14:textId="1BB072B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40AF8D8" w14:textId="77777777" w:rsidTr="00503390">
        <w:trPr>
          <w:trHeight w:val="300"/>
        </w:trPr>
        <w:tc>
          <w:tcPr>
            <w:tcW w:w="709" w:type="dxa"/>
            <w:tcBorders>
              <w:top w:val="nil"/>
              <w:left w:val="nil"/>
              <w:bottom w:val="single" w:sz="4" w:space="0" w:color="auto"/>
              <w:right w:val="nil"/>
            </w:tcBorders>
            <w:shd w:val="clear" w:color="auto" w:fill="auto"/>
            <w:noWrap/>
            <w:vAlign w:val="center"/>
            <w:hideMark/>
          </w:tcPr>
          <w:p w14:paraId="6559401E"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single" w:sz="4" w:space="0" w:color="auto"/>
              <w:right w:val="nil"/>
            </w:tcBorders>
            <w:shd w:val="clear" w:color="auto" w:fill="auto"/>
            <w:noWrap/>
            <w:vAlign w:val="center"/>
            <w:hideMark/>
          </w:tcPr>
          <w:p w14:paraId="2BFDBA9B" w14:textId="44A2540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002B5DBB" w:rsidRPr="00F37E3B">
              <w:rPr>
                <w:rFonts w:eastAsia="Times New Roman" w:cs="Times New Roman"/>
                <w:color w:val="000000"/>
                <w:szCs w:val="24"/>
                <w:lang w:val="en-US"/>
              </w:rPr>
              <w:t>eringatan pintu</w:t>
            </w:r>
          </w:p>
        </w:tc>
        <w:tc>
          <w:tcPr>
            <w:tcW w:w="2551" w:type="dxa"/>
            <w:tcBorders>
              <w:top w:val="nil"/>
              <w:left w:val="nil"/>
              <w:bottom w:val="single" w:sz="4" w:space="0" w:color="auto"/>
              <w:right w:val="nil"/>
            </w:tcBorders>
            <w:shd w:val="clear" w:color="auto" w:fill="auto"/>
            <w:noWrap/>
            <w:vAlign w:val="center"/>
          </w:tcPr>
          <w:p w14:paraId="3FECA1E1" w14:textId="5B2D1285"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FCEFDB5" w14:textId="77777777" w:rsidR="00852AC3" w:rsidRDefault="00852AC3" w:rsidP="00D50922"/>
    <w:p w14:paraId="25CDA480" w14:textId="36AD5F6F" w:rsidR="00E83365" w:rsidRDefault="006B0F8C" w:rsidP="0047502C">
      <w:pPr>
        <w:pStyle w:val="SubBabIVIII"/>
        <w:ind w:hanging="720"/>
      </w:pPr>
      <w:bookmarkStart w:id="362" w:name="_Toc143523790"/>
      <w:r>
        <w:t xml:space="preserve">Fungsi </w:t>
      </w:r>
      <w:r w:rsidRPr="00FD7195">
        <w:rPr>
          <w:i/>
        </w:rPr>
        <w:t>L</w:t>
      </w:r>
      <w:r w:rsidR="00E83365" w:rsidRPr="00FD7195">
        <w:rPr>
          <w:i/>
        </w:rPr>
        <w:t>ogin</w:t>
      </w:r>
      <w:bookmarkEnd w:id="362"/>
    </w:p>
    <w:p w14:paraId="0955734E" w14:textId="46073F36" w:rsidR="00D50922" w:rsidRDefault="00FF3F51" w:rsidP="00FF3F51">
      <w:pPr>
        <w:ind w:firstLine="720"/>
      </w:pPr>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client mendapatan respon </w:t>
      </w:r>
      <w:r w:rsidRPr="00FF3F51">
        <w:rPr>
          <w:i/>
        </w:rPr>
        <w:t>success</w:t>
      </w:r>
      <w:r>
        <w:t xml:space="preserve"> dari server disertai dengan dikirimkannya data </w:t>
      </w:r>
      <w:r w:rsidRPr="00FF3F51">
        <w:rPr>
          <w:i/>
        </w:rPr>
        <w:t>client</w:t>
      </w:r>
      <w:r>
        <w:t xml:space="preserve"> dan token akses. </w:t>
      </w:r>
      <w:r w:rsidR="00FD7195">
        <w:t>Hasil dari pengujian fungsi l</w:t>
      </w:r>
      <w:r w:rsidR="00194E4C">
        <w:t>ogin dapat dilihat pada tabel 4.2</w:t>
      </w:r>
      <w:r w:rsidR="00FD7195">
        <w:t>.</w:t>
      </w:r>
    </w:p>
    <w:p w14:paraId="01399657" w14:textId="77777777" w:rsidR="006E491B" w:rsidRDefault="006E491B" w:rsidP="00D90C78"/>
    <w:p w14:paraId="2905F42F" w14:textId="00E1D1CD" w:rsidR="00D90C78" w:rsidRDefault="00D90C78" w:rsidP="00D90C78">
      <w:pPr>
        <w:pStyle w:val="LabelGambar"/>
        <w:jc w:val="left"/>
        <w:rPr>
          <w:i/>
        </w:rPr>
      </w:pPr>
      <w:bookmarkStart w:id="363" w:name="_Toc142072918"/>
      <w:bookmarkStart w:id="364" w:name="_Toc143519706"/>
      <w:bookmarkStart w:id="365" w:name="_Toc143519875"/>
      <w:r w:rsidRPr="00D90C78">
        <w:rPr>
          <w:b/>
        </w:rPr>
        <w:t>Tabel 4.</w:t>
      </w:r>
      <w:r w:rsidRPr="00D90C78">
        <w:rPr>
          <w:b/>
        </w:rPr>
        <w:fldChar w:fldCharType="begin"/>
      </w:r>
      <w:r w:rsidRPr="00D90C78">
        <w:rPr>
          <w:b/>
        </w:rPr>
        <w:instrText xml:space="preserve"> SEQ Tabel_4. \* ARABIC </w:instrText>
      </w:r>
      <w:r w:rsidRPr="00D90C78">
        <w:rPr>
          <w:b/>
        </w:rPr>
        <w:fldChar w:fldCharType="separate"/>
      </w:r>
      <w:r w:rsidR="0044529C">
        <w:rPr>
          <w:b/>
          <w:noProof/>
        </w:rPr>
        <w:t>2</w:t>
      </w:r>
      <w:r w:rsidRPr="00D90C78">
        <w:rPr>
          <w:b/>
        </w:rPr>
        <w:fldChar w:fldCharType="end"/>
      </w:r>
      <w:r>
        <w:t xml:space="preserve"> Hasil Pengujian</w:t>
      </w:r>
      <w:r w:rsidR="00536867">
        <w:t xml:space="preserve"> Fungsi</w:t>
      </w:r>
      <w:r>
        <w:t xml:space="preserve"> </w:t>
      </w:r>
      <w:r w:rsidRPr="00D90C78">
        <w:rPr>
          <w:i/>
        </w:rPr>
        <w:t>Login</w:t>
      </w:r>
      <w:bookmarkEnd w:id="363"/>
      <w:bookmarkEnd w:id="364"/>
      <w:bookmarkEnd w:id="365"/>
    </w:p>
    <w:tbl>
      <w:tblPr>
        <w:tblW w:w="7938" w:type="dxa"/>
        <w:tblInd w:w="108" w:type="dxa"/>
        <w:tblLook w:val="04A0" w:firstRow="1" w:lastRow="0" w:firstColumn="1" w:lastColumn="0" w:noHBand="0" w:noVBand="1"/>
      </w:tblPr>
      <w:tblGrid>
        <w:gridCol w:w="510"/>
        <w:gridCol w:w="1376"/>
        <w:gridCol w:w="2820"/>
        <w:gridCol w:w="2098"/>
        <w:gridCol w:w="1134"/>
      </w:tblGrid>
      <w:tr w:rsidR="0099473F" w:rsidRPr="0099473F" w14:paraId="646BE618" w14:textId="77777777" w:rsidTr="00B64360">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658B6DC"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9473F" w:rsidRPr="0099473F" w14:paraId="0A4C7842" w14:textId="77777777" w:rsidTr="00B64360">
        <w:trPr>
          <w:trHeight w:val="300"/>
        </w:trPr>
        <w:tc>
          <w:tcPr>
            <w:tcW w:w="510" w:type="dxa"/>
            <w:tcBorders>
              <w:top w:val="single" w:sz="4" w:space="0" w:color="auto"/>
              <w:left w:val="nil"/>
              <w:bottom w:val="nil"/>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76" w:type="dxa"/>
            <w:tcBorders>
              <w:top w:val="single" w:sz="4" w:space="0" w:color="auto"/>
              <w:left w:val="nil"/>
              <w:bottom w:val="nil"/>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bottom w:val="nil"/>
              <w:right w:val="nil"/>
            </w:tcBorders>
            <w:shd w:val="clear" w:color="auto" w:fill="auto"/>
            <w:noWrap/>
            <w:vAlign w:val="center"/>
            <w:hideMark/>
          </w:tcPr>
          <w:p w14:paraId="37DDD841" w14:textId="406D7BE7"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email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98" w:type="dxa"/>
            <w:tcBorders>
              <w:top w:val="single" w:sz="4" w:space="0" w:color="auto"/>
              <w:left w:val="nil"/>
              <w:bottom w:val="nil"/>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nil"/>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99473F" w:rsidRPr="0099473F" w14:paraId="00AFCA90" w14:textId="77777777" w:rsidTr="00B64360">
        <w:trPr>
          <w:trHeight w:val="300"/>
        </w:trPr>
        <w:tc>
          <w:tcPr>
            <w:tcW w:w="510" w:type="dxa"/>
            <w:tcBorders>
              <w:top w:val="nil"/>
              <w:left w:val="nil"/>
              <w:bottom w:val="nil"/>
              <w:right w:val="nil"/>
            </w:tcBorders>
            <w:shd w:val="clear" w:color="auto" w:fill="auto"/>
            <w:noWrap/>
            <w:vAlign w:val="center"/>
            <w:hideMark/>
          </w:tcPr>
          <w:p w14:paraId="32AE3287"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376" w:type="dxa"/>
            <w:tcBorders>
              <w:top w:val="nil"/>
              <w:left w:val="nil"/>
              <w:bottom w:val="nil"/>
              <w:right w:val="nil"/>
            </w:tcBorders>
            <w:shd w:val="clear" w:color="auto" w:fill="auto"/>
            <w:noWrap/>
            <w:vAlign w:val="center"/>
            <w:hideMark/>
          </w:tcPr>
          <w:p w14:paraId="5FD5218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top w:val="nil"/>
              <w:left w:val="nil"/>
              <w:bottom w:val="nil"/>
              <w:right w:val="nil"/>
            </w:tcBorders>
            <w:shd w:val="clear" w:color="auto" w:fill="auto"/>
            <w:noWrap/>
            <w:vAlign w:val="center"/>
            <w:hideMark/>
          </w:tcPr>
          <w:p w14:paraId="0E736879"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98" w:type="dxa"/>
            <w:tcBorders>
              <w:top w:val="nil"/>
              <w:left w:val="nil"/>
              <w:bottom w:val="nil"/>
              <w:right w:val="nil"/>
            </w:tcBorders>
            <w:shd w:val="clear" w:color="auto" w:fill="auto"/>
            <w:noWrap/>
            <w:vAlign w:val="center"/>
            <w:hideMark/>
          </w:tcPr>
          <w:p w14:paraId="7C7BA12D"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134" w:type="dxa"/>
            <w:tcBorders>
              <w:top w:val="nil"/>
              <w:left w:val="nil"/>
              <w:bottom w:val="nil"/>
              <w:right w:val="nil"/>
            </w:tcBorders>
            <w:shd w:val="clear" w:color="auto" w:fill="auto"/>
            <w:noWrap/>
            <w:vAlign w:val="center"/>
            <w:hideMark/>
          </w:tcPr>
          <w:p w14:paraId="2DE33688"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6BF64025" w14:textId="77777777" w:rsidTr="00B64360">
        <w:trPr>
          <w:trHeight w:val="300"/>
        </w:trPr>
        <w:tc>
          <w:tcPr>
            <w:tcW w:w="510" w:type="dxa"/>
            <w:tcBorders>
              <w:top w:val="nil"/>
              <w:left w:val="nil"/>
              <w:bottom w:val="nil"/>
              <w:right w:val="nil"/>
            </w:tcBorders>
            <w:shd w:val="clear" w:color="auto" w:fill="auto"/>
            <w:noWrap/>
            <w:vAlign w:val="center"/>
            <w:hideMark/>
          </w:tcPr>
          <w:p w14:paraId="72FAB0E7"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76" w:type="dxa"/>
            <w:tcBorders>
              <w:top w:val="nil"/>
              <w:left w:val="nil"/>
              <w:bottom w:val="nil"/>
              <w:right w:val="nil"/>
            </w:tcBorders>
            <w:shd w:val="clear" w:color="auto" w:fill="auto"/>
            <w:noWrap/>
            <w:vAlign w:val="center"/>
            <w:hideMark/>
          </w:tcPr>
          <w:p w14:paraId="16618FC6"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top w:val="nil"/>
              <w:left w:val="nil"/>
              <w:bottom w:val="nil"/>
              <w:right w:val="nil"/>
            </w:tcBorders>
            <w:shd w:val="clear" w:color="auto" w:fill="auto"/>
            <w:noWrap/>
            <w:vAlign w:val="center"/>
            <w:hideMark/>
          </w:tcPr>
          <w:p w14:paraId="37D5558E"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98" w:type="dxa"/>
            <w:tcBorders>
              <w:top w:val="nil"/>
              <w:left w:val="nil"/>
              <w:bottom w:val="nil"/>
              <w:right w:val="nil"/>
            </w:tcBorders>
            <w:shd w:val="clear" w:color="auto" w:fill="auto"/>
            <w:noWrap/>
            <w:vAlign w:val="center"/>
            <w:hideMark/>
          </w:tcPr>
          <w:p w14:paraId="0E3FEC06"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hideMark/>
          </w:tcPr>
          <w:p w14:paraId="454E67F0"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06D02D18" w14:textId="77777777" w:rsidTr="00B64360">
        <w:trPr>
          <w:trHeight w:val="300"/>
        </w:trPr>
        <w:tc>
          <w:tcPr>
            <w:tcW w:w="510" w:type="dxa"/>
            <w:tcBorders>
              <w:top w:val="nil"/>
              <w:left w:val="nil"/>
              <w:bottom w:val="nil"/>
              <w:right w:val="nil"/>
            </w:tcBorders>
            <w:shd w:val="clear" w:color="auto" w:fill="auto"/>
            <w:noWrap/>
            <w:vAlign w:val="center"/>
            <w:hideMark/>
          </w:tcPr>
          <w:p w14:paraId="6107C31A"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76" w:type="dxa"/>
            <w:tcBorders>
              <w:top w:val="nil"/>
              <w:left w:val="nil"/>
              <w:bottom w:val="nil"/>
              <w:right w:val="nil"/>
            </w:tcBorders>
            <w:shd w:val="clear" w:color="auto" w:fill="auto"/>
            <w:noWrap/>
            <w:vAlign w:val="center"/>
            <w:hideMark/>
          </w:tcPr>
          <w:p w14:paraId="01D4996F"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hideMark/>
          </w:tcPr>
          <w:p w14:paraId="540EFAC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Melakukan login dengan menggunakan email yang belum terdaftar</w:t>
            </w:r>
          </w:p>
        </w:tc>
        <w:tc>
          <w:tcPr>
            <w:tcW w:w="2098" w:type="dxa"/>
            <w:tcBorders>
              <w:top w:val="nil"/>
              <w:left w:val="nil"/>
              <w:bottom w:val="nil"/>
              <w:right w:val="nil"/>
            </w:tcBorders>
            <w:shd w:val="clear" w:color="auto" w:fill="auto"/>
            <w:noWrap/>
            <w:vAlign w:val="center"/>
            <w:hideMark/>
          </w:tcPr>
          <w:p w14:paraId="5DB6D099"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hideMark/>
          </w:tcPr>
          <w:p w14:paraId="496D728B"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32539D52" w14:textId="77777777" w:rsidTr="00B64360">
        <w:trPr>
          <w:trHeight w:val="300"/>
        </w:trPr>
        <w:tc>
          <w:tcPr>
            <w:tcW w:w="510" w:type="dxa"/>
            <w:tcBorders>
              <w:top w:val="nil"/>
              <w:left w:val="nil"/>
              <w:right w:val="nil"/>
            </w:tcBorders>
            <w:shd w:val="clear" w:color="auto" w:fill="auto"/>
            <w:noWrap/>
            <w:vAlign w:val="center"/>
            <w:hideMark/>
          </w:tcPr>
          <w:p w14:paraId="7B5EA916"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76" w:type="dxa"/>
            <w:tcBorders>
              <w:top w:val="nil"/>
              <w:left w:val="nil"/>
              <w:right w:val="nil"/>
            </w:tcBorders>
            <w:shd w:val="clear" w:color="auto" w:fill="auto"/>
            <w:noWrap/>
            <w:vAlign w:val="center"/>
            <w:hideMark/>
          </w:tcPr>
          <w:p w14:paraId="7989BA1C"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right w:val="nil"/>
            </w:tcBorders>
            <w:shd w:val="clear" w:color="auto" w:fill="auto"/>
            <w:noWrap/>
            <w:vAlign w:val="center"/>
            <w:hideMark/>
          </w:tcPr>
          <w:p w14:paraId="33B5AD7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email</w:t>
            </w:r>
          </w:p>
        </w:tc>
        <w:tc>
          <w:tcPr>
            <w:tcW w:w="2098" w:type="dxa"/>
            <w:tcBorders>
              <w:top w:val="nil"/>
              <w:left w:val="nil"/>
              <w:right w:val="nil"/>
            </w:tcBorders>
            <w:shd w:val="clear" w:color="auto" w:fill="auto"/>
            <w:noWrap/>
            <w:vAlign w:val="center"/>
            <w:hideMark/>
          </w:tcPr>
          <w:p w14:paraId="5BCBD032"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right w:val="nil"/>
            </w:tcBorders>
            <w:shd w:val="clear" w:color="auto" w:fill="auto"/>
            <w:noWrap/>
            <w:vAlign w:val="center"/>
            <w:hideMark/>
          </w:tcPr>
          <w:p w14:paraId="34FEE994"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2E3AB3E0" w14:textId="77777777" w:rsidTr="00B64360">
        <w:trPr>
          <w:trHeight w:val="300"/>
        </w:trPr>
        <w:tc>
          <w:tcPr>
            <w:tcW w:w="510" w:type="dxa"/>
            <w:tcBorders>
              <w:top w:val="nil"/>
              <w:left w:val="nil"/>
              <w:bottom w:val="single" w:sz="4" w:space="0" w:color="auto"/>
              <w:right w:val="nil"/>
            </w:tcBorders>
            <w:shd w:val="clear" w:color="auto" w:fill="auto"/>
            <w:noWrap/>
            <w:vAlign w:val="center"/>
            <w:hideMark/>
          </w:tcPr>
          <w:p w14:paraId="4CC7225D"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376" w:type="dxa"/>
            <w:tcBorders>
              <w:top w:val="nil"/>
              <w:left w:val="nil"/>
              <w:bottom w:val="single" w:sz="4" w:space="0" w:color="auto"/>
              <w:right w:val="nil"/>
            </w:tcBorders>
            <w:shd w:val="clear" w:color="auto" w:fill="auto"/>
            <w:noWrap/>
            <w:vAlign w:val="center"/>
            <w:hideMark/>
          </w:tcPr>
          <w:p w14:paraId="0E7E1FE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email belum terverifikasi</w:t>
            </w:r>
          </w:p>
        </w:tc>
        <w:tc>
          <w:tcPr>
            <w:tcW w:w="2820" w:type="dxa"/>
            <w:tcBorders>
              <w:top w:val="nil"/>
              <w:left w:val="nil"/>
              <w:bottom w:val="single" w:sz="4" w:space="0" w:color="auto"/>
              <w:right w:val="nil"/>
            </w:tcBorders>
            <w:shd w:val="clear" w:color="auto" w:fill="auto"/>
            <w:noWrap/>
            <w:vAlign w:val="center"/>
            <w:hideMark/>
          </w:tcPr>
          <w:p w14:paraId="1799C944"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yang berlum terverifikasi</w:t>
            </w:r>
          </w:p>
        </w:tc>
        <w:tc>
          <w:tcPr>
            <w:tcW w:w="2098" w:type="dxa"/>
            <w:tcBorders>
              <w:top w:val="nil"/>
              <w:left w:val="nil"/>
              <w:bottom w:val="single" w:sz="4" w:space="0" w:color="auto"/>
              <w:right w:val="nil"/>
            </w:tcBorders>
            <w:shd w:val="clear" w:color="auto" w:fill="auto"/>
            <w:noWrap/>
            <w:vAlign w:val="center"/>
            <w:hideMark/>
          </w:tcPr>
          <w:p w14:paraId="01CAF6F8"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134" w:type="dxa"/>
            <w:tcBorders>
              <w:top w:val="nil"/>
              <w:left w:val="nil"/>
              <w:bottom w:val="single" w:sz="4" w:space="0" w:color="auto"/>
              <w:right w:val="nil"/>
            </w:tcBorders>
            <w:shd w:val="clear" w:color="auto" w:fill="auto"/>
            <w:noWrap/>
            <w:vAlign w:val="center"/>
            <w:hideMark/>
          </w:tcPr>
          <w:p w14:paraId="62714396"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7A631A30" w14:textId="77777777" w:rsidR="0099473F" w:rsidRPr="0099473F" w:rsidRDefault="0099473F" w:rsidP="00D90C78">
      <w:pPr>
        <w:pStyle w:val="LabelGambar"/>
        <w:jc w:val="left"/>
      </w:pPr>
    </w:p>
    <w:p w14:paraId="4386E4D7" w14:textId="040CA9BA" w:rsidR="00D90C78" w:rsidRDefault="00A270C6" w:rsidP="00A270C6">
      <w:pPr>
        <w:ind w:firstLine="720"/>
      </w:pPr>
      <w:r>
        <w:t xml:space="preserve">Dapat dilihat pada tabel 4.2 proses </w:t>
      </w:r>
      <w:r w:rsidRPr="00A270C6">
        <w:rPr>
          <w:i/>
        </w:rPr>
        <w:t>login</w:t>
      </w:r>
      <w:r>
        <w:t xml:space="preserve"> akan berhasil jika menggunakan email dan </w:t>
      </w:r>
      <w:r w:rsidRPr="00A270C6">
        <w:rPr>
          <w:i/>
        </w:rPr>
        <w:t>password</w:t>
      </w:r>
      <w:r>
        <w:t xml:space="preserve"> yang sesuai, proses </w:t>
      </w:r>
      <w:r w:rsidRPr="00A270C6">
        <w:rPr>
          <w:i/>
        </w:rPr>
        <w:t>login</w:t>
      </w:r>
      <w:r>
        <w:t xml:space="preserve"> juga memastikan semua parameter yang digunakan pada autentikasi tersedia dan juga sesuai. Pada proses pengujian menggunakan email yang belum terverifikasi </w:t>
      </w:r>
      <w:r w:rsidRPr="00A270C6">
        <w:rPr>
          <w:i/>
        </w:rPr>
        <w:t>login</w:t>
      </w:r>
      <w:r>
        <w:t xml:space="preserve"> akan tertahan dengan status </w:t>
      </w:r>
      <w:r w:rsidRPr="00A270C6">
        <w:rPr>
          <w:i/>
        </w:rPr>
        <w:t>email</w:t>
      </w:r>
      <w:r>
        <w:t>_</w:t>
      </w:r>
      <w:r w:rsidRPr="00A270C6">
        <w:rPr>
          <w:i/>
        </w:rPr>
        <w:t>unverified</w:t>
      </w:r>
      <w:r>
        <w:t xml:space="preserve"> dan menunggu </w:t>
      </w:r>
      <w:r w:rsidRPr="00A270C6">
        <w:rPr>
          <w:i/>
        </w:rPr>
        <w:t>client</w:t>
      </w:r>
      <w:r>
        <w:t xml:space="preserve"> untuk melakukan verifikasi email.</w:t>
      </w:r>
    </w:p>
    <w:p w14:paraId="1A433198" w14:textId="77777777" w:rsidR="00A270C6" w:rsidRDefault="00A270C6" w:rsidP="00A270C6"/>
    <w:p w14:paraId="381E7ECB" w14:textId="3ED2F28F" w:rsidR="00E83365" w:rsidRDefault="006B0F8C" w:rsidP="0047502C">
      <w:pPr>
        <w:pStyle w:val="SubBabIVIII"/>
        <w:ind w:hanging="720"/>
      </w:pPr>
      <w:bookmarkStart w:id="366" w:name="_Toc143523791"/>
      <w:r>
        <w:t xml:space="preserve">Fungsi </w:t>
      </w:r>
      <w:r w:rsidRPr="0047047E">
        <w:rPr>
          <w:i/>
        </w:rPr>
        <w:t>L</w:t>
      </w:r>
      <w:r w:rsidR="00E83365" w:rsidRPr="0047047E">
        <w:rPr>
          <w:i/>
        </w:rPr>
        <w:t>ogout</w:t>
      </w:r>
      <w:bookmarkEnd w:id="366"/>
    </w:p>
    <w:p w14:paraId="18B29F6B" w14:textId="313CA5C6" w:rsidR="00666557" w:rsidRDefault="00666557" w:rsidP="0047047E">
      <w:pPr>
        <w:ind w:firstLine="720"/>
      </w:pPr>
      <w:r>
        <w:t xml:space="preserve">Pengujian pada fungsi </w:t>
      </w:r>
      <w:r w:rsidRPr="0047047E">
        <w:rPr>
          <w:i/>
        </w:rPr>
        <w:t>logout</w:t>
      </w:r>
      <w:r>
        <w:t xml:space="preserve"> dilaksanakan untuk memeriksa kinerja dari fungsi tersebut. </w:t>
      </w:r>
      <w:r w:rsidRPr="0047047E">
        <w:rPr>
          <w:i/>
        </w:rPr>
        <w:t>Logout</w:t>
      </w:r>
      <w:r>
        <w:t xml:space="preserve"> dikatak</w:t>
      </w:r>
      <w:r w:rsidR="0047047E">
        <w:t>a</w:t>
      </w:r>
      <w:r>
        <w:t xml:space="preserve">n berhasil jika </w:t>
      </w:r>
      <w:r w:rsidRPr="007D5049">
        <w:rPr>
          <w:i/>
        </w:rPr>
        <w:t>client</w:t>
      </w:r>
      <w:r>
        <w:t xml:space="preserve"> menerima respon </w:t>
      </w:r>
      <w:r w:rsidRPr="0047047E">
        <w:rPr>
          <w:i/>
        </w:rPr>
        <w:t>succsess</w:t>
      </w:r>
      <w:r w:rsidR="0047047E">
        <w:t xml:space="preserve"> dar</w:t>
      </w:r>
      <w:r>
        <w:t xml:space="preserve">i </w:t>
      </w:r>
      <w:r w:rsidRPr="0047047E">
        <w:rPr>
          <w:i/>
        </w:rPr>
        <w:t>server</w:t>
      </w:r>
      <w:r>
        <w:t xml:space="preserve">. Hasil dari pengujian fungsi </w:t>
      </w:r>
      <w:r w:rsidRPr="0047047E">
        <w:rPr>
          <w:i/>
        </w:rPr>
        <w:t>logout</w:t>
      </w:r>
      <w:r>
        <w:t xml:space="preserve"> dapat dilihat pada tabel 4.3.</w:t>
      </w:r>
    </w:p>
    <w:p w14:paraId="10A2EC17" w14:textId="77777777" w:rsidR="00D90C78" w:rsidRDefault="00D90C78" w:rsidP="00D90C78"/>
    <w:p w14:paraId="3763C323" w14:textId="55C1E372" w:rsidR="00CA0E6A" w:rsidRDefault="00CA0E6A" w:rsidP="00CA0E6A">
      <w:pPr>
        <w:pStyle w:val="LabelGambar"/>
        <w:jc w:val="left"/>
        <w:rPr>
          <w:i/>
        </w:rPr>
      </w:pPr>
      <w:bookmarkStart w:id="367" w:name="_Toc142072919"/>
      <w:bookmarkStart w:id="368" w:name="_Toc143519707"/>
      <w:bookmarkStart w:id="369" w:name="_Toc143519876"/>
      <w:r w:rsidRPr="00CA0E6A">
        <w:rPr>
          <w:b/>
        </w:rPr>
        <w:t>Tabel 4.</w:t>
      </w:r>
      <w:r w:rsidRPr="00CA0E6A">
        <w:rPr>
          <w:b/>
        </w:rPr>
        <w:fldChar w:fldCharType="begin"/>
      </w:r>
      <w:r w:rsidRPr="00CA0E6A">
        <w:rPr>
          <w:b/>
        </w:rPr>
        <w:instrText xml:space="preserve"> SEQ Tabel_4. \* ARABIC </w:instrText>
      </w:r>
      <w:r w:rsidRPr="00CA0E6A">
        <w:rPr>
          <w:b/>
        </w:rPr>
        <w:fldChar w:fldCharType="separate"/>
      </w:r>
      <w:r w:rsidR="0044529C">
        <w:rPr>
          <w:b/>
          <w:noProof/>
        </w:rPr>
        <w:t>3</w:t>
      </w:r>
      <w:r w:rsidRPr="00CA0E6A">
        <w:rPr>
          <w:b/>
        </w:rPr>
        <w:fldChar w:fldCharType="end"/>
      </w:r>
      <w:r>
        <w:t xml:space="preserve"> Hasil Pengujian Fungsi </w:t>
      </w:r>
      <w:r w:rsidRPr="00CA0E6A">
        <w:rPr>
          <w:i/>
        </w:rPr>
        <w:t>Logout</w:t>
      </w:r>
      <w:bookmarkEnd w:id="367"/>
      <w:bookmarkEnd w:id="368"/>
      <w:bookmarkEnd w:id="369"/>
    </w:p>
    <w:tbl>
      <w:tblPr>
        <w:tblW w:w="7938" w:type="dxa"/>
        <w:tblInd w:w="108" w:type="dxa"/>
        <w:tblLook w:val="04A0" w:firstRow="1" w:lastRow="0" w:firstColumn="1" w:lastColumn="0" w:noHBand="0" w:noVBand="1"/>
      </w:tblPr>
      <w:tblGrid>
        <w:gridCol w:w="510"/>
        <w:gridCol w:w="1333"/>
        <w:gridCol w:w="2820"/>
        <w:gridCol w:w="2141"/>
        <w:gridCol w:w="1134"/>
      </w:tblGrid>
      <w:tr w:rsidR="00CE46D7" w:rsidRPr="0099473F" w14:paraId="76141E22" w14:textId="77777777" w:rsidTr="003F0256">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EF7811F"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D5A8E5B"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CE46D7" w:rsidRPr="0099473F" w14:paraId="3E16A814" w14:textId="77777777" w:rsidTr="003F0256">
        <w:trPr>
          <w:trHeight w:val="300"/>
        </w:trPr>
        <w:tc>
          <w:tcPr>
            <w:tcW w:w="510" w:type="dxa"/>
            <w:tcBorders>
              <w:top w:val="single" w:sz="4" w:space="0" w:color="auto"/>
              <w:left w:val="nil"/>
              <w:bottom w:val="nil"/>
              <w:right w:val="nil"/>
            </w:tcBorders>
            <w:shd w:val="clear" w:color="auto" w:fill="auto"/>
            <w:noWrap/>
            <w:vAlign w:val="center"/>
            <w:hideMark/>
          </w:tcPr>
          <w:p w14:paraId="7CD4FFD3"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bottom w:val="nil"/>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141" w:type="dxa"/>
            <w:tcBorders>
              <w:top w:val="single" w:sz="4" w:space="0" w:color="auto"/>
              <w:left w:val="nil"/>
              <w:bottom w:val="nil"/>
              <w:right w:val="nil"/>
            </w:tcBorders>
            <w:shd w:val="clear" w:color="auto" w:fill="auto"/>
            <w:noWrap/>
            <w:vAlign w:val="center"/>
            <w:hideMark/>
          </w:tcPr>
          <w:p w14:paraId="5C5357B1" w14:textId="77777777" w:rsidR="00CE46D7" w:rsidRPr="0099473F" w:rsidRDefault="00CE46D7" w:rsidP="00AE5BA5">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nil"/>
              <w:right w:val="nil"/>
            </w:tcBorders>
            <w:shd w:val="clear" w:color="auto" w:fill="auto"/>
            <w:noWrap/>
            <w:vAlign w:val="center"/>
            <w:hideMark/>
          </w:tcPr>
          <w:p w14:paraId="0457F9C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CE46D7" w:rsidRPr="0099473F" w14:paraId="6A8DBABE" w14:textId="77777777" w:rsidTr="003F0256">
        <w:trPr>
          <w:trHeight w:val="300"/>
        </w:trPr>
        <w:tc>
          <w:tcPr>
            <w:tcW w:w="510" w:type="dxa"/>
            <w:tcBorders>
              <w:top w:val="nil"/>
              <w:left w:val="nil"/>
              <w:right w:val="nil"/>
            </w:tcBorders>
            <w:shd w:val="clear" w:color="auto" w:fill="auto"/>
            <w:noWrap/>
            <w:vAlign w:val="center"/>
            <w:hideMark/>
          </w:tcPr>
          <w:p w14:paraId="063ADE1D"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333" w:type="dxa"/>
            <w:tcBorders>
              <w:top w:val="nil"/>
              <w:left w:val="nil"/>
              <w:right w:val="nil"/>
            </w:tcBorders>
            <w:shd w:val="clear" w:color="auto" w:fill="auto"/>
            <w:noWrap/>
            <w:vAlign w:val="center"/>
            <w:hideMark/>
          </w:tcPr>
          <w:p w14:paraId="1B679FA8" w14:textId="4B601E3B"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nil"/>
              <w:left w:val="nil"/>
              <w:right w:val="nil"/>
            </w:tcBorders>
            <w:shd w:val="clear" w:color="auto" w:fill="auto"/>
            <w:noWrap/>
            <w:vAlign w:val="center"/>
            <w:hideMark/>
          </w:tcPr>
          <w:p w14:paraId="7164AE72" w14:textId="1D9B8D30"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141" w:type="dxa"/>
            <w:tcBorders>
              <w:top w:val="nil"/>
              <w:left w:val="nil"/>
              <w:right w:val="nil"/>
            </w:tcBorders>
            <w:shd w:val="clear" w:color="auto" w:fill="auto"/>
            <w:noWrap/>
            <w:vAlign w:val="center"/>
            <w:hideMark/>
          </w:tcPr>
          <w:p w14:paraId="3E853104" w14:textId="704DB44D" w:rsidR="00CE46D7" w:rsidRPr="0099473F" w:rsidRDefault="00D95884"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w:t>
            </w:r>
            <w:r w:rsidR="0091423E">
              <w:rPr>
                <w:rFonts w:eastAsia="Times New Roman" w:cs="Times New Roman"/>
                <w:i/>
                <w:color w:val="000000"/>
                <w:szCs w:val="24"/>
                <w:lang w:val="en-US"/>
              </w:rPr>
              <w:t>authenticated</w:t>
            </w:r>
            <w:r>
              <w:rPr>
                <w:rFonts w:eastAsia="Times New Roman" w:cs="Times New Roman"/>
                <w:i/>
                <w:color w:val="000000"/>
                <w:szCs w:val="24"/>
                <w:lang w:val="en-US"/>
              </w:rPr>
              <w:t xml:space="preserve"> </w:t>
            </w:r>
          </w:p>
        </w:tc>
        <w:tc>
          <w:tcPr>
            <w:tcW w:w="1134" w:type="dxa"/>
            <w:tcBorders>
              <w:top w:val="nil"/>
              <w:left w:val="nil"/>
              <w:right w:val="nil"/>
            </w:tcBorders>
            <w:shd w:val="clear" w:color="auto" w:fill="auto"/>
            <w:noWrap/>
            <w:vAlign w:val="center"/>
            <w:hideMark/>
          </w:tcPr>
          <w:p w14:paraId="16B64BF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CE46D7" w:rsidRPr="0099473F" w14:paraId="5AC7F890" w14:textId="77777777" w:rsidTr="003F0256">
        <w:trPr>
          <w:trHeight w:val="300"/>
        </w:trPr>
        <w:tc>
          <w:tcPr>
            <w:tcW w:w="510" w:type="dxa"/>
            <w:tcBorders>
              <w:top w:val="nil"/>
              <w:left w:val="nil"/>
              <w:bottom w:val="single" w:sz="4" w:space="0" w:color="auto"/>
              <w:right w:val="nil"/>
            </w:tcBorders>
            <w:shd w:val="clear" w:color="auto" w:fill="auto"/>
            <w:noWrap/>
            <w:vAlign w:val="center"/>
            <w:hideMark/>
          </w:tcPr>
          <w:p w14:paraId="5A41EDB4"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2E48F4B3" w14:textId="40B8D13F"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sidR="00D95884">
              <w:rPr>
                <w:rFonts w:eastAsia="Times New Roman" w:cs="Times New Roman"/>
                <w:color w:val="000000"/>
                <w:szCs w:val="24"/>
                <w:lang w:val="en-US"/>
              </w:rPr>
              <w:t>dengan token salah</w:t>
            </w:r>
          </w:p>
        </w:tc>
        <w:tc>
          <w:tcPr>
            <w:tcW w:w="2820" w:type="dxa"/>
            <w:tcBorders>
              <w:top w:val="nil"/>
              <w:left w:val="nil"/>
              <w:bottom w:val="single" w:sz="4" w:space="0" w:color="auto"/>
              <w:right w:val="nil"/>
            </w:tcBorders>
            <w:shd w:val="clear" w:color="auto" w:fill="auto"/>
            <w:noWrap/>
            <w:vAlign w:val="center"/>
            <w:hideMark/>
          </w:tcPr>
          <w:p w14:paraId="3FE0367E" w14:textId="3FFF1008"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95884">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sidR="00D95884">
              <w:rPr>
                <w:rFonts w:eastAsia="Times New Roman" w:cs="Times New Roman"/>
                <w:color w:val="000000"/>
                <w:szCs w:val="24"/>
                <w:lang w:val="en-US"/>
              </w:rPr>
              <w:t>token yang sudah terhapus</w:t>
            </w:r>
          </w:p>
        </w:tc>
        <w:tc>
          <w:tcPr>
            <w:tcW w:w="2141" w:type="dxa"/>
            <w:tcBorders>
              <w:top w:val="nil"/>
              <w:left w:val="nil"/>
              <w:bottom w:val="single" w:sz="4" w:space="0" w:color="auto"/>
              <w:right w:val="nil"/>
            </w:tcBorders>
            <w:shd w:val="clear" w:color="auto" w:fill="auto"/>
            <w:noWrap/>
            <w:vAlign w:val="center"/>
            <w:hideMark/>
          </w:tcPr>
          <w:p w14:paraId="179753D9" w14:textId="1E09F561" w:rsidR="00CE46D7" w:rsidRPr="0099473F" w:rsidRDefault="0091423E" w:rsidP="0091423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237857AB"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55DCD88" w14:textId="77777777" w:rsidR="00CE46D7" w:rsidRDefault="00CE46D7" w:rsidP="00CE46D7"/>
    <w:p w14:paraId="7F174E6B" w14:textId="59DBCEF5" w:rsidR="0091423E" w:rsidRDefault="00DF7DF2" w:rsidP="00DF7DF2">
      <w:pPr>
        <w:ind w:firstLine="720"/>
      </w:pPr>
      <w:r>
        <w:t xml:space="preserve">Dapat dilihat pada t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akan gagal dengan respon </w:t>
      </w:r>
      <w:r w:rsidRPr="00480E5A">
        <w:rPr>
          <w:i/>
        </w:rPr>
        <w:t>unathenticated</w:t>
      </w:r>
      <w:r>
        <w:t xml:space="preserve"> atau tidak terautentikasi.</w:t>
      </w:r>
    </w:p>
    <w:p w14:paraId="6C60235F" w14:textId="77777777" w:rsidR="00DF7DF2" w:rsidRDefault="00DF7DF2" w:rsidP="00CE46D7"/>
    <w:p w14:paraId="7B5D5E51" w14:textId="261B2E27" w:rsidR="00E83365" w:rsidRDefault="006B0F8C" w:rsidP="0047502C">
      <w:pPr>
        <w:pStyle w:val="SubBabIVIII"/>
        <w:ind w:hanging="720"/>
      </w:pPr>
      <w:bookmarkStart w:id="370" w:name="_Toc143523792"/>
      <w:r>
        <w:t>F</w:t>
      </w:r>
      <w:r w:rsidR="00E83365">
        <w:t xml:space="preserve">ungsi </w:t>
      </w:r>
      <w:r>
        <w:t>Verifikasi E</w:t>
      </w:r>
      <w:r w:rsidR="002D0EDC">
        <w:t>mail</w:t>
      </w:r>
      <w:bookmarkEnd w:id="370"/>
    </w:p>
    <w:p w14:paraId="3669097F" w14:textId="2C310D6D" w:rsidR="007D5049" w:rsidRDefault="007D5049" w:rsidP="0031521E">
      <w:pPr>
        <w:ind w:firstLine="720"/>
      </w:pPr>
      <w:r>
        <w:t xml:space="preserve">Pengujian pada fungsi verifikasi email dilaksanakan untuk memeriksa kinerja dari fungsi tersebut. Verifikasi email dikatakan berhasil jika </w:t>
      </w:r>
      <w:r w:rsidRPr="007D5049">
        <w:rPr>
          <w:i/>
        </w:rPr>
        <w:t>client</w:t>
      </w:r>
      <w:r>
        <w:t xml:space="preserve"> mendapatkan respon </w:t>
      </w:r>
      <w:r w:rsidRPr="007D5049">
        <w:rPr>
          <w:i/>
        </w:rPr>
        <w:t>success</w:t>
      </w:r>
      <w:r>
        <w:t xml:space="preserve"> dari server. Hasil dari pengujian fungsi verifikasi email dapat dilihat pada tabel 4.4.</w:t>
      </w:r>
    </w:p>
    <w:p w14:paraId="63252629" w14:textId="77777777" w:rsidR="000258D0" w:rsidRDefault="000258D0" w:rsidP="007D5049"/>
    <w:p w14:paraId="2335D6B3" w14:textId="5A8BCA1F" w:rsidR="000258D0" w:rsidRDefault="000258D0" w:rsidP="000258D0">
      <w:pPr>
        <w:pStyle w:val="LabelGambar"/>
        <w:jc w:val="left"/>
      </w:pPr>
      <w:bookmarkStart w:id="371" w:name="_Toc142072920"/>
      <w:bookmarkStart w:id="372" w:name="_Toc143519708"/>
      <w:bookmarkStart w:id="373" w:name="_Toc143519877"/>
      <w:r w:rsidRPr="000258D0">
        <w:rPr>
          <w:b/>
        </w:rPr>
        <w:t xml:space="preserve">Tabel 4 </w:t>
      </w:r>
      <w:r w:rsidRPr="000258D0">
        <w:rPr>
          <w:b/>
        </w:rPr>
        <w:fldChar w:fldCharType="begin"/>
      </w:r>
      <w:r w:rsidRPr="000258D0">
        <w:rPr>
          <w:b/>
        </w:rPr>
        <w:instrText xml:space="preserve"> SEQ Tabel_4. \* ARABIC </w:instrText>
      </w:r>
      <w:r w:rsidRPr="000258D0">
        <w:rPr>
          <w:b/>
        </w:rPr>
        <w:fldChar w:fldCharType="separate"/>
      </w:r>
      <w:r w:rsidR="0044529C">
        <w:rPr>
          <w:b/>
          <w:noProof/>
        </w:rPr>
        <w:t>4</w:t>
      </w:r>
      <w:r w:rsidRPr="000258D0">
        <w:rPr>
          <w:b/>
        </w:rPr>
        <w:fldChar w:fldCharType="end"/>
      </w:r>
      <w:r>
        <w:t xml:space="preserve"> Hasil Pengujian Fungsi Verifikasi Email</w:t>
      </w:r>
      <w:bookmarkEnd w:id="371"/>
      <w:bookmarkEnd w:id="372"/>
      <w:bookmarkEnd w:id="373"/>
    </w:p>
    <w:tbl>
      <w:tblPr>
        <w:tblW w:w="7938" w:type="dxa"/>
        <w:tblInd w:w="108" w:type="dxa"/>
        <w:tblLook w:val="04A0" w:firstRow="1" w:lastRow="0" w:firstColumn="1" w:lastColumn="0" w:noHBand="0" w:noVBand="1"/>
      </w:tblPr>
      <w:tblGrid>
        <w:gridCol w:w="510"/>
        <w:gridCol w:w="1333"/>
        <w:gridCol w:w="2820"/>
        <w:gridCol w:w="2141"/>
        <w:gridCol w:w="1134"/>
      </w:tblGrid>
      <w:tr w:rsidR="0095100A" w:rsidRPr="0099473F" w14:paraId="442FF80A"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44D9BA6"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058E8DB"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DE9B9DA"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3A8BC50D"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F135852"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5100A" w:rsidRPr="0099473F" w14:paraId="321D019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7F4B5E96"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978A139" w14:textId="3E484A99"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tanpa token</w:t>
            </w:r>
          </w:p>
        </w:tc>
        <w:tc>
          <w:tcPr>
            <w:tcW w:w="2820" w:type="dxa"/>
            <w:tcBorders>
              <w:top w:val="single" w:sz="4" w:space="0" w:color="auto"/>
              <w:left w:val="nil"/>
              <w:bottom w:val="nil"/>
              <w:right w:val="nil"/>
            </w:tcBorders>
            <w:shd w:val="clear" w:color="auto" w:fill="auto"/>
            <w:noWrap/>
            <w:vAlign w:val="center"/>
            <w:hideMark/>
          </w:tcPr>
          <w:p w14:paraId="73CDBD6E" w14:textId="69D1034A"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tanpa menggunakan token</w:t>
            </w:r>
          </w:p>
        </w:tc>
        <w:tc>
          <w:tcPr>
            <w:tcW w:w="2141" w:type="dxa"/>
            <w:tcBorders>
              <w:top w:val="single" w:sz="4" w:space="0" w:color="auto"/>
              <w:left w:val="nil"/>
              <w:bottom w:val="nil"/>
              <w:right w:val="nil"/>
            </w:tcBorders>
            <w:shd w:val="clear" w:color="auto" w:fill="auto"/>
            <w:noWrap/>
            <w:vAlign w:val="center"/>
            <w:hideMark/>
          </w:tcPr>
          <w:p w14:paraId="36E907DE" w14:textId="3537BE92"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4DFA080" w14:textId="70429C59"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79BD98E2" w14:textId="77777777" w:rsidTr="00A70A13">
        <w:trPr>
          <w:trHeight w:val="300"/>
        </w:trPr>
        <w:tc>
          <w:tcPr>
            <w:tcW w:w="510" w:type="dxa"/>
            <w:tcBorders>
              <w:top w:val="nil"/>
              <w:left w:val="nil"/>
              <w:bottom w:val="nil"/>
              <w:right w:val="nil"/>
            </w:tcBorders>
            <w:shd w:val="clear" w:color="auto" w:fill="auto"/>
            <w:noWrap/>
            <w:vAlign w:val="center"/>
            <w:hideMark/>
          </w:tcPr>
          <w:p w14:paraId="1DD34624"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4D369AB6" w14:textId="4E3CD9E8" w:rsidR="0095100A" w:rsidRPr="0095100A" w:rsidRDefault="0095100A" w:rsidP="00AE5BA5">
            <w:pPr>
              <w:spacing w:before="60" w:after="60" w:line="276" w:lineRule="auto"/>
              <w:jc w:val="left"/>
              <w:rPr>
                <w:rFonts w:eastAsia="Times New Roman" w:cs="Times New Roman"/>
                <w:color w:val="000000"/>
                <w:szCs w:val="24"/>
                <w:lang w:val="en-US"/>
              </w:rPr>
            </w:pPr>
            <w:r w:rsidRPr="0095100A">
              <w:rPr>
                <w:rFonts w:eastAsia="Times New Roman" w:cs="Times New Roman"/>
                <w:color w:val="000000"/>
                <w:szCs w:val="24"/>
                <w:lang w:val="en-US"/>
              </w:rPr>
              <w:t xml:space="preserve">Verifikasi </w:t>
            </w:r>
            <w:r>
              <w:rPr>
                <w:rFonts w:eastAsia="Times New Roman" w:cs="Times New Roman"/>
                <w:color w:val="000000"/>
                <w:szCs w:val="24"/>
                <w:lang w:val="en-US"/>
              </w:rPr>
              <w:t>email tidak sesuai</w:t>
            </w:r>
          </w:p>
        </w:tc>
        <w:tc>
          <w:tcPr>
            <w:tcW w:w="2820" w:type="dxa"/>
            <w:tcBorders>
              <w:top w:val="nil"/>
              <w:left w:val="nil"/>
              <w:bottom w:val="nil"/>
              <w:right w:val="nil"/>
            </w:tcBorders>
            <w:shd w:val="clear" w:color="auto" w:fill="auto"/>
            <w:noWrap/>
            <w:vAlign w:val="center"/>
            <w:hideMark/>
          </w:tcPr>
          <w:p w14:paraId="42DA0478" w14:textId="06BE80C3" w:rsidR="0095100A" w:rsidRPr="0099473F" w:rsidRDefault="00AE5BA5" w:rsidP="0031521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kode OTP yang salah</w:t>
            </w:r>
          </w:p>
        </w:tc>
        <w:tc>
          <w:tcPr>
            <w:tcW w:w="2141" w:type="dxa"/>
            <w:tcBorders>
              <w:top w:val="nil"/>
              <w:left w:val="nil"/>
              <w:bottom w:val="nil"/>
              <w:right w:val="nil"/>
            </w:tcBorders>
            <w:shd w:val="clear" w:color="auto" w:fill="auto"/>
            <w:noWrap/>
            <w:vAlign w:val="center"/>
            <w:hideMark/>
          </w:tcPr>
          <w:p w14:paraId="40EA4CF4" w14:textId="34F2B510"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otp_not_match</w:t>
            </w:r>
          </w:p>
        </w:tc>
        <w:tc>
          <w:tcPr>
            <w:tcW w:w="1134" w:type="dxa"/>
            <w:tcBorders>
              <w:top w:val="nil"/>
              <w:left w:val="nil"/>
              <w:bottom w:val="nil"/>
              <w:right w:val="nil"/>
            </w:tcBorders>
            <w:shd w:val="clear" w:color="auto" w:fill="auto"/>
            <w:noWrap/>
            <w:vAlign w:val="center"/>
            <w:hideMark/>
          </w:tcPr>
          <w:p w14:paraId="779712EA" w14:textId="6F316638"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6AEAF34D" w14:textId="77777777" w:rsidTr="00A70A13">
        <w:trPr>
          <w:trHeight w:val="300"/>
        </w:trPr>
        <w:tc>
          <w:tcPr>
            <w:tcW w:w="510" w:type="dxa"/>
            <w:tcBorders>
              <w:top w:val="nil"/>
              <w:left w:val="nil"/>
              <w:bottom w:val="nil"/>
              <w:right w:val="nil"/>
            </w:tcBorders>
            <w:shd w:val="clear" w:color="auto" w:fill="auto"/>
            <w:noWrap/>
            <w:vAlign w:val="center"/>
            <w:hideMark/>
          </w:tcPr>
          <w:p w14:paraId="799F1C4C"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680D75BC" w14:textId="3793EA3C"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kadaluarsa</w:t>
            </w:r>
          </w:p>
        </w:tc>
        <w:tc>
          <w:tcPr>
            <w:tcW w:w="2820" w:type="dxa"/>
            <w:tcBorders>
              <w:top w:val="nil"/>
              <w:left w:val="nil"/>
              <w:bottom w:val="nil"/>
              <w:right w:val="nil"/>
            </w:tcBorders>
            <w:shd w:val="clear" w:color="auto" w:fill="auto"/>
            <w:noWrap/>
            <w:vAlign w:val="center"/>
            <w:hideMark/>
          </w:tcPr>
          <w:p w14:paraId="676A9D50" w14:textId="2360C4F3"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kode OTP yang sudah kadaluarsa</w:t>
            </w:r>
          </w:p>
        </w:tc>
        <w:tc>
          <w:tcPr>
            <w:tcW w:w="2141" w:type="dxa"/>
            <w:tcBorders>
              <w:top w:val="nil"/>
              <w:left w:val="nil"/>
              <w:bottom w:val="nil"/>
              <w:right w:val="nil"/>
            </w:tcBorders>
            <w:shd w:val="clear" w:color="auto" w:fill="auto"/>
            <w:noWrap/>
            <w:vAlign w:val="center"/>
            <w:hideMark/>
          </w:tcPr>
          <w:p w14:paraId="0021F51C" w14:textId="27DAE4E1"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otp_expired</w:t>
            </w:r>
          </w:p>
        </w:tc>
        <w:tc>
          <w:tcPr>
            <w:tcW w:w="1134" w:type="dxa"/>
            <w:tcBorders>
              <w:top w:val="nil"/>
              <w:left w:val="nil"/>
              <w:bottom w:val="nil"/>
              <w:right w:val="nil"/>
            </w:tcBorders>
            <w:shd w:val="clear" w:color="auto" w:fill="auto"/>
            <w:noWrap/>
            <w:vAlign w:val="center"/>
            <w:hideMark/>
          </w:tcPr>
          <w:p w14:paraId="31C4EDFE" w14:textId="0AAD4D9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2A9A6AC4" w14:textId="77777777" w:rsidTr="00A70A13">
        <w:trPr>
          <w:trHeight w:val="300"/>
        </w:trPr>
        <w:tc>
          <w:tcPr>
            <w:tcW w:w="510" w:type="dxa"/>
            <w:tcBorders>
              <w:top w:val="nil"/>
              <w:left w:val="nil"/>
              <w:right w:val="nil"/>
            </w:tcBorders>
            <w:shd w:val="clear" w:color="auto" w:fill="auto"/>
            <w:noWrap/>
            <w:vAlign w:val="center"/>
            <w:hideMark/>
          </w:tcPr>
          <w:p w14:paraId="5284CAE1"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right w:val="nil"/>
            </w:tcBorders>
            <w:shd w:val="clear" w:color="auto" w:fill="auto"/>
            <w:noWrap/>
            <w:vAlign w:val="center"/>
            <w:hideMark/>
          </w:tcPr>
          <w:p w14:paraId="4B6807F5" w14:textId="6C46993D"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sesuai</w:t>
            </w:r>
          </w:p>
        </w:tc>
        <w:tc>
          <w:tcPr>
            <w:tcW w:w="2820" w:type="dxa"/>
            <w:tcBorders>
              <w:top w:val="nil"/>
              <w:left w:val="nil"/>
              <w:right w:val="nil"/>
            </w:tcBorders>
            <w:shd w:val="clear" w:color="auto" w:fill="auto"/>
            <w:noWrap/>
            <w:vAlign w:val="center"/>
            <w:hideMark/>
          </w:tcPr>
          <w:p w14:paraId="71062342" w14:textId="78FAE668" w:rsidR="0095100A" w:rsidRPr="0099473F" w:rsidRDefault="0095100A" w:rsidP="00A117FF">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AE5BA5">
              <w:rPr>
                <w:rFonts w:eastAsia="Times New Roman" w:cs="Times New Roman"/>
                <w:color w:val="000000"/>
                <w:szCs w:val="24"/>
                <w:lang w:val="en-US"/>
              </w:rPr>
              <w:t xml:space="preserve">verifikasi email </w:t>
            </w:r>
            <w:r w:rsidR="00A117FF">
              <w:rPr>
                <w:rFonts w:eastAsia="Times New Roman" w:cs="Times New Roman"/>
                <w:color w:val="000000"/>
                <w:szCs w:val="24"/>
                <w:lang w:val="en-US"/>
              </w:rPr>
              <w:t>menggunakan</w:t>
            </w:r>
            <w:r w:rsidR="00AE5BA5">
              <w:rPr>
                <w:rFonts w:eastAsia="Times New Roman" w:cs="Times New Roman"/>
                <w:color w:val="000000"/>
                <w:szCs w:val="24"/>
                <w:lang w:val="en-US"/>
              </w:rPr>
              <w:t xml:space="preserve"> kode OTP yang sesuai</w:t>
            </w:r>
          </w:p>
        </w:tc>
        <w:tc>
          <w:tcPr>
            <w:tcW w:w="2141" w:type="dxa"/>
            <w:tcBorders>
              <w:top w:val="nil"/>
              <w:left w:val="nil"/>
              <w:right w:val="nil"/>
            </w:tcBorders>
            <w:shd w:val="clear" w:color="auto" w:fill="auto"/>
            <w:noWrap/>
            <w:vAlign w:val="center"/>
            <w:hideMark/>
          </w:tcPr>
          <w:p w14:paraId="13839257" w14:textId="387828AE"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right w:val="nil"/>
            </w:tcBorders>
            <w:shd w:val="clear" w:color="auto" w:fill="auto"/>
            <w:noWrap/>
            <w:vAlign w:val="center"/>
            <w:hideMark/>
          </w:tcPr>
          <w:p w14:paraId="3991D4B8" w14:textId="77ABF95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95100A" w:rsidRPr="0099473F" w14:paraId="3C0F3668" w14:textId="77777777" w:rsidTr="00A70A13">
        <w:trPr>
          <w:trHeight w:val="300"/>
        </w:trPr>
        <w:tc>
          <w:tcPr>
            <w:tcW w:w="510" w:type="dxa"/>
            <w:tcBorders>
              <w:top w:val="nil"/>
              <w:left w:val="nil"/>
              <w:bottom w:val="single" w:sz="4" w:space="0" w:color="auto"/>
              <w:right w:val="nil"/>
            </w:tcBorders>
            <w:shd w:val="clear" w:color="auto" w:fill="auto"/>
            <w:noWrap/>
            <w:vAlign w:val="center"/>
            <w:hideMark/>
          </w:tcPr>
          <w:p w14:paraId="00FEA578"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single" w:sz="4" w:space="0" w:color="auto"/>
              <w:right w:val="nil"/>
            </w:tcBorders>
            <w:shd w:val="clear" w:color="auto" w:fill="auto"/>
            <w:noWrap/>
            <w:vAlign w:val="center"/>
            <w:hideMark/>
          </w:tcPr>
          <w:p w14:paraId="441E8BEA" w14:textId="036EFDFA" w:rsidR="0095100A" w:rsidRPr="00A117FF" w:rsidRDefault="00A117FF"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token salah</w:t>
            </w:r>
          </w:p>
        </w:tc>
        <w:tc>
          <w:tcPr>
            <w:tcW w:w="2820" w:type="dxa"/>
            <w:tcBorders>
              <w:top w:val="nil"/>
              <w:left w:val="nil"/>
              <w:bottom w:val="single" w:sz="4" w:space="0" w:color="auto"/>
              <w:right w:val="nil"/>
            </w:tcBorders>
            <w:shd w:val="clear" w:color="auto" w:fill="auto"/>
            <w:noWrap/>
            <w:vAlign w:val="center"/>
            <w:hideMark/>
          </w:tcPr>
          <w:p w14:paraId="62EA6700" w14:textId="5B9A8608" w:rsidR="0095100A" w:rsidRPr="0099473F" w:rsidRDefault="00A117FF"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token yang sudah terhapus</w:t>
            </w:r>
          </w:p>
        </w:tc>
        <w:tc>
          <w:tcPr>
            <w:tcW w:w="2141" w:type="dxa"/>
            <w:tcBorders>
              <w:top w:val="nil"/>
              <w:left w:val="nil"/>
              <w:bottom w:val="single" w:sz="4" w:space="0" w:color="auto"/>
              <w:right w:val="nil"/>
            </w:tcBorders>
            <w:shd w:val="clear" w:color="auto" w:fill="auto"/>
            <w:noWrap/>
            <w:vAlign w:val="center"/>
            <w:hideMark/>
          </w:tcPr>
          <w:p w14:paraId="557E4BE2" w14:textId="0C124BBD" w:rsidR="0095100A" w:rsidRPr="0099473F" w:rsidRDefault="00A117FF" w:rsidP="00A117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6931F19E"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41F9987" w14:textId="01FC99C8" w:rsidR="00C121F5" w:rsidRDefault="00630C3C" w:rsidP="00630C3C">
      <w:pPr>
        <w:ind w:firstLine="720"/>
      </w:pPr>
      <w:r>
        <w:lastRenderedPageBreak/>
        <w:t>Dapat dilihat pada tabel 4.4 proses verifikasi email hanya berhasil jika client mengirimkan kode OTP yang sesuai disertai dengan token yang sesuai. Jika proses verifikasi email menggunakan kode OTP yang salah atau sudah kadaluarsa maka proses verifikasi email akan gagal.</w:t>
      </w:r>
    </w:p>
    <w:p w14:paraId="1B2ADF35" w14:textId="77777777" w:rsidR="00630C3C" w:rsidRDefault="00630C3C" w:rsidP="0095100A"/>
    <w:p w14:paraId="3BFA9EDA" w14:textId="6032E973" w:rsidR="002D0EDC" w:rsidRDefault="006B0F8C" w:rsidP="0047502C">
      <w:pPr>
        <w:pStyle w:val="SubBabIVIII"/>
        <w:ind w:hanging="720"/>
      </w:pPr>
      <w:bookmarkStart w:id="374" w:name="_Toc143523793"/>
      <w:r>
        <w:t xml:space="preserve">Fungsi Ganti </w:t>
      </w:r>
      <w:r w:rsidR="001A5B11" w:rsidRPr="001B0ECC">
        <w:rPr>
          <w:i/>
        </w:rPr>
        <w:t>Password</w:t>
      </w:r>
      <w:bookmarkEnd w:id="374"/>
    </w:p>
    <w:p w14:paraId="5CE591FE" w14:textId="32CBB73D" w:rsidR="0023243C" w:rsidRDefault="0023243C" w:rsidP="00A30D9A">
      <w:pPr>
        <w:ind w:firstLine="720"/>
      </w:pPr>
      <w:r>
        <w:t xml:space="preserve">Pengujian pada fungsi ganti </w:t>
      </w:r>
      <w:r w:rsidR="00923F39">
        <w:t>password</w:t>
      </w:r>
      <w:r>
        <w:t xml:space="preserve"> dilaksanakan untuk memeriksa kinerja dari fungsi tersebut. Proses ganti </w:t>
      </w:r>
      <w:r w:rsidR="00923F39">
        <w:t>password</w:t>
      </w:r>
      <w:r>
        <w:t xml:space="preserve"> </w:t>
      </w:r>
      <w:r w:rsidR="00A30D9A">
        <w:t xml:space="preserve">dikatakan berhasil jika </w:t>
      </w:r>
      <w:r w:rsidR="00A30D9A" w:rsidRPr="00923F39">
        <w:rPr>
          <w:i/>
        </w:rPr>
        <w:t>client</w:t>
      </w:r>
      <w:r w:rsidR="00A30D9A">
        <w:t xml:space="preserve"> mendapatkan respon </w:t>
      </w:r>
      <w:r w:rsidR="00A30D9A" w:rsidRPr="00923F39">
        <w:rPr>
          <w:i/>
        </w:rPr>
        <w:t>success</w:t>
      </w:r>
      <w:r w:rsidR="00A30D9A">
        <w:t xml:space="preserve"> dari </w:t>
      </w:r>
      <w:r w:rsidR="00A30D9A" w:rsidRPr="00923F39">
        <w:rPr>
          <w:i/>
        </w:rPr>
        <w:t>server</w:t>
      </w:r>
      <w:r w:rsidR="00A30D9A">
        <w:t xml:space="preserve">. hasil dari pengujian ganti </w:t>
      </w:r>
      <w:r w:rsidR="00923F39">
        <w:t>password</w:t>
      </w:r>
      <w:r w:rsidR="00A30D9A">
        <w:t xml:space="preserve"> dapat dilihat pada tabel 4.5.</w:t>
      </w:r>
    </w:p>
    <w:p w14:paraId="0BCA081A" w14:textId="77777777" w:rsidR="002169AE" w:rsidRDefault="002169AE" w:rsidP="002169AE"/>
    <w:p w14:paraId="79CA5ABF" w14:textId="4013453D" w:rsidR="001A5B11" w:rsidRDefault="001A5B11" w:rsidP="001A5B11">
      <w:pPr>
        <w:pStyle w:val="LabelGambar"/>
        <w:jc w:val="left"/>
      </w:pPr>
      <w:bookmarkStart w:id="375" w:name="_Toc142072921"/>
      <w:bookmarkStart w:id="376" w:name="_Toc143519709"/>
      <w:bookmarkStart w:id="377" w:name="_Toc143519878"/>
      <w:r w:rsidRPr="002169AE">
        <w:rPr>
          <w:b/>
        </w:rPr>
        <w:t>Tabel 4.</w:t>
      </w:r>
      <w:r w:rsidRPr="002169AE">
        <w:rPr>
          <w:b/>
        </w:rPr>
        <w:fldChar w:fldCharType="begin"/>
      </w:r>
      <w:r w:rsidRPr="002169AE">
        <w:rPr>
          <w:b/>
        </w:rPr>
        <w:instrText xml:space="preserve"> SEQ Tabel_4. \* ARABIC </w:instrText>
      </w:r>
      <w:r w:rsidRPr="002169AE">
        <w:rPr>
          <w:b/>
        </w:rPr>
        <w:fldChar w:fldCharType="separate"/>
      </w:r>
      <w:r w:rsidR="0044529C">
        <w:rPr>
          <w:b/>
          <w:noProof/>
        </w:rPr>
        <w:t>5</w:t>
      </w:r>
      <w:r w:rsidRPr="002169AE">
        <w:rPr>
          <w:b/>
        </w:rPr>
        <w:fldChar w:fldCharType="end"/>
      </w:r>
      <w:r>
        <w:t xml:space="preserve"> Hasil Pengujian Fungsi Ganti </w:t>
      </w:r>
      <w:r w:rsidRPr="001B0ECC">
        <w:rPr>
          <w:i/>
        </w:rPr>
        <w:t>Password</w:t>
      </w:r>
      <w:bookmarkEnd w:id="375"/>
      <w:bookmarkEnd w:id="376"/>
      <w:bookmarkEnd w:id="377"/>
    </w:p>
    <w:tbl>
      <w:tblPr>
        <w:tblW w:w="7938" w:type="dxa"/>
        <w:tblInd w:w="108" w:type="dxa"/>
        <w:tblLook w:val="04A0" w:firstRow="1" w:lastRow="0" w:firstColumn="1" w:lastColumn="0" w:noHBand="0" w:noVBand="1"/>
      </w:tblPr>
      <w:tblGrid>
        <w:gridCol w:w="510"/>
        <w:gridCol w:w="1333"/>
        <w:gridCol w:w="2820"/>
        <w:gridCol w:w="2141"/>
        <w:gridCol w:w="1134"/>
      </w:tblGrid>
      <w:tr w:rsidR="001A5B11" w:rsidRPr="0099473F" w14:paraId="5C23EB28"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3083FAE"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E7FDE70"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A853B91"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44AEB18"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9299AC9"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A5B11" w:rsidRPr="0099473F" w14:paraId="1AC6B85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69014B1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71AA072B" w14:textId="6641EFC8"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tanpa token</w:t>
            </w:r>
          </w:p>
        </w:tc>
        <w:tc>
          <w:tcPr>
            <w:tcW w:w="2820" w:type="dxa"/>
            <w:tcBorders>
              <w:top w:val="single" w:sz="4" w:space="0" w:color="auto"/>
              <w:left w:val="nil"/>
              <w:bottom w:val="nil"/>
              <w:right w:val="nil"/>
            </w:tcBorders>
            <w:shd w:val="clear" w:color="auto" w:fill="auto"/>
            <w:noWrap/>
            <w:vAlign w:val="center"/>
            <w:hideMark/>
          </w:tcPr>
          <w:p w14:paraId="22E1F2B6" w14:textId="385B42D2" w:rsidR="001A5B11" w:rsidRPr="0099473F" w:rsidRDefault="001A5B11"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penggantian password tanpa menggunakan token</w:t>
            </w:r>
          </w:p>
        </w:tc>
        <w:tc>
          <w:tcPr>
            <w:tcW w:w="2141" w:type="dxa"/>
            <w:tcBorders>
              <w:top w:val="single" w:sz="4" w:space="0" w:color="auto"/>
              <w:left w:val="nil"/>
              <w:bottom w:val="nil"/>
              <w:right w:val="nil"/>
            </w:tcBorders>
            <w:shd w:val="clear" w:color="auto" w:fill="auto"/>
            <w:noWrap/>
            <w:vAlign w:val="center"/>
            <w:hideMark/>
          </w:tcPr>
          <w:p w14:paraId="5128EDC8" w14:textId="77777777" w:rsidR="001A5B11" w:rsidRPr="0099473F" w:rsidRDefault="001A5B11"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A36FE4E"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1FC3B85" w14:textId="77777777" w:rsidTr="00A70A13">
        <w:trPr>
          <w:trHeight w:val="300"/>
        </w:trPr>
        <w:tc>
          <w:tcPr>
            <w:tcW w:w="510" w:type="dxa"/>
            <w:tcBorders>
              <w:top w:val="nil"/>
              <w:left w:val="nil"/>
              <w:bottom w:val="nil"/>
              <w:right w:val="nil"/>
            </w:tcBorders>
            <w:shd w:val="clear" w:color="auto" w:fill="auto"/>
            <w:noWrap/>
            <w:vAlign w:val="center"/>
            <w:hideMark/>
          </w:tcPr>
          <w:p w14:paraId="549B0925"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5ABAAFF9" w14:textId="6BC12F14"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dengan token salah</w:t>
            </w:r>
          </w:p>
        </w:tc>
        <w:tc>
          <w:tcPr>
            <w:tcW w:w="2820" w:type="dxa"/>
            <w:tcBorders>
              <w:top w:val="nil"/>
              <w:left w:val="nil"/>
              <w:bottom w:val="nil"/>
              <w:right w:val="nil"/>
            </w:tcBorders>
            <w:shd w:val="clear" w:color="auto" w:fill="auto"/>
            <w:noWrap/>
            <w:vAlign w:val="center"/>
            <w:hideMark/>
          </w:tcPr>
          <w:p w14:paraId="46FDD400" w14:textId="375085F6"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penggantian password menggunakan token yang sudah terhapus</w:t>
            </w:r>
          </w:p>
        </w:tc>
        <w:tc>
          <w:tcPr>
            <w:tcW w:w="2141" w:type="dxa"/>
            <w:tcBorders>
              <w:top w:val="nil"/>
              <w:left w:val="nil"/>
              <w:bottom w:val="nil"/>
              <w:right w:val="nil"/>
            </w:tcBorders>
            <w:shd w:val="clear" w:color="auto" w:fill="auto"/>
            <w:noWrap/>
            <w:vAlign w:val="center"/>
            <w:hideMark/>
          </w:tcPr>
          <w:p w14:paraId="12BAD719" w14:textId="4FB96421" w:rsidR="001A5B11" w:rsidRPr="0099473F" w:rsidRDefault="00923F39"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nil"/>
              <w:right w:val="nil"/>
            </w:tcBorders>
            <w:shd w:val="clear" w:color="auto" w:fill="auto"/>
            <w:noWrap/>
            <w:vAlign w:val="center"/>
            <w:hideMark/>
          </w:tcPr>
          <w:p w14:paraId="24DA9E6B"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C203709" w14:textId="77777777" w:rsidTr="00A70A13">
        <w:trPr>
          <w:trHeight w:val="300"/>
        </w:trPr>
        <w:tc>
          <w:tcPr>
            <w:tcW w:w="510" w:type="dxa"/>
            <w:tcBorders>
              <w:top w:val="nil"/>
              <w:left w:val="nil"/>
              <w:bottom w:val="nil"/>
              <w:right w:val="nil"/>
            </w:tcBorders>
            <w:shd w:val="clear" w:color="auto" w:fill="auto"/>
            <w:noWrap/>
            <w:vAlign w:val="center"/>
            <w:hideMark/>
          </w:tcPr>
          <w:p w14:paraId="7484568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13F93505" w14:textId="4F6D8069"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sesuai</w:t>
            </w:r>
          </w:p>
        </w:tc>
        <w:tc>
          <w:tcPr>
            <w:tcW w:w="2820" w:type="dxa"/>
            <w:tcBorders>
              <w:top w:val="nil"/>
              <w:left w:val="nil"/>
              <w:bottom w:val="nil"/>
              <w:right w:val="nil"/>
            </w:tcBorders>
            <w:shd w:val="clear" w:color="auto" w:fill="auto"/>
            <w:noWrap/>
            <w:vAlign w:val="center"/>
            <w:hideMark/>
          </w:tcPr>
          <w:p w14:paraId="5A73B38B" w14:textId="276B8961"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penggantian password sesuai</w:t>
            </w:r>
          </w:p>
        </w:tc>
        <w:tc>
          <w:tcPr>
            <w:tcW w:w="2141" w:type="dxa"/>
            <w:tcBorders>
              <w:top w:val="nil"/>
              <w:left w:val="nil"/>
              <w:bottom w:val="nil"/>
              <w:right w:val="nil"/>
            </w:tcBorders>
            <w:shd w:val="clear" w:color="auto" w:fill="auto"/>
            <w:noWrap/>
            <w:vAlign w:val="center"/>
            <w:hideMark/>
          </w:tcPr>
          <w:p w14:paraId="23BBB437" w14:textId="0ACB2DBE" w:rsidR="001A5B11" w:rsidRPr="0099473F" w:rsidRDefault="00E9795C" w:rsidP="00E9795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bottom w:val="nil"/>
              <w:right w:val="nil"/>
            </w:tcBorders>
            <w:shd w:val="clear" w:color="auto" w:fill="auto"/>
            <w:noWrap/>
            <w:vAlign w:val="center"/>
            <w:hideMark/>
          </w:tcPr>
          <w:p w14:paraId="72FD57DA" w14:textId="641721D8"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1A5B11">
              <w:rPr>
                <w:rFonts w:eastAsia="Times New Roman" w:cs="Times New Roman"/>
                <w:color w:val="000000"/>
                <w:szCs w:val="24"/>
                <w:lang w:val="en-US"/>
              </w:rPr>
              <w:t xml:space="preserve"> </w:t>
            </w:r>
          </w:p>
        </w:tc>
      </w:tr>
      <w:tr w:rsidR="001A5B11" w:rsidRPr="0099473F" w14:paraId="597A101D" w14:textId="77777777" w:rsidTr="00A70A13">
        <w:trPr>
          <w:trHeight w:val="300"/>
        </w:trPr>
        <w:tc>
          <w:tcPr>
            <w:tcW w:w="510" w:type="dxa"/>
            <w:tcBorders>
              <w:top w:val="nil"/>
              <w:left w:val="nil"/>
              <w:right w:val="nil"/>
            </w:tcBorders>
            <w:shd w:val="clear" w:color="auto" w:fill="auto"/>
            <w:noWrap/>
            <w:vAlign w:val="center"/>
            <w:hideMark/>
          </w:tcPr>
          <w:p w14:paraId="7AEC433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right w:val="nil"/>
            </w:tcBorders>
            <w:shd w:val="clear" w:color="auto" w:fill="auto"/>
            <w:noWrap/>
            <w:vAlign w:val="center"/>
            <w:hideMark/>
          </w:tcPr>
          <w:p w14:paraId="54DC5573" w14:textId="3E69BEC5" w:rsidR="001A5B11" w:rsidRPr="0095100A"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Pr>
                <w:rFonts w:eastAsia="Times New Roman" w:cs="Times New Roman"/>
                <w:color w:val="000000"/>
                <w:szCs w:val="24"/>
                <w:lang w:val="en-US"/>
              </w:rPr>
              <w:t>password</w:t>
            </w:r>
            <w:r>
              <w:rPr>
                <w:rFonts w:eastAsia="Times New Roman" w:cs="Times New Roman"/>
                <w:color w:val="000000"/>
                <w:szCs w:val="24"/>
                <w:lang w:val="en-US"/>
              </w:rPr>
              <w:t xml:space="preserve"> </w:t>
            </w:r>
            <w:r w:rsidR="00EF2ED0">
              <w:rPr>
                <w:rFonts w:eastAsia="Times New Roman" w:cs="Times New Roman"/>
                <w:color w:val="000000"/>
                <w:szCs w:val="24"/>
                <w:lang w:val="en-US"/>
              </w:rPr>
              <w:t>minimal</w:t>
            </w:r>
          </w:p>
        </w:tc>
        <w:tc>
          <w:tcPr>
            <w:tcW w:w="2820" w:type="dxa"/>
            <w:tcBorders>
              <w:top w:val="nil"/>
              <w:left w:val="nil"/>
              <w:right w:val="nil"/>
            </w:tcBorders>
            <w:shd w:val="clear" w:color="auto" w:fill="auto"/>
            <w:noWrap/>
            <w:vAlign w:val="center"/>
            <w:hideMark/>
          </w:tcPr>
          <w:p w14:paraId="23C6F1F9" w14:textId="5442E6F7" w:rsidR="001A5B11" w:rsidRPr="0099473F" w:rsidRDefault="001A5B11" w:rsidP="00D800E9">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800E9">
              <w:rPr>
                <w:rFonts w:eastAsia="Times New Roman" w:cs="Times New Roman"/>
                <w:color w:val="000000"/>
                <w:szCs w:val="24"/>
                <w:lang w:val="en-US"/>
              </w:rPr>
              <w:t>penggantian password dengan 3 karakter</w:t>
            </w:r>
          </w:p>
        </w:tc>
        <w:tc>
          <w:tcPr>
            <w:tcW w:w="2141" w:type="dxa"/>
            <w:tcBorders>
              <w:top w:val="nil"/>
              <w:left w:val="nil"/>
              <w:right w:val="nil"/>
            </w:tcBorders>
            <w:shd w:val="clear" w:color="auto" w:fill="auto"/>
            <w:noWrap/>
            <w:vAlign w:val="center"/>
            <w:hideMark/>
          </w:tcPr>
          <w:p w14:paraId="223DA517" w14:textId="2E4DAAD1"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right w:val="nil"/>
            </w:tcBorders>
            <w:shd w:val="clear" w:color="auto" w:fill="auto"/>
            <w:noWrap/>
            <w:vAlign w:val="center"/>
            <w:hideMark/>
          </w:tcPr>
          <w:p w14:paraId="31F32FB5" w14:textId="2AB13405"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1A5B11">
              <w:rPr>
                <w:rFonts w:eastAsia="Times New Roman" w:cs="Times New Roman"/>
                <w:color w:val="000000"/>
                <w:szCs w:val="24"/>
                <w:lang w:val="en-US"/>
              </w:rPr>
              <w:t xml:space="preserve"> </w:t>
            </w:r>
          </w:p>
        </w:tc>
      </w:tr>
      <w:tr w:rsidR="001A5B11" w:rsidRPr="0099473F" w14:paraId="56C10A59" w14:textId="77777777" w:rsidTr="00A70A13">
        <w:trPr>
          <w:trHeight w:val="300"/>
        </w:trPr>
        <w:tc>
          <w:tcPr>
            <w:tcW w:w="510" w:type="dxa"/>
            <w:tcBorders>
              <w:top w:val="nil"/>
              <w:left w:val="nil"/>
              <w:bottom w:val="nil"/>
              <w:right w:val="nil"/>
            </w:tcBorders>
            <w:shd w:val="clear" w:color="auto" w:fill="auto"/>
            <w:noWrap/>
            <w:vAlign w:val="center"/>
            <w:hideMark/>
          </w:tcPr>
          <w:p w14:paraId="3AC90ED0"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nil"/>
              <w:right w:val="nil"/>
            </w:tcBorders>
            <w:shd w:val="clear" w:color="auto" w:fill="auto"/>
            <w:noWrap/>
            <w:vAlign w:val="center"/>
            <w:hideMark/>
          </w:tcPr>
          <w:p w14:paraId="4E4A1914" w14:textId="3AE6998D" w:rsidR="001A5B11" w:rsidRPr="00A117FF"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Pr>
                <w:rFonts w:eastAsia="Times New Roman" w:cs="Times New Roman"/>
                <w:color w:val="000000"/>
                <w:szCs w:val="24"/>
                <w:lang w:val="en-US"/>
              </w:rPr>
              <w:t>password maksimal</w:t>
            </w:r>
          </w:p>
        </w:tc>
        <w:tc>
          <w:tcPr>
            <w:tcW w:w="2820" w:type="dxa"/>
            <w:tcBorders>
              <w:top w:val="nil"/>
              <w:left w:val="nil"/>
              <w:bottom w:val="nil"/>
              <w:right w:val="nil"/>
            </w:tcBorders>
            <w:shd w:val="clear" w:color="auto" w:fill="auto"/>
            <w:noWrap/>
            <w:vAlign w:val="center"/>
            <w:hideMark/>
          </w:tcPr>
          <w:p w14:paraId="0BB0F41A" w14:textId="7A260E3A" w:rsidR="001A5B11" w:rsidRPr="0099473F" w:rsidRDefault="001A5B11"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D800E9">
              <w:rPr>
                <w:rFonts w:eastAsia="Times New Roman" w:cs="Times New Roman"/>
                <w:color w:val="000000"/>
                <w:szCs w:val="24"/>
                <w:lang w:val="en-US"/>
              </w:rPr>
              <w:t>penggantian password dengan 100 karakter</w:t>
            </w:r>
          </w:p>
        </w:tc>
        <w:tc>
          <w:tcPr>
            <w:tcW w:w="2141" w:type="dxa"/>
            <w:tcBorders>
              <w:top w:val="nil"/>
              <w:left w:val="nil"/>
              <w:bottom w:val="nil"/>
              <w:right w:val="nil"/>
            </w:tcBorders>
            <w:shd w:val="clear" w:color="auto" w:fill="auto"/>
            <w:noWrap/>
            <w:vAlign w:val="center"/>
            <w:hideMark/>
          </w:tcPr>
          <w:p w14:paraId="1E914923" w14:textId="591B3427"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hideMark/>
          </w:tcPr>
          <w:p w14:paraId="46AF865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FC187B" w:rsidRPr="0099473F" w14:paraId="2A032E7A" w14:textId="77777777" w:rsidTr="00A70A13">
        <w:trPr>
          <w:trHeight w:val="300"/>
        </w:trPr>
        <w:tc>
          <w:tcPr>
            <w:tcW w:w="510" w:type="dxa"/>
            <w:tcBorders>
              <w:top w:val="nil"/>
              <w:left w:val="nil"/>
              <w:bottom w:val="single" w:sz="4" w:space="0" w:color="auto"/>
              <w:right w:val="nil"/>
            </w:tcBorders>
            <w:shd w:val="clear" w:color="auto" w:fill="auto"/>
            <w:noWrap/>
            <w:vAlign w:val="center"/>
          </w:tcPr>
          <w:p w14:paraId="193B90D2" w14:textId="571ACD38" w:rsidR="00FC187B" w:rsidRPr="0099473F" w:rsidRDefault="00FC187B"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bottom w:val="single" w:sz="4" w:space="0" w:color="auto"/>
              <w:right w:val="nil"/>
            </w:tcBorders>
            <w:shd w:val="clear" w:color="auto" w:fill="auto"/>
            <w:noWrap/>
            <w:vAlign w:val="center"/>
          </w:tcPr>
          <w:p w14:paraId="1D2F8CC7" w14:textId="4280069F" w:rsidR="00FC187B" w:rsidRDefault="00FC187B"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konfirmasi salah</w:t>
            </w:r>
          </w:p>
        </w:tc>
        <w:tc>
          <w:tcPr>
            <w:tcW w:w="2820" w:type="dxa"/>
            <w:tcBorders>
              <w:top w:val="nil"/>
              <w:left w:val="nil"/>
              <w:bottom w:val="single" w:sz="4" w:space="0" w:color="auto"/>
              <w:right w:val="nil"/>
            </w:tcBorders>
            <w:shd w:val="clear" w:color="auto" w:fill="auto"/>
            <w:noWrap/>
            <w:vAlign w:val="center"/>
          </w:tcPr>
          <w:p w14:paraId="44386285" w14:textId="3CBA9B49" w:rsidR="00FC187B" w:rsidRDefault="00FC187B"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penggantian password dengan konfirmasi password berbeda</w:t>
            </w:r>
          </w:p>
        </w:tc>
        <w:tc>
          <w:tcPr>
            <w:tcW w:w="2141" w:type="dxa"/>
            <w:tcBorders>
              <w:top w:val="nil"/>
              <w:left w:val="nil"/>
              <w:bottom w:val="single" w:sz="4" w:space="0" w:color="auto"/>
              <w:right w:val="nil"/>
            </w:tcBorders>
            <w:shd w:val="clear" w:color="auto" w:fill="auto"/>
            <w:noWrap/>
            <w:vAlign w:val="center"/>
          </w:tcPr>
          <w:p w14:paraId="422852F2" w14:textId="03ACA5AC" w:rsidR="00FC187B" w:rsidRDefault="00C26EC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2002E475" w14:textId="448A2ECC" w:rsidR="00FC187B" w:rsidRPr="0099473F" w:rsidRDefault="00C26EC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40222AA2" w14:textId="77777777" w:rsidR="001A5B11" w:rsidRDefault="001A5B11" w:rsidP="002169AE"/>
    <w:p w14:paraId="603C7735" w14:textId="33962B07" w:rsidR="009A1824" w:rsidRDefault="009A1824" w:rsidP="009A1824">
      <w:pPr>
        <w:ind w:firstLine="720"/>
      </w:pPr>
      <w:r>
        <w:lastRenderedPageBreak/>
        <w:t xml:space="preserve">Pada tabel 4.5 terlihat proses ganti password berhasil jika </w:t>
      </w:r>
      <w:r w:rsidRPr="009A1824">
        <w:rPr>
          <w:i/>
        </w:rPr>
        <w:t>client</w:t>
      </w:r>
      <w:r>
        <w:t xml:space="preserve"> mengirimkan password dan konfirmasi password sesuai, </w:t>
      </w:r>
      <w:r w:rsidRPr="009A1824">
        <w:rPr>
          <w:i/>
        </w:rPr>
        <w:t>client</w:t>
      </w:r>
      <w:r>
        <w:t xml:space="preserve"> juga harus mengirimkan token yang sesuai juga. Jika salah satu parameter tidak terpenuhi maka proses ganti password akan gagal.</w:t>
      </w:r>
    </w:p>
    <w:p w14:paraId="4CC9E764" w14:textId="77777777" w:rsidR="009A1824" w:rsidRDefault="009A1824" w:rsidP="002169AE"/>
    <w:p w14:paraId="392C9332" w14:textId="1677FF7F" w:rsidR="002D0EDC" w:rsidRDefault="006B0F8C" w:rsidP="0047502C">
      <w:pPr>
        <w:pStyle w:val="SubBabIVIII"/>
        <w:ind w:hanging="720"/>
      </w:pPr>
      <w:bookmarkStart w:id="378" w:name="_Toc143523794"/>
      <w:r>
        <w:t xml:space="preserve">Fungsi </w:t>
      </w:r>
      <w:r w:rsidR="00FF6934">
        <w:t>Reset</w:t>
      </w:r>
      <w:r>
        <w:t xml:space="preserve"> </w:t>
      </w:r>
      <w:r w:rsidRPr="001B0ECC">
        <w:rPr>
          <w:i/>
        </w:rPr>
        <w:t>P</w:t>
      </w:r>
      <w:r w:rsidR="002D0EDC" w:rsidRPr="001B0ECC">
        <w:rPr>
          <w:i/>
        </w:rPr>
        <w:t>assword</w:t>
      </w:r>
      <w:bookmarkEnd w:id="378"/>
    </w:p>
    <w:p w14:paraId="54697C8E" w14:textId="6820ED2E" w:rsidR="00FF6934" w:rsidRDefault="00FF6934" w:rsidP="00FF6934">
      <w:pPr>
        <w:ind w:firstLine="720"/>
      </w:pPr>
      <w:r>
        <w:t xml:space="preserve">Pengujian pada fungsi reset password dilaksanakan untuk memeriksa kinerja dari fungsi tersebut. Proses reset password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reset password</w:t>
      </w:r>
      <w:r w:rsidR="00C114DE">
        <w:t xml:space="preserve"> dapat dilihat pada tabel 4.6</w:t>
      </w:r>
      <w:r>
        <w:t>.</w:t>
      </w:r>
    </w:p>
    <w:p w14:paraId="5237EFE7" w14:textId="77777777" w:rsidR="00C114DE" w:rsidRDefault="00C114DE" w:rsidP="00FF6934">
      <w:pPr>
        <w:ind w:firstLine="720"/>
      </w:pPr>
    </w:p>
    <w:p w14:paraId="46FB43DD" w14:textId="1E57C65A" w:rsidR="00C114DE" w:rsidRDefault="00C114DE" w:rsidP="00C114DE">
      <w:pPr>
        <w:pStyle w:val="LabelGambar"/>
        <w:jc w:val="left"/>
      </w:pPr>
      <w:bookmarkStart w:id="379" w:name="_Toc142072922"/>
      <w:bookmarkStart w:id="380" w:name="_Toc143519710"/>
      <w:bookmarkStart w:id="381" w:name="_Toc143519879"/>
      <w:r w:rsidRPr="00C114DE">
        <w:rPr>
          <w:b/>
        </w:rPr>
        <w:t>Tabel 4.</w:t>
      </w:r>
      <w:r w:rsidRPr="00C114DE">
        <w:rPr>
          <w:b/>
        </w:rPr>
        <w:fldChar w:fldCharType="begin"/>
      </w:r>
      <w:r w:rsidRPr="00C114DE">
        <w:rPr>
          <w:b/>
        </w:rPr>
        <w:instrText xml:space="preserve"> SEQ Tabel_4. \* ARABIC </w:instrText>
      </w:r>
      <w:r w:rsidRPr="00C114DE">
        <w:rPr>
          <w:b/>
        </w:rPr>
        <w:fldChar w:fldCharType="separate"/>
      </w:r>
      <w:r w:rsidR="0044529C">
        <w:rPr>
          <w:b/>
          <w:noProof/>
        </w:rPr>
        <w:t>6</w:t>
      </w:r>
      <w:r w:rsidRPr="00C114DE">
        <w:rPr>
          <w:b/>
        </w:rPr>
        <w:fldChar w:fldCharType="end"/>
      </w:r>
      <w:r>
        <w:t xml:space="preserve"> Hasil Pengujian Fungsi Reset </w:t>
      </w:r>
      <w:r w:rsidRPr="001B0ECC">
        <w:rPr>
          <w:i/>
        </w:rPr>
        <w:t>Password</w:t>
      </w:r>
      <w:bookmarkEnd w:id="379"/>
      <w:bookmarkEnd w:id="380"/>
      <w:bookmarkEnd w:id="381"/>
    </w:p>
    <w:tbl>
      <w:tblPr>
        <w:tblW w:w="7938" w:type="dxa"/>
        <w:tblInd w:w="108" w:type="dxa"/>
        <w:tblLook w:val="04A0" w:firstRow="1" w:lastRow="0" w:firstColumn="1" w:lastColumn="0" w:noHBand="0" w:noVBand="1"/>
      </w:tblPr>
      <w:tblGrid>
        <w:gridCol w:w="510"/>
        <w:gridCol w:w="1333"/>
        <w:gridCol w:w="2820"/>
        <w:gridCol w:w="2141"/>
        <w:gridCol w:w="1134"/>
      </w:tblGrid>
      <w:tr w:rsidR="00307589" w:rsidRPr="0099473F" w14:paraId="36F2972C"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3C26696D"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28A7526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61181D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8AF5DC3"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AACEC50"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307589" w:rsidRPr="0099473F" w14:paraId="6E80D99B" w14:textId="77777777" w:rsidTr="005649A9">
        <w:trPr>
          <w:trHeight w:val="300"/>
        </w:trPr>
        <w:tc>
          <w:tcPr>
            <w:tcW w:w="510" w:type="dxa"/>
            <w:tcBorders>
              <w:top w:val="single" w:sz="4" w:space="0" w:color="auto"/>
              <w:left w:val="nil"/>
              <w:bottom w:val="nil"/>
              <w:right w:val="nil"/>
            </w:tcBorders>
            <w:shd w:val="clear" w:color="auto" w:fill="auto"/>
            <w:noWrap/>
            <w:vAlign w:val="center"/>
            <w:hideMark/>
          </w:tcPr>
          <w:p w14:paraId="139E5239"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3BC50303" w14:textId="7CE4C73C" w:rsidR="00307589" w:rsidRPr="0095100A" w:rsidRDefault="00307589" w:rsidP="0030758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eset password email sesuai</w:t>
            </w:r>
          </w:p>
        </w:tc>
        <w:tc>
          <w:tcPr>
            <w:tcW w:w="2820" w:type="dxa"/>
            <w:tcBorders>
              <w:top w:val="single" w:sz="4" w:space="0" w:color="auto"/>
              <w:left w:val="nil"/>
              <w:bottom w:val="nil"/>
              <w:right w:val="nil"/>
            </w:tcBorders>
            <w:shd w:val="clear" w:color="auto" w:fill="auto"/>
            <w:noWrap/>
            <w:vAlign w:val="center"/>
            <w:hideMark/>
          </w:tcPr>
          <w:p w14:paraId="10116DAC" w14:textId="427E3818"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Pr>
                <w:rFonts w:eastAsia="Times New Roman" w:cs="Times New Roman"/>
                <w:color w:val="000000"/>
                <w:szCs w:val="24"/>
                <w:lang w:val="en-US"/>
              </w:rPr>
              <w:t>reset password menggunakan email dengan format sesuai dan terdaftar</w:t>
            </w:r>
          </w:p>
        </w:tc>
        <w:tc>
          <w:tcPr>
            <w:tcW w:w="2141" w:type="dxa"/>
            <w:tcBorders>
              <w:top w:val="single" w:sz="4" w:space="0" w:color="auto"/>
              <w:left w:val="nil"/>
              <w:bottom w:val="nil"/>
              <w:right w:val="nil"/>
            </w:tcBorders>
            <w:shd w:val="clear" w:color="auto" w:fill="auto"/>
            <w:noWrap/>
            <w:vAlign w:val="center"/>
            <w:hideMark/>
          </w:tcPr>
          <w:p w14:paraId="07A92253" w14:textId="4432F24B"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hideMark/>
          </w:tcPr>
          <w:p w14:paraId="7E967E86" w14:textId="6CD1A76F"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307589">
              <w:rPr>
                <w:rFonts w:eastAsia="Times New Roman" w:cs="Times New Roman"/>
                <w:color w:val="000000"/>
                <w:szCs w:val="24"/>
                <w:lang w:val="en-US"/>
              </w:rPr>
              <w:t xml:space="preserve"> </w:t>
            </w:r>
          </w:p>
        </w:tc>
      </w:tr>
      <w:tr w:rsidR="00307589" w:rsidRPr="0099473F" w14:paraId="51ECFCEE" w14:textId="77777777" w:rsidTr="0059276C">
        <w:trPr>
          <w:trHeight w:val="300"/>
        </w:trPr>
        <w:tc>
          <w:tcPr>
            <w:tcW w:w="510" w:type="dxa"/>
            <w:tcBorders>
              <w:top w:val="nil"/>
              <w:left w:val="nil"/>
              <w:right w:val="nil"/>
            </w:tcBorders>
            <w:shd w:val="clear" w:color="auto" w:fill="auto"/>
            <w:noWrap/>
            <w:vAlign w:val="center"/>
            <w:hideMark/>
          </w:tcPr>
          <w:p w14:paraId="602903F8"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208A3A41" w14:textId="421131E1" w:rsidR="00307589" w:rsidRPr="0095100A" w:rsidRDefault="00307589"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es</w:t>
            </w:r>
            <w:r w:rsidR="00044AAA">
              <w:rPr>
                <w:rFonts w:eastAsia="Times New Roman" w:cs="Times New Roman"/>
                <w:color w:val="000000"/>
                <w:szCs w:val="24"/>
                <w:lang w:val="en-US"/>
              </w:rPr>
              <w:t>e</w:t>
            </w:r>
            <w:r>
              <w:rPr>
                <w:rFonts w:eastAsia="Times New Roman" w:cs="Times New Roman"/>
                <w:color w:val="000000"/>
                <w:szCs w:val="24"/>
                <w:lang w:val="en-US"/>
              </w:rPr>
              <w:t>t password email tidak sesuai</w:t>
            </w:r>
          </w:p>
        </w:tc>
        <w:tc>
          <w:tcPr>
            <w:tcW w:w="2820" w:type="dxa"/>
            <w:tcBorders>
              <w:top w:val="nil"/>
              <w:left w:val="nil"/>
              <w:right w:val="nil"/>
            </w:tcBorders>
            <w:shd w:val="clear" w:color="auto" w:fill="auto"/>
            <w:noWrap/>
            <w:vAlign w:val="center"/>
            <w:hideMark/>
          </w:tcPr>
          <w:p w14:paraId="71E99E6F" w14:textId="1E5A9C6B"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Pr>
                <w:rFonts w:eastAsia="Times New Roman" w:cs="Times New Roman"/>
                <w:color w:val="000000"/>
                <w:szCs w:val="24"/>
                <w:lang w:val="en-US"/>
              </w:rPr>
              <w:t>reset password menggunakan email yang belum terdaftar</w:t>
            </w:r>
          </w:p>
        </w:tc>
        <w:tc>
          <w:tcPr>
            <w:tcW w:w="2141" w:type="dxa"/>
            <w:tcBorders>
              <w:top w:val="nil"/>
              <w:left w:val="nil"/>
              <w:right w:val="nil"/>
            </w:tcBorders>
            <w:shd w:val="clear" w:color="auto" w:fill="auto"/>
            <w:noWrap/>
            <w:vAlign w:val="center"/>
            <w:hideMark/>
          </w:tcPr>
          <w:p w14:paraId="2A700BD3" w14:textId="02B6E274"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34" w:type="dxa"/>
            <w:tcBorders>
              <w:top w:val="nil"/>
              <w:left w:val="nil"/>
              <w:right w:val="nil"/>
            </w:tcBorders>
            <w:shd w:val="clear" w:color="auto" w:fill="auto"/>
            <w:noWrap/>
            <w:vAlign w:val="center"/>
            <w:hideMark/>
          </w:tcPr>
          <w:p w14:paraId="27826F1A" w14:textId="77777777" w:rsidR="00307589" w:rsidRPr="0099473F" w:rsidRDefault="00307589"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307589" w:rsidRPr="0099473F" w14:paraId="5EF17F1D" w14:textId="77777777" w:rsidTr="0059276C">
        <w:trPr>
          <w:trHeight w:val="300"/>
        </w:trPr>
        <w:tc>
          <w:tcPr>
            <w:tcW w:w="510" w:type="dxa"/>
            <w:tcBorders>
              <w:top w:val="nil"/>
              <w:left w:val="nil"/>
              <w:bottom w:val="single" w:sz="4" w:space="0" w:color="auto"/>
              <w:right w:val="nil"/>
            </w:tcBorders>
            <w:shd w:val="clear" w:color="auto" w:fill="auto"/>
            <w:noWrap/>
            <w:vAlign w:val="center"/>
            <w:hideMark/>
          </w:tcPr>
          <w:p w14:paraId="0BB0110E"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7C8AEA59" w14:textId="11C5C556" w:rsidR="00307589" w:rsidRPr="0095100A" w:rsidRDefault="00307589" w:rsidP="0030758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eset password format email salah</w:t>
            </w:r>
          </w:p>
        </w:tc>
        <w:tc>
          <w:tcPr>
            <w:tcW w:w="2820" w:type="dxa"/>
            <w:tcBorders>
              <w:top w:val="nil"/>
              <w:left w:val="nil"/>
              <w:bottom w:val="single" w:sz="4" w:space="0" w:color="auto"/>
              <w:right w:val="nil"/>
            </w:tcBorders>
            <w:shd w:val="clear" w:color="auto" w:fill="auto"/>
            <w:noWrap/>
            <w:vAlign w:val="center"/>
            <w:hideMark/>
          </w:tcPr>
          <w:p w14:paraId="784D553C" w14:textId="3CF3AA1C"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Pr>
                <w:rFonts w:eastAsia="Times New Roman" w:cs="Times New Roman"/>
                <w:color w:val="000000"/>
                <w:szCs w:val="24"/>
                <w:lang w:val="en-US"/>
              </w:rPr>
              <w:t>reset password menggunakan email dengan format salah</w:t>
            </w:r>
          </w:p>
        </w:tc>
        <w:tc>
          <w:tcPr>
            <w:tcW w:w="2141" w:type="dxa"/>
            <w:tcBorders>
              <w:top w:val="nil"/>
              <w:left w:val="nil"/>
              <w:bottom w:val="single" w:sz="4" w:space="0" w:color="auto"/>
              <w:right w:val="nil"/>
            </w:tcBorders>
            <w:shd w:val="clear" w:color="auto" w:fill="auto"/>
            <w:noWrap/>
            <w:vAlign w:val="center"/>
            <w:hideMark/>
          </w:tcPr>
          <w:p w14:paraId="49CBD735" w14:textId="02C0C650"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2C0BE233" w14:textId="4B751789"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307589">
              <w:rPr>
                <w:rFonts w:eastAsia="Times New Roman" w:cs="Times New Roman"/>
                <w:color w:val="000000"/>
                <w:szCs w:val="24"/>
                <w:lang w:val="en-US"/>
              </w:rPr>
              <w:t xml:space="preserve"> </w:t>
            </w:r>
          </w:p>
        </w:tc>
      </w:tr>
    </w:tbl>
    <w:p w14:paraId="57DF0613" w14:textId="77777777" w:rsidR="00307589" w:rsidRDefault="00307589" w:rsidP="00C114DE">
      <w:pPr>
        <w:pStyle w:val="LabelGambar"/>
        <w:jc w:val="left"/>
      </w:pPr>
    </w:p>
    <w:p w14:paraId="620FB6B6" w14:textId="4138AC79" w:rsidR="0059276C" w:rsidRDefault="0059276C" w:rsidP="0059276C">
      <w:pPr>
        <w:ind w:firstLine="720"/>
      </w:pPr>
      <w:r>
        <w:t xml:space="preserve">Pada tabel 4.6 terlihat proses reset password berhasil jika </w:t>
      </w:r>
      <w:r w:rsidRPr="009A1824">
        <w:rPr>
          <w:i/>
        </w:rPr>
        <w:t>client</w:t>
      </w:r>
      <w:r>
        <w:t xml:space="preserve"> mengirimkan alamat email yang sesuai, Jika </w:t>
      </w:r>
      <w:r w:rsidR="00247F8B">
        <w:t>email tidak sesuai atau belum terdaftar maka reset</w:t>
      </w:r>
      <w:r>
        <w:t xml:space="preserve"> password akan gagal.</w:t>
      </w:r>
    </w:p>
    <w:p w14:paraId="4A04FC47" w14:textId="77777777" w:rsidR="00FF6934" w:rsidRDefault="00FF6934" w:rsidP="00FF6934"/>
    <w:p w14:paraId="717FEA17" w14:textId="227AD1F3" w:rsidR="002D0EDC" w:rsidRDefault="002174C9" w:rsidP="0047502C">
      <w:pPr>
        <w:pStyle w:val="SubBabIVIII"/>
        <w:ind w:hanging="720"/>
      </w:pPr>
      <w:bookmarkStart w:id="382" w:name="_Toc143523795"/>
      <w:r>
        <w:t xml:space="preserve">Fungsi </w:t>
      </w:r>
      <w:r w:rsidRPr="001B0ECC">
        <w:rPr>
          <w:i/>
        </w:rPr>
        <w:t>U</w:t>
      </w:r>
      <w:r w:rsidR="006B0F8C" w:rsidRPr="001B0ECC">
        <w:rPr>
          <w:i/>
        </w:rPr>
        <w:t>pdate</w:t>
      </w:r>
      <w:r w:rsidR="006B0F8C">
        <w:t xml:space="preserve"> P</w:t>
      </w:r>
      <w:r w:rsidR="002D0EDC">
        <w:t>rofil</w:t>
      </w:r>
      <w:bookmarkEnd w:id="382"/>
    </w:p>
    <w:p w14:paraId="194D4B2D" w14:textId="3FF0548B" w:rsidR="002174C9" w:rsidRDefault="002174C9" w:rsidP="002174C9">
      <w:pPr>
        <w:ind w:firstLine="720"/>
      </w:pPr>
      <w:r>
        <w:t xml:space="preserve">Pengujian pada fungsi update profil dilaksanakan untuk memeriksa kinerja dari fungsi tersebut. Proses update profil dikatakan berhasil jika </w:t>
      </w:r>
      <w:r w:rsidRPr="00923F39">
        <w:rPr>
          <w:i/>
        </w:rPr>
        <w:t>client</w:t>
      </w:r>
      <w:r>
        <w:t xml:space="preserve"> </w:t>
      </w:r>
      <w:r>
        <w:lastRenderedPageBreak/>
        <w:t xml:space="preserve">mendapatkan respon </w:t>
      </w:r>
      <w:r w:rsidRPr="00923F39">
        <w:rPr>
          <w:i/>
        </w:rPr>
        <w:t>success</w:t>
      </w:r>
      <w:r>
        <w:t xml:space="preserve"> dari </w:t>
      </w:r>
      <w:r w:rsidRPr="00923F39">
        <w:rPr>
          <w:i/>
        </w:rPr>
        <w:t>server</w:t>
      </w:r>
      <w:r>
        <w:t xml:space="preserve">. hasil dari pengujian </w:t>
      </w:r>
      <w:r w:rsidR="00D41756">
        <w:t>update profil</w:t>
      </w:r>
      <w:r w:rsidR="006C539A">
        <w:t xml:space="preserve"> dapat dilihat pada tabel 4.7</w:t>
      </w:r>
      <w:r>
        <w:t>.</w:t>
      </w:r>
    </w:p>
    <w:p w14:paraId="2CFDE258" w14:textId="77777777" w:rsidR="00F460A4" w:rsidRDefault="00F460A4" w:rsidP="00F460A4"/>
    <w:p w14:paraId="22E126BB" w14:textId="7630B25F" w:rsidR="00F460A4" w:rsidRDefault="00F460A4" w:rsidP="00F460A4">
      <w:pPr>
        <w:pStyle w:val="LabelGambar"/>
        <w:jc w:val="left"/>
      </w:pPr>
      <w:bookmarkStart w:id="383" w:name="_Toc142072923"/>
      <w:bookmarkStart w:id="384" w:name="_Toc143519711"/>
      <w:bookmarkStart w:id="385" w:name="_Toc143519880"/>
      <w:r w:rsidRPr="00F460A4">
        <w:rPr>
          <w:b/>
        </w:rPr>
        <w:t>Tabel 4.</w:t>
      </w:r>
      <w:r w:rsidRPr="00F460A4">
        <w:rPr>
          <w:b/>
        </w:rPr>
        <w:fldChar w:fldCharType="begin"/>
      </w:r>
      <w:r w:rsidRPr="00F460A4">
        <w:rPr>
          <w:b/>
        </w:rPr>
        <w:instrText xml:space="preserve"> SEQ Tabel_4. \* ARABIC </w:instrText>
      </w:r>
      <w:r w:rsidRPr="00F460A4">
        <w:rPr>
          <w:b/>
        </w:rPr>
        <w:fldChar w:fldCharType="separate"/>
      </w:r>
      <w:r w:rsidR="0044529C">
        <w:rPr>
          <w:b/>
          <w:noProof/>
        </w:rPr>
        <w:t>7</w:t>
      </w:r>
      <w:r w:rsidRPr="00F460A4">
        <w:rPr>
          <w:b/>
        </w:rPr>
        <w:fldChar w:fldCharType="end"/>
      </w:r>
      <w:r>
        <w:t xml:space="preserve"> Hasil Pengujian Fungsi </w:t>
      </w:r>
      <w:r w:rsidRPr="001B0ECC">
        <w:rPr>
          <w:i/>
        </w:rPr>
        <w:t>Update</w:t>
      </w:r>
      <w:r>
        <w:t xml:space="preserve"> Profil</w:t>
      </w:r>
      <w:bookmarkEnd w:id="383"/>
      <w:bookmarkEnd w:id="384"/>
      <w:bookmarkEnd w:id="385"/>
    </w:p>
    <w:tbl>
      <w:tblPr>
        <w:tblW w:w="7938" w:type="dxa"/>
        <w:tblInd w:w="108" w:type="dxa"/>
        <w:tblLook w:val="04A0" w:firstRow="1" w:lastRow="0" w:firstColumn="1" w:lastColumn="0" w:noHBand="0" w:noVBand="1"/>
      </w:tblPr>
      <w:tblGrid>
        <w:gridCol w:w="510"/>
        <w:gridCol w:w="1333"/>
        <w:gridCol w:w="2820"/>
        <w:gridCol w:w="2141"/>
        <w:gridCol w:w="1134"/>
      </w:tblGrid>
      <w:tr w:rsidR="005649A9" w:rsidRPr="0099473F" w14:paraId="57B1F680"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8FF1163"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C4AD502"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DDAA9F5"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8B6FBFD"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EEDE68A"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649A9" w:rsidRPr="0099473F" w14:paraId="581C78D6" w14:textId="77777777" w:rsidTr="002A1086">
        <w:trPr>
          <w:trHeight w:val="300"/>
        </w:trPr>
        <w:tc>
          <w:tcPr>
            <w:tcW w:w="510" w:type="dxa"/>
            <w:tcBorders>
              <w:top w:val="single" w:sz="4" w:space="0" w:color="auto"/>
              <w:left w:val="nil"/>
              <w:bottom w:val="nil"/>
              <w:right w:val="nil"/>
            </w:tcBorders>
            <w:shd w:val="clear" w:color="auto" w:fill="auto"/>
            <w:noWrap/>
            <w:vAlign w:val="center"/>
            <w:hideMark/>
          </w:tcPr>
          <w:p w14:paraId="614A797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121E84E" w14:textId="44F200D6"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ama minimal</w:t>
            </w:r>
          </w:p>
        </w:tc>
        <w:tc>
          <w:tcPr>
            <w:tcW w:w="2820" w:type="dxa"/>
            <w:tcBorders>
              <w:top w:val="single" w:sz="4" w:space="0" w:color="auto"/>
              <w:left w:val="nil"/>
              <w:bottom w:val="nil"/>
              <w:right w:val="nil"/>
            </w:tcBorders>
            <w:shd w:val="clear" w:color="auto" w:fill="auto"/>
            <w:noWrap/>
            <w:vAlign w:val="center"/>
            <w:hideMark/>
          </w:tcPr>
          <w:p w14:paraId="0CD99C4E" w14:textId="402285A4"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nama 3 karakter</w:t>
            </w:r>
          </w:p>
        </w:tc>
        <w:tc>
          <w:tcPr>
            <w:tcW w:w="2141" w:type="dxa"/>
            <w:tcBorders>
              <w:top w:val="single" w:sz="4" w:space="0" w:color="auto"/>
              <w:left w:val="nil"/>
              <w:bottom w:val="nil"/>
              <w:right w:val="nil"/>
            </w:tcBorders>
            <w:shd w:val="clear" w:color="auto" w:fill="auto"/>
            <w:noWrap/>
            <w:vAlign w:val="center"/>
          </w:tcPr>
          <w:p w14:paraId="134E1702" w14:textId="60E13210"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nil"/>
              <w:right w:val="nil"/>
            </w:tcBorders>
            <w:shd w:val="clear" w:color="auto" w:fill="auto"/>
            <w:noWrap/>
            <w:vAlign w:val="center"/>
          </w:tcPr>
          <w:p w14:paraId="35D56F52" w14:textId="61BC4DB0"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5649A9" w:rsidRPr="0099473F" w14:paraId="27BC93DA" w14:textId="77777777" w:rsidTr="002A1086">
        <w:trPr>
          <w:trHeight w:val="300"/>
        </w:trPr>
        <w:tc>
          <w:tcPr>
            <w:tcW w:w="510" w:type="dxa"/>
            <w:tcBorders>
              <w:top w:val="nil"/>
              <w:left w:val="nil"/>
              <w:right w:val="nil"/>
            </w:tcBorders>
            <w:shd w:val="clear" w:color="auto" w:fill="auto"/>
            <w:noWrap/>
            <w:vAlign w:val="center"/>
            <w:hideMark/>
          </w:tcPr>
          <w:p w14:paraId="57549C6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640031FE" w14:textId="4C9D194E"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ama sesuai</w:t>
            </w:r>
          </w:p>
        </w:tc>
        <w:tc>
          <w:tcPr>
            <w:tcW w:w="2820" w:type="dxa"/>
            <w:tcBorders>
              <w:top w:val="nil"/>
              <w:left w:val="nil"/>
              <w:right w:val="nil"/>
            </w:tcBorders>
            <w:shd w:val="clear" w:color="auto" w:fill="auto"/>
            <w:noWrap/>
            <w:vAlign w:val="center"/>
            <w:hideMark/>
          </w:tcPr>
          <w:p w14:paraId="768AC7AB" w14:textId="00456185"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nama sesuai</w:t>
            </w:r>
          </w:p>
        </w:tc>
        <w:tc>
          <w:tcPr>
            <w:tcW w:w="2141" w:type="dxa"/>
            <w:tcBorders>
              <w:top w:val="nil"/>
              <w:left w:val="nil"/>
              <w:right w:val="nil"/>
            </w:tcBorders>
            <w:shd w:val="clear" w:color="auto" w:fill="auto"/>
            <w:noWrap/>
            <w:vAlign w:val="center"/>
          </w:tcPr>
          <w:p w14:paraId="451AE8A0" w14:textId="2767D679"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345B258E" w14:textId="7F4F4811"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5649A9" w:rsidRPr="0099473F" w14:paraId="556127D3" w14:textId="77777777" w:rsidTr="00051D1A">
        <w:trPr>
          <w:trHeight w:val="300"/>
        </w:trPr>
        <w:tc>
          <w:tcPr>
            <w:tcW w:w="510" w:type="dxa"/>
            <w:tcBorders>
              <w:top w:val="nil"/>
              <w:left w:val="nil"/>
              <w:bottom w:val="nil"/>
              <w:right w:val="nil"/>
            </w:tcBorders>
            <w:shd w:val="clear" w:color="auto" w:fill="auto"/>
            <w:noWrap/>
            <w:vAlign w:val="center"/>
            <w:hideMark/>
          </w:tcPr>
          <w:p w14:paraId="0880CED1"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508AD961" w14:textId="3C199AFF"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email sesuai</w:t>
            </w:r>
          </w:p>
        </w:tc>
        <w:tc>
          <w:tcPr>
            <w:tcW w:w="2820" w:type="dxa"/>
            <w:tcBorders>
              <w:top w:val="nil"/>
              <w:left w:val="nil"/>
              <w:bottom w:val="nil"/>
              <w:right w:val="nil"/>
            </w:tcBorders>
            <w:shd w:val="clear" w:color="auto" w:fill="auto"/>
            <w:noWrap/>
            <w:vAlign w:val="center"/>
            <w:hideMark/>
          </w:tcPr>
          <w:p w14:paraId="79C23394" w14:textId="32EBAC56"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email yang sesuai</w:t>
            </w:r>
          </w:p>
        </w:tc>
        <w:tc>
          <w:tcPr>
            <w:tcW w:w="2141" w:type="dxa"/>
            <w:tcBorders>
              <w:top w:val="nil"/>
              <w:left w:val="nil"/>
              <w:bottom w:val="nil"/>
              <w:right w:val="nil"/>
            </w:tcBorders>
            <w:shd w:val="clear" w:color="auto" w:fill="auto"/>
            <w:noWrap/>
            <w:vAlign w:val="center"/>
          </w:tcPr>
          <w:p w14:paraId="2A41B0B3" w14:textId="0559D8EC" w:rsidR="005649A9"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5248723" w14:textId="11530EAE"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56DFCE2" w14:textId="77777777" w:rsidTr="00051D1A">
        <w:trPr>
          <w:trHeight w:val="300"/>
        </w:trPr>
        <w:tc>
          <w:tcPr>
            <w:tcW w:w="510" w:type="dxa"/>
            <w:tcBorders>
              <w:top w:val="nil"/>
              <w:left w:val="nil"/>
              <w:bottom w:val="nil"/>
              <w:right w:val="nil"/>
            </w:tcBorders>
            <w:shd w:val="clear" w:color="auto" w:fill="auto"/>
            <w:noWrap/>
            <w:vAlign w:val="center"/>
          </w:tcPr>
          <w:p w14:paraId="4F5432D0" w14:textId="7C2D7108" w:rsidR="00051D1A" w:rsidRPr="0099473F" w:rsidRDefault="00051D1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333" w:type="dxa"/>
            <w:tcBorders>
              <w:top w:val="nil"/>
              <w:left w:val="nil"/>
              <w:bottom w:val="nil"/>
              <w:right w:val="nil"/>
            </w:tcBorders>
            <w:shd w:val="clear" w:color="auto" w:fill="auto"/>
            <w:noWrap/>
            <w:vAlign w:val="center"/>
          </w:tcPr>
          <w:p w14:paraId="6C2E2E33" w14:textId="54659084"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email format salah</w:t>
            </w:r>
          </w:p>
        </w:tc>
        <w:tc>
          <w:tcPr>
            <w:tcW w:w="2820" w:type="dxa"/>
            <w:tcBorders>
              <w:top w:val="nil"/>
              <w:left w:val="nil"/>
              <w:bottom w:val="nil"/>
              <w:right w:val="nil"/>
            </w:tcBorders>
            <w:shd w:val="clear" w:color="auto" w:fill="auto"/>
            <w:noWrap/>
            <w:vAlign w:val="center"/>
          </w:tcPr>
          <w:p w14:paraId="42AF5629" w14:textId="4EBF25E3" w:rsidR="00051D1A"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email dengan format tidak sesuai</w:t>
            </w:r>
          </w:p>
        </w:tc>
        <w:tc>
          <w:tcPr>
            <w:tcW w:w="2141" w:type="dxa"/>
            <w:tcBorders>
              <w:top w:val="nil"/>
              <w:left w:val="nil"/>
              <w:bottom w:val="nil"/>
              <w:right w:val="nil"/>
            </w:tcBorders>
            <w:shd w:val="clear" w:color="auto" w:fill="auto"/>
            <w:noWrap/>
            <w:vAlign w:val="center"/>
          </w:tcPr>
          <w:p w14:paraId="5B89317E" w14:textId="04273E76"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93C9D5E" w14:textId="7D96FD38"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1D1A" w:rsidRPr="0099473F" w14:paraId="0960E778" w14:textId="77777777" w:rsidTr="00051D1A">
        <w:trPr>
          <w:trHeight w:val="300"/>
        </w:trPr>
        <w:tc>
          <w:tcPr>
            <w:tcW w:w="510" w:type="dxa"/>
            <w:tcBorders>
              <w:top w:val="nil"/>
              <w:left w:val="nil"/>
              <w:bottom w:val="nil"/>
              <w:right w:val="nil"/>
            </w:tcBorders>
            <w:shd w:val="clear" w:color="auto" w:fill="auto"/>
            <w:noWrap/>
            <w:vAlign w:val="center"/>
          </w:tcPr>
          <w:p w14:paraId="10344F52" w14:textId="72F24469"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1333" w:type="dxa"/>
            <w:tcBorders>
              <w:top w:val="nil"/>
              <w:left w:val="nil"/>
              <w:bottom w:val="nil"/>
              <w:right w:val="nil"/>
            </w:tcBorders>
            <w:shd w:val="clear" w:color="auto" w:fill="auto"/>
            <w:noWrap/>
            <w:vAlign w:val="center"/>
          </w:tcPr>
          <w:p w14:paraId="41D3AEB1" w14:textId="593FD260" w:rsidR="00051D1A" w:rsidRDefault="00051D1A" w:rsidP="00B76FAF">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00B76FAF">
              <w:rPr>
                <w:rFonts w:eastAsia="Times New Roman" w:cs="Times New Roman"/>
                <w:color w:val="000000"/>
                <w:szCs w:val="24"/>
                <w:lang w:val="en-US"/>
              </w:rPr>
              <w:t>jenis kelamin</w:t>
            </w:r>
            <w:r>
              <w:rPr>
                <w:rFonts w:eastAsia="Times New Roman" w:cs="Times New Roman"/>
                <w:color w:val="000000"/>
                <w:szCs w:val="24"/>
                <w:lang w:val="en-US"/>
              </w:rPr>
              <w:t xml:space="preserve"> sesuai</w:t>
            </w:r>
          </w:p>
        </w:tc>
        <w:tc>
          <w:tcPr>
            <w:tcW w:w="2820" w:type="dxa"/>
            <w:tcBorders>
              <w:top w:val="nil"/>
              <w:left w:val="nil"/>
              <w:bottom w:val="nil"/>
              <w:right w:val="nil"/>
            </w:tcBorders>
            <w:shd w:val="clear" w:color="auto" w:fill="auto"/>
            <w:noWrap/>
            <w:vAlign w:val="center"/>
          </w:tcPr>
          <w:p w14:paraId="70E19517" w14:textId="1820B276" w:rsidR="00051D1A" w:rsidRPr="0099473F" w:rsidRDefault="00B76FAF" w:rsidP="001F0C84">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update jenis kelamin </w:t>
            </w:r>
            <w:r w:rsidR="001F0C84">
              <w:rPr>
                <w:rFonts w:eastAsia="Times New Roman" w:cs="Times New Roman"/>
                <w:color w:val="000000"/>
                <w:szCs w:val="24"/>
                <w:lang w:val="en-US"/>
              </w:rPr>
              <w:t>dengan format sesuai</w:t>
            </w:r>
          </w:p>
        </w:tc>
        <w:tc>
          <w:tcPr>
            <w:tcW w:w="2141" w:type="dxa"/>
            <w:tcBorders>
              <w:top w:val="nil"/>
              <w:left w:val="nil"/>
              <w:bottom w:val="nil"/>
              <w:right w:val="nil"/>
            </w:tcBorders>
            <w:shd w:val="clear" w:color="auto" w:fill="auto"/>
            <w:noWrap/>
            <w:vAlign w:val="center"/>
          </w:tcPr>
          <w:p w14:paraId="19217690" w14:textId="1FA3E94C"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3CE38AC" w14:textId="1C3B0986"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968123C" w14:textId="77777777" w:rsidTr="00051D1A">
        <w:trPr>
          <w:trHeight w:val="300"/>
        </w:trPr>
        <w:tc>
          <w:tcPr>
            <w:tcW w:w="510" w:type="dxa"/>
            <w:tcBorders>
              <w:top w:val="nil"/>
              <w:left w:val="nil"/>
              <w:right w:val="nil"/>
            </w:tcBorders>
            <w:shd w:val="clear" w:color="auto" w:fill="auto"/>
            <w:noWrap/>
            <w:vAlign w:val="center"/>
          </w:tcPr>
          <w:p w14:paraId="59F0D5AC" w14:textId="0C6B8B4C"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right w:val="nil"/>
            </w:tcBorders>
            <w:shd w:val="clear" w:color="auto" w:fill="auto"/>
            <w:noWrap/>
            <w:vAlign w:val="center"/>
          </w:tcPr>
          <w:p w14:paraId="07420D77" w14:textId="34B39FC4"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omor hp sesuai</w:t>
            </w:r>
          </w:p>
        </w:tc>
        <w:tc>
          <w:tcPr>
            <w:tcW w:w="2820" w:type="dxa"/>
            <w:tcBorders>
              <w:top w:val="nil"/>
              <w:left w:val="nil"/>
              <w:right w:val="nil"/>
            </w:tcBorders>
            <w:shd w:val="clear" w:color="auto" w:fill="auto"/>
            <w:noWrap/>
            <w:vAlign w:val="center"/>
          </w:tcPr>
          <w:p w14:paraId="0C0B49E0" w14:textId="235B9CFD"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nomor hp dengan format sesuai</w:t>
            </w:r>
          </w:p>
        </w:tc>
        <w:tc>
          <w:tcPr>
            <w:tcW w:w="2141" w:type="dxa"/>
            <w:tcBorders>
              <w:top w:val="nil"/>
              <w:left w:val="nil"/>
              <w:right w:val="nil"/>
            </w:tcBorders>
            <w:shd w:val="clear" w:color="auto" w:fill="auto"/>
            <w:noWrap/>
            <w:vAlign w:val="center"/>
          </w:tcPr>
          <w:p w14:paraId="281DE055" w14:textId="3A474EC4"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1D33DB12" w14:textId="0CC8D8EB"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1B3AAA9" w14:textId="77777777" w:rsidTr="00051D1A">
        <w:trPr>
          <w:trHeight w:val="300"/>
        </w:trPr>
        <w:tc>
          <w:tcPr>
            <w:tcW w:w="510" w:type="dxa"/>
            <w:tcBorders>
              <w:top w:val="nil"/>
              <w:left w:val="nil"/>
              <w:bottom w:val="single" w:sz="4" w:space="0" w:color="auto"/>
              <w:right w:val="nil"/>
            </w:tcBorders>
            <w:shd w:val="clear" w:color="auto" w:fill="auto"/>
            <w:noWrap/>
            <w:vAlign w:val="center"/>
          </w:tcPr>
          <w:p w14:paraId="6ABDF1DF" w14:textId="5F9D4EEF"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1333" w:type="dxa"/>
            <w:tcBorders>
              <w:top w:val="nil"/>
              <w:left w:val="nil"/>
              <w:bottom w:val="single" w:sz="4" w:space="0" w:color="auto"/>
              <w:right w:val="nil"/>
            </w:tcBorders>
            <w:shd w:val="clear" w:color="auto" w:fill="auto"/>
            <w:noWrap/>
            <w:vAlign w:val="center"/>
          </w:tcPr>
          <w:p w14:paraId="13F4F2BF" w14:textId="41EF8BE8"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omor hp tidak sesuai</w:t>
            </w:r>
          </w:p>
        </w:tc>
        <w:tc>
          <w:tcPr>
            <w:tcW w:w="2820" w:type="dxa"/>
            <w:tcBorders>
              <w:top w:val="nil"/>
              <w:left w:val="nil"/>
              <w:bottom w:val="single" w:sz="4" w:space="0" w:color="auto"/>
              <w:right w:val="nil"/>
            </w:tcBorders>
            <w:shd w:val="clear" w:color="auto" w:fill="auto"/>
            <w:noWrap/>
            <w:vAlign w:val="center"/>
          </w:tcPr>
          <w:p w14:paraId="37115118" w14:textId="4D77DE2A"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nomor hp dengan format salah (digit angka kurang/lebih)</w:t>
            </w:r>
          </w:p>
        </w:tc>
        <w:tc>
          <w:tcPr>
            <w:tcW w:w="2141" w:type="dxa"/>
            <w:tcBorders>
              <w:top w:val="nil"/>
              <w:left w:val="nil"/>
              <w:bottom w:val="single" w:sz="4" w:space="0" w:color="auto"/>
              <w:right w:val="nil"/>
            </w:tcBorders>
            <w:shd w:val="clear" w:color="auto" w:fill="auto"/>
            <w:noWrap/>
            <w:vAlign w:val="center"/>
          </w:tcPr>
          <w:p w14:paraId="2E60D90A" w14:textId="313CE93B"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54732DDF" w14:textId="5D33DF57"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28BFEE92" w14:textId="77777777" w:rsidR="005649A9" w:rsidRDefault="005649A9" w:rsidP="00F460A4">
      <w:pPr>
        <w:pStyle w:val="LabelGambar"/>
        <w:jc w:val="left"/>
      </w:pPr>
    </w:p>
    <w:p w14:paraId="0B61C1A4" w14:textId="665433DA" w:rsidR="002174C9" w:rsidRDefault="0068044F" w:rsidP="005A67BF">
      <w:pPr>
        <w:ind w:firstLine="720"/>
      </w:pPr>
      <w:r>
        <w:t>Pada tabel 4.7 terlihat p</w:t>
      </w:r>
      <w:r w:rsidR="00B81311">
        <w:t>r</w:t>
      </w:r>
      <w:r w:rsidR="001E6496">
        <w:t>oses</w:t>
      </w:r>
      <w:r>
        <w:t xml:space="preserve"> update profil akan berhasil jika semua data yang dikir</w:t>
      </w:r>
      <w:r w:rsidR="00B81311">
        <w:t>i</w:t>
      </w:r>
      <w:r>
        <w:t xml:space="preserve">mkan sesuai dengan format sehingga mendapatkan respon success, jika ada </w:t>
      </w:r>
      <w:r w:rsidR="00B81311">
        <w:t>salah satu data</w:t>
      </w:r>
      <w:r w:rsidR="00AA2FD5">
        <w:t xml:space="preserve"> yang tidak sesuai format misal</w:t>
      </w:r>
      <w:r w:rsidR="00B81311">
        <w:t>nya format email tidak sesuai atau nomor hp kurang maka update profil akan gagal.</w:t>
      </w:r>
    </w:p>
    <w:p w14:paraId="5550F48D" w14:textId="77777777" w:rsidR="009F621C" w:rsidRDefault="009F621C" w:rsidP="005A67BF">
      <w:pPr>
        <w:ind w:firstLine="720"/>
      </w:pPr>
    </w:p>
    <w:p w14:paraId="3BFA95F9" w14:textId="50D6679C" w:rsidR="009F6D74" w:rsidRDefault="006B0F8C" w:rsidP="0047502C">
      <w:pPr>
        <w:pStyle w:val="SubBabIVIII"/>
        <w:ind w:hanging="720"/>
      </w:pPr>
      <w:bookmarkStart w:id="386" w:name="_Toc143523796"/>
      <w:r>
        <w:lastRenderedPageBreak/>
        <w:t xml:space="preserve">Fungsi </w:t>
      </w:r>
      <w:r w:rsidRPr="001B0ECC">
        <w:rPr>
          <w:i/>
        </w:rPr>
        <w:t>Update</w:t>
      </w:r>
      <w:r>
        <w:t xml:space="preserve"> A</w:t>
      </w:r>
      <w:r w:rsidR="009F6D74">
        <w:t>vatar</w:t>
      </w:r>
      <w:bookmarkEnd w:id="386"/>
    </w:p>
    <w:p w14:paraId="0D000874" w14:textId="728F5FB7" w:rsidR="009F621C" w:rsidRDefault="00CD145F" w:rsidP="00CD145F">
      <w:pPr>
        <w:ind w:firstLine="720"/>
      </w:pPr>
      <w:r>
        <w:t xml:space="preserve">Pengujian pada fungsi update avatar dilaksanakan untuk memeriksa kinerja dari fungsi tersebut. Proses </w:t>
      </w:r>
      <w:r w:rsidR="00EB79B8">
        <w:t>update avatar</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reset password</w:t>
      </w:r>
      <w:r w:rsidR="00EB79B8">
        <w:t xml:space="preserve"> dapat dilihat pada tabel 4.8</w:t>
      </w:r>
      <w:r>
        <w:t>.</w:t>
      </w:r>
    </w:p>
    <w:p w14:paraId="1032A308" w14:textId="77777777" w:rsidR="00120CD7" w:rsidRDefault="00120CD7" w:rsidP="00C44E52"/>
    <w:p w14:paraId="01A5179E" w14:textId="62F82D02" w:rsidR="00120CD7" w:rsidRDefault="00120CD7" w:rsidP="00120CD7">
      <w:pPr>
        <w:pStyle w:val="LabelTabel"/>
      </w:pPr>
      <w:bookmarkStart w:id="387" w:name="_Toc142072924"/>
      <w:bookmarkStart w:id="388" w:name="_Toc143519712"/>
      <w:bookmarkStart w:id="389" w:name="_Toc143519881"/>
      <w:r w:rsidRPr="00120CD7">
        <w:rPr>
          <w:b/>
        </w:rPr>
        <w:t>Tabel 4.</w:t>
      </w:r>
      <w:r w:rsidRPr="00120CD7">
        <w:rPr>
          <w:b/>
        </w:rPr>
        <w:fldChar w:fldCharType="begin"/>
      </w:r>
      <w:r w:rsidRPr="00120CD7">
        <w:rPr>
          <w:b/>
        </w:rPr>
        <w:instrText xml:space="preserve"> SEQ Tabel_4. \* ARABIC </w:instrText>
      </w:r>
      <w:r w:rsidRPr="00120CD7">
        <w:rPr>
          <w:b/>
        </w:rPr>
        <w:fldChar w:fldCharType="separate"/>
      </w:r>
      <w:r w:rsidR="0044529C">
        <w:rPr>
          <w:b/>
          <w:noProof/>
        </w:rPr>
        <w:t>8</w:t>
      </w:r>
      <w:r w:rsidRPr="00120CD7">
        <w:rPr>
          <w:b/>
        </w:rPr>
        <w:fldChar w:fldCharType="end"/>
      </w:r>
      <w:r>
        <w:t xml:space="preserve"> Hasil Pengujian Fungsi </w:t>
      </w:r>
      <w:r w:rsidRPr="001B0ECC">
        <w:rPr>
          <w:i/>
        </w:rPr>
        <w:t>Update</w:t>
      </w:r>
      <w:r>
        <w:t xml:space="preserve"> Avatar</w:t>
      </w:r>
      <w:bookmarkEnd w:id="387"/>
      <w:bookmarkEnd w:id="388"/>
      <w:bookmarkEnd w:id="389"/>
    </w:p>
    <w:tbl>
      <w:tblPr>
        <w:tblW w:w="7938" w:type="dxa"/>
        <w:tblInd w:w="108" w:type="dxa"/>
        <w:tblLook w:val="04A0" w:firstRow="1" w:lastRow="0" w:firstColumn="1" w:lastColumn="0" w:noHBand="0" w:noVBand="1"/>
      </w:tblPr>
      <w:tblGrid>
        <w:gridCol w:w="510"/>
        <w:gridCol w:w="1333"/>
        <w:gridCol w:w="2820"/>
        <w:gridCol w:w="2141"/>
        <w:gridCol w:w="1134"/>
      </w:tblGrid>
      <w:tr w:rsidR="00181F8C" w:rsidRPr="0099473F" w14:paraId="10B7F0C2"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E44D60D"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61D4A2FD"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57D9DE6"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1F602A"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1B8FC67"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81F8C" w:rsidRPr="0099473F" w14:paraId="0115F461" w14:textId="77777777" w:rsidTr="00181F8C">
        <w:trPr>
          <w:trHeight w:val="300"/>
        </w:trPr>
        <w:tc>
          <w:tcPr>
            <w:tcW w:w="510" w:type="dxa"/>
            <w:tcBorders>
              <w:top w:val="single" w:sz="4" w:space="0" w:color="auto"/>
              <w:left w:val="nil"/>
              <w:bottom w:val="nil"/>
              <w:right w:val="nil"/>
            </w:tcBorders>
            <w:shd w:val="clear" w:color="auto" w:fill="auto"/>
            <w:noWrap/>
            <w:vAlign w:val="center"/>
            <w:hideMark/>
          </w:tcPr>
          <w:p w14:paraId="7B9C072F"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2BCC8592" w14:textId="31FDB1CF" w:rsidR="00181F8C" w:rsidRPr="0095100A" w:rsidRDefault="002924F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avatar format sesuai</w:t>
            </w:r>
          </w:p>
        </w:tc>
        <w:tc>
          <w:tcPr>
            <w:tcW w:w="2820" w:type="dxa"/>
            <w:tcBorders>
              <w:top w:val="single" w:sz="4" w:space="0" w:color="auto"/>
              <w:left w:val="nil"/>
              <w:bottom w:val="nil"/>
              <w:right w:val="nil"/>
            </w:tcBorders>
            <w:shd w:val="clear" w:color="auto" w:fill="auto"/>
            <w:noWrap/>
            <w:vAlign w:val="center"/>
          </w:tcPr>
          <w:p w14:paraId="602CF04E" w14:textId="0A9BA3DC"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gambar avatar sesuai dengan format</w:t>
            </w:r>
          </w:p>
        </w:tc>
        <w:tc>
          <w:tcPr>
            <w:tcW w:w="2141" w:type="dxa"/>
            <w:tcBorders>
              <w:top w:val="single" w:sz="4" w:space="0" w:color="auto"/>
              <w:left w:val="nil"/>
              <w:bottom w:val="nil"/>
              <w:right w:val="nil"/>
            </w:tcBorders>
            <w:shd w:val="clear" w:color="auto" w:fill="auto"/>
            <w:noWrap/>
            <w:vAlign w:val="center"/>
          </w:tcPr>
          <w:p w14:paraId="370BB801" w14:textId="6B36D25F"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tcPr>
          <w:p w14:paraId="579EC5C5" w14:textId="61D469D3"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81F8C" w:rsidRPr="0099473F" w14:paraId="543BB99C" w14:textId="77777777" w:rsidTr="005E2145">
        <w:trPr>
          <w:trHeight w:val="300"/>
        </w:trPr>
        <w:tc>
          <w:tcPr>
            <w:tcW w:w="510" w:type="dxa"/>
            <w:tcBorders>
              <w:top w:val="nil"/>
              <w:left w:val="nil"/>
              <w:right w:val="nil"/>
            </w:tcBorders>
            <w:shd w:val="clear" w:color="auto" w:fill="auto"/>
            <w:noWrap/>
            <w:vAlign w:val="center"/>
            <w:hideMark/>
          </w:tcPr>
          <w:p w14:paraId="424CF099"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1CB702BD" w14:textId="73926E10" w:rsidR="00181F8C" w:rsidRPr="0095100A" w:rsidRDefault="002924F0" w:rsidP="00E055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avatar </w:t>
            </w:r>
            <w:r w:rsidR="00E055F7">
              <w:rPr>
                <w:rFonts w:eastAsia="Times New Roman" w:cs="Times New Roman"/>
                <w:color w:val="000000"/>
                <w:szCs w:val="24"/>
                <w:lang w:val="en-US"/>
              </w:rPr>
              <w:t>file besar</w:t>
            </w:r>
          </w:p>
        </w:tc>
        <w:tc>
          <w:tcPr>
            <w:tcW w:w="2820" w:type="dxa"/>
            <w:tcBorders>
              <w:top w:val="nil"/>
              <w:left w:val="nil"/>
              <w:right w:val="nil"/>
            </w:tcBorders>
            <w:shd w:val="clear" w:color="auto" w:fill="auto"/>
            <w:noWrap/>
            <w:vAlign w:val="center"/>
          </w:tcPr>
          <w:p w14:paraId="33F0D3D8" w14:textId="3E793E8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gambar menggunakan gambar dengan ukuran lebih dari 1 MB</w:t>
            </w:r>
          </w:p>
        </w:tc>
        <w:tc>
          <w:tcPr>
            <w:tcW w:w="2141" w:type="dxa"/>
            <w:tcBorders>
              <w:top w:val="nil"/>
              <w:left w:val="nil"/>
              <w:right w:val="nil"/>
            </w:tcBorders>
            <w:shd w:val="clear" w:color="auto" w:fill="auto"/>
            <w:noWrap/>
            <w:vAlign w:val="center"/>
          </w:tcPr>
          <w:p w14:paraId="38FBCE60" w14:textId="0BF21034"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request entity too large </w:t>
            </w:r>
          </w:p>
        </w:tc>
        <w:tc>
          <w:tcPr>
            <w:tcW w:w="1134" w:type="dxa"/>
            <w:tcBorders>
              <w:top w:val="nil"/>
              <w:left w:val="nil"/>
              <w:right w:val="nil"/>
            </w:tcBorders>
            <w:shd w:val="clear" w:color="auto" w:fill="auto"/>
            <w:noWrap/>
            <w:vAlign w:val="center"/>
          </w:tcPr>
          <w:p w14:paraId="2F29089A" w14:textId="553C8C0D"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81F8C" w:rsidRPr="0099473F" w14:paraId="7A5115CC" w14:textId="77777777" w:rsidTr="005E2145">
        <w:trPr>
          <w:trHeight w:val="300"/>
        </w:trPr>
        <w:tc>
          <w:tcPr>
            <w:tcW w:w="510" w:type="dxa"/>
            <w:tcBorders>
              <w:top w:val="nil"/>
              <w:left w:val="nil"/>
              <w:bottom w:val="single" w:sz="4" w:space="0" w:color="auto"/>
              <w:right w:val="nil"/>
            </w:tcBorders>
            <w:shd w:val="clear" w:color="auto" w:fill="auto"/>
            <w:noWrap/>
            <w:vAlign w:val="center"/>
            <w:hideMark/>
          </w:tcPr>
          <w:p w14:paraId="124C8252"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C3045CE" w14:textId="1B75D8B6" w:rsidR="00181F8C" w:rsidRPr="0095100A" w:rsidRDefault="002924F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avatar bukan gambar</w:t>
            </w:r>
          </w:p>
        </w:tc>
        <w:tc>
          <w:tcPr>
            <w:tcW w:w="2820" w:type="dxa"/>
            <w:tcBorders>
              <w:top w:val="nil"/>
              <w:left w:val="nil"/>
              <w:bottom w:val="single" w:sz="4" w:space="0" w:color="auto"/>
              <w:right w:val="nil"/>
            </w:tcBorders>
            <w:shd w:val="clear" w:color="auto" w:fill="auto"/>
            <w:noWrap/>
            <w:vAlign w:val="center"/>
          </w:tcPr>
          <w:p w14:paraId="02F2A44A" w14:textId="29A99B3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avatar menggunakan file salin gambar</w:t>
            </w:r>
          </w:p>
        </w:tc>
        <w:tc>
          <w:tcPr>
            <w:tcW w:w="2141" w:type="dxa"/>
            <w:tcBorders>
              <w:top w:val="nil"/>
              <w:left w:val="nil"/>
              <w:bottom w:val="single" w:sz="4" w:space="0" w:color="auto"/>
              <w:right w:val="nil"/>
            </w:tcBorders>
            <w:shd w:val="clear" w:color="auto" w:fill="auto"/>
            <w:noWrap/>
            <w:vAlign w:val="center"/>
          </w:tcPr>
          <w:p w14:paraId="3195640E" w14:textId="4FF09AF5" w:rsidR="00181F8C" w:rsidRPr="0099473F" w:rsidRDefault="00B946D3" w:rsidP="005E1EA1">
            <w:pPr>
              <w:spacing w:before="60" w:after="60" w:line="276" w:lineRule="auto"/>
              <w:jc w:val="center"/>
              <w:rPr>
                <w:rFonts w:eastAsia="Times New Roman" w:cs="Times New Roman"/>
                <w:color w:val="000000"/>
                <w:szCs w:val="24"/>
                <w:lang w:val="en-US"/>
              </w:rPr>
            </w:pPr>
            <w:r w:rsidRPr="00B946D3">
              <w:rPr>
                <w:rFonts w:eastAsia="Times New Roman" w:cs="Times New Roman"/>
                <w:i/>
                <w:color w:val="000000"/>
                <w:szCs w:val="24"/>
                <w:lang w:val="en-US"/>
              </w:rPr>
              <w:t>missing</w:t>
            </w:r>
            <w:r>
              <w:rPr>
                <w:rFonts w:eastAsia="Times New Roman" w:cs="Times New Roman"/>
                <w:color w:val="000000"/>
                <w:szCs w:val="24"/>
                <w:lang w:val="en-US"/>
              </w:rPr>
              <w:t>_</w:t>
            </w:r>
            <w:r w:rsidRPr="00B946D3">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4B2C3744" w14:textId="02F04ACC"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BB2681E" w14:textId="77777777" w:rsidR="00181F8C" w:rsidRDefault="00181F8C" w:rsidP="00120CD7">
      <w:pPr>
        <w:pStyle w:val="LabelTabel"/>
      </w:pPr>
    </w:p>
    <w:p w14:paraId="383E3380" w14:textId="4756280F" w:rsidR="00120CD7" w:rsidRDefault="001E6496" w:rsidP="001E6496">
      <w:pPr>
        <w:ind w:firstLine="720"/>
      </w:pPr>
      <w:r>
        <w:t>Pada tabel 4.8 terlihat proses update avatar hanya berhasil jika file yang dikirim adalah gambar dengan ukuran kurang dari 1 MB, jika data yang dikirim bukan merupakan gambar atau ukuran gambar lebih dari 1 mB maka proses update avatar akan gagal.</w:t>
      </w:r>
    </w:p>
    <w:p w14:paraId="081B60B5" w14:textId="77777777" w:rsidR="001E6496" w:rsidRDefault="001E6496" w:rsidP="00120CD7">
      <w:pPr>
        <w:pStyle w:val="LabelTabel"/>
      </w:pPr>
    </w:p>
    <w:p w14:paraId="6AC8249D" w14:textId="7BEF663F" w:rsidR="002D0EDC" w:rsidRDefault="006B0F8C" w:rsidP="0047502C">
      <w:pPr>
        <w:pStyle w:val="SubBabIVIII"/>
        <w:ind w:hanging="720"/>
      </w:pPr>
      <w:bookmarkStart w:id="390" w:name="_Toc143523797"/>
      <w:r>
        <w:t>F</w:t>
      </w:r>
      <w:r w:rsidR="002D0EDC">
        <w:t xml:space="preserve">ungsi </w:t>
      </w:r>
      <w:r>
        <w:t>Lihat A</w:t>
      </w:r>
      <w:r w:rsidR="00DA132D">
        <w:t>kses</w:t>
      </w:r>
      <w:bookmarkEnd w:id="390"/>
    </w:p>
    <w:p w14:paraId="39AD42C1" w14:textId="3B78E43A" w:rsidR="00B83ECC" w:rsidRDefault="00B83ECC" w:rsidP="007C4F0E">
      <w:pPr>
        <w:ind w:firstLine="720"/>
      </w:pPr>
      <w:r>
        <w:t xml:space="preserve">Pengujian pada fungsi update avatar dilaksanakan untuk memeriksa kinerja dari fungsi tersebut. Proses update avatar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D41756">
        <w:t>fungsi lihat akses</w:t>
      </w:r>
      <w:r>
        <w:t xml:space="preserve"> dapat dilihat pada tabel 4.9.</w:t>
      </w:r>
    </w:p>
    <w:p w14:paraId="697D04E0" w14:textId="77777777" w:rsidR="001307BF" w:rsidRDefault="001307BF" w:rsidP="001307BF">
      <w:pPr>
        <w:pStyle w:val="LabelTabel"/>
      </w:pPr>
    </w:p>
    <w:p w14:paraId="7E9C9736" w14:textId="77777777" w:rsidR="001307BF" w:rsidRDefault="001307BF" w:rsidP="001307BF">
      <w:pPr>
        <w:pStyle w:val="LabelTabel"/>
      </w:pPr>
    </w:p>
    <w:p w14:paraId="5861EB07" w14:textId="77777777" w:rsidR="001307BF" w:rsidRDefault="001307BF" w:rsidP="001307BF">
      <w:pPr>
        <w:pStyle w:val="LabelTabel"/>
      </w:pPr>
    </w:p>
    <w:p w14:paraId="3F82417C" w14:textId="77777777" w:rsidR="001307BF" w:rsidRDefault="001307BF" w:rsidP="001307BF">
      <w:pPr>
        <w:pStyle w:val="LabelTabel"/>
      </w:pPr>
    </w:p>
    <w:p w14:paraId="1901505B" w14:textId="5A5180EF" w:rsidR="001307BF" w:rsidRDefault="001307BF" w:rsidP="001307BF">
      <w:pPr>
        <w:pStyle w:val="LabelTabel"/>
      </w:pPr>
      <w:bookmarkStart w:id="391" w:name="_Toc142072925"/>
      <w:bookmarkStart w:id="392" w:name="_Toc143519713"/>
      <w:bookmarkStart w:id="393" w:name="_Toc143519882"/>
      <w:r w:rsidRPr="001307BF">
        <w:rPr>
          <w:b/>
        </w:rPr>
        <w:lastRenderedPageBreak/>
        <w:t>Tabel 4.</w:t>
      </w:r>
      <w:r w:rsidRPr="001307BF">
        <w:rPr>
          <w:b/>
        </w:rPr>
        <w:fldChar w:fldCharType="begin"/>
      </w:r>
      <w:r w:rsidRPr="001307BF">
        <w:rPr>
          <w:b/>
        </w:rPr>
        <w:instrText xml:space="preserve"> SEQ Tabel_4. \* ARABIC </w:instrText>
      </w:r>
      <w:r w:rsidRPr="001307BF">
        <w:rPr>
          <w:b/>
        </w:rPr>
        <w:fldChar w:fldCharType="separate"/>
      </w:r>
      <w:r w:rsidR="0044529C">
        <w:rPr>
          <w:b/>
          <w:noProof/>
        </w:rPr>
        <w:t>9</w:t>
      </w:r>
      <w:r w:rsidRPr="001307BF">
        <w:rPr>
          <w:b/>
        </w:rPr>
        <w:fldChar w:fldCharType="end"/>
      </w:r>
      <w:r>
        <w:t xml:space="preserve"> Hasil Pengujian Fungsi Lihat Akses</w:t>
      </w:r>
      <w:bookmarkEnd w:id="391"/>
      <w:bookmarkEnd w:id="392"/>
      <w:bookmarkEnd w:id="393"/>
    </w:p>
    <w:tbl>
      <w:tblPr>
        <w:tblW w:w="7938" w:type="dxa"/>
        <w:tblInd w:w="108" w:type="dxa"/>
        <w:tblLook w:val="04A0" w:firstRow="1" w:lastRow="0" w:firstColumn="1" w:lastColumn="0" w:noHBand="0" w:noVBand="1"/>
      </w:tblPr>
      <w:tblGrid>
        <w:gridCol w:w="510"/>
        <w:gridCol w:w="1333"/>
        <w:gridCol w:w="2820"/>
        <w:gridCol w:w="2141"/>
        <w:gridCol w:w="1134"/>
      </w:tblGrid>
      <w:tr w:rsidR="001307BF" w:rsidRPr="0099473F" w14:paraId="3A5F6B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0BC077F"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8788ACB"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3719118"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76D82F97"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EA6A6F2"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307BF" w:rsidRPr="0099473F" w14:paraId="3142AE4C" w14:textId="77777777" w:rsidTr="00073F4D">
        <w:trPr>
          <w:trHeight w:val="300"/>
        </w:trPr>
        <w:tc>
          <w:tcPr>
            <w:tcW w:w="510" w:type="dxa"/>
            <w:tcBorders>
              <w:top w:val="single" w:sz="4" w:space="0" w:color="auto"/>
              <w:left w:val="nil"/>
              <w:right w:val="nil"/>
            </w:tcBorders>
            <w:shd w:val="clear" w:color="auto" w:fill="auto"/>
            <w:noWrap/>
            <w:vAlign w:val="center"/>
            <w:hideMark/>
          </w:tcPr>
          <w:p w14:paraId="79B59CC8"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474CA469" w14:textId="5C53B1A8" w:rsidR="001307BF" w:rsidRPr="0095100A"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akses dengan token </w:t>
            </w:r>
          </w:p>
        </w:tc>
        <w:tc>
          <w:tcPr>
            <w:tcW w:w="2820" w:type="dxa"/>
            <w:tcBorders>
              <w:top w:val="single" w:sz="4" w:space="0" w:color="auto"/>
              <w:left w:val="nil"/>
              <w:right w:val="nil"/>
            </w:tcBorders>
            <w:shd w:val="clear" w:color="auto" w:fill="auto"/>
            <w:noWrap/>
            <w:vAlign w:val="center"/>
          </w:tcPr>
          <w:p w14:paraId="624C1E71" w14:textId="41E94F78" w:rsidR="001307BF" w:rsidRPr="0099473F"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sesuai</w:t>
            </w:r>
          </w:p>
        </w:tc>
        <w:tc>
          <w:tcPr>
            <w:tcW w:w="2141" w:type="dxa"/>
            <w:tcBorders>
              <w:top w:val="single" w:sz="4" w:space="0" w:color="auto"/>
              <w:left w:val="nil"/>
              <w:right w:val="nil"/>
            </w:tcBorders>
            <w:shd w:val="clear" w:color="auto" w:fill="auto"/>
            <w:noWrap/>
            <w:vAlign w:val="center"/>
          </w:tcPr>
          <w:p w14:paraId="1D38CE23" w14:textId="79892DEC"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2748DC93" w14:textId="6477059F"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307BF" w:rsidRPr="0099473F" w14:paraId="3AD77383" w14:textId="77777777" w:rsidTr="00073F4D">
        <w:trPr>
          <w:trHeight w:val="300"/>
        </w:trPr>
        <w:tc>
          <w:tcPr>
            <w:tcW w:w="510" w:type="dxa"/>
            <w:tcBorders>
              <w:top w:val="nil"/>
              <w:left w:val="nil"/>
              <w:bottom w:val="single" w:sz="4" w:space="0" w:color="auto"/>
              <w:right w:val="nil"/>
            </w:tcBorders>
            <w:shd w:val="clear" w:color="auto" w:fill="auto"/>
            <w:noWrap/>
            <w:vAlign w:val="center"/>
            <w:hideMark/>
          </w:tcPr>
          <w:p w14:paraId="66256A9B"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4477A3B6" w14:textId="5C18D53C" w:rsidR="00073F4D" w:rsidRPr="0095100A"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akses tanpa token</w:t>
            </w:r>
          </w:p>
        </w:tc>
        <w:tc>
          <w:tcPr>
            <w:tcW w:w="2820" w:type="dxa"/>
            <w:tcBorders>
              <w:top w:val="nil"/>
              <w:left w:val="nil"/>
              <w:bottom w:val="single" w:sz="4" w:space="0" w:color="auto"/>
              <w:right w:val="nil"/>
            </w:tcBorders>
            <w:shd w:val="clear" w:color="auto" w:fill="auto"/>
            <w:noWrap/>
            <w:vAlign w:val="center"/>
          </w:tcPr>
          <w:p w14:paraId="3CD04A12" w14:textId="45A16B52" w:rsidR="001307BF" w:rsidRPr="0099473F"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w:t>
            </w:r>
          </w:p>
        </w:tc>
        <w:tc>
          <w:tcPr>
            <w:tcW w:w="2141" w:type="dxa"/>
            <w:tcBorders>
              <w:top w:val="nil"/>
              <w:left w:val="nil"/>
              <w:bottom w:val="single" w:sz="4" w:space="0" w:color="auto"/>
              <w:right w:val="nil"/>
            </w:tcBorders>
            <w:shd w:val="clear" w:color="auto" w:fill="auto"/>
            <w:noWrap/>
            <w:vAlign w:val="center"/>
          </w:tcPr>
          <w:p w14:paraId="1DB65CEC" w14:textId="3CE2EBB1"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8178F0A" w14:textId="1D0534D2"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3CC29EB" w14:textId="77777777" w:rsidR="001307BF" w:rsidRDefault="001307BF" w:rsidP="001307BF">
      <w:pPr>
        <w:pStyle w:val="LabelTabel"/>
      </w:pPr>
    </w:p>
    <w:p w14:paraId="59F3038A" w14:textId="4A358195" w:rsidR="00B83ECC" w:rsidRDefault="004F709B" w:rsidP="004F709B">
      <w:pPr>
        <w:ind w:firstLine="720"/>
      </w:pPr>
      <w:r>
        <w:t xml:space="preserve">Pada tabel 4.9 terlihat bahwa proses lihat akses akan berhasil jika permaintaan dilakukan dengan menambahkan token, jika permintaan tidak menggunakan token maka permintaan akan ditolak.  </w:t>
      </w:r>
    </w:p>
    <w:p w14:paraId="01B90128" w14:textId="77777777" w:rsidR="004F709B" w:rsidRDefault="004F709B" w:rsidP="004F709B">
      <w:pPr>
        <w:ind w:firstLine="720"/>
      </w:pPr>
    </w:p>
    <w:p w14:paraId="59245E44" w14:textId="269CB91B" w:rsidR="00DA132D" w:rsidRDefault="006B0F8C" w:rsidP="0047502C">
      <w:pPr>
        <w:pStyle w:val="SubBabIVIII"/>
        <w:ind w:hanging="720"/>
      </w:pPr>
      <w:bookmarkStart w:id="394" w:name="_Toc143523798"/>
      <w:r>
        <w:t>Fungsi Lihat P</w:t>
      </w:r>
      <w:r w:rsidR="00DA132D">
        <w:t>intu</w:t>
      </w:r>
      <w:bookmarkEnd w:id="394"/>
    </w:p>
    <w:p w14:paraId="35F44E20" w14:textId="4A358B2B" w:rsidR="004F709B" w:rsidRDefault="004F709B" w:rsidP="004F709B">
      <w:pPr>
        <w:ind w:firstLine="720"/>
      </w:pPr>
      <w:r>
        <w:t xml:space="preserve">Pengujian pada fungsi lihat pintu dilaksanakan untuk memeriksa kinerja dari fungsi tersebut. Proses lihat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BA7082">
        <w:t>fungsi lihat pintu</w:t>
      </w:r>
      <w:r w:rsidR="009F36F3">
        <w:t xml:space="preserve"> dapat dilihat pada tabel 4.10</w:t>
      </w:r>
      <w:r>
        <w:t>.</w:t>
      </w:r>
    </w:p>
    <w:p w14:paraId="1556EA87" w14:textId="77777777" w:rsidR="00065E76" w:rsidRDefault="00065E76" w:rsidP="00065E76"/>
    <w:p w14:paraId="294F33DB" w14:textId="254FB500" w:rsidR="00065E76" w:rsidRDefault="00065E76" w:rsidP="00065E76">
      <w:pPr>
        <w:pStyle w:val="LabelTabel"/>
      </w:pPr>
      <w:bookmarkStart w:id="395" w:name="_Toc142072926"/>
      <w:bookmarkStart w:id="396" w:name="_Toc143519714"/>
      <w:bookmarkStart w:id="397" w:name="_Toc143519883"/>
      <w:r w:rsidRPr="00065E76">
        <w:rPr>
          <w:b/>
        </w:rPr>
        <w:t>Tabel 4.</w:t>
      </w:r>
      <w:r w:rsidRPr="00065E76">
        <w:rPr>
          <w:b/>
        </w:rPr>
        <w:fldChar w:fldCharType="begin"/>
      </w:r>
      <w:r w:rsidRPr="00065E76">
        <w:rPr>
          <w:b/>
        </w:rPr>
        <w:instrText xml:space="preserve"> SEQ Tabel_4. \* ARABIC </w:instrText>
      </w:r>
      <w:r w:rsidRPr="00065E76">
        <w:rPr>
          <w:b/>
        </w:rPr>
        <w:fldChar w:fldCharType="separate"/>
      </w:r>
      <w:r w:rsidR="0044529C">
        <w:rPr>
          <w:b/>
          <w:noProof/>
        </w:rPr>
        <w:t>10</w:t>
      </w:r>
      <w:r w:rsidRPr="00065E76">
        <w:rPr>
          <w:b/>
        </w:rPr>
        <w:fldChar w:fldCharType="end"/>
      </w:r>
      <w:r>
        <w:t xml:space="preserve"> Hasil Pengujian Fungsi Lihat Pintu</w:t>
      </w:r>
      <w:bookmarkEnd w:id="395"/>
      <w:bookmarkEnd w:id="396"/>
      <w:bookmarkEnd w:id="397"/>
    </w:p>
    <w:tbl>
      <w:tblPr>
        <w:tblW w:w="7938" w:type="dxa"/>
        <w:tblInd w:w="108" w:type="dxa"/>
        <w:tblLook w:val="04A0" w:firstRow="1" w:lastRow="0" w:firstColumn="1" w:lastColumn="0" w:noHBand="0" w:noVBand="1"/>
      </w:tblPr>
      <w:tblGrid>
        <w:gridCol w:w="510"/>
        <w:gridCol w:w="1333"/>
        <w:gridCol w:w="2820"/>
        <w:gridCol w:w="2141"/>
        <w:gridCol w:w="1134"/>
      </w:tblGrid>
      <w:tr w:rsidR="00065E76" w:rsidRPr="0099473F" w14:paraId="456B05AB"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0AC9D03"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91037CF"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E39D120"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B1872B2"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3F4E7BC"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65E76" w:rsidRPr="0099473F" w14:paraId="3E95AEFC"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5C539F4"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A4D0E65" w14:textId="19ADD15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tanpa token</w:t>
            </w:r>
          </w:p>
        </w:tc>
        <w:tc>
          <w:tcPr>
            <w:tcW w:w="2820" w:type="dxa"/>
            <w:tcBorders>
              <w:top w:val="single" w:sz="4" w:space="0" w:color="auto"/>
              <w:left w:val="nil"/>
              <w:bottom w:val="nil"/>
              <w:right w:val="nil"/>
            </w:tcBorders>
            <w:shd w:val="clear" w:color="auto" w:fill="auto"/>
            <w:noWrap/>
            <w:vAlign w:val="center"/>
          </w:tcPr>
          <w:p w14:paraId="292E20D8" w14:textId="52AD6AD7" w:rsidR="00065E76" w:rsidRPr="0099473F" w:rsidRDefault="007D4B5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 yang sesuai</w:t>
            </w:r>
          </w:p>
        </w:tc>
        <w:tc>
          <w:tcPr>
            <w:tcW w:w="2141" w:type="dxa"/>
            <w:tcBorders>
              <w:top w:val="single" w:sz="4" w:space="0" w:color="auto"/>
              <w:left w:val="nil"/>
              <w:bottom w:val="nil"/>
              <w:right w:val="nil"/>
            </w:tcBorders>
            <w:shd w:val="clear" w:color="auto" w:fill="auto"/>
            <w:noWrap/>
            <w:vAlign w:val="center"/>
          </w:tcPr>
          <w:p w14:paraId="69AEC460" w14:textId="4671339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70B082C5" w14:textId="3E37A618"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065E76">
              <w:rPr>
                <w:rFonts w:eastAsia="Times New Roman" w:cs="Times New Roman"/>
                <w:color w:val="000000"/>
                <w:szCs w:val="24"/>
                <w:lang w:val="en-US"/>
              </w:rPr>
              <w:t xml:space="preserve"> </w:t>
            </w:r>
          </w:p>
        </w:tc>
      </w:tr>
      <w:tr w:rsidR="00065E76" w:rsidRPr="0099473F" w14:paraId="16205CB0" w14:textId="77777777" w:rsidTr="005E1EA1">
        <w:trPr>
          <w:trHeight w:val="300"/>
        </w:trPr>
        <w:tc>
          <w:tcPr>
            <w:tcW w:w="510" w:type="dxa"/>
            <w:tcBorders>
              <w:top w:val="nil"/>
              <w:left w:val="nil"/>
              <w:right w:val="nil"/>
            </w:tcBorders>
            <w:shd w:val="clear" w:color="auto" w:fill="auto"/>
            <w:noWrap/>
            <w:vAlign w:val="center"/>
            <w:hideMark/>
          </w:tcPr>
          <w:p w14:paraId="0F66D749"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775DC7E9" w14:textId="50EF2EC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dengan token pengguna</w:t>
            </w:r>
          </w:p>
        </w:tc>
        <w:tc>
          <w:tcPr>
            <w:tcW w:w="2820" w:type="dxa"/>
            <w:tcBorders>
              <w:top w:val="nil"/>
              <w:left w:val="nil"/>
              <w:right w:val="nil"/>
            </w:tcBorders>
            <w:shd w:val="clear" w:color="auto" w:fill="auto"/>
            <w:noWrap/>
            <w:vAlign w:val="center"/>
          </w:tcPr>
          <w:p w14:paraId="63CB1EEB" w14:textId="7B0D5B15"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pengguna</w:t>
            </w:r>
          </w:p>
        </w:tc>
        <w:tc>
          <w:tcPr>
            <w:tcW w:w="2141" w:type="dxa"/>
            <w:tcBorders>
              <w:top w:val="nil"/>
              <w:left w:val="nil"/>
              <w:right w:val="nil"/>
            </w:tcBorders>
            <w:shd w:val="clear" w:color="auto" w:fill="auto"/>
            <w:noWrap/>
            <w:vAlign w:val="center"/>
          </w:tcPr>
          <w:p w14:paraId="026DFF28" w14:textId="3A081F0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right w:val="nil"/>
            </w:tcBorders>
            <w:shd w:val="clear" w:color="auto" w:fill="auto"/>
            <w:noWrap/>
            <w:vAlign w:val="center"/>
          </w:tcPr>
          <w:p w14:paraId="50E25694" w14:textId="77777777" w:rsidR="00065E76" w:rsidRPr="0099473F" w:rsidRDefault="00065E76"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65E76" w:rsidRPr="0099473F" w14:paraId="22A8303C"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72908C26"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E5D8132" w14:textId="24026E62"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sidR="00930C5D">
              <w:rPr>
                <w:rFonts w:eastAsia="Times New Roman" w:cs="Times New Roman"/>
                <w:color w:val="000000"/>
                <w:szCs w:val="24"/>
                <w:lang w:val="en-US"/>
              </w:rPr>
              <w:t>P</w:t>
            </w:r>
            <w:r>
              <w:rPr>
                <w:rFonts w:eastAsia="Times New Roman" w:cs="Times New Roman"/>
                <w:color w:val="000000"/>
                <w:szCs w:val="24"/>
                <w:lang w:val="en-US"/>
              </w:rPr>
              <w:t>intu dengan token operator</w:t>
            </w:r>
          </w:p>
        </w:tc>
        <w:tc>
          <w:tcPr>
            <w:tcW w:w="2820" w:type="dxa"/>
            <w:tcBorders>
              <w:top w:val="nil"/>
              <w:left w:val="nil"/>
              <w:bottom w:val="single" w:sz="4" w:space="0" w:color="auto"/>
              <w:right w:val="nil"/>
            </w:tcBorders>
            <w:shd w:val="clear" w:color="auto" w:fill="auto"/>
            <w:noWrap/>
            <w:vAlign w:val="center"/>
          </w:tcPr>
          <w:p w14:paraId="54322A83" w14:textId="536B15CD"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operator</w:t>
            </w:r>
          </w:p>
        </w:tc>
        <w:tc>
          <w:tcPr>
            <w:tcW w:w="2141" w:type="dxa"/>
            <w:tcBorders>
              <w:top w:val="nil"/>
              <w:left w:val="nil"/>
              <w:bottom w:val="single" w:sz="4" w:space="0" w:color="auto"/>
              <w:right w:val="nil"/>
            </w:tcBorders>
            <w:shd w:val="clear" w:color="auto" w:fill="auto"/>
            <w:noWrap/>
            <w:vAlign w:val="center"/>
          </w:tcPr>
          <w:p w14:paraId="2395CB25" w14:textId="41ABFF02"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449EFEF7" w14:textId="080D2DCB"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065E76">
              <w:rPr>
                <w:rFonts w:eastAsia="Times New Roman" w:cs="Times New Roman"/>
                <w:color w:val="000000"/>
                <w:szCs w:val="24"/>
                <w:lang w:val="en-US"/>
              </w:rPr>
              <w:t xml:space="preserve"> </w:t>
            </w:r>
          </w:p>
        </w:tc>
      </w:tr>
    </w:tbl>
    <w:p w14:paraId="6DA2FC0E" w14:textId="77777777" w:rsidR="00065E76" w:rsidRDefault="00065E76" w:rsidP="00065E76"/>
    <w:p w14:paraId="38A55371" w14:textId="4F3AEB62" w:rsidR="009F36F3" w:rsidRDefault="009F36F3" w:rsidP="006E6225">
      <w:pPr>
        <w:ind w:firstLine="720"/>
      </w:pPr>
      <w:r>
        <w:t xml:space="preserve">Pada </w:t>
      </w:r>
      <w:r w:rsidR="006E6225">
        <w:t>tabel 4.10 terlihat bahwa proses lihat pintu berhasi</w:t>
      </w:r>
      <w:r w:rsidR="00256158">
        <w:t>l</w:t>
      </w:r>
      <w:r w:rsidR="006E6225">
        <w:t xml:space="preserve"> jika permintaan disertai dengan token operator, jika permintaan tidak menggunakan token atau </w:t>
      </w:r>
      <w:r w:rsidR="006E6225">
        <w:lastRenderedPageBreak/>
        <w:t>menggunakan token yang dimiliki oleh pengguna biasa maka permintaan akan ditolak.</w:t>
      </w:r>
    </w:p>
    <w:p w14:paraId="316E0EB5" w14:textId="77777777" w:rsidR="004F709B" w:rsidRDefault="004F709B" w:rsidP="004F709B"/>
    <w:p w14:paraId="5A23514F" w14:textId="7DC8A84B" w:rsidR="00DA132D" w:rsidRDefault="006B0F8C" w:rsidP="0047502C">
      <w:pPr>
        <w:pStyle w:val="SubBabIVIII"/>
        <w:ind w:hanging="720"/>
      </w:pPr>
      <w:bookmarkStart w:id="398" w:name="_Toc143523799"/>
      <w:r>
        <w:t>Fungsi Lihat Riwayat A</w:t>
      </w:r>
      <w:r w:rsidR="00DA132D">
        <w:t>kses</w:t>
      </w:r>
      <w:bookmarkEnd w:id="398"/>
    </w:p>
    <w:p w14:paraId="1D0D4E63" w14:textId="2588164C" w:rsidR="00A44CAB" w:rsidRDefault="00A44CAB" w:rsidP="00A44CAB">
      <w:pPr>
        <w:ind w:firstLine="720"/>
      </w:pPr>
      <w:r>
        <w:t xml:space="preserve">Pengujian pada fungsi lihat riwayat akses dilaksanakan untuk memeriksa kinerja dari fungsi tersebut. Proses lihat riwayat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w:t>
      </w:r>
      <w:r w:rsidR="00122098">
        <w:t xml:space="preserve"> dapat dilihat pada tabel 4.11</w:t>
      </w:r>
      <w:r>
        <w:t>.</w:t>
      </w:r>
    </w:p>
    <w:p w14:paraId="0906E601" w14:textId="77777777" w:rsidR="00A44CAB" w:rsidRDefault="00A44CAB" w:rsidP="00BF00E7"/>
    <w:p w14:paraId="533D7C42" w14:textId="76229BBE" w:rsidR="00256158" w:rsidRDefault="00256158" w:rsidP="00256158">
      <w:pPr>
        <w:pStyle w:val="LabelTabel"/>
      </w:pPr>
      <w:bookmarkStart w:id="399" w:name="_Toc142072927"/>
      <w:bookmarkStart w:id="400" w:name="_Toc143519715"/>
      <w:bookmarkStart w:id="401" w:name="_Toc143519884"/>
      <w:r w:rsidRPr="00256158">
        <w:rPr>
          <w:b/>
        </w:rPr>
        <w:t>Tabel 4.</w:t>
      </w:r>
      <w:r w:rsidRPr="00256158">
        <w:rPr>
          <w:b/>
        </w:rPr>
        <w:fldChar w:fldCharType="begin"/>
      </w:r>
      <w:r w:rsidRPr="00256158">
        <w:rPr>
          <w:b/>
        </w:rPr>
        <w:instrText xml:space="preserve"> SEQ Tabel_4. \* ARABIC </w:instrText>
      </w:r>
      <w:r w:rsidRPr="00256158">
        <w:rPr>
          <w:b/>
        </w:rPr>
        <w:fldChar w:fldCharType="separate"/>
      </w:r>
      <w:r w:rsidR="0044529C">
        <w:rPr>
          <w:b/>
          <w:noProof/>
        </w:rPr>
        <w:t>11</w:t>
      </w:r>
      <w:r w:rsidRPr="00256158">
        <w:rPr>
          <w:b/>
        </w:rPr>
        <w:fldChar w:fldCharType="end"/>
      </w:r>
      <w:r>
        <w:t xml:space="preserve"> Hasil Pengujian Lihat Riwayat Akses</w:t>
      </w:r>
      <w:bookmarkEnd w:id="399"/>
      <w:bookmarkEnd w:id="400"/>
      <w:bookmarkEnd w:id="401"/>
    </w:p>
    <w:tbl>
      <w:tblPr>
        <w:tblW w:w="7938" w:type="dxa"/>
        <w:tblInd w:w="108" w:type="dxa"/>
        <w:tblLook w:val="04A0" w:firstRow="1" w:lastRow="0" w:firstColumn="1" w:lastColumn="0" w:noHBand="0" w:noVBand="1"/>
      </w:tblPr>
      <w:tblGrid>
        <w:gridCol w:w="510"/>
        <w:gridCol w:w="1333"/>
        <w:gridCol w:w="2820"/>
        <w:gridCol w:w="2141"/>
        <w:gridCol w:w="1134"/>
      </w:tblGrid>
      <w:tr w:rsidR="00256158" w:rsidRPr="0099473F" w14:paraId="5F81CCFC"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25407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825F7CE"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A0820F"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FAA6CB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81883B6"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56158" w:rsidRPr="0099473F" w14:paraId="4FA8E67D" w14:textId="77777777" w:rsidTr="005E1EA1">
        <w:trPr>
          <w:trHeight w:val="300"/>
        </w:trPr>
        <w:tc>
          <w:tcPr>
            <w:tcW w:w="510" w:type="dxa"/>
            <w:tcBorders>
              <w:top w:val="single" w:sz="4" w:space="0" w:color="auto"/>
              <w:left w:val="nil"/>
              <w:right w:val="nil"/>
            </w:tcBorders>
            <w:shd w:val="clear" w:color="auto" w:fill="auto"/>
            <w:noWrap/>
            <w:vAlign w:val="center"/>
            <w:hideMark/>
          </w:tcPr>
          <w:p w14:paraId="11A1C0BB"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056B8FF7" w14:textId="06FC3FB6"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riwayat dengan token </w:t>
            </w:r>
          </w:p>
        </w:tc>
        <w:tc>
          <w:tcPr>
            <w:tcW w:w="2820" w:type="dxa"/>
            <w:tcBorders>
              <w:top w:val="single" w:sz="4" w:space="0" w:color="auto"/>
              <w:left w:val="nil"/>
              <w:right w:val="nil"/>
            </w:tcBorders>
            <w:shd w:val="clear" w:color="auto" w:fill="auto"/>
            <w:noWrap/>
            <w:vAlign w:val="center"/>
          </w:tcPr>
          <w:p w14:paraId="0A7EBBE5" w14:textId="4F42B3DB"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menggunakan token yang sesuai</w:t>
            </w:r>
          </w:p>
        </w:tc>
        <w:tc>
          <w:tcPr>
            <w:tcW w:w="2141" w:type="dxa"/>
            <w:tcBorders>
              <w:top w:val="single" w:sz="4" w:space="0" w:color="auto"/>
              <w:left w:val="nil"/>
              <w:right w:val="nil"/>
            </w:tcBorders>
            <w:shd w:val="clear" w:color="auto" w:fill="auto"/>
            <w:noWrap/>
            <w:vAlign w:val="center"/>
          </w:tcPr>
          <w:p w14:paraId="3AFAE668"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4665EFAF" w14:textId="6815F090"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56158" w:rsidRPr="0099473F" w14:paraId="44F4D2A4"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D9F220E"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7CEA21FD" w14:textId="3A4EBF3B"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riwayat tanpa token</w:t>
            </w:r>
          </w:p>
        </w:tc>
        <w:tc>
          <w:tcPr>
            <w:tcW w:w="2820" w:type="dxa"/>
            <w:tcBorders>
              <w:top w:val="nil"/>
              <w:left w:val="nil"/>
              <w:bottom w:val="single" w:sz="4" w:space="0" w:color="auto"/>
              <w:right w:val="nil"/>
            </w:tcBorders>
            <w:shd w:val="clear" w:color="auto" w:fill="auto"/>
            <w:noWrap/>
            <w:vAlign w:val="center"/>
          </w:tcPr>
          <w:p w14:paraId="3D26DBE0" w14:textId="3B02EE14"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tanpa menggunakan token</w:t>
            </w:r>
          </w:p>
        </w:tc>
        <w:tc>
          <w:tcPr>
            <w:tcW w:w="2141" w:type="dxa"/>
            <w:tcBorders>
              <w:top w:val="nil"/>
              <w:left w:val="nil"/>
              <w:bottom w:val="single" w:sz="4" w:space="0" w:color="auto"/>
              <w:right w:val="nil"/>
            </w:tcBorders>
            <w:shd w:val="clear" w:color="auto" w:fill="auto"/>
            <w:noWrap/>
            <w:vAlign w:val="center"/>
          </w:tcPr>
          <w:p w14:paraId="16CDE8AF"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4643FE9" w14:textId="6B0079F5"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6BC8244B" w14:textId="77777777" w:rsidR="00256158" w:rsidRDefault="00256158" w:rsidP="00BF00E7"/>
    <w:p w14:paraId="080C1991" w14:textId="5203D8C7" w:rsidR="00256158" w:rsidRDefault="00256158" w:rsidP="00256158">
      <w:pPr>
        <w:ind w:firstLine="720"/>
      </w:pPr>
      <w:r>
        <w:t>Pada tabel 4.11 terlihat bahwa proses lihat riwayat akses berhasil jika permintaan disertai dengan token yang sesuai, jika permintaan tidak menggunakan token maka permintaan akan ditolak.</w:t>
      </w:r>
    </w:p>
    <w:p w14:paraId="7CACB0EB" w14:textId="77777777" w:rsidR="00256158" w:rsidRDefault="00256158" w:rsidP="00BF00E7"/>
    <w:p w14:paraId="66E6101A" w14:textId="708DBACA" w:rsidR="00DA132D" w:rsidRDefault="006B0F8C" w:rsidP="0047502C">
      <w:pPr>
        <w:pStyle w:val="SubBabIVIII"/>
        <w:ind w:hanging="720"/>
      </w:pPr>
      <w:bookmarkStart w:id="402" w:name="_Toc143523800"/>
      <w:r>
        <w:t>Fungsi Verifikasi A</w:t>
      </w:r>
      <w:r w:rsidR="00DA132D">
        <w:t>kses</w:t>
      </w:r>
      <w:bookmarkEnd w:id="402"/>
    </w:p>
    <w:p w14:paraId="17354894" w14:textId="47D084EB" w:rsidR="00122098" w:rsidRDefault="00122098" w:rsidP="00122098">
      <w:pPr>
        <w:ind w:firstLine="720"/>
      </w:pPr>
      <w:r>
        <w:t xml:space="preserve">Pengujian pada fungsi verifikasi akses dilaksanakan untuk memeriksa kinerja dari fungsi tersebut. Proses verifikasi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 dapat dilihat pada tabel 4.12.</w:t>
      </w:r>
    </w:p>
    <w:p w14:paraId="48988E87" w14:textId="77777777" w:rsidR="00122098" w:rsidRDefault="00122098" w:rsidP="00122098">
      <w:pPr>
        <w:ind w:firstLine="720"/>
      </w:pPr>
    </w:p>
    <w:p w14:paraId="1FA09A1A" w14:textId="6B2D3EEB" w:rsidR="00122098" w:rsidRDefault="00122098" w:rsidP="00122098">
      <w:pPr>
        <w:pStyle w:val="LabelTabel"/>
      </w:pPr>
      <w:bookmarkStart w:id="403" w:name="_Toc142072928"/>
      <w:bookmarkStart w:id="404" w:name="_Toc143519716"/>
      <w:bookmarkStart w:id="405" w:name="_Toc143519885"/>
      <w:r w:rsidRPr="00122098">
        <w:rPr>
          <w:b/>
        </w:rPr>
        <w:t>Tabel 4.</w:t>
      </w:r>
      <w:r w:rsidRPr="00122098">
        <w:rPr>
          <w:b/>
        </w:rPr>
        <w:fldChar w:fldCharType="begin"/>
      </w:r>
      <w:r w:rsidRPr="00122098">
        <w:rPr>
          <w:b/>
        </w:rPr>
        <w:instrText xml:space="preserve"> SEQ Tabel_4. \* ARABIC </w:instrText>
      </w:r>
      <w:r w:rsidRPr="00122098">
        <w:rPr>
          <w:b/>
        </w:rPr>
        <w:fldChar w:fldCharType="separate"/>
      </w:r>
      <w:r w:rsidR="0044529C">
        <w:rPr>
          <w:b/>
          <w:noProof/>
        </w:rPr>
        <w:t>12</w:t>
      </w:r>
      <w:r w:rsidRPr="00122098">
        <w:rPr>
          <w:b/>
        </w:rPr>
        <w:fldChar w:fldCharType="end"/>
      </w:r>
      <w:r>
        <w:t xml:space="preserve"> Hasil Pengujian Fungsi Verifikasi Akses</w:t>
      </w:r>
      <w:bookmarkEnd w:id="403"/>
      <w:bookmarkEnd w:id="404"/>
      <w:bookmarkEnd w:id="405"/>
    </w:p>
    <w:tbl>
      <w:tblPr>
        <w:tblW w:w="7938" w:type="dxa"/>
        <w:tblInd w:w="108" w:type="dxa"/>
        <w:tblLook w:val="04A0" w:firstRow="1" w:lastRow="0" w:firstColumn="1" w:lastColumn="0" w:noHBand="0" w:noVBand="1"/>
      </w:tblPr>
      <w:tblGrid>
        <w:gridCol w:w="510"/>
        <w:gridCol w:w="1333"/>
        <w:gridCol w:w="2820"/>
        <w:gridCol w:w="2141"/>
        <w:gridCol w:w="1134"/>
      </w:tblGrid>
      <w:tr w:rsidR="00470244" w:rsidRPr="0099473F" w14:paraId="1D82E3EE"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13130E"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ECF0A68"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7CEF719"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19EA4038"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AAE586B"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470244" w:rsidRPr="0099473F" w14:paraId="2AD49705"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416ED9E2"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54A98453" w14:textId="5AFDFE2E"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tanpa token</w:t>
            </w:r>
          </w:p>
        </w:tc>
        <w:tc>
          <w:tcPr>
            <w:tcW w:w="2820" w:type="dxa"/>
            <w:tcBorders>
              <w:top w:val="single" w:sz="4" w:space="0" w:color="auto"/>
              <w:left w:val="nil"/>
              <w:bottom w:val="nil"/>
              <w:right w:val="nil"/>
            </w:tcBorders>
            <w:shd w:val="clear" w:color="auto" w:fill="auto"/>
            <w:noWrap/>
            <w:vAlign w:val="center"/>
          </w:tcPr>
          <w:p w14:paraId="06463A19" w14:textId="0452CBD9"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tcPr>
          <w:p w14:paraId="4F2F91AB" w14:textId="77777777" w:rsidR="00470244" w:rsidRPr="0099473F" w:rsidRDefault="0047024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6EF43CFD" w14:textId="77777777" w:rsidR="00470244" w:rsidRPr="0099473F" w:rsidRDefault="00470244"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470244" w:rsidRPr="0099473F" w14:paraId="60FDE10D" w14:textId="77777777" w:rsidTr="005E1EA1">
        <w:trPr>
          <w:trHeight w:val="300"/>
        </w:trPr>
        <w:tc>
          <w:tcPr>
            <w:tcW w:w="510" w:type="dxa"/>
            <w:tcBorders>
              <w:top w:val="nil"/>
              <w:left w:val="nil"/>
              <w:right w:val="nil"/>
            </w:tcBorders>
            <w:shd w:val="clear" w:color="auto" w:fill="auto"/>
            <w:noWrap/>
            <w:vAlign w:val="center"/>
            <w:hideMark/>
          </w:tcPr>
          <w:p w14:paraId="38B25DE1"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333" w:type="dxa"/>
            <w:tcBorders>
              <w:top w:val="nil"/>
              <w:left w:val="nil"/>
              <w:right w:val="nil"/>
            </w:tcBorders>
            <w:shd w:val="clear" w:color="auto" w:fill="auto"/>
            <w:noWrap/>
            <w:vAlign w:val="center"/>
          </w:tcPr>
          <w:p w14:paraId="2DC84A05" w14:textId="51FD2804"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token</w:t>
            </w:r>
          </w:p>
        </w:tc>
        <w:tc>
          <w:tcPr>
            <w:tcW w:w="2820" w:type="dxa"/>
            <w:tcBorders>
              <w:top w:val="nil"/>
              <w:left w:val="nil"/>
              <w:right w:val="nil"/>
            </w:tcBorders>
            <w:shd w:val="clear" w:color="auto" w:fill="auto"/>
            <w:noWrap/>
            <w:vAlign w:val="center"/>
          </w:tcPr>
          <w:p w14:paraId="77CC6E04" w14:textId="54B3D718"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token </w:t>
            </w:r>
            <w:r w:rsidR="006E446D">
              <w:rPr>
                <w:rFonts w:eastAsia="Times New Roman" w:cs="Times New Roman"/>
                <w:color w:val="000000"/>
                <w:szCs w:val="24"/>
                <w:lang w:val="en-US"/>
              </w:rPr>
              <w:t>yang sesuai</w:t>
            </w:r>
          </w:p>
        </w:tc>
        <w:tc>
          <w:tcPr>
            <w:tcW w:w="2141" w:type="dxa"/>
            <w:tcBorders>
              <w:top w:val="nil"/>
              <w:left w:val="nil"/>
              <w:right w:val="nil"/>
            </w:tcBorders>
            <w:shd w:val="clear" w:color="auto" w:fill="auto"/>
            <w:noWrap/>
            <w:vAlign w:val="center"/>
          </w:tcPr>
          <w:p w14:paraId="78A5853D" w14:textId="32176FD5" w:rsidR="00470244" w:rsidRPr="0099473F" w:rsidRDefault="00387D6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00F563AF" w14:textId="3F281DC1"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470244">
              <w:rPr>
                <w:rFonts w:eastAsia="Times New Roman" w:cs="Times New Roman"/>
                <w:color w:val="000000"/>
                <w:szCs w:val="24"/>
                <w:lang w:val="en-US"/>
              </w:rPr>
              <w:t xml:space="preserve"> </w:t>
            </w:r>
          </w:p>
        </w:tc>
      </w:tr>
      <w:tr w:rsidR="00470244" w:rsidRPr="0099473F" w14:paraId="7F8C8ECA"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06AF9D93"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A3CB3EC" w14:textId="1538DBB6"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id pintu salah</w:t>
            </w:r>
          </w:p>
        </w:tc>
        <w:tc>
          <w:tcPr>
            <w:tcW w:w="2820" w:type="dxa"/>
            <w:tcBorders>
              <w:top w:val="nil"/>
              <w:left w:val="nil"/>
              <w:bottom w:val="single" w:sz="4" w:space="0" w:color="auto"/>
              <w:right w:val="nil"/>
            </w:tcBorders>
            <w:shd w:val="clear" w:color="auto" w:fill="auto"/>
            <w:noWrap/>
            <w:vAlign w:val="center"/>
          </w:tcPr>
          <w:p w14:paraId="25CF1BF5" w14:textId="1D8BD1F6"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w:t>
            </w:r>
            <w:r w:rsidR="006E446D">
              <w:rPr>
                <w:rFonts w:eastAsia="Times New Roman" w:cs="Times New Roman"/>
                <w:color w:val="000000"/>
                <w:szCs w:val="24"/>
                <w:lang w:val="en-US"/>
              </w:rPr>
              <w:t>identitas pintu yang salah</w:t>
            </w:r>
          </w:p>
        </w:tc>
        <w:tc>
          <w:tcPr>
            <w:tcW w:w="2141" w:type="dxa"/>
            <w:tcBorders>
              <w:top w:val="nil"/>
              <w:left w:val="nil"/>
              <w:bottom w:val="single" w:sz="4" w:space="0" w:color="auto"/>
              <w:right w:val="nil"/>
            </w:tcBorders>
            <w:shd w:val="clear" w:color="auto" w:fill="auto"/>
            <w:noWrap/>
            <w:vAlign w:val="center"/>
          </w:tcPr>
          <w:p w14:paraId="15705AD3" w14:textId="129C6642" w:rsidR="00470244" w:rsidRPr="0099473F" w:rsidRDefault="00387D64"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no_data</w:t>
            </w:r>
          </w:p>
        </w:tc>
        <w:tc>
          <w:tcPr>
            <w:tcW w:w="1134" w:type="dxa"/>
            <w:tcBorders>
              <w:top w:val="nil"/>
              <w:left w:val="nil"/>
              <w:bottom w:val="single" w:sz="4" w:space="0" w:color="auto"/>
              <w:right w:val="nil"/>
            </w:tcBorders>
            <w:shd w:val="clear" w:color="auto" w:fill="auto"/>
            <w:noWrap/>
            <w:vAlign w:val="center"/>
          </w:tcPr>
          <w:p w14:paraId="12591BCF" w14:textId="735DDBB7"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470244">
              <w:rPr>
                <w:rFonts w:eastAsia="Times New Roman" w:cs="Times New Roman"/>
                <w:color w:val="000000"/>
                <w:szCs w:val="24"/>
                <w:lang w:val="en-US"/>
              </w:rPr>
              <w:t xml:space="preserve">  </w:t>
            </w:r>
          </w:p>
        </w:tc>
      </w:tr>
    </w:tbl>
    <w:p w14:paraId="5C8BBE5E" w14:textId="77777777" w:rsidR="00470244" w:rsidRDefault="00470244" w:rsidP="00122098">
      <w:pPr>
        <w:pStyle w:val="LabelTabel"/>
      </w:pPr>
    </w:p>
    <w:p w14:paraId="5764B81D" w14:textId="52A810B4" w:rsidR="00BF00E7" w:rsidRDefault="00F0473C" w:rsidP="007860FB">
      <w:pPr>
        <w:ind w:firstLine="720"/>
      </w:pPr>
      <w:r>
        <w:t>Pada tabel 4.12 terlihat bahwa proses verifikasi akses berhasil jika permintaan disertai dengan token dan identitas pintu sesuai, jika identitas pintu tidak sesuai maka proses verifikasi akses akan gaga karena pintu tidak ditemukan. Jika permintaan tidak disertai dengan token maka permintaan tersebut akan ditolak.</w:t>
      </w:r>
    </w:p>
    <w:p w14:paraId="4896B733" w14:textId="77777777" w:rsidR="00F02EB0" w:rsidRDefault="00F02EB0" w:rsidP="00F02EB0"/>
    <w:p w14:paraId="28F949E5" w14:textId="484DC656" w:rsidR="00FD1BCA" w:rsidRDefault="00525754" w:rsidP="00FD1BCA">
      <w:pPr>
        <w:pStyle w:val="SubBabIVIII"/>
        <w:ind w:hanging="720"/>
      </w:pPr>
      <w:bookmarkStart w:id="406" w:name="_Toc143523801"/>
      <w:r>
        <w:t xml:space="preserve">Fungsi </w:t>
      </w:r>
      <w:r w:rsidR="00FD1BCA" w:rsidRPr="001B0ECC">
        <w:rPr>
          <w:i/>
        </w:rPr>
        <w:t>Signature</w:t>
      </w:r>
      <w:bookmarkEnd w:id="406"/>
    </w:p>
    <w:p w14:paraId="4C5130DF" w14:textId="6ABEBCB0" w:rsidR="00FE5BED" w:rsidRDefault="00525754" w:rsidP="008B4E13">
      <w:pPr>
        <w:ind w:firstLine="720"/>
      </w:pPr>
      <w:r>
        <w:t xml:space="preserve">Pengujian pada fungsi </w:t>
      </w:r>
      <w:r w:rsidRPr="00525754">
        <w:rPr>
          <w:i/>
        </w:rPr>
        <w:t>signature</w:t>
      </w:r>
      <w:r>
        <w:t xml:space="preserve"> dilaksanakan untuk memeriksa kinerja dari fungsi tersebut. Proses pembuatan </w:t>
      </w:r>
      <w:r w:rsidRPr="003A44E2">
        <w:rPr>
          <w:i/>
        </w:rPr>
        <w:t>signature</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066D2E">
        <w:t>buat signature</w:t>
      </w:r>
      <w:r>
        <w:t xml:space="preserve"> dapat dilihat </w:t>
      </w:r>
      <w:r w:rsidR="006E644A">
        <w:t>pada tabel 4.13</w:t>
      </w:r>
      <w:r>
        <w:t>.</w:t>
      </w:r>
    </w:p>
    <w:p w14:paraId="6D37CD57" w14:textId="77777777" w:rsidR="008B4E13" w:rsidRDefault="008B4E13" w:rsidP="008B4E13">
      <w:pPr>
        <w:pStyle w:val="LabelTabel"/>
      </w:pPr>
    </w:p>
    <w:p w14:paraId="71415878" w14:textId="66EB9AA9" w:rsidR="00A71FF7" w:rsidRDefault="00A71FF7" w:rsidP="00A71FF7">
      <w:pPr>
        <w:pStyle w:val="LabelTabel"/>
      </w:pPr>
      <w:bookmarkStart w:id="407" w:name="_Toc142072929"/>
      <w:bookmarkStart w:id="408" w:name="_Toc143519717"/>
      <w:bookmarkStart w:id="409" w:name="_Toc143519886"/>
      <w:r w:rsidRPr="00A71FF7">
        <w:rPr>
          <w:b/>
        </w:rPr>
        <w:t>Tabel 4.</w:t>
      </w:r>
      <w:r w:rsidRPr="00A71FF7">
        <w:rPr>
          <w:b/>
        </w:rPr>
        <w:fldChar w:fldCharType="begin"/>
      </w:r>
      <w:r w:rsidRPr="00A71FF7">
        <w:rPr>
          <w:b/>
        </w:rPr>
        <w:instrText xml:space="preserve"> SEQ Tabel_4. \* ARABIC </w:instrText>
      </w:r>
      <w:r w:rsidRPr="00A71FF7">
        <w:rPr>
          <w:b/>
        </w:rPr>
        <w:fldChar w:fldCharType="separate"/>
      </w:r>
      <w:r w:rsidR="0044529C">
        <w:rPr>
          <w:b/>
          <w:noProof/>
        </w:rPr>
        <w:t>13</w:t>
      </w:r>
      <w:r w:rsidRPr="00A71FF7">
        <w:rPr>
          <w:b/>
        </w:rPr>
        <w:fldChar w:fldCharType="end"/>
      </w:r>
      <w:r>
        <w:t xml:space="preserve"> Hasil Pengujian Fungsi </w:t>
      </w:r>
      <w:r w:rsidRPr="001B0ECC">
        <w:rPr>
          <w:i/>
        </w:rPr>
        <w:t>Signature</w:t>
      </w:r>
      <w:bookmarkEnd w:id="407"/>
      <w:bookmarkEnd w:id="408"/>
      <w:bookmarkEnd w:id="409"/>
    </w:p>
    <w:tbl>
      <w:tblPr>
        <w:tblW w:w="7938" w:type="dxa"/>
        <w:tblInd w:w="108" w:type="dxa"/>
        <w:tblLook w:val="04A0" w:firstRow="1" w:lastRow="0" w:firstColumn="1" w:lastColumn="0" w:noHBand="0" w:noVBand="1"/>
      </w:tblPr>
      <w:tblGrid>
        <w:gridCol w:w="510"/>
        <w:gridCol w:w="1333"/>
        <w:gridCol w:w="2820"/>
        <w:gridCol w:w="2141"/>
        <w:gridCol w:w="1134"/>
      </w:tblGrid>
      <w:tr w:rsidR="00A71FF7" w:rsidRPr="0099473F" w14:paraId="78B0C7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489DEAA"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82FF181"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250C239"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37CED0"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B05CDB1"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A71FF7" w:rsidRPr="0099473F" w14:paraId="1A6B58EE"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0EC29C1"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F0AA781" w14:textId="54C1A2E3"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tanpa token</w:t>
            </w:r>
          </w:p>
        </w:tc>
        <w:tc>
          <w:tcPr>
            <w:tcW w:w="2820" w:type="dxa"/>
            <w:tcBorders>
              <w:top w:val="single" w:sz="4" w:space="0" w:color="auto"/>
              <w:left w:val="nil"/>
              <w:bottom w:val="nil"/>
              <w:right w:val="nil"/>
            </w:tcBorders>
            <w:shd w:val="clear" w:color="auto" w:fill="auto"/>
            <w:noWrap/>
            <w:vAlign w:val="center"/>
          </w:tcPr>
          <w:p w14:paraId="06C8EA44" w14:textId="69167997"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tcPr>
          <w:p w14:paraId="64CFE37B"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1656C90B"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A71FF7" w:rsidRPr="0099473F" w14:paraId="69EF06A1" w14:textId="77777777" w:rsidTr="005E1EA1">
        <w:trPr>
          <w:trHeight w:val="300"/>
        </w:trPr>
        <w:tc>
          <w:tcPr>
            <w:tcW w:w="510" w:type="dxa"/>
            <w:tcBorders>
              <w:top w:val="nil"/>
              <w:left w:val="nil"/>
              <w:right w:val="nil"/>
            </w:tcBorders>
            <w:shd w:val="clear" w:color="auto" w:fill="auto"/>
            <w:noWrap/>
            <w:vAlign w:val="center"/>
            <w:hideMark/>
          </w:tcPr>
          <w:p w14:paraId="233F6333"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51CD72F8" w14:textId="1A6261B5"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dengan token</w:t>
            </w:r>
          </w:p>
        </w:tc>
        <w:tc>
          <w:tcPr>
            <w:tcW w:w="2820" w:type="dxa"/>
            <w:tcBorders>
              <w:top w:val="nil"/>
              <w:left w:val="nil"/>
              <w:right w:val="nil"/>
            </w:tcBorders>
            <w:shd w:val="clear" w:color="auto" w:fill="auto"/>
            <w:noWrap/>
            <w:vAlign w:val="center"/>
          </w:tcPr>
          <w:p w14:paraId="51C06CF5" w14:textId="2752123F"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token dan data lengkap</w:t>
            </w:r>
          </w:p>
        </w:tc>
        <w:tc>
          <w:tcPr>
            <w:tcW w:w="2141" w:type="dxa"/>
            <w:tcBorders>
              <w:top w:val="nil"/>
              <w:left w:val="nil"/>
              <w:right w:val="nil"/>
            </w:tcBorders>
            <w:shd w:val="clear" w:color="auto" w:fill="auto"/>
            <w:noWrap/>
            <w:vAlign w:val="center"/>
          </w:tcPr>
          <w:p w14:paraId="5E20DD2D"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2DD1EFF3"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A71FF7" w:rsidRPr="0099473F" w14:paraId="6BB58831"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1DE4806"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77DD97C" w14:textId="0F89DD85"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data kurang</w:t>
            </w:r>
          </w:p>
        </w:tc>
        <w:tc>
          <w:tcPr>
            <w:tcW w:w="2820" w:type="dxa"/>
            <w:tcBorders>
              <w:top w:val="nil"/>
              <w:left w:val="nil"/>
              <w:bottom w:val="single" w:sz="4" w:space="0" w:color="auto"/>
              <w:right w:val="nil"/>
            </w:tcBorders>
            <w:shd w:val="clear" w:color="auto" w:fill="auto"/>
            <w:noWrap/>
            <w:vAlign w:val="center"/>
          </w:tcPr>
          <w:p w14:paraId="520D3294" w14:textId="708BEAD1"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data yang kurang</w:t>
            </w:r>
          </w:p>
        </w:tc>
        <w:tc>
          <w:tcPr>
            <w:tcW w:w="2141" w:type="dxa"/>
            <w:tcBorders>
              <w:top w:val="nil"/>
              <w:left w:val="nil"/>
              <w:bottom w:val="single" w:sz="4" w:space="0" w:color="auto"/>
              <w:right w:val="nil"/>
            </w:tcBorders>
            <w:shd w:val="clear" w:color="auto" w:fill="auto"/>
            <w:noWrap/>
            <w:vAlign w:val="center"/>
          </w:tcPr>
          <w:p w14:paraId="5F5A2B02" w14:textId="5B4F9353" w:rsidR="00A71FF7" w:rsidRPr="0099473F" w:rsidRDefault="00A71FF7" w:rsidP="00A71FF7">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2130E45D"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1537507E" w14:textId="77777777" w:rsidR="008F72D5" w:rsidRDefault="008F72D5" w:rsidP="008B4E13">
      <w:pPr>
        <w:pStyle w:val="LabelTabel"/>
      </w:pPr>
    </w:p>
    <w:p w14:paraId="33518EA1" w14:textId="1E0484AB" w:rsidR="008B4E13" w:rsidRDefault="00D615F9" w:rsidP="00D615F9">
      <w:pPr>
        <w:ind w:firstLine="720"/>
      </w:pPr>
      <w:r>
        <w:t xml:space="preserve">Pada tabel 4.13 terlihat bahwa proses fungsi </w:t>
      </w:r>
      <w:r w:rsidRPr="003B0F6D">
        <w:rPr>
          <w:i/>
        </w:rPr>
        <w:t>signature</w:t>
      </w:r>
      <w:r>
        <w:t xml:space="preserve"> berhasil jika permintaan yang dikirimkan disertai dengan token dan data yang dikirimkan </w:t>
      </w:r>
      <w:r>
        <w:lastRenderedPageBreak/>
        <w:t>lengkap, jika permintaan yang dikirimkan tanpa menggunakan token atau ada data yang kurang maka permintaan akan gagal.</w:t>
      </w:r>
    </w:p>
    <w:p w14:paraId="2E6250E4" w14:textId="77777777" w:rsidR="00D615F9" w:rsidRDefault="00D615F9" w:rsidP="00D615F9">
      <w:pPr>
        <w:ind w:firstLine="720"/>
      </w:pPr>
    </w:p>
    <w:p w14:paraId="03AE7607" w14:textId="5F88688C" w:rsidR="00DA132D" w:rsidRDefault="006B0F8C" w:rsidP="0047502C">
      <w:pPr>
        <w:pStyle w:val="SubBabIVIII"/>
        <w:ind w:hanging="720"/>
      </w:pPr>
      <w:bookmarkStart w:id="410" w:name="_Toc143523802"/>
      <w:r>
        <w:t>Komunikasi W</w:t>
      </w:r>
      <w:r w:rsidR="00DA132D">
        <w:t>ebsocket</w:t>
      </w:r>
      <w:bookmarkEnd w:id="410"/>
    </w:p>
    <w:p w14:paraId="6F6B0E42" w14:textId="3331E324" w:rsidR="00CD14A0" w:rsidRDefault="003B0F6D" w:rsidP="003B0F6D">
      <w:pPr>
        <w:ind w:firstLine="720"/>
      </w:pPr>
      <w:r>
        <w:t xml:space="preserve">Pengujian komunikasi websocket dilakukan untuk mengetahui kinerja dari koneksi </w:t>
      </w:r>
      <w:r w:rsidRPr="003B0F6D">
        <w:rPr>
          <w:i/>
        </w:rPr>
        <w:t>subscribtion</w:t>
      </w:r>
      <w:r>
        <w:t xml:space="preserve"> pada </w:t>
      </w:r>
      <w:r w:rsidRPr="001B0ECC">
        <w:rPr>
          <w:i/>
        </w:rPr>
        <w:t>channel</w:t>
      </w:r>
      <w:r>
        <w:t xml:space="preserve"> websocket. Hasil dari pengujian websocket dapat dilihat pada tabel 4.14.</w:t>
      </w:r>
    </w:p>
    <w:p w14:paraId="00B7C2C5" w14:textId="77777777" w:rsidR="003B0F6D" w:rsidRDefault="003B0F6D" w:rsidP="003B0F6D"/>
    <w:p w14:paraId="161DDB78" w14:textId="4871418C" w:rsidR="00E02CB3" w:rsidRDefault="00E02CB3" w:rsidP="00E02CB3">
      <w:bookmarkStart w:id="411" w:name="_Toc142072930"/>
      <w:bookmarkStart w:id="412" w:name="_Toc143519718"/>
      <w:bookmarkStart w:id="413" w:name="_Toc143519887"/>
      <w:r w:rsidRPr="00E02CB3">
        <w:rPr>
          <w:b/>
        </w:rPr>
        <w:t>Tabel 4.</w:t>
      </w:r>
      <w:r w:rsidRPr="00E02CB3">
        <w:rPr>
          <w:b/>
        </w:rPr>
        <w:fldChar w:fldCharType="begin"/>
      </w:r>
      <w:r w:rsidRPr="00E02CB3">
        <w:rPr>
          <w:b/>
        </w:rPr>
        <w:instrText xml:space="preserve"> SEQ Tabel_4. \* ARABIC </w:instrText>
      </w:r>
      <w:r w:rsidRPr="00E02CB3">
        <w:rPr>
          <w:b/>
        </w:rPr>
        <w:fldChar w:fldCharType="separate"/>
      </w:r>
      <w:r w:rsidR="0044529C">
        <w:rPr>
          <w:b/>
          <w:noProof/>
        </w:rPr>
        <w:t>14</w:t>
      </w:r>
      <w:r w:rsidRPr="00E02CB3">
        <w:rPr>
          <w:b/>
        </w:rPr>
        <w:fldChar w:fldCharType="end"/>
      </w:r>
      <w:r>
        <w:t xml:space="preserve"> Hasil Pengujian Websocket</w:t>
      </w:r>
      <w:bookmarkEnd w:id="411"/>
      <w:bookmarkEnd w:id="412"/>
      <w:bookmarkEnd w:id="413"/>
    </w:p>
    <w:tbl>
      <w:tblPr>
        <w:tblW w:w="7938" w:type="dxa"/>
        <w:tblInd w:w="108" w:type="dxa"/>
        <w:tblLook w:val="04A0" w:firstRow="1" w:lastRow="0" w:firstColumn="1" w:lastColumn="0" w:noHBand="0" w:noVBand="1"/>
      </w:tblPr>
      <w:tblGrid>
        <w:gridCol w:w="510"/>
        <w:gridCol w:w="1430"/>
        <w:gridCol w:w="2820"/>
        <w:gridCol w:w="2044"/>
        <w:gridCol w:w="1134"/>
      </w:tblGrid>
      <w:tr w:rsidR="00656B20" w:rsidRPr="0099473F" w14:paraId="7C1BB205" w14:textId="77777777" w:rsidTr="00AE010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158284D"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E0EBB56"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06358FEA"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44" w:type="dxa"/>
            <w:tcBorders>
              <w:top w:val="single" w:sz="4" w:space="0" w:color="auto"/>
              <w:left w:val="nil"/>
              <w:bottom w:val="single" w:sz="4" w:space="0" w:color="auto"/>
              <w:right w:val="nil"/>
            </w:tcBorders>
            <w:shd w:val="clear" w:color="auto" w:fill="auto"/>
            <w:noWrap/>
            <w:vAlign w:val="center"/>
            <w:hideMark/>
          </w:tcPr>
          <w:p w14:paraId="4FDEAF6E"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CFCDF9F"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656B20" w:rsidRPr="0099473F" w14:paraId="6B318196" w14:textId="77777777" w:rsidTr="00AE0107">
        <w:trPr>
          <w:trHeight w:val="300"/>
        </w:trPr>
        <w:tc>
          <w:tcPr>
            <w:tcW w:w="510" w:type="dxa"/>
            <w:tcBorders>
              <w:top w:val="single" w:sz="4" w:space="0" w:color="auto"/>
              <w:left w:val="nil"/>
              <w:bottom w:val="nil"/>
              <w:right w:val="nil"/>
            </w:tcBorders>
            <w:shd w:val="clear" w:color="auto" w:fill="auto"/>
            <w:noWrap/>
            <w:vAlign w:val="center"/>
            <w:hideMark/>
          </w:tcPr>
          <w:p w14:paraId="4D897329"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2D13C3C9" w14:textId="74EE27A4" w:rsidR="00656B20" w:rsidRPr="0095100A" w:rsidRDefault="00656B20" w:rsidP="005E1EA1">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dengan </w:t>
            </w:r>
            <w:r w:rsidRPr="00553363">
              <w:rPr>
                <w:rFonts w:eastAsia="Times New Roman" w:cs="Times New Roman"/>
                <w:i/>
                <w:color w:val="000000"/>
                <w:szCs w:val="24"/>
                <w:lang w:val="en-US"/>
              </w:rPr>
              <w:t>signature</w:t>
            </w:r>
            <w:r>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A4AD254" w14:textId="56CE0094" w:rsidR="00656B20" w:rsidRPr="00D649AD" w:rsidRDefault="00656B20"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D649AD">
              <w:rPr>
                <w:rFonts w:eastAsia="Times New Roman" w:cs="Times New Roman"/>
                <w:i/>
                <w:color w:val="000000"/>
                <w:szCs w:val="24"/>
                <w:lang w:val="en-US"/>
              </w:rPr>
              <w:t xml:space="preserve">subscribtion </w:t>
            </w:r>
            <w:r w:rsidR="00D649AD" w:rsidRPr="00D649AD">
              <w:rPr>
                <w:rFonts w:eastAsia="Times New Roman" w:cs="Times New Roman"/>
                <w:color w:val="000000"/>
                <w:szCs w:val="24"/>
                <w:lang w:val="en-US"/>
              </w:rPr>
              <w:t>ke</w:t>
            </w:r>
            <w:r w:rsidR="00D649AD">
              <w:rPr>
                <w:rFonts w:eastAsia="Times New Roman" w:cs="Times New Roman"/>
                <w:i/>
                <w:color w:val="000000"/>
                <w:szCs w:val="24"/>
                <w:lang w:val="en-US"/>
              </w:rPr>
              <w:t xml:space="preserve"> channel </w:t>
            </w:r>
            <w:r w:rsidR="00D649AD">
              <w:rPr>
                <w:rFonts w:eastAsia="Times New Roman" w:cs="Times New Roman"/>
                <w:color w:val="000000"/>
                <w:szCs w:val="24"/>
                <w:lang w:val="en-US"/>
              </w:rPr>
              <w:t>websocket menggunakan sugnature yang sesuai</w:t>
            </w:r>
          </w:p>
        </w:tc>
        <w:tc>
          <w:tcPr>
            <w:tcW w:w="2044" w:type="dxa"/>
            <w:tcBorders>
              <w:top w:val="single" w:sz="4" w:space="0" w:color="auto"/>
              <w:left w:val="nil"/>
              <w:bottom w:val="nil"/>
              <w:right w:val="nil"/>
            </w:tcBorders>
            <w:shd w:val="clear" w:color="auto" w:fill="auto"/>
            <w:noWrap/>
            <w:vAlign w:val="center"/>
          </w:tcPr>
          <w:p w14:paraId="5373D853" w14:textId="4D318CBA"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bscribtion Succeed</w:t>
            </w:r>
          </w:p>
        </w:tc>
        <w:tc>
          <w:tcPr>
            <w:tcW w:w="1134" w:type="dxa"/>
            <w:tcBorders>
              <w:top w:val="single" w:sz="4" w:space="0" w:color="auto"/>
              <w:left w:val="nil"/>
              <w:bottom w:val="nil"/>
              <w:right w:val="nil"/>
            </w:tcBorders>
            <w:shd w:val="clear" w:color="auto" w:fill="auto"/>
            <w:noWrap/>
            <w:vAlign w:val="center"/>
          </w:tcPr>
          <w:p w14:paraId="1E3ED301" w14:textId="680EC9B0"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656B20">
              <w:rPr>
                <w:rFonts w:eastAsia="Times New Roman" w:cs="Times New Roman"/>
                <w:color w:val="000000"/>
                <w:szCs w:val="24"/>
                <w:lang w:val="en-US"/>
              </w:rPr>
              <w:t xml:space="preserve"> </w:t>
            </w:r>
          </w:p>
        </w:tc>
      </w:tr>
      <w:tr w:rsidR="00656B20" w:rsidRPr="0099473F" w14:paraId="6ED9DA53" w14:textId="77777777" w:rsidTr="00AE0107">
        <w:trPr>
          <w:trHeight w:val="300"/>
        </w:trPr>
        <w:tc>
          <w:tcPr>
            <w:tcW w:w="510" w:type="dxa"/>
            <w:tcBorders>
              <w:top w:val="nil"/>
              <w:left w:val="nil"/>
              <w:right w:val="nil"/>
            </w:tcBorders>
            <w:shd w:val="clear" w:color="auto" w:fill="auto"/>
            <w:noWrap/>
            <w:vAlign w:val="center"/>
            <w:hideMark/>
          </w:tcPr>
          <w:p w14:paraId="6545487B"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2DFA9397" w14:textId="07D778B3" w:rsidR="00656B20" w:rsidRPr="0095100A" w:rsidRDefault="00656B20" w:rsidP="00656B20">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tanpa </w:t>
            </w:r>
            <w:r w:rsidRPr="00553363">
              <w:rPr>
                <w:rFonts w:eastAsia="Times New Roman" w:cs="Times New Roman"/>
                <w:i/>
                <w:color w:val="000000"/>
                <w:szCs w:val="24"/>
                <w:lang w:val="en-US"/>
              </w:rPr>
              <w:t>signature</w:t>
            </w:r>
          </w:p>
        </w:tc>
        <w:tc>
          <w:tcPr>
            <w:tcW w:w="2820" w:type="dxa"/>
            <w:tcBorders>
              <w:top w:val="nil"/>
              <w:left w:val="nil"/>
              <w:right w:val="nil"/>
            </w:tcBorders>
            <w:shd w:val="clear" w:color="auto" w:fill="auto"/>
            <w:noWrap/>
            <w:vAlign w:val="center"/>
          </w:tcPr>
          <w:p w14:paraId="00FCD9D5" w14:textId="250D72A9"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 xml:space="preserve">subscrib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Pr>
                <w:rFonts w:eastAsia="Times New Roman" w:cs="Times New Roman"/>
                <w:color w:val="000000"/>
                <w:szCs w:val="24"/>
                <w:lang w:val="en-US"/>
              </w:rPr>
              <w:t xml:space="preserve">websocket tanpa menggunakan sugnature </w:t>
            </w:r>
          </w:p>
        </w:tc>
        <w:tc>
          <w:tcPr>
            <w:tcW w:w="2044" w:type="dxa"/>
            <w:tcBorders>
              <w:top w:val="nil"/>
              <w:left w:val="nil"/>
              <w:right w:val="nil"/>
            </w:tcBorders>
            <w:shd w:val="clear" w:color="auto" w:fill="auto"/>
            <w:noWrap/>
            <w:vAlign w:val="center"/>
          </w:tcPr>
          <w:p w14:paraId="7F3D68E9" w14:textId="546B4784"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Invalid Signature</w:t>
            </w:r>
          </w:p>
        </w:tc>
        <w:tc>
          <w:tcPr>
            <w:tcW w:w="1134" w:type="dxa"/>
            <w:tcBorders>
              <w:top w:val="nil"/>
              <w:left w:val="nil"/>
              <w:right w:val="nil"/>
            </w:tcBorders>
            <w:shd w:val="clear" w:color="auto" w:fill="auto"/>
            <w:noWrap/>
            <w:vAlign w:val="center"/>
          </w:tcPr>
          <w:p w14:paraId="71EEBD1C" w14:textId="07E498EE"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656B20">
              <w:rPr>
                <w:rFonts w:eastAsia="Times New Roman" w:cs="Times New Roman"/>
                <w:color w:val="000000"/>
                <w:szCs w:val="24"/>
                <w:lang w:val="en-US"/>
              </w:rPr>
              <w:t xml:space="preserve">  </w:t>
            </w:r>
          </w:p>
        </w:tc>
      </w:tr>
      <w:tr w:rsidR="00656B20" w:rsidRPr="0099473F" w14:paraId="0E1C0CBD" w14:textId="77777777" w:rsidTr="00AE0107">
        <w:trPr>
          <w:trHeight w:val="300"/>
        </w:trPr>
        <w:tc>
          <w:tcPr>
            <w:tcW w:w="510" w:type="dxa"/>
            <w:tcBorders>
              <w:top w:val="nil"/>
              <w:left w:val="nil"/>
              <w:bottom w:val="single" w:sz="4" w:space="0" w:color="auto"/>
              <w:right w:val="nil"/>
            </w:tcBorders>
            <w:shd w:val="clear" w:color="auto" w:fill="auto"/>
            <w:noWrap/>
            <w:vAlign w:val="center"/>
            <w:hideMark/>
          </w:tcPr>
          <w:p w14:paraId="3699856F"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single" w:sz="4" w:space="0" w:color="auto"/>
              <w:right w:val="nil"/>
            </w:tcBorders>
            <w:shd w:val="clear" w:color="auto" w:fill="auto"/>
            <w:noWrap/>
            <w:vAlign w:val="center"/>
          </w:tcPr>
          <w:p w14:paraId="3AA0C0BA" w14:textId="3F5B7632" w:rsidR="00656B20" w:rsidRPr="0095100A" w:rsidRDefault="00656B20" w:rsidP="005E1EA1">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dengan </w:t>
            </w:r>
            <w:r w:rsidRPr="00553363">
              <w:rPr>
                <w:rFonts w:eastAsia="Times New Roman" w:cs="Times New Roman"/>
                <w:i/>
                <w:color w:val="000000"/>
                <w:szCs w:val="24"/>
                <w:lang w:val="en-US"/>
              </w:rPr>
              <w:t>signature</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tcPr>
          <w:p w14:paraId="440E6B66" w14:textId="787A3CD1"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 xml:space="preserve">subscrib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Pr>
                <w:rFonts w:eastAsia="Times New Roman" w:cs="Times New Roman"/>
                <w:color w:val="000000"/>
                <w:szCs w:val="24"/>
                <w:lang w:val="en-US"/>
              </w:rPr>
              <w:t>websocket menggunakan sugnature yang tidak sesuai</w:t>
            </w:r>
          </w:p>
        </w:tc>
        <w:tc>
          <w:tcPr>
            <w:tcW w:w="2044" w:type="dxa"/>
            <w:tcBorders>
              <w:top w:val="nil"/>
              <w:left w:val="nil"/>
              <w:bottom w:val="single" w:sz="4" w:space="0" w:color="auto"/>
              <w:right w:val="nil"/>
            </w:tcBorders>
            <w:shd w:val="clear" w:color="auto" w:fill="auto"/>
            <w:noWrap/>
            <w:vAlign w:val="center"/>
          </w:tcPr>
          <w:p w14:paraId="783AFAFF" w14:textId="674645B4" w:rsidR="00656B20" w:rsidRPr="0099473F" w:rsidRDefault="002A0188" w:rsidP="00171AFA">
            <w:pPr>
              <w:spacing w:before="60" w:after="60" w:line="276" w:lineRule="auto"/>
              <w:jc w:val="center"/>
              <w:rPr>
                <w:rFonts w:eastAsia="Times New Roman" w:cs="Times New Roman"/>
                <w:color w:val="000000"/>
                <w:szCs w:val="24"/>
                <w:lang w:val="en-US"/>
              </w:rPr>
            </w:pPr>
            <w:r w:rsidRPr="002A0188">
              <w:rPr>
                <w:rFonts w:eastAsia="Times New Roman" w:cs="Times New Roman"/>
                <w:i/>
                <w:color w:val="000000"/>
                <w:szCs w:val="24"/>
                <w:lang w:val="en-US"/>
              </w:rPr>
              <w:t>Invalid</w:t>
            </w:r>
            <w:r>
              <w:rPr>
                <w:rFonts w:eastAsia="Times New Roman" w:cs="Times New Roman"/>
                <w:color w:val="000000"/>
                <w:szCs w:val="24"/>
                <w:lang w:val="en-US"/>
              </w:rPr>
              <w:t xml:space="preserve"> </w:t>
            </w:r>
            <w:r w:rsidRPr="002A0188">
              <w:rPr>
                <w:rFonts w:eastAsia="Times New Roman" w:cs="Times New Roman"/>
                <w:i/>
                <w:color w:val="000000"/>
                <w:szCs w:val="24"/>
                <w:lang w:val="en-US"/>
              </w:rPr>
              <w:t>Signature</w:t>
            </w:r>
          </w:p>
        </w:tc>
        <w:tc>
          <w:tcPr>
            <w:tcW w:w="1134" w:type="dxa"/>
            <w:tcBorders>
              <w:top w:val="nil"/>
              <w:left w:val="nil"/>
              <w:bottom w:val="single" w:sz="4" w:space="0" w:color="auto"/>
              <w:right w:val="nil"/>
            </w:tcBorders>
            <w:shd w:val="clear" w:color="auto" w:fill="auto"/>
            <w:noWrap/>
            <w:vAlign w:val="center"/>
          </w:tcPr>
          <w:p w14:paraId="09BC0BC4" w14:textId="77777777" w:rsidR="00656B20" w:rsidRPr="0099473F" w:rsidRDefault="00656B2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3BEC627D" w14:textId="77777777" w:rsidR="00E02CB3" w:rsidRDefault="00E02CB3" w:rsidP="00E02CB3"/>
    <w:p w14:paraId="47DAA992" w14:textId="66E72D68" w:rsidR="00171AFA" w:rsidRDefault="00BD3E4C" w:rsidP="00BD3E4C">
      <w:pPr>
        <w:ind w:firstLine="720"/>
      </w:pPr>
      <w:r>
        <w:t xml:space="preserve">Pada tabel 4.14 terlihat bahwa proses </w:t>
      </w:r>
      <w:r w:rsidRPr="00BD3E4C">
        <w:rPr>
          <w:i/>
        </w:rPr>
        <w:t>subscribtion</w:t>
      </w:r>
      <w:r>
        <w:t xml:space="preserve"> pada </w:t>
      </w:r>
      <w:r w:rsidRPr="00BD3E4C">
        <w:rPr>
          <w:i/>
        </w:rPr>
        <w:t>channel</w:t>
      </w:r>
      <w:r>
        <w:t xml:space="preserve"> websocket berhasil jika menggunakan kode </w:t>
      </w:r>
      <w:r w:rsidRPr="00BD3E4C">
        <w:rPr>
          <w:i/>
        </w:rPr>
        <w:t>signature</w:t>
      </w:r>
      <w:r>
        <w:t xml:space="preserve"> yang sesuai, jika tidak menggunakan kode </w:t>
      </w:r>
      <w:r w:rsidRPr="00BD3E4C">
        <w:rPr>
          <w:i/>
        </w:rPr>
        <w:t>signature</w:t>
      </w:r>
      <w:r>
        <w:t xml:space="preserve"> atau menggunakan kode </w:t>
      </w:r>
      <w:r w:rsidRPr="00BD3E4C">
        <w:rPr>
          <w:i/>
        </w:rPr>
        <w:t>signature</w:t>
      </w:r>
      <w:r>
        <w:t xml:space="preserve"> yang salah maka proses </w:t>
      </w:r>
      <w:r w:rsidRPr="00BD3E4C">
        <w:rPr>
          <w:i/>
        </w:rPr>
        <w:t>subscription</w:t>
      </w:r>
      <w:r>
        <w:t xml:space="preserve"> akan gagal.</w:t>
      </w:r>
    </w:p>
    <w:p w14:paraId="18612032" w14:textId="77777777" w:rsidR="00BD3E4C" w:rsidRDefault="00BD3E4C" w:rsidP="00E02CB3"/>
    <w:p w14:paraId="353790E5" w14:textId="48D9161B" w:rsidR="00DA132D" w:rsidRDefault="00D371CD" w:rsidP="0047502C">
      <w:pPr>
        <w:pStyle w:val="SubBabIVIII"/>
        <w:ind w:hanging="720"/>
      </w:pPr>
      <w:bookmarkStart w:id="414" w:name="_Toc143523803"/>
      <w:r>
        <w:t xml:space="preserve">Fungsi </w:t>
      </w:r>
      <w:r w:rsidR="006B0F8C" w:rsidRPr="00D371CD">
        <w:rPr>
          <w:i/>
        </w:rPr>
        <w:t>Update</w:t>
      </w:r>
      <w:r w:rsidR="006B0F8C">
        <w:t xml:space="preserve"> Status P</w:t>
      </w:r>
      <w:r w:rsidR="00DA132D">
        <w:t>intu</w:t>
      </w:r>
      <w:bookmarkEnd w:id="414"/>
    </w:p>
    <w:p w14:paraId="34741160" w14:textId="78F9C365" w:rsidR="00D371CD" w:rsidRDefault="00D371CD" w:rsidP="00D371CD">
      <w:pPr>
        <w:ind w:firstLine="720"/>
      </w:pPr>
      <w:r>
        <w:t xml:space="preserve">Pengujian pada fungsi </w:t>
      </w:r>
      <w:r w:rsidRPr="00D371CD">
        <w:rPr>
          <w:i/>
        </w:rPr>
        <w:t>update</w:t>
      </w:r>
      <w:r>
        <w:t xml:space="preserve"> status pintu dilaksanakan untuk memeriksa kinerja dari fungsi tersebut. Proses </w:t>
      </w:r>
      <w:r w:rsidRPr="00D371CD">
        <w:rPr>
          <w:i/>
        </w:rPr>
        <w:t>update</w:t>
      </w:r>
      <w:r>
        <w:t xml:space="preserve"> status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A813F3">
        <w:t>update status pintu</w:t>
      </w:r>
      <w:r>
        <w:t xml:space="preserve"> dapat dilihat pada tabel 4.15.</w:t>
      </w:r>
    </w:p>
    <w:p w14:paraId="3204C6BD" w14:textId="77777777" w:rsidR="00BD2038" w:rsidRDefault="00BD2038" w:rsidP="00BD2038"/>
    <w:p w14:paraId="195D453E" w14:textId="4C9A6D08" w:rsidR="00BD2038" w:rsidRDefault="00BD2038" w:rsidP="00BD2038">
      <w:pPr>
        <w:pStyle w:val="LabelTabel"/>
      </w:pPr>
      <w:bookmarkStart w:id="415" w:name="_Toc142072931"/>
      <w:bookmarkStart w:id="416" w:name="_Toc143519719"/>
      <w:bookmarkStart w:id="417" w:name="_Toc143519888"/>
      <w:r w:rsidRPr="00BD2038">
        <w:rPr>
          <w:b/>
        </w:rPr>
        <w:lastRenderedPageBreak/>
        <w:t>Tabel 4.</w:t>
      </w:r>
      <w:r w:rsidRPr="00BD2038">
        <w:rPr>
          <w:b/>
        </w:rPr>
        <w:fldChar w:fldCharType="begin"/>
      </w:r>
      <w:r w:rsidRPr="00BD2038">
        <w:rPr>
          <w:b/>
        </w:rPr>
        <w:instrText xml:space="preserve"> SEQ Tabel_4. \* ARABIC </w:instrText>
      </w:r>
      <w:r w:rsidRPr="00BD2038">
        <w:rPr>
          <w:b/>
        </w:rPr>
        <w:fldChar w:fldCharType="separate"/>
      </w:r>
      <w:r w:rsidR="0044529C">
        <w:rPr>
          <w:b/>
          <w:noProof/>
        </w:rPr>
        <w:t>15</w:t>
      </w:r>
      <w:r w:rsidRPr="00BD2038">
        <w:rPr>
          <w:b/>
        </w:rPr>
        <w:fldChar w:fldCharType="end"/>
      </w:r>
      <w:r>
        <w:t xml:space="preserve"> Hasil Pengujian Fungsi Update Status Pintu</w:t>
      </w:r>
      <w:bookmarkEnd w:id="415"/>
      <w:bookmarkEnd w:id="416"/>
      <w:bookmarkEnd w:id="417"/>
    </w:p>
    <w:tbl>
      <w:tblPr>
        <w:tblW w:w="7938" w:type="dxa"/>
        <w:tblInd w:w="108" w:type="dxa"/>
        <w:tblLook w:val="04A0" w:firstRow="1" w:lastRow="0" w:firstColumn="1" w:lastColumn="0" w:noHBand="0" w:noVBand="1"/>
      </w:tblPr>
      <w:tblGrid>
        <w:gridCol w:w="510"/>
        <w:gridCol w:w="1430"/>
        <w:gridCol w:w="2820"/>
        <w:gridCol w:w="2070"/>
        <w:gridCol w:w="1108"/>
      </w:tblGrid>
      <w:tr w:rsidR="00553363" w:rsidRPr="0099473F" w14:paraId="29985DEE" w14:textId="77777777" w:rsidTr="00650A7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F22617F"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3502FFBB"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F19846C"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20F9F4C2"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302F81EE"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53363" w:rsidRPr="0099473F" w14:paraId="511E51D0" w14:textId="77777777" w:rsidTr="00650A75">
        <w:trPr>
          <w:trHeight w:val="300"/>
        </w:trPr>
        <w:tc>
          <w:tcPr>
            <w:tcW w:w="510" w:type="dxa"/>
            <w:tcBorders>
              <w:top w:val="single" w:sz="4" w:space="0" w:color="auto"/>
              <w:left w:val="nil"/>
              <w:bottom w:val="nil"/>
              <w:right w:val="nil"/>
            </w:tcBorders>
            <w:shd w:val="clear" w:color="auto" w:fill="auto"/>
            <w:noWrap/>
            <w:vAlign w:val="center"/>
            <w:hideMark/>
          </w:tcPr>
          <w:p w14:paraId="55583E77"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35612E41" w14:textId="6B1BC4EA"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tanpa token</w:t>
            </w:r>
            <w:r w:rsidR="00553363">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C3830FA" w14:textId="3C5F557D" w:rsidR="00553363" w:rsidRPr="00D649AD"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tanpa menggunakan token</w:t>
            </w:r>
          </w:p>
        </w:tc>
        <w:tc>
          <w:tcPr>
            <w:tcW w:w="2070" w:type="dxa"/>
            <w:tcBorders>
              <w:top w:val="single" w:sz="4" w:space="0" w:color="auto"/>
              <w:left w:val="nil"/>
              <w:bottom w:val="nil"/>
              <w:right w:val="nil"/>
            </w:tcBorders>
            <w:shd w:val="clear" w:color="auto" w:fill="auto"/>
            <w:noWrap/>
            <w:vAlign w:val="center"/>
          </w:tcPr>
          <w:p w14:paraId="42BBDDF5" w14:textId="70A35A0D" w:rsidR="00553363" w:rsidRPr="0099473F"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3C3ED280" w14:textId="08B7ECE3"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553363">
              <w:rPr>
                <w:rFonts w:eastAsia="Times New Roman" w:cs="Times New Roman"/>
                <w:color w:val="000000"/>
                <w:szCs w:val="24"/>
                <w:lang w:val="en-US"/>
              </w:rPr>
              <w:t xml:space="preserve">  </w:t>
            </w:r>
          </w:p>
        </w:tc>
      </w:tr>
      <w:tr w:rsidR="00553363" w:rsidRPr="0099473F" w14:paraId="785181BB" w14:textId="77777777" w:rsidTr="00650A75">
        <w:trPr>
          <w:trHeight w:val="300"/>
        </w:trPr>
        <w:tc>
          <w:tcPr>
            <w:tcW w:w="510" w:type="dxa"/>
            <w:tcBorders>
              <w:top w:val="nil"/>
              <w:left w:val="nil"/>
              <w:right w:val="nil"/>
            </w:tcBorders>
            <w:shd w:val="clear" w:color="auto" w:fill="auto"/>
            <w:noWrap/>
            <w:vAlign w:val="center"/>
            <w:hideMark/>
          </w:tcPr>
          <w:p w14:paraId="13358630"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76988F4" w14:textId="095DAE16"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engan token</w:t>
            </w:r>
          </w:p>
        </w:tc>
        <w:tc>
          <w:tcPr>
            <w:tcW w:w="2820" w:type="dxa"/>
            <w:tcBorders>
              <w:top w:val="nil"/>
              <w:left w:val="nil"/>
              <w:right w:val="nil"/>
            </w:tcBorders>
            <w:shd w:val="clear" w:color="auto" w:fill="auto"/>
            <w:noWrap/>
            <w:vAlign w:val="center"/>
          </w:tcPr>
          <w:p w14:paraId="76B79DE1" w14:textId="305F7B32" w:rsidR="00553363" w:rsidRPr="0099473F"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dengan menggunaka token dan data lengkap</w:t>
            </w:r>
          </w:p>
        </w:tc>
        <w:tc>
          <w:tcPr>
            <w:tcW w:w="2070" w:type="dxa"/>
            <w:tcBorders>
              <w:top w:val="nil"/>
              <w:left w:val="nil"/>
              <w:right w:val="nil"/>
            </w:tcBorders>
            <w:shd w:val="clear" w:color="auto" w:fill="auto"/>
            <w:noWrap/>
            <w:vAlign w:val="center"/>
          </w:tcPr>
          <w:p w14:paraId="7D30A524" w14:textId="51C20080" w:rsidR="00553363" w:rsidRPr="0099473F" w:rsidRDefault="00650A75" w:rsidP="00650A7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4E3C3F34" w14:textId="7E693718"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553363">
              <w:rPr>
                <w:rFonts w:eastAsia="Times New Roman" w:cs="Times New Roman"/>
                <w:color w:val="000000"/>
                <w:szCs w:val="24"/>
                <w:lang w:val="en-US"/>
              </w:rPr>
              <w:t xml:space="preserve">   </w:t>
            </w:r>
          </w:p>
        </w:tc>
      </w:tr>
      <w:tr w:rsidR="00553363" w:rsidRPr="0099473F" w14:paraId="3BBF0D19" w14:textId="77777777" w:rsidTr="00650A75">
        <w:trPr>
          <w:trHeight w:val="300"/>
        </w:trPr>
        <w:tc>
          <w:tcPr>
            <w:tcW w:w="510" w:type="dxa"/>
            <w:tcBorders>
              <w:top w:val="nil"/>
              <w:left w:val="nil"/>
              <w:bottom w:val="nil"/>
              <w:right w:val="nil"/>
            </w:tcBorders>
            <w:shd w:val="clear" w:color="auto" w:fill="auto"/>
            <w:noWrap/>
            <w:vAlign w:val="center"/>
            <w:hideMark/>
          </w:tcPr>
          <w:p w14:paraId="69EAECF3"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4911671" w14:textId="51E6982E"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ata tidak lengkap</w:t>
            </w:r>
          </w:p>
        </w:tc>
        <w:tc>
          <w:tcPr>
            <w:tcW w:w="2820" w:type="dxa"/>
            <w:tcBorders>
              <w:top w:val="nil"/>
              <w:left w:val="nil"/>
              <w:bottom w:val="nil"/>
              <w:right w:val="nil"/>
            </w:tcBorders>
            <w:shd w:val="clear" w:color="auto" w:fill="auto"/>
            <w:noWrap/>
            <w:vAlign w:val="center"/>
          </w:tcPr>
          <w:p w14:paraId="7D16EA07" w14:textId="4AD82768" w:rsidR="00553363" w:rsidRPr="0099473F"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ate</w:t>
            </w:r>
            <w:r>
              <w:rPr>
                <w:rFonts w:eastAsia="Times New Roman" w:cs="Times New Roman"/>
                <w:color w:val="000000"/>
                <w:szCs w:val="24"/>
                <w:lang w:val="en-US"/>
              </w:rPr>
              <w:t xml:space="preserve"> status pintu dengan menggunakan data yang tidak lengkap</w:t>
            </w:r>
          </w:p>
        </w:tc>
        <w:tc>
          <w:tcPr>
            <w:tcW w:w="2070" w:type="dxa"/>
            <w:tcBorders>
              <w:top w:val="nil"/>
              <w:left w:val="nil"/>
              <w:bottom w:val="nil"/>
              <w:right w:val="nil"/>
            </w:tcBorders>
            <w:shd w:val="clear" w:color="auto" w:fill="auto"/>
            <w:noWrap/>
            <w:vAlign w:val="center"/>
          </w:tcPr>
          <w:p w14:paraId="731D0DD8" w14:textId="15927E1B" w:rsidR="00553363" w:rsidRPr="0099473F" w:rsidRDefault="00650A75" w:rsidP="00650A75">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3CA908B0" w14:textId="77777777" w:rsidR="00553363" w:rsidRPr="0099473F" w:rsidRDefault="0055336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DA2460" w:rsidRPr="0099473F" w14:paraId="234B0B4F" w14:textId="77777777" w:rsidTr="00650A75">
        <w:trPr>
          <w:trHeight w:val="300"/>
        </w:trPr>
        <w:tc>
          <w:tcPr>
            <w:tcW w:w="510" w:type="dxa"/>
            <w:tcBorders>
              <w:top w:val="nil"/>
              <w:left w:val="nil"/>
              <w:bottom w:val="single" w:sz="4" w:space="0" w:color="auto"/>
              <w:right w:val="nil"/>
            </w:tcBorders>
            <w:shd w:val="clear" w:color="auto" w:fill="auto"/>
            <w:noWrap/>
            <w:vAlign w:val="center"/>
          </w:tcPr>
          <w:p w14:paraId="0BDF4DC6" w14:textId="10FDA128" w:rsidR="00DA2460" w:rsidRPr="0099473F" w:rsidRDefault="00DA246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10B76898" w14:textId="3EB27D76" w:rsidR="00DA2460"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id pintu salah</w:t>
            </w:r>
          </w:p>
        </w:tc>
        <w:tc>
          <w:tcPr>
            <w:tcW w:w="2820" w:type="dxa"/>
            <w:tcBorders>
              <w:top w:val="nil"/>
              <w:left w:val="nil"/>
              <w:bottom w:val="single" w:sz="4" w:space="0" w:color="auto"/>
              <w:right w:val="nil"/>
            </w:tcBorders>
            <w:shd w:val="clear" w:color="auto" w:fill="auto"/>
            <w:noWrap/>
            <w:vAlign w:val="center"/>
          </w:tcPr>
          <w:p w14:paraId="67344384" w14:textId="5A05FE63" w:rsidR="00DA2460"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5B0F16E9" w14:textId="1C4E31BB" w:rsidR="00DA2460" w:rsidRPr="002A0188"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6CEEE16D" w14:textId="6AB2DB49" w:rsidR="00DA2460"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D76AFEF" w14:textId="77777777" w:rsidR="00E94061" w:rsidRDefault="00E94061" w:rsidP="00553363"/>
    <w:p w14:paraId="31A1D168" w14:textId="4FEA421A" w:rsidR="00821768" w:rsidRDefault="00F12444" w:rsidP="00F12444">
      <w:pPr>
        <w:ind w:firstLine="720"/>
      </w:pPr>
      <w:r>
        <w:t xml:space="preserve">Pada tabel 4.15 terlihat bahwa proses </w:t>
      </w:r>
      <w:r w:rsidRPr="00F12444">
        <w:rPr>
          <w:i/>
        </w:rPr>
        <w:t>update</w:t>
      </w:r>
      <w:r>
        <w:t xml:space="preserve"> status pintu berhasil jika </w:t>
      </w:r>
      <w:r w:rsidRPr="00F12444">
        <w:rPr>
          <w:i/>
        </w:rPr>
        <w:t>request</w:t>
      </w:r>
      <w:r>
        <w:t xml:space="preserve"> dikirimkan dengan token dan data yang lengkap, jika ada data yang kurang lengkap atau tidak disertai dengan token akan </w:t>
      </w:r>
      <w:r w:rsidRPr="00F12444">
        <w:rPr>
          <w:i/>
        </w:rPr>
        <w:t>request</w:t>
      </w:r>
      <w:r>
        <w:t xml:space="preserve"> tersebut akan gagal.</w:t>
      </w:r>
    </w:p>
    <w:p w14:paraId="69C544B8" w14:textId="77777777" w:rsidR="00F12444" w:rsidRDefault="00F12444" w:rsidP="00553363"/>
    <w:p w14:paraId="36B1340A" w14:textId="52E93CA4" w:rsidR="00DA132D" w:rsidRDefault="00A813F3" w:rsidP="0047502C">
      <w:pPr>
        <w:pStyle w:val="SubBabIVIII"/>
        <w:ind w:hanging="720"/>
      </w:pPr>
      <w:bookmarkStart w:id="418" w:name="_Toc143523804"/>
      <w:r>
        <w:t xml:space="preserve">Fungsi </w:t>
      </w:r>
      <w:r w:rsidR="006B0F8C">
        <w:t>Peringatan P</w:t>
      </w:r>
      <w:r w:rsidR="00DA132D">
        <w:t>intu</w:t>
      </w:r>
      <w:bookmarkEnd w:id="418"/>
    </w:p>
    <w:p w14:paraId="390F9D0D" w14:textId="165F9BA7" w:rsidR="00A813F3" w:rsidRDefault="00A813F3" w:rsidP="00A813F3">
      <w:pPr>
        <w:ind w:firstLine="709"/>
      </w:pPr>
      <w:r>
        <w:t xml:space="preserve">Pengujian pada fungsi peringatan pintu dilaksanakan untuk memeriksa kinerja dari fungsi tersebut. Proses peringatan pintu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peringatan pin</w:t>
      </w:r>
      <w:r w:rsidR="0040139F">
        <w:t>tu dapat dilihat pada tabel 4.16</w:t>
      </w:r>
      <w:r>
        <w:t>.</w:t>
      </w:r>
    </w:p>
    <w:p w14:paraId="5BE6AF22" w14:textId="77777777" w:rsidR="00CB0458" w:rsidRDefault="00CB0458" w:rsidP="00A813F3">
      <w:pPr>
        <w:ind w:firstLine="709"/>
      </w:pPr>
    </w:p>
    <w:p w14:paraId="3BD98617" w14:textId="3397EC2F" w:rsidR="00CB0458" w:rsidRDefault="00CB0458" w:rsidP="00CB0458">
      <w:pPr>
        <w:pStyle w:val="LabelTabel"/>
      </w:pPr>
      <w:bookmarkStart w:id="419" w:name="_Toc142072932"/>
      <w:bookmarkStart w:id="420" w:name="_Toc143519720"/>
      <w:bookmarkStart w:id="421" w:name="_Toc143519889"/>
      <w:r w:rsidRPr="00CB0458">
        <w:rPr>
          <w:b/>
        </w:rPr>
        <w:t>Tabel 4.</w:t>
      </w:r>
      <w:r w:rsidRPr="00CB0458">
        <w:rPr>
          <w:b/>
        </w:rPr>
        <w:fldChar w:fldCharType="begin"/>
      </w:r>
      <w:r w:rsidRPr="00CB0458">
        <w:rPr>
          <w:b/>
        </w:rPr>
        <w:instrText xml:space="preserve"> SEQ Tabel_4. \* ARABIC </w:instrText>
      </w:r>
      <w:r w:rsidRPr="00CB0458">
        <w:rPr>
          <w:b/>
        </w:rPr>
        <w:fldChar w:fldCharType="separate"/>
      </w:r>
      <w:r w:rsidR="0044529C">
        <w:rPr>
          <w:b/>
          <w:noProof/>
        </w:rPr>
        <w:t>16</w:t>
      </w:r>
      <w:r w:rsidRPr="00CB0458">
        <w:rPr>
          <w:b/>
        </w:rPr>
        <w:fldChar w:fldCharType="end"/>
      </w:r>
      <w:r>
        <w:t xml:space="preserve"> Hasil Pengujian Fungsi Peringatan Pintu</w:t>
      </w:r>
      <w:bookmarkEnd w:id="419"/>
      <w:bookmarkEnd w:id="420"/>
      <w:bookmarkEnd w:id="421"/>
    </w:p>
    <w:tbl>
      <w:tblPr>
        <w:tblW w:w="7938" w:type="dxa"/>
        <w:tblInd w:w="108" w:type="dxa"/>
        <w:tblLook w:val="04A0" w:firstRow="1" w:lastRow="0" w:firstColumn="1" w:lastColumn="0" w:noHBand="0" w:noVBand="1"/>
      </w:tblPr>
      <w:tblGrid>
        <w:gridCol w:w="510"/>
        <w:gridCol w:w="1430"/>
        <w:gridCol w:w="2820"/>
        <w:gridCol w:w="2070"/>
        <w:gridCol w:w="1108"/>
      </w:tblGrid>
      <w:tr w:rsidR="001C371C" w:rsidRPr="0099473F" w14:paraId="7CDC0279"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56D78FC2"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6B2E862"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889C873"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18DBBD3F"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40F7C8B8"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C371C" w:rsidRPr="0099473F" w14:paraId="12F8AF2D"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1F57CEAD"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06A079EC" w14:textId="2E84C2F6"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nil"/>
              <w:right w:val="nil"/>
            </w:tcBorders>
            <w:shd w:val="clear" w:color="auto" w:fill="auto"/>
            <w:noWrap/>
            <w:vAlign w:val="center"/>
          </w:tcPr>
          <w:p w14:paraId="5572199E" w14:textId="6FECB8F2" w:rsidR="001C371C" w:rsidRPr="00D649AD"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w:t>
            </w:r>
            <w:r w:rsidR="001C371C">
              <w:rPr>
                <w:rFonts w:eastAsia="Times New Roman" w:cs="Times New Roman"/>
                <w:color w:val="000000"/>
                <w:szCs w:val="24"/>
                <w:lang w:val="en-US"/>
              </w:rPr>
              <w:t xml:space="preserve"> pintu tanpa menggunakan token</w:t>
            </w:r>
          </w:p>
        </w:tc>
        <w:tc>
          <w:tcPr>
            <w:tcW w:w="2070" w:type="dxa"/>
            <w:tcBorders>
              <w:top w:val="single" w:sz="4" w:space="0" w:color="auto"/>
              <w:left w:val="nil"/>
              <w:bottom w:val="nil"/>
              <w:right w:val="nil"/>
            </w:tcBorders>
            <w:shd w:val="clear" w:color="auto" w:fill="auto"/>
            <w:noWrap/>
            <w:vAlign w:val="center"/>
          </w:tcPr>
          <w:p w14:paraId="154D95CC"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5C786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4B02C0B" w14:textId="77777777" w:rsidTr="005E1EA1">
        <w:trPr>
          <w:trHeight w:val="300"/>
        </w:trPr>
        <w:tc>
          <w:tcPr>
            <w:tcW w:w="510" w:type="dxa"/>
            <w:tcBorders>
              <w:top w:val="nil"/>
              <w:left w:val="nil"/>
              <w:right w:val="nil"/>
            </w:tcBorders>
            <w:shd w:val="clear" w:color="auto" w:fill="auto"/>
            <w:noWrap/>
            <w:vAlign w:val="center"/>
            <w:hideMark/>
          </w:tcPr>
          <w:p w14:paraId="6964FF5A"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62A50DC3" w14:textId="6D086B82" w:rsidR="001C371C" w:rsidRPr="0095100A" w:rsidRDefault="001C371C" w:rsidP="0048580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00485808">
              <w:rPr>
                <w:rFonts w:eastAsia="Times New Roman" w:cs="Times New Roman"/>
                <w:color w:val="000000"/>
                <w:szCs w:val="24"/>
                <w:lang w:val="en-US"/>
              </w:rPr>
              <w:t>sesuai</w:t>
            </w:r>
          </w:p>
        </w:tc>
        <w:tc>
          <w:tcPr>
            <w:tcW w:w="2820" w:type="dxa"/>
            <w:tcBorders>
              <w:top w:val="nil"/>
              <w:left w:val="nil"/>
              <w:right w:val="nil"/>
            </w:tcBorders>
            <w:shd w:val="clear" w:color="auto" w:fill="auto"/>
            <w:noWrap/>
            <w:vAlign w:val="center"/>
          </w:tcPr>
          <w:p w14:paraId="710DEB85" w14:textId="37D7EB3A"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dengan menggunaka token dan data lengkap</w:t>
            </w:r>
          </w:p>
        </w:tc>
        <w:tc>
          <w:tcPr>
            <w:tcW w:w="2070" w:type="dxa"/>
            <w:tcBorders>
              <w:top w:val="nil"/>
              <w:left w:val="nil"/>
              <w:right w:val="nil"/>
            </w:tcBorders>
            <w:shd w:val="clear" w:color="auto" w:fill="auto"/>
            <w:noWrap/>
            <w:vAlign w:val="center"/>
          </w:tcPr>
          <w:p w14:paraId="3E114CEB"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38C0BA19"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C371C" w:rsidRPr="0099473F" w14:paraId="1500A581" w14:textId="77777777" w:rsidTr="005E1EA1">
        <w:trPr>
          <w:trHeight w:val="300"/>
        </w:trPr>
        <w:tc>
          <w:tcPr>
            <w:tcW w:w="510" w:type="dxa"/>
            <w:tcBorders>
              <w:top w:val="nil"/>
              <w:left w:val="nil"/>
              <w:bottom w:val="nil"/>
              <w:right w:val="nil"/>
            </w:tcBorders>
            <w:shd w:val="clear" w:color="auto" w:fill="auto"/>
            <w:noWrap/>
            <w:vAlign w:val="center"/>
            <w:hideMark/>
          </w:tcPr>
          <w:p w14:paraId="05968F78"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3</w:t>
            </w:r>
          </w:p>
        </w:tc>
        <w:tc>
          <w:tcPr>
            <w:tcW w:w="1430" w:type="dxa"/>
            <w:tcBorders>
              <w:top w:val="nil"/>
              <w:left w:val="nil"/>
              <w:bottom w:val="nil"/>
              <w:right w:val="nil"/>
            </w:tcBorders>
            <w:shd w:val="clear" w:color="auto" w:fill="auto"/>
            <w:noWrap/>
            <w:vAlign w:val="center"/>
          </w:tcPr>
          <w:p w14:paraId="7C0AB087" w14:textId="216B1644"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data tidak lengkap</w:t>
            </w:r>
          </w:p>
        </w:tc>
        <w:tc>
          <w:tcPr>
            <w:tcW w:w="2820" w:type="dxa"/>
            <w:tcBorders>
              <w:top w:val="nil"/>
              <w:left w:val="nil"/>
              <w:bottom w:val="nil"/>
              <w:right w:val="nil"/>
            </w:tcBorders>
            <w:shd w:val="clear" w:color="auto" w:fill="auto"/>
            <w:noWrap/>
            <w:vAlign w:val="center"/>
          </w:tcPr>
          <w:p w14:paraId="41232540" w14:textId="3BFDF060"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dengan menggunakan data yang tidak lengkap</w:t>
            </w:r>
          </w:p>
        </w:tc>
        <w:tc>
          <w:tcPr>
            <w:tcW w:w="2070" w:type="dxa"/>
            <w:tcBorders>
              <w:top w:val="nil"/>
              <w:left w:val="nil"/>
              <w:bottom w:val="nil"/>
              <w:right w:val="nil"/>
            </w:tcBorders>
            <w:shd w:val="clear" w:color="auto" w:fill="auto"/>
            <w:noWrap/>
            <w:vAlign w:val="center"/>
          </w:tcPr>
          <w:p w14:paraId="7C58EBFA"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7A61C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C001D1C" w14:textId="77777777" w:rsidTr="005E1EA1">
        <w:trPr>
          <w:trHeight w:val="300"/>
        </w:trPr>
        <w:tc>
          <w:tcPr>
            <w:tcW w:w="510" w:type="dxa"/>
            <w:tcBorders>
              <w:top w:val="nil"/>
              <w:left w:val="nil"/>
              <w:bottom w:val="single" w:sz="4" w:space="0" w:color="auto"/>
              <w:right w:val="nil"/>
            </w:tcBorders>
            <w:shd w:val="clear" w:color="auto" w:fill="auto"/>
            <w:noWrap/>
            <w:vAlign w:val="center"/>
          </w:tcPr>
          <w:p w14:paraId="54D9F8E3"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492E110E" w14:textId="1251C510" w:rsidR="001C371C"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id pintu salah</w:t>
            </w:r>
          </w:p>
        </w:tc>
        <w:tc>
          <w:tcPr>
            <w:tcW w:w="2820" w:type="dxa"/>
            <w:tcBorders>
              <w:top w:val="nil"/>
              <w:left w:val="nil"/>
              <w:bottom w:val="single" w:sz="4" w:space="0" w:color="auto"/>
              <w:right w:val="nil"/>
            </w:tcBorders>
            <w:shd w:val="clear" w:color="auto" w:fill="auto"/>
            <w:noWrap/>
            <w:vAlign w:val="center"/>
          </w:tcPr>
          <w:p w14:paraId="075111D8" w14:textId="230DBF96" w:rsidR="001C371C"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4C263115" w14:textId="77777777" w:rsidR="001C371C" w:rsidRPr="002A0188"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7035D382" w14:textId="77777777" w:rsidR="001C371C"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465FB39" w14:textId="77777777" w:rsidR="002D0EDC" w:rsidRDefault="002D0EDC" w:rsidP="002D6A66">
      <w:pPr>
        <w:contextualSpacing/>
        <w:rPr>
          <w:lang w:val="en-US"/>
        </w:rPr>
      </w:pPr>
    </w:p>
    <w:p w14:paraId="65FE0D71" w14:textId="77777777" w:rsidR="0040139F" w:rsidRDefault="0040139F" w:rsidP="0040139F">
      <w:pPr>
        <w:ind w:firstLine="709"/>
        <w:contextualSpacing/>
      </w:pPr>
      <w:r>
        <w:t xml:space="preserve">Pada tabel 4.16 terlihat bahwa proses peringatan pintu berhasil jika </w:t>
      </w:r>
      <w:r w:rsidRPr="00F12444">
        <w:rPr>
          <w:i/>
        </w:rPr>
        <w:t>request</w:t>
      </w:r>
      <w:r>
        <w:t xml:space="preserve"> dikirimkan dengan token dan data yang lengkap, jika ada data yang kurang lengkap atau tidak disertai dengan token akan </w:t>
      </w:r>
      <w:r w:rsidRPr="00F12444">
        <w:rPr>
          <w:i/>
        </w:rPr>
        <w:t>request</w:t>
      </w:r>
      <w:r>
        <w:t xml:space="preserve"> tersebut akan gagal</w:t>
      </w:r>
    </w:p>
    <w:p w14:paraId="756605EB" w14:textId="77777777" w:rsidR="0040139F" w:rsidRDefault="0040139F" w:rsidP="002D6A66">
      <w:pPr>
        <w:contextualSpacing/>
        <w:rPr>
          <w:lang w:val="en-US"/>
        </w:rPr>
      </w:pPr>
    </w:p>
    <w:p w14:paraId="04FEC858" w14:textId="46FC5A39" w:rsidR="00E83365" w:rsidRDefault="00E83365" w:rsidP="006726FA">
      <w:pPr>
        <w:pStyle w:val="SubBabIV"/>
        <w:ind w:left="709" w:hanging="709"/>
      </w:pPr>
      <w:bookmarkStart w:id="422" w:name="_Toc143523805"/>
      <w:r>
        <w:t xml:space="preserve">Pengujian </w:t>
      </w:r>
      <w:r w:rsidR="00282537">
        <w:t>Non-F</w:t>
      </w:r>
      <w:r>
        <w:t>ungsional</w:t>
      </w:r>
      <w:bookmarkEnd w:id="422"/>
    </w:p>
    <w:p w14:paraId="08581C9F" w14:textId="28FD1179" w:rsidR="00A10C6B" w:rsidRDefault="00266313" w:rsidP="00266313">
      <w:pPr>
        <w:ind w:firstLine="709"/>
      </w:pPr>
      <w:r>
        <w:t>Pengujian non-fungsional berfokus pada karakteristik dari sistem yang telah dibuat seperti rasio error, waktu respon dan lain sebagainya yang menjadi indikator performa dari sistem tersebut. Pada pengujian performa ini dilakukan dengan menggunakan</w:t>
      </w:r>
      <w:r w:rsidR="00F76B18">
        <w:t xml:space="preserve"> Postman dan</w:t>
      </w:r>
      <w:r>
        <w:t xml:space="preserve"> Jmeter. Jemeter merupakan sebuah perangkat lunak yang digunakan untuk melakukan pengujian terutama pengujian beban dengan memberikan beberapa </w:t>
      </w:r>
      <w:r w:rsidRPr="00266313">
        <w:rPr>
          <w:i/>
        </w:rPr>
        <w:t>request</w:t>
      </w:r>
      <w:r>
        <w:t xml:space="preserve"> secara bersamaan.</w:t>
      </w:r>
    </w:p>
    <w:p w14:paraId="126F6015" w14:textId="77777777" w:rsidR="008C6A30" w:rsidRDefault="008C6A30" w:rsidP="00266313">
      <w:pPr>
        <w:ind w:firstLine="709"/>
      </w:pPr>
    </w:p>
    <w:p w14:paraId="1EFFE1A4" w14:textId="6F8785FF" w:rsidR="001A07F3" w:rsidRDefault="005666D9" w:rsidP="001A07F3">
      <w:r>
        <w:rPr>
          <w:noProof/>
          <w:lang w:val="en-US"/>
        </w:rPr>
        <w:drawing>
          <wp:inline distT="0" distB="0" distL="0" distR="0" wp14:anchorId="3D2C77BB" wp14:editId="50976A2A">
            <wp:extent cx="5039995" cy="2701459"/>
            <wp:effectExtent l="0" t="0" r="825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039995" cy="2701459"/>
                    </a:xfrm>
                    <a:prstGeom prst="rect">
                      <a:avLst/>
                    </a:prstGeom>
                  </pic:spPr>
                </pic:pic>
              </a:graphicData>
            </a:graphic>
          </wp:inline>
        </w:drawing>
      </w:r>
    </w:p>
    <w:p w14:paraId="206A3E9D" w14:textId="4839103E" w:rsidR="001A07F3" w:rsidRDefault="001A07F3" w:rsidP="001A07F3">
      <w:pPr>
        <w:pStyle w:val="LabelGambar"/>
      </w:pPr>
      <w:bookmarkStart w:id="423" w:name="_Toc142072612"/>
      <w:bookmarkStart w:id="424" w:name="_Toc142073229"/>
      <w:bookmarkStart w:id="425" w:name="_Toc143520014"/>
      <w:r w:rsidRPr="001A07F3">
        <w:rPr>
          <w:b/>
        </w:rPr>
        <w:t>Gambar 4.</w:t>
      </w:r>
      <w:r w:rsidRPr="001A07F3">
        <w:rPr>
          <w:b/>
        </w:rPr>
        <w:fldChar w:fldCharType="begin"/>
      </w:r>
      <w:r w:rsidRPr="001A07F3">
        <w:rPr>
          <w:b/>
        </w:rPr>
        <w:instrText xml:space="preserve"> SEQ Gambar_4. \* ARABIC </w:instrText>
      </w:r>
      <w:r w:rsidRPr="001A07F3">
        <w:rPr>
          <w:b/>
        </w:rPr>
        <w:fldChar w:fldCharType="separate"/>
      </w:r>
      <w:r w:rsidR="0044529C">
        <w:rPr>
          <w:b/>
          <w:noProof/>
        </w:rPr>
        <w:t>32</w:t>
      </w:r>
      <w:r w:rsidRPr="001A07F3">
        <w:rPr>
          <w:b/>
        </w:rPr>
        <w:fldChar w:fldCharType="end"/>
      </w:r>
      <w:r>
        <w:t xml:space="preserve"> Hasil Pengujian Performa API</w:t>
      </w:r>
      <w:bookmarkEnd w:id="423"/>
      <w:bookmarkEnd w:id="424"/>
      <w:bookmarkEnd w:id="425"/>
    </w:p>
    <w:p w14:paraId="5030F9C2" w14:textId="77777777" w:rsidR="001A07F3" w:rsidRDefault="001A07F3" w:rsidP="001A07F3">
      <w:pPr>
        <w:pStyle w:val="LabelGambar"/>
      </w:pPr>
    </w:p>
    <w:p w14:paraId="01EA5C26" w14:textId="70C5F8F0" w:rsidR="001A07F3" w:rsidRDefault="00DD5827" w:rsidP="008C6A30">
      <w:pPr>
        <w:ind w:firstLine="720"/>
      </w:pPr>
      <w:r>
        <w:lastRenderedPageBreak/>
        <w:t>Dapat dilihat pada gambar 4.32, pada pengujian API secara keseluruhan dengan menggunakan 10 pengguna secara bersamaan menunjukkan waktu respon rata-rata 104 milidetik dengan waktu respon tertinggi 148 milidetik dan rasio error 0%</w:t>
      </w:r>
    </w:p>
    <w:p w14:paraId="6F6D55A0" w14:textId="77777777" w:rsidR="00266313" w:rsidRDefault="00266313" w:rsidP="00266313">
      <w:pPr>
        <w:ind w:firstLine="709"/>
      </w:pPr>
    </w:p>
    <w:p w14:paraId="4C111844" w14:textId="07DB624E" w:rsidR="004544DB" w:rsidRDefault="00263B06" w:rsidP="00985D53">
      <w:pPr>
        <w:pStyle w:val="SubBabIVIV"/>
        <w:ind w:hanging="720"/>
      </w:pPr>
      <w:bookmarkStart w:id="426" w:name="_Toc143523806"/>
      <w:r>
        <w:t xml:space="preserve">Pengujian </w:t>
      </w:r>
      <w:r w:rsidR="00AA647B">
        <w:t>Performa</w:t>
      </w:r>
      <w:r w:rsidR="00282537">
        <w:t xml:space="preserve"> </w:t>
      </w:r>
      <w:r w:rsidR="00820F78">
        <w:t>Verifikasi</w:t>
      </w:r>
      <w:r w:rsidR="00AA647B">
        <w:t xml:space="preserve"> Akses</w:t>
      </w:r>
      <w:bookmarkEnd w:id="426"/>
    </w:p>
    <w:p w14:paraId="30531BAC" w14:textId="28935287" w:rsidR="006607C5" w:rsidRDefault="00266313" w:rsidP="006607C5">
      <w:pPr>
        <w:ind w:firstLine="720"/>
      </w:pPr>
      <w:r>
        <w:t xml:space="preserve">Pada sistem penguncian pintu gedung ini kemungkinan pengguna melakukan permintaan akses secara bersamaan, secara teori semakin banyak pengguna yang mengirimkan </w:t>
      </w:r>
      <w:r w:rsidRPr="00266313">
        <w:rPr>
          <w:i/>
        </w:rPr>
        <w:t>request</w:t>
      </w:r>
      <w:r>
        <w:t xml:space="preserve"> maka waktu respon akan semakin meningkat</w:t>
      </w:r>
      <w:r w:rsidR="006607C5">
        <w:t>. Oleh karena itu dilakukan pengujian untuk melihat kemampuan sistem dalam menangani permintaan akses tersebut.</w:t>
      </w:r>
    </w:p>
    <w:p w14:paraId="2F29D6DF" w14:textId="77777777" w:rsidR="000862A9" w:rsidRDefault="000862A9" w:rsidP="006607C5">
      <w:pPr>
        <w:ind w:firstLine="720"/>
      </w:pPr>
    </w:p>
    <w:p w14:paraId="5FE5A442" w14:textId="3C406E79" w:rsidR="00AA647B" w:rsidRDefault="004E5F2A" w:rsidP="006607C5">
      <w:pPr>
        <w:jc w:val="center"/>
      </w:pPr>
      <w:r>
        <w:rPr>
          <w:noProof/>
          <w:lang w:val="en-US"/>
        </w:rPr>
        <w:drawing>
          <wp:inline distT="0" distB="0" distL="0" distR="0" wp14:anchorId="0EDAEFB4" wp14:editId="13B7B9BC">
            <wp:extent cx="4868883" cy="2778826"/>
            <wp:effectExtent l="0" t="0" r="27305" b="2159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02BF382E" w14:textId="21A23EC4" w:rsidR="006607C5" w:rsidRDefault="006607C5" w:rsidP="006607C5">
      <w:pPr>
        <w:pStyle w:val="LabelGambar"/>
      </w:pPr>
      <w:bookmarkStart w:id="427" w:name="_Toc142072613"/>
      <w:bookmarkStart w:id="428" w:name="_Toc142073230"/>
      <w:bookmarkStart w:id="429" w:name="_Toc143520015"/>
      <w:r w:rsidRPr="006607C5">
        <w:rPr>
          <w:b/>
        </w:rPr>
        <w:t>Gambar 4.</w:t>
      </w:r>
      <w:r w:rsidRPr="006607C5">
        <w:rPr>
          <w:b/>
        </w:rPr>
        <w:fldChar w:fldCharType="begin"/>
      </w:r>
      <w:r w:rsidRPr="006607C5">
        <w:rPr>
          <w:b/>
        </w:rPr>
        <w:instrText xml:space="preserve"> SEQ Gambar_4. \* ARABIC </w:instrText>
      </w:r>
      <w:r w:rsidRPr="006607C5">
        <w:rPr>
          <w:b/>
        </w:rPr>
        <w:fldChar w:fldCharType="separate"/>
      </w:r>
      <w:r w:rsidR="0044529C">
        <w:rPr>
          <w:b/>
          <w:noProof/>
        </w:rPr>
        <w:t>33</w:t>
      </w:r>
      <w:r w:rsidRPr="006607C5">
        <w:rPr>
          <w:b/>
        </w:rPr>
        <w:fldChar w:fldCharType="end"/>
      </w:r>
      <w:r>
        <w:t xml:space="preserve"> Grafik Hasil Pengujian Performa Verifikasi Akses</w:t>
      </w:r>
      <w:bookmarkEnd w:id="427"/>
      <w:bookmarkEnd w:id="428"/>
      <w:bookmarkEnd w:id="429"/>
    </w:p>
    <w:p w14:paraId="7BA162DB" w14:textId="77777777" w:rsidR="006603C0" w:rsidRDefault="006603C0" w:rsidP="006607C5">
      <w:pPr>
        <w:pStyle w:val="LabelGambar"/>
      </w:pPr>
    </w:p>
    <w:p w14:paraId="35264682" w14:textId="3C0F482C" w:rsidR="00AA647B" w:rsidRDefault="003A002A" w:rsidP="00E01C96">
      <w:pPr>
        <w:ind w:firstLine="720"/>
      </w:pPr>
      <w:r>
        <w:t>Gambar 4.32 merupakan hasil pengujian fungsi verifikasi akses menggunakan Jmeter. Pengujian dilakukan dengan mensimulasikan beban permintaan</w:t>
      </w:r>
      <w:r w:rsidR="00E01C96">
        <w:t xml:space="preserve"> verifikasi akses sebanyak</w:t>
      </w:r>
      <w:r>
        <w:t xml:space="preserve"> 100 pengguna</w:t>
      </w:r>
      <w:r w:rsidR="00E01C96">
        <w:t xml:space="preserve"> berbeda secara bersamaan. Dari hasil pengujian didapatkan bahwa pada puncak jumlah pengguna sistem membutuhkan waktu</w:t>
      </w:r>
      <w:r w:rsidR="00DC7917">
        <w:t xml:space="preserve"> rata-rata</w:t>
      </w:r>
      <w:r w:rsidR="00E01C96">
        <w:t xml:space="preserve"> 1.5 detik untuk memberikan respon ke pengguna dengan rasio error 0.0%.</w:t>
      </w:r>
    </w:p>
    <w:p w14:paraId="209C5B34" w14:textId="77777777" w:rsidR="003A002A" w:rsidRDefault="003A002A" w:rsidP="003A002A"/>
    <w:p w14:paraId="739E3EDC" w14:textId="1AE24205" w:rsidR="00820F78" w:rsidRDefault="00820F78" w:rsidP="00985D53">
      <w:pPr>
        <w:pStyle w:val="SubBabIVIV"/>
        <w:ind w:hanging="720"/>
      </w:pPr>
      <w:bookmarkStart w:id="430" w:name="_Toc143523807"/>
      <w:r>
        <w:lastRenderedPageBreak/>
        <w:t xml:space="preserve">Pengujian </w:t>
      </w:r>
      <w:r w:rsidR="000120BD">
        <w:t>Performa</w:t>
      </w:r>
      <w:r>
        <w:t xml:space="preserve"> Update Status Pintu</w:t>
      </w:r>
      <w:bookmarkEnd w:id="430"/>
    </w:p>
    <w:p w14:paraId="03D14FE6" w14:textId="71A47CF1" w:rsidR="00D021D4" w:rsidRDefault="00675AF1" w:rsidP="00D021D4">
      <w:pPr>
        <w:ind w:firstLine="720"/>
      </w:pPr>
      <w:r>
        <w:t>Setiap terjadi perubahan status pada pintu maka perangkat penguncian akan langsung mengirimkan status perubahan ke server. Dalam prosesnya dimungkinkan beberapa pintu mengirimkan status perubahan secara bersamaan</w:t>
      </w:r>
      <w:r w:rsidR="00D021D4">
        <w:t xml:space="preserve"> sehingga dapat mempengaruhi kinerja dari sistem.</w:t>
      </w:r>
    </w:p>
    <w:p w14:paraId="7324F31D" w14:textId="77777777" w:rsidR="000862A9" w:rsidRDefault="000862A9" w:rsidP="00D021D4">
      <w:pPr>
        <w:ind w:firstLine="720"/>
      </w:pPr>
    </w:p>
    <w:p w14:paraId="186BAEEA" w14:textId="7E5E548A" w:rsidR="00AA647B" w:rsidRDefault="00155856" w:rsidP="00D021D4">
      <w:pPr>
        <w:jc w:val="center"/>
      </w:pPr>
      <w:r>
        <w:rPr>
          <w:noProof/>
          <w:lang w:val="en-US"/>
        </w:rPr>
        <w:drawing>
          <wp:inline distT="0" distB="0" distL="0" distR="0" wp14:anchorId="03DE3809" wp14:editId="02692C22">
            <wp:extent cx="4868883" cy="2363189"/>
            <wp:effectExtent l="0" t="0" r="27305" b="18415"/>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36D8D1A" w14:textId="6B8122B3" w:rsidR="00D021D4" w:rsidRDefault="00D021D4" w:rsidP="00D021D4">
      <w:pPr>
        <w:pStyle w:val="LabelGambar"/>
      </w:pPr>
      <w:bookmarkStart w:id="431" w:name="_Toc142072614"/>
      <w:bookmarkStart w:id="432" w:name="_Toc142073231"/>
      <w:bookmarkStart w:id="433" w:name="_Toc143520016"/>
      <w:r w:rsidRPr="00D021D4">
        <w:rPr>
          <w:b/>
        </w:rPr>
        <w:t>Gambar 4.</w:t>
      </w:r>
      <w:r w:rsidRPr="00D021D4">
        <w:rPr>
          <w:b/>
        </w:rPr>
        <w:fldChar w:fldCharType="begin"/>
      </w:r>
      <w:r w:rsidRPr="00D021D4">
        <w:rPr>
          <w:b/>
        </w:rPr>
        <w:instrText xml:space="preserve"> SEQ Gambar_4. \* ARABIC </w:instrText>
      </w:r>
      <w:r w:rsidRPr="00D021D4">
        <w:rPr>
          <w:b/>
        </w:rPr>
        <w:fldChar w:fldCharType="separate"/>
      </w:r>
      <w:r w:rsidR="0044529C">
        <w:rPr>
          <w:b/>
          <w:noProof/>
        </w:rPr>
        <w:t>34</w:t>
      </w:r>
      <w:r w:rsidRPr="00D021D4">
        <w:rPr>
          <w:b/>
        </w:rPr>
        <w:fldChar w:fldCharType="end"/>
      </w:r>
      <w:r>
        <w:t xml:space="preserve"> Hasil Pengujian Performa Update Status Pintu</w:t>
      </w:r>
      <w:bookmarkEnd w:id="431"/>
      <w:bookmarkEnd w:id="432"/>
      <w:bookmarkEnd w:id="433"/>
    </w:p>
    <w:p w14:paraId="65997B85" w14:textId="77777777" w:rsidR="00B207A8" w:rsidRDefault="00B207A8" w:rsidP="00B8653F"/>
    <w:p w14:paraId="541D1F11" w14:textId="7EC5CAB9" w:rsidR="00D021D4" w:rsidRDefault="00D021D4" w:rsidP="00D021D4">
      <w:pPr>
        <w:ind w:firstLine="720"/>
      </w:pPr>
      <w:r>
        <w:t>Gambar 4.33 merupakan hasil pengujian performa update status pintu menggunakan Jmeter. Proses pengujian mendapatkan hasil bahwa pada beban 100 pintu berbeda melakukan update status secara bersamaan maka siste</w:t>
      </w:r>
      <w:r w:rsidR="00682F7A">
        <w:t>m memerlukan waktu rata-rata 2.5</w:t>
      </w:r>
      <w:r>
        <w:t xml:space="preserve"> detik dengan rasio error 0.0%.</w:t>
      </w:r>
    </w:p>
    <w:p w14:paraId="04FF0862" w14:textId="77777777" w:rsidR="00682F7A" w:rsidRDefault="00682F7A" w:rsidP="00D021D4">
      <w:pPr>
        <w:ind w:firstLine="720"/>
      </w:pPr>
    </w:p>
    <w:p w14:paraId="28D70C17" w14:textId="58433E05" w:rsidR="00820F78" w:rsidRDefault="00820F78" w:rsidP="00985D53">
      <w:pPr>
        <w:pStyle w:val="SubBabIVIV"/>
        <w:ind w:hanging="720"/>
      </w:pPr>
      <w:bookmarkStart w:id="434" w:name="_Toc143523808"/>
      <w:r>
        <w:t xml:space="preserve">Pengujian </w:t>
      </w:r>
      <w:r w:rsidR="000120BD">
        <w:t>Performa</w:t>
      </w:r>
      <w:r>
        <w:t xml:space="preserve"> Penjadwalan</w:t>
      </w:r>
      <w:bookmarkEnd w:id="434"/>
    </w:p>
    <w:p w14:paraId="368B66C6" w14:textId="4E781BEA" w:rsidR="008D7120" w:rsidRDefault="008D7120" w:rsidP="00DD5FFA">
      <w:pPr>
        <w:ind w:firstLine="720"/>
      </w:pPr>
      <w:r>
        <w:t xml:space="preserve">Pada proses penjadwalan maka sistem akan melakukan pemeriksaan data jadwal pada </w:t>
      </w:r>
      <w:r w:rsidRPr="005A7E9A">
        <w:rPr>
          <w:i/>
        </w:rPr>
        <w:t>database</w:t>
      </w:r>
      <w:r>
        <w:t xml:space="preserve"> setiap 1 menit, oleh karena itu metode pengecekan jadwal diharuskan selesai dilaksanakan sebelum proses pemeriksaan selanjutnya dijalankan. </w:t>
      </w:r>
    </w:p>
    <w:p w14:paraId="6B8F9206" w14:textId="77777777" w:rsidR="000862A9" w:rsidRDefault="000862A9" w:rsidP="00DD5FFA">
      <w:pPr>
        <w:ind w:firstLine="720"/>
      </w:pPr>
    </w:p>
    <w:p w14:paraId="4919956D" w14:textId="49E48F18" w:rsidR="00D44E9B" w:rsidRDefault="00D44E9B" w:rsidP="00DD5FFA">
      <w:pPr>
        <w:jc w:val="center"/>
      </w:pPr>
      <w:r>
        <w:rPr>
          <w:noProof/>
          <w:lang w:val="en-US"/>
        </w:rPr>
        <w:lastRenderedPageBreak/>
        <w:drawing>
          <wp:inline distT="0" distB="0" distL="0" distR="0" wp14:anchorId="60527045" wp14:editId="0B2B1A1B">
            <wp:extent cx="4868883" cy="2256312"/>
            <wp:effectExtent l="0" t="0" r="27305" b="1079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0A8F0666" w14:textId="7B89C7E5" w:rsidR="00C70485" w:rsidRDefault="002B1536" w:rsidP="002B1536">
      <w:pPr>
        <w:pStyle w:val="LabelGambar"/>
      </w:pPr>
      <w:bookmarkStart w:id="435" w:name="_Toc142072615"/>
      <w:bookmarkStart w:id="436" w:name="_Toc142073232"/>
      <w:bookmarkStart w:id="437" w:name="_Toc143520017"/>
      <w:r w:rsidRPr="002B1536">
        <w:rPr>
          <w:b/>
        </w:rPr>
        <w:t>Gambar 4.</w:t>
      </w:r>
      <w:r w:rsidRPr="002B1536">
        <w:rPr>
          <w:b/>
        </w:rPr>
        <w:fldChar w:fldCharType="begin"/>
      </w:r>
      <w:r w:rsidRPr="002B1536">
        <w:rPr>
          <w:b/>
        </w:rPr>
        <w:instrText xml:space="preserve"> SEQ Gambar_4. \* ARABIC </w:instrText>
      </w:r>
      <w:r w:rsidRPr="002B1536">
        <w:rPr>
          <w:b/>
        </w:rPr>
        <w:fldChar w:fldCharType="separate"/>
      </w:r>
      <w:r w:rsidR="0044529C">
        <w:rPr>
          <w:b/>
          <w:noProof/>
        </w:rPr>
        <w:t>35</w:t>
      </w:r>
      <w:r w:rsidRPr="002B1536">
        <w:rPr>
          <w:b/>
        </w:rPr>
        <w:fldChar w:fldCharType="end"/>
      </w:r>
      <w:r>
        <w:t xml:space="preserve"> Hasil Pengujian Performa Penjadwalan</w:t>
      </w:r>
      <w:bookmarkEnd w:id="435"/>
      <w:bookmarkEnd w:id="436"/>
      <w:bookmarkEnd w:id="437"/>
    </w:p>
    <w:p w14:paraId="6CE322B1" w14:textId="77777777" w:rsidR="0040139F" w:rsidRDefault="0040139F" w:rsidP="002B1536">
      <w:pPr>
        <w:pStyle w:val="LabelGambar"/>
      </w:pPr>
    </w:p>
    <w:p w14:paraId="3020ADBA" w14:textId="740BAE38" w:rsidR="002B1536" w:rsidRDefault="0082521D" w:rsidP="0082521D">
      <w:pPr>
        <w:ind w:firstLine="720"/>
      </w:pPr>
      <w:r>
        <w:t xml:space="preserve">Pengujian dilakukan dengan mencatat waktu pemeriksaan untuk setiap jadwal, yaitu terdapat 11 titik pengujian dimulai dari 1 jadwal sampai 100 jadwal dengan masing-masing jadwal terdapat 20 pintu. </w:t>
      </w:r>
      <w:r w:rsidR="002B1536">
        <w:t xml:space="preserve">Dapat dilihat pada gambar 4.34 diatas, semakin besar jumlah jadwal yang ada maka waktu yang diperlukan pada proses penjadwalaa akan semakin lama dimana untuk 1 jadwal memerlukan waktu 96.00 </w:t>
      </w:r>
      <w:r w:rsidR="00285C0E">
        <w:t>milidetik</w:t>
      </w:r>
      <w:r w:rsidR="002B1536">
        <w:t xml:space="preserve"> dan 100 jadwal memerlukan waktu 3</w:t>
      </w:r>
      <w:r w:rsidR="002B1536" w:rsidRPr="002B1536">
        <w:t>641.14</w:t>
      </w:r>
      <w:r w:rsidR="002B1536">
        <w:t xml:space="preserve"> </w:t>
      </w:r>
      <w:r w:rsidR="00285C0E">
        <w:t>milidetik</w:t>
      </w:r>
      <w:r w:rsidR="002B1536">
        <w:t>.</w:t>
      </w:r>
      <w:r w:rsidR="00285C0E">
        <w:t xml:space="preserve"> Dari hasil pengujian menggunakan 100 jadwal waktu yang diperlukan yaitu 3.6 detik dimana nilai tersebut masih dibawah dari periode pengecekan jadwal (1 menit) sehingga sistem masih dapat menangani 100 proses penjadwalan dengan aman.</w:t>
      </w:r>
    </w:p>
    <w:p w14:paraId="1D495873" w14:textId="77777777" w:rsidR="003E4C02" w:rsidRDefault="003E4C02" w:rsidP="0082521D">
      <w:pPr>
        <w:ind w:firstLine="720"/>
      </w:pPr>
    </w:p>
    <w:p w14:paraId="21D30467" w14:textId="375CA7FA" w:rsidR="003E4C02" w:rsidRDefault="003E4C02" w:rsidP="00003319">
      <w:pPr>
        <w:pStyle w:val="SubBabIV"/>
        <w:ind w:left="709" w:hanging="709"/>
      </w:pPr>
      <w:bookmarkStart w:id="438" w:name="_Toc143523809"/>
      <w:r>
        <w:t>Pembahasan</w:t>
      </w:r>
      <w:bookmarkEnd w:id="438"/>
      <w:r>
        <w:t xml:space="preserve"> </w:t>
      </w:r>
    </w:p>
    <w:p w14:paraId="7A799670" w14:textId="33EE176F" w:rsidR="00E20B37" w:rsidRDefault="008C34D4" w:rsidP="00FA1C7C">
      <w:pPr>
        <w:ind w:firstLine="709"/>
      </w:pPr>
      <w:r>
        <w:t xml:space="preserve">Pengembangan sistem </w:t>
      </w:r>
      <w:r w:rsidRPr="008B58F6">
        <w:rPr>
          <w:i/>
        </w:rPr>
        <w:t>database</w:t>
      </w:r>
      <w:r>
        <w:t xml:space="preserve"> dan </w:t>
      </w:r>
      <w:r w:rsidRPr="008B58F6">
        <w:rPr>
          <w:i/>
        </w:rPr>
        <w:t>server</w:t>
      </w:r>
      <w:r>
        <w:t xml:space="preserve"> pada sistem keamanan kunci pintu gedung dengan akses kontrol ini merupakan bagian dari pengembangan sistem penguncian gedung berbasis IoT yang dibangun dengan tujuan untuk menigkatkan keamana</w:t>
      </w:r>
      <w:r w:rsidR="008B58F6">
        <w:t>n</w:t>
      </w:r>
      <w:r>
        <w:t xml:space="preserve"> dan efesiensi pengelolaan kunci pada sebuah gedung dimana didalam satu gedung tersebut terdapat banyak ruangan.</w:t>
      </w:r>
      <w:r w:rsidR="006815BC">
        <w:t xml:space="preserve"> Sistem yang dibangun dapat meningkatan keamanan dan efisiensi penguncian dengan menggunakan beberapa fitur seperti kode QR, kendali jarak jauh, peringatan penerobosan dan penjadwalan.</w:t>
      </w:r>
    </w:p>
    <w:p w14:paraId="78960A47" w14:textId="681FFEFA" w:rsidR="0047391A" w:rsidRDefault="00BE7519" w:rsidP="001F68AA">
      <w:pPr>
        <w:ind w:firstLine="709"/>
      </w:pPr>
      <w:r>
        <w:t xml:space="preserve">Perancangan </w:t>
      </w:r>
      <w:r w:rsidRPr="008B58F6">
        <w:rPr>
          <w:i/>
        </w:rPr>
        <w:t>database</w:t>
      </w:r>
      <w:r>
        <w:t xml:space="preserve"> dan </w:t>
      </w:r>
      <w:r w:rsidRPr="008B58F6">
        <w:rPr>
          <w:i/>
        </w:rPr>
        <w:t>server</w:t>
      </w:r>
      <w:r>
        <w:t xml:space="preserve"> pada sistem keamanan kunci pintu menggunakan metode waterfall, pengembangan dilakukan secara berurut</w:t>
      </w:r>
      <w:r w:rsidR="008B58F6">
        <w:t>an dimulai dari proses pengumpul</w:t>
      </w:r>
      <w:r>
        <w:t>a</w:t>
      </w:r>
      <w:r w:rsidR="008B58F6">
        <w:t>n</w:t>
      </w:r>
      <w:r>
        <w:t xml:space="preserve"> kriteria kebutuhan, implementasi sampai ke </w:t>
      </w:r>
      <w:r>
        <w:lastRenderedPageBreak/>
        <w:t xml:space="preserve">pengujian dan pengiriman. </w:t>
      </w:r>
      <w:r w:rsidR="006815BC">
        <w:t>S</w:t>
      </w:r>
      <w:r w:rsidR="008B58F6">
        <w:t xml:space="preserve">istem server dibangun menggunakan sistem operasi ubuntu 20.04 dengan dengan </w:t>
      </w:r>
      <w:r w:rsidR="008B58F6" w:rsidRPr="008B58F6">
        <w:rPr>
          <w:i/>
        </w:rPr>
        <w:t>database</w:t>
      </w:r>
      <w:r w:rsidR="008B58F6">
        <w:t xml:space="preserve"> MySQL dan </w:t>
      </w:r>
      <w:r w:rsidR="008B58F6" w:rsidRPr="008B58F6">
        <w:rPr>
          <w:i/>
        </w:rPr>
        <w:t>backend</w:t>
      </w:r>
      <w:r w:rsidR="008B58F6">
        <w:t xml:space="preserve"> API Laravel</w:t>
      </w:r>
      <w:r w:rsidR="006815BC">
        <w:t xml:space="preserve">. Penggunaan ubuntu sebagai </w:t>
      </w:r>
      <w:r w:rsidR="006815BC" w:rsidRPr="00165BB9">
        <w:rPr>
          <w:i/>
        </w:rPr>
        <w:t>server</w:t>
      </w:r>
      <w:r w:rsidR="006815BC">
        <w:t xml:space="preserve"> memberikan banyak kemudahan seperti adanya </w:t>
      </w:r>
      <w:r w:rsidR="00165BB9">
        <w:t>dukungan C</w:t>
      </w:r>
      <w:r w:rsidR="006815BC">
        <w:t xml:space="preserve">ronjob sebagai mekanisme penjadwalan dan Nginx sebagai HTTP </w:t>
      </w:r>
      <w:r w:rsidR="006815BC" w:rsidRPr="00165BB9">
        <w:rPr>
          <w:i/>
        </w:rPr>
        <w:t>server</w:t>
      </w:r>
      <w:r w:rsidR="006815BC">
        <w:t xml:space="preserve"> yang ringan dan cepat. Laravel dan MySQL </w:t>
      </w:r>
      <w:r w:rsidR="00F210B9">
        <w:t xml:space="preserve">digunakan sebagai bagian dari </w:t>
      </w:r>
      <w:r w:rsidR="00F210B9" w:rsidRPr="00F210B9">
        <w:rPr>
          <w:i/>
        </w:rPr>
        <w:t>backend</w:t>
      </w:r>
      <w:r w:rsidR="00F210B9">
        <w:t xml:space="preserve"> dengan memanfaatkan beberapa fitur seperti autentikasi, penyiaran, penjadwalan yang disediakan oleh Laravel serta </w:t>
      </w:r>
      <w:r w:rsidR="00F210B9" w:rsidRPr="00DA6A1B">
        <w:rPr>
          <w:i/>
        </w:rPr>
        <w:t>database</w:t>
      </w:r>
      <w:r w:rsidR="00F210B9">
        <w:t xml:space="preserve"> relasional yang disediakan oleh MySQL. Pada tahap pengujian menggunakan alat pengu</w:t>
      </w:r>
      <w:r w:rsidR="00165BB9">
        <w:t>jian seperti Jmeter dan Postman,</w:t>
      </w:r>
      <w:r w:rsidR="00F210B9">
        <w:t xml:space="preserve"> sistem dapat memberikan kinerja yang diinginkan dan juga dapat menangani ba</w:t>
      </w:r>
      <w:r w:rsidR="00FD02FA">
        <w:t>nyak pengguna secara bersamaan.</w:t>
      </w:r>
    </w:p>
    <w:p w14:paraId="6A5D3374" w14:textId="77777777" w:rsidR="00032CE4" w:rsidRDefault="00032CE4" w:rsidP="001F68AA">
      <w:pPr>
        <w:ind w:firstLine="709"/>
      </w:pPr>
    </w:p>
    <w:p w14:paraId="148BCCF3" w14:textId="77777777" w:rsidR="00032CE4" w:rsidRDefault="00032CE4" w:rsidP="001F68AA">
      <w:pPr>
        <w:ind w:firstLine="709"/>
      </w:pPr>
    </w:p>
    <w:p w14:paraId="524237A8" w14:textId="77777777" w:rsidR="00032CE4" w:rsidRDefault="00032CE4" w:rsidP="001F68AA">
      <w:pPr>
        <w:ind w:firstLine="709"/>
      </w:pPr>
    </w:p>
    <w:p w14:paraId="515DF668" w14:textId="77777777" w:rsidR="00032CE4" w:rsidRDefault="00032CE4" w:rsidP="001F68AA">
      <w:pPr>
        <w:ind w:firstLine="709"/>
      </w:pPr>
    </w:p>
    <w:p w14:paraId="1CC2CD79" w14:textId="77777777" w:rsidR="00032CE4" w:rsidRDefault="00032CE4" w:rsidP="001F68AA">
      <w:pPr>
        <w:ind w:firstLine="709"/>
      </w:pPr>
    </w:p>
    <w:p w14:paraId="78515EB0" w14:textId="77777777" w:rsidR="00032CE4" w:rsidRDefault="00032CE4" w:rsidP="001F68AA">
      <w:pPr>
        <w:ind w:firstLine="709"/>
      </w:pPr>
    </w:p>
    <w:p w14:paraId="64AA8DEE" w14:textId="77777777" w:rsidR="00032CE4" w:rsidRDefault="00032CE4" w:rsidP="001F68AA">
      <w:pPr>
        <w:ind w:firstLine="709"/>
      </w:pPr>
    </w:p>
    <w:p w14:paraId="7E13D75F" w14:textId="77777777" w:rsidR="00032CE4" w:rsidRDefault="00032CE4" w:rsidP="001F68AA">
      <w:pPr>
        <w:ind w:firstLine="709"/>
      </w:pPr>
    </w:p>
    <w:p w14:paraId="5A3A57A3" w14:textId="77777777" w:rsidR="00032CE4" w:rsidRDefault="00032CE4" w:rsidP="001F68AA">
      <w:pPr>
        <w:ind w:firstLine="709"/>
      </w:pPr>
    </w:p>
    <w:p w14:paraId="0B40F949" w14:textId="77777777" w:rsidR="00032CE4" w:rsidRDefault="00032CE4" w:rsidP="001F68AA">
      <w:pPr>
        <w:ind w:firstLine="709"/>
      </w:pPr>
    </w:p>
    <w:p w14:paraId="56A81CAA" w14:textId="77777777" w:rsidR="00032CE4" w:rsidRDefault="00032CE4" w:rsidP="001F68AA">
      <w:pPr>
        <w:ind w:firstLine="709"/>
      </w:pPr>
    </w:p>
    <w:p w14:paraId="0A6099FA" w14:textId="77777777" w:rsidR="00032CE4" w:rsidRDefault="00032CE4" w:rsidP="001F68AA">
      <w:pPr>
        <w:ind w:firstLine="709"/>
      </w:pPr>
    </w:p>
    <w:p w14:paraId="36FFB4BB" w14:textId="77777777" w:rsidR="00032CE4" w:rsidRDefault="00032CE4" w:rsidP="001F68AA">
      <w:pPr>
        <w:ind w:firstLine="709"/>
      </w:pPr>
    </w:p>
    <w:p w14:paraId="0AC54A85" w14:textId="77777777" w:rsidR="00032CE4" w:rsidRDefault="00032CE4" w:rsidP="001F68AA">
      <w:pPr>
        <w:ind w:firstLine="709"/>
      </w:pPr>
    </w:p>
    <w:p w14:paraId="4DC888F6" w14:textId="77777777" w:rsidR="00032CE4" w:rsidRDefault="00032CE4" w:rsidP="001F68AA">
      <w:pPr>
        <w:ind w:firstLine="709"/>
      </w:pPr>
    </w:p>
    <w:p w14:paraId="213B2B7F" w14:textId="77777777" w:rsidR="00032CE4" w:rsidRDefault="00032CE4" w:rsidP="001F68AA">
      <w:pPr>
        <w:ind w:firstLine="709"/>
      </w:pPr>
    </w:p>
    <w:p w14:paraId="760070B7" w14:textId="77777777" w:rsidR="00032CE4" w:rsidRDefault="00032CE4" w:rsidP="001F68AA">
      <w:pPr>
        <w:ind w:firstLine="709"/>
      </w:pPr>
    </w:p>
    <w:p w14:paraId="09F1048F" w14:textId="77777777" w:rsidR="00032CE4" w:rsidRDefault="00032CE4" w:rsidP="001F68AA">
      <w:pPr>
        <w:ind w:firstLine="709"/>
      </w:pPr>
    </w:p>
    <w:p w14:paraId="7E48A0F6" w14:textId="77777777" w:rsidR="00032CE4" w:rsidRDefault="00032CE4" w:rsidP="001F68AA">
      <w:pPr>
        <w:ind w:firstLine="709"/>
      </w:pPr>
    </w:p>
    <w:p w14:paraId="4353F45A" w14:textId="77777777" w:rsidR="00032CE4" w:rsidRDefault="00032CE4" w:rsidP="001F68AA">
      <w:pPr>
        <w:ind w:firstLine="709"/>
      </w:pPr>
    </w:p>
    <w:p w14:paraId="60B6D603" w14:textId="77777777" w:rsidR="0040139F" w:rsidRPr="001F68AA" w:rsidRDefault="0040139F" w:rsidP="001F68AA">
      <w:pPr>
        <w:ind w:firstLine="709"/>
      </w:pPr>
    </w:p>
    <w:p w14:paraId="4D606824" w14:textId="77777777" w:rsidR="00021A68" w:rsidRPr="00021A68" w:rsidRDefault="00021A68" w:rsidP="00AE0134">
      <w:pPr>
        <w:pStyle w:val="HeadingI"/>
      </w:pPr>
      <w:bookmarkStart w:id="439" w:name="_Toc106612758"/>
      <w:bookmarkStart w:id="440" w:name="_Toc143523810"/>
      <w:r w:rsidRPr="00021A68">
        <w:lastRenderedPageBreak/>
        <w:t>BAB V</w:t>
      </w:r>
      <w:bookmarkEnd w:id="439"/>
      <w:bookmarkEnd w:id="440"/>
      <w:r w:rsidRPr="00021A68">
        <w:t xml:space="preserve"> </w:t>
      </w:r>
    </w:p>
    <w:p w14:paraId="068801C0" w14:textId="77777777" w:rsid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69F202ED" w14:textId="77777777" w:rsidR="002C5E0D" w:rsidRPr="00021A68" w:rsidRDefault="002C5E0D" w:rsidP="002D6A66">
      <w:pPr>
        <w:contextualSpacing/>
        <w:jc w:val="center"/>
        <w:rPr>
          <w:rFonts w:eastAsia="Calibri" w:cs="Arial"/>
          <w:b/>
          <w:bCs/>
          <w:sz w:val="28"/>
          <w:szCs w:val="28"/>
          <w:lang w:val="en-US"/>
        </w:rPr>
      </w:pPr>
    </w:p>
    <w:p w14:paraId="2AB7DFF8" w14:textId="12FD74A7" w:rsidR="00021A68" w:rsidRPr="003C177E" w:rsidRDefault="00021A68" w:rsidP="003C177E">
      <w:pPr>
        <w:pStyle w:val="SubBabV"/>
        <w:ind w:left="709" w:hanging="709"/>
      </w:pPr>
      <w:bookmarkStart w:id="441" w:name="_Toc103266959"/>
      <w:bookmarkStart w:id="442" w:name="_Toc103480616"/>
      <w:bookmarkStart w:id="443" w:name="_Toc106612759"/>
      <w:bookmarkStart w:id="444" w:name="_Toc143523811"/>
      <w:r w:rsidRPr="003C177E">
        <w:t>Kesimpulan</w:t>
      </w:r>
      <w:bookmarkEnd w:id="441"/>
      <w:bookmarkEnd w:id="442"/>
      <w:bookmarkEnd w:id="443"/>
      <w:bookmarkEnd w:id="444"/>
    </w:p>
    <w:p w14:paraId="1DDCCD86" w14:textId="48A7B8CD" w:rsidR="003C177E" w:rsidRDefault="003C177E" w:rsidP="003C177E">
      <w:pPr>
        <w:ind w:firstLine="709"/>
      </w:pPr>
      <w:r w:rsidRPr="00021A68">
        <w:t xml:space="preserve">Berdasarkan hasil </w:t>
      </w:r>
      <w:r w:rsidR="00911DA7">
        <w:t>perancangan</w:t>
      </w:r>
      <w:r w:rsidR="00F9315E">
        <w:t xml:space="preserve"> dan pengujian</w:t>
      </w:r>
      <w:r w:rsidRPr="00021A68">
        <w:t xml:space="preserve"> yang telah dilakukan, dapat disimpulkan beberapa hal sebagai berikut</w:t>
      </w:r>
      <w:r w:rsidR="004616A2">
        <w:t xml:space="preserve"> </w:t>
      </w:r>
      <w:r w:rsidRPr="00021A68">
        <w:t>:</w:t>
      </w:r>
    </w:p>
    <w:p w14:paraId="67B2B529" w14:textId="4DDCE3D9" w:rsidR="00265030" w:rsidRDefault="00265030" w:rsidP="006247DA">
      <w:pPr>
        <w:pStyle w:val="ListParagraph"/>
        <w:numPr>
          <w:ilvl w:val="3"/>
          <w:numId w:val="16"/>
        </w:numPr>
        <w:tabs>
          <w:tab w:val="clear" w:pos="2880"/>
        </w:tabs>
        <w:ind w:left="709"/>
      </w:pPr>
      <w:r w:rsidRPr="00265030">
        <w:rPr>
          <w:i/>
        </w:rPr>
        <w:t>Application Programming Interface</w:t>
      </w:r>
      <w:r>
        <w:t xml:space="preserve"> digunakan sebagai jalur komunikasi antara aplikasi </w:t>
      </w:r>
      <w:r w:rsidRPr="00265030">
        <w:rPr>
          <w:i/>
        </w:rPr>
        <w:t>mobile</w:t>
      </w:r>
      <w:r>
        <w:t xml:space="preserve"> dan perangkat kunci pintu dengan </w:t>
      </w:r>
      <w:r w:rsidRPr="00265030">
        <w:rPr>
          <w:i/>
        </w:rPr>
        <w:t>server</w:t>
      </w:r>
      <w:r>
        <w:t>.</w:t>
      </w:r>
    </w:p>
    <w:p w14:paraId="7C09C523" w14:textId="454555B5" w:rsidR="003C177E" w:rsidRDefault="00265030" w:rsidP="006247DA">
      <w:pPr>
        <w:pStyle w:val="ListParagraph"/>
        <w:numPr>
          <w:ilvl w:val="3"/>
          <w:numId w:val="16"/>
        </w:numPr>
        <w:tabs>
          <w:tab w:val="clear" w:pos="2880"/>
        </w:tabs>
        <w:ind w:left="709"/>
      </w:pPr>
      <w:r>
        <w:t xml:space="preserve">Pembuatan API dapat dilakukan dengan menggunakan kerangka kerja Laravel dengan memanfaatkan fitur yang telah disediakan seperti autentikasi, pengelolaan rute dan </w:t>
      </w:r>
      <w:r w:rsidRPr="00265030">
        <w:rPr>
          <w:i/>
        </w:rPr>
        <w:t>query</w:t>
      </w:r>
      <w:r>
        <w:t xml:space="preserve"> </w:t>
      </w:r>
      <w:r w:rsidRPr="00265030">
        <w:rPr>
          <w:i/>
        </w:rPr>
        <w:t>builder</w:t>
      </w:r>
      <w:r>
        <w:t>.</w:t>
      </w:r>
    </w:p>
    <w:p w14:paraId="0FF5E72F" w14:textId="152D9BD3" w:rsidR="00265030" w:rsidRDefault="00265030" w:rsidP="006247DA">
      <w:pPr>
        <w:pStyle w:val="ListParagraph"/>
        <w:numPr>
          <w:ilvl w:val="3"/>
          <w:numId w:val="16"/>
        </w:numPr>
        <w:tabs>
          <w:tab w:val="clear" w:pos="2880"/>
        </w:tabs>
        <w:ind w:left="709"/>
      </w:pPr>
      <w:r>
        <w:t xml:space="preserve">Pada </w:t>
      </w:r>
      <w:r w:rsidR="00A8063A">
        <w:t>sistem kunci pintu, W</w:t>
      </w:r>
      <w:r>
        <w:t xml:space="preserve">ebsocket digunakan untuk mengirimkan data ke </w:t>
      </w:r>
      <w:r w:rsidRPr="00A8063A">
        <w:rPr>
          <w:i/>
        </w:rPr>
        <w:t>client</w:t>
      </w:r>
      <w:r>
        <w:t xml:space="preserve"> tanpa menunggu permintaan dari </w:t>
      </w:r>
      <w:r w:rsidRPr="00A8063A">
        <w:rPr>
          <w:i/>
        </w:rPr>
        <w:t>client</w:t>
      </w:r>
      <w:r>
        <w:t xml:space="preserve"> tersebut.</w:t>
      </w:r>
    </w:p>
    <w:p w14:paraId="52263C62" w14:textId="27244275" w:rsidR="00265030" w:rsidRDefault="00265030" w:rsidP="006247DA">
      <w:pPr>
        <w:pStyle w:val="ListParagraph"/>
        <w:numPr>
          <w:ilvl w:val="3"/>
          <w:numId w:val="16"/>
        </w:numPr>
        <w:tabs>
          <w:tab w:val="clear" w:pos="2880"/>
        </w:tabs>
        <w:ind w:left="709"/>
      </w:pPr>
      <w:r>
        <w:t xml:space="preserve">Pengiriman </w:t>
      </w:r>
      <w:r w:rsidR="00A8063A">
        <w:t>data melalui W</w:t>
      </w:r>
      <w:r>
        <w:t xml:space="preserve">ebsocket dilakukan secara langsung dengan menggunakan </w:t>
      </w:r>
      <w:r w:rsidRPr="00A8063A">
        <w:rPr>
          <w:i/>
        </w:rPr>
        <w:t>event</w:t>
      </w:r>
      <w:r>
        <w:t xml:space="preserve"> yang disiarkan pada sebuah </w:t>
      </w:r>
      <w:r w:rsidRPr="00A8063A">
        <w:rPr>
          <w:i/>
        </w:rPr>
        <w:t>channel</w:t>
      </w:r>
      <w:r w:rsidR="00A8063A">
        <w:t xml:space="preserve"> w</w:t>
      </w:r>
      <w:r>
        <w:t>ebsocket.</w:t>
      </w:r>
    </w:p>
    <w:p w14:paraId="35164FAE" w14:textId="40A0FD19" w:rsidR="00A8063A" w:rsidRDefault="00A8063A" w:rsidP="006247DA">
      <w:pPr>
        <w:pStyle w:val="ListParagraph"/>
        <w:numPr>
          <w:ilvl w:val="3"/>
          <w:numId w:val="16"/>
        </w:numPr>
        <w:tabs>
          <w:tab w:val="clear" w:pos="2880"/>
        </w:tabs>
        <w:ind w:left="709"/>
      </w:pPr>
      <w:r>
        <w:t xml:space="preserve">Penggunaan MySQL sebagai </w:t>
      </w:r>
      <w:r w:rsidRPr="002C5E0D">
        <w:rPr>
          <w:i/>
        </w:rPr>
        <w:t>database</w:t>
      </w:r>
      <w:r>
        <w:t xml:space="preserve"> sesuai dengan kebutuhan yaitu mendukung data relational dan karakteristik yang cepat.</w:t>
      </w:r>
    </w:p>
    <w:p w14:paraId="7B1A8EF5" w14:textId="78BCDFA1" w:rsidR="00A8063A" w:rsidRDefault="00A8063A" w:rsidP="006247DA">
      <w:pPr>
        <w:pStyle w:val="ListParagraph"/>
        <w:numPr>
          <w:ilvl w:val="3"/>
          <w:numId w:val="16"/>
        </w:numPr>
        <w:tabs>
          <w:tab w:val="clear" w:pos="2880"/>
        </w:tabs>
        <w:ind w:left="709"/>
      </w:pPr>
      <w:r>
        <w:t xml:space="preserve">Terdapat beberapa tabel didalam </w:t>
      </w:r>
      <w:r w:rsidRPr="002C5E0D">
        <w:rPr>
          <w:i/>
        </w:rPr>
        <w:t>database</w:t>
      </w:r>
      <w:r>
        <w:t xml:space="preserve"> seperti tabel </w:t>
      </w:r>
      <w:r w:rsidRPr="002C5E0D">
        <w:rPr>
          <w:i/>
        </w:rPr>
        <w:t>offices</w:t>
      </w:r>
      <w:r>
        <w:t xml:space="preserve"> untuk menyimpan data gedung, </w:t>
      </w:r>
      <w:r w:rsidRPr="002C5E0D">
        <w:rPr>
          <w:i/>
        </w:rPr>
        <w:t>users</w:t>
      </w:r>
      <w:r>
        <w:t xml:space="preserve"> untuk menyimpan data pengguna, </w:t>
      </w:r>
      <w:r w:rsidRPr="002C5E0D">
        <w:rPr>
          <w:i/>
        </w:rPr>
        <w:t>doors</w:t>
      </w:r>
      <w:r>
        <w:t xml:space="preserve"> untuk menyimpan data pintu, </w:t>
      </w:r>
      <w:r w:rsidRPr="002C5E0D">
        <w:rPr>
          <w:i/>
        </w:rPr>
        <w:t>schedules</w:t>
      </w:r>
      <w:r>
        <w:t xml:space="preserve"> untnuk menyimpan data jadwal dan </w:t>
      </w:r>
      <w:r w:rsidRPr="002C5E0D">
        <w:rPr>
          <w:i/>
        </w:rPr>
        <w:t>access</w:t>
      </w:r>
      <w:r>
        <w:t xml:space="preserve"> untuk menymipan data akses pengguna.</w:t>
      </w:r>
    </w:p>
    <w:p w14:paraId="540541E5" w14:textId="72E8863D" w:rsidR="00A5109F" w:rsidRDefault="002C5E0D" w:rsidP="006247DA">
      <w:pPr>
        <w:pStyle w:val="ListParagraph"/>
        <w:numPr>
          <w:ilvl w:val="3"/>
          <w:numId w:val="16"/>
        </w:numPr>
        <w:tabs>
          <w:tab w:val="clear" w:pos="2880"/>
        </w:tabs>
        <w:ind w:left="709"/>
      </w:pPr>
      <w:r>
        <w:t>Proses penjadawalan dibantu oleh Cronjob yang akan melakukan pengecekan jadwal setiap satu menit menggunakan Job Laravel.</w:t>
      </w:r>
    </w:p>
    <w:p w14:paraId="68BDC2EF" w14:textId="77777777" w:rsidR="00A5109F" w:rsidRPr="003C177E" w:rsidRDefault="00A5109F" w:rsidP="00A5109F"/>
    <w:p w14:paraId="35194417" w14:textId="2555EA64" w:rsidR="003C177E" w:rsidRPr="00021A68" w:rsidRDefault="003C177E" w:rsidP="003C177E">
      <w:pPr>
        <w:pStyle w:val="SubBabV"/>
        <w:ind w:left="709" w:hanging="709"/>
      </w:pPr>
      <w:bookmarkStart w:id="445" w:name="_Toc143523812"/>
      <w:r>
        <w:rPr>
          <w:lang w:val="en-US"/>
        </w:rPr>
        <w:t>Saran</w:t>
      </w:r>
      <w:bookmarkEnd w:id="445"/>
      <w:r>
        <w:rPr>
          <w:lang w:val="en-US"/>
        </w:rPr>
        <w:t xml:space="preserve"> </w:t>
      </w:r>
    </w:p>
    <w:p w14:paraId="21328056" w14:textId="706FD59D" w:rsidR="00021A68" w:rsidRDefault="003C177E" w:rsidP="004616A2">
      <w:pPr>
        <w:ind w:firstLine="709"/>
      </w:pPr>
      <w:r w:rsidRPr="00021A68">
        <w:t xml:space="preserve">Setelah dilakukan </w:t>
      </w:r>
      <w:r w:rsidR="00911DA7">
        <w:t>proses perancangan</w:t>
      </w:r>
      <w:r>
        <w:t xml:space="preserve"> dan pengujian</w:t>
      </w:r>
      <w:r w:rsidRPr="00021A68">
        <w:t xml:space="preserve"> didapatkan beberapa </w:t>
      </w:r>
      <w:r w:rsidR="00911DA7">
        <w:t>hal yang dapat diperbaiki atau ditingkatkan, yaitu</w:t>
      </w:r>
      <w:r w:rsidR="004616A2">
        <w:t xml:space="preserve"> </w:t>
      </w:r>
      <w:r w:rsidRPr="00021A68">
        <w:t>:</w:t>
      </w:r>
    </w:p>
    <w:p w14:paraId="16B79984" w14:textId="7F3B4BA8" w:rsidR="00021A68" w:rsidRPr="000B3997" w:rsidRDefault="000B3997" w:rsidP="006247DA">
      <w:pPr>
        <w:pStyle w:val="ListParagraph"/>
        <w:numPr>
          <w:ilvl w:val="4"/>
          <w:numId w:val="16"/>
        </w:numPr>
        <w:tabs>
          <w:tab w:val="clear" w:pos="3600"/>
        </w:tabs>
        <w:ind w:left="709"/>
        <w:rPr>
          <w:rFonts w:eastAsia="Calibri"/>
          <w:lang w:val="id-ID"/>
        </w:rPr>
      </w:pPr>
      <w:r>
        <w:rPr>
          <w:rFonts w:eastAsia="Calibri"/>
          <w:lang w:val="en-US"/>
        </w:rPr>
        <w:t xml:space="preserve">Perlu adanya perancangan lebih lanjut untuk mempercepat respon </w:t>
      </w:r>
      <w:r w:rsidRPr="000B3997">
        <w:rPr>
          <w:rFonts w:eastAsia="Calibri"/>
          <w:i/>
          <w:lang w:val="en-US"/>
        </w:rPr>
        <w:t>server</w:t>
      </w:r>
      <w:r>
        <w:rPr>
          <w:rFonts w:eastAsia="Calibri"/>
          <w:lang w:val="en-US"/>
        </w:rPr>
        <w:t xml:space="preserve"> terutama pada beban </w:t>
      </w:r>
      <w:r w:rsidRPr="000B3997">
        <w:rPr>
          <w:rFonts w:eastAsia="Calibri"/>
          <w:i/>
          <w:lang w:val="en-US"/>
        </w:rPr>
        <w:t>request</w:t>
      </w:r>
      <w:r>
        <w:rPr>
          <w:rFonts w:eastAsia="Calibri"/>
          <w:lang w:val="en-US"/>
        </w:rPr>
        <w:t xml:space="preserve"> secara bersama-sama.</w:t>
      </w:r>
    </w:p>
    <w:p w14:paraId="6435CE61" w14:textId="5670B73C" w:rsidR="000B3997" w:rsidRPr="000B3997" w:rsidRDefault="000B3997" w:rsidP="006247DA">
      <w:pPr>
        <w:pStyle w:val="ListParagraph"/>
        <w:numPr>
          <w:ilvl w:val="4"/>
          <w:numId w:val="16"/>
        </w:numPr>
        <w:tabs>
          <w:tab w:val="clear" w:pos="3600"/>
        </w:tabs>
        <w:ind w:left="709"/>
        <w:rPr>
          <w:rFonts w:eastAsia="Calibri"/>
          <w:lang w:val="id-ID"/>
        </w:rPr>
      </w:pPr>
      <w:r>
        <w:rPr>
          <w:rFonts w:eastAsia="Calibri"/>
          <w:lang w:val="en-US"/>
        </w:rPr>
        <w:t xml:space="preserve">Diperlukan perancangan lebih lanjut </w:t>
      </w:r>
      <w:r w:rsidR="00713A22">
        <w:rPr>
          <w:rFonts w:eastAsia="Calibri"/>
          <w:lang w:val="en-US"/>
        </w:rPr>
        <w:t>untuk mengembangkan komunikasi W</w:t>
      </w:r>
      <w:r>
        <w:rPr>
          <w:rFonts w:eastAsia="Calibri"/>
          <w:lang w:val="en-US"/>
        </w:rPr>
        <w:t>ebsocket dua arah yang bisa diigunakan unt</w:t>
      </w:r>
      <w:r w:rsidR="00713A22">
        <w:rPr>
          <w:rFonts w:eastAsia="Calibri"/>
          <w:lang w:val="en-US"/>
        </w:rPr>
        <w:t>u</w:t>
      </w:r>
      <w:r>
        <w:rPr>
          <w:rFonts w:eastAsia="Calibri"/>
          <w:lang w:val="en-US"/>
        </w:rPr>
        <w:t>k mengirim dan menerima data.</w:t>
      </w:r>
    </w:p>
    <w:p w14:paraId="061F370F" w14:textId="0276F5BC" w:rsidR="00316107" w:rsidRDefault="003C1C2E" w:rsidP="002D6A66">
      <w:pPr>
        <w:keepNext/>
        <w:keepLines/>
        <w:spacing w:before="240"/>
        <w:contextualSpacing/>
        <w:jc w:val="center"/>
        <w:outlineLvl w:val="0"/>
        <w:rPr>
          <w:rFonts w:eastAsia="Times New Roman" w:cs="Times New Roman"/>
          <w:b/>
          <w:sz w:val="28"/>
          <w:szCs w:val="32"/>
          <w:lang w:val="en-US"/>
        </w:rPr>
      </w:pPr>
      <w:bookmarkStart w:id="446" w:name="_Toc106612761"/>
      <w:bookmarkStart w:id="447" w:name="_Toc133353440"/>
      <w:bookmarkStart w:id="448" w:name="_Toc133873645"/>
      <w:bookmarkStart w:id="449" w:name="_Toc143523813"/>
      <w:r>
        <w:rPr>
          <w:rFonts w:eastAsia="Times New Roman" w:cs="Times New Roman"/>
          <w:b/>
          <w:sz w:val="28"/>
          <w:szCs w:val="32"/>
          <w:lang w:val="en-US"/>
        </w:rPr>
        <w:lastRenderedPageBreak/>
        <w:t>D</w:t>
      </w:r>
      <w:r w:rsidR="00213A5F" w:rsidRPr="00213A5F">
        <w:rPr>
          <w:rFonts w:eastAsia="Times New Roman" w:cs="Times New Roman"/>
          <w:b/>
          <w:sz w:val="28"/>
          <w:szCs w:val="32"/>
          <w:lang w:val="en-US"/>
        </w:rPr>
        <w:t>AFTAR PUSTAK</w:t>
      </w:r>
      <w:bookmarkEnd w:id="446"/>
      <w:r w:rsidR="00213A5F">
        <w:rPr>
          <w:rFonts w:eastAsia="Times New Roman" w:cs="Times New Roman"/>
          <w:b/>
          <w:sz w:val="28"/>
          <w:szCs w:val="32"/>
          <w:lang w:val="en-US"/>
        </w:rPr>
        <w:t>A</w:t>
      </w:r>
      <w:bookmarkEnd w:id="447"/>
      <w:bookmarkEnd w:id="448"/>
      <w:bookmarkEnd w:id="449"/>
    </w:p>
    <w:p w14:paraId="196D4A0D" w14:textId="77777777" w:rsidR="00126E1A" w:rsidRDefault="00126E1A" w:rsidP="00126E1A">
      <w:pPr>
        <w:rPr>
          <w:lang w:val="en-US"/>
        </w:rPr>
      </w:pPr>
    </w:p>
    <w:p w14:paraId="4E4634F3" w14:textId="731D14D9" w:rsidR="00126E1A" w:rsidRPr="00126E1A" w:rsidRDefault="00126E1A" w:rsidP="00126E1A">
      <w:pPr>
        <w:widowControl w:val="0"/>
        <w:autoSpaceDE w:val="0"/>
        <w:autoSpaceDN w:val="0"/>
        <w:adjustRightInd w:val="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126E1A">
        <w:rPr>
          <w:rFonts w:cs="Times New Roman"/>
          <w:noProof/>
          <w:szCs w:val="24"/>
        </w:rPr>
        <w:t>[1]</w:t>
      </w:r>
      <w:r w:rsidRPr="00126E1A">
        <w:rPr>
          <w:rFonts w:cs="Times New Roman"/>
          <w:noProof/>
          <w:szCs w:val="24"/>
        </w:rPr>
        <w:tab/>
        <w:t xml:space="preserve">K. Y. Sun, Y. Pernando, and M. I. Safari, “Perancangan Sistem IoT pada Smart Door Lock Menggunakan Aplikasi BLYNK,” </w:t>
      </w:r>
      <w:r w:rsidRPr="00126E1A">
        <w:rPr>
          <w:rFonts w:cs="Times New Roman"/>
          <w:i/>
          <w:iCs/>
          <w:noProof/>
          <w:szCs w:val="24"/>
        </w:rPr>
        <w:t>JUTSI (Jurnal Teknol. dan Sist. Informasi)</w:t>
      </w:r>
      <w:r w:rsidRPr="00126E1A">
        <w:rPr>
          <w:rFonts w:cs="Times New Roman"/>
          <w:noProof/>
          <w:szCs w:val="24"/>
        </w:rPr>
        <w:t>, vol. 1, no. 3, pp. 289–296, 2021, doi: 10.33330/jutsi.v1i3.1360.</w:t>
      </w:r>
    </w:p>
    <w:p w14:paraId="766A3BF8"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2]</w:t>
      </w:r>
      <w:r w:rsidRPr="00126E1A">
        <w:rPr>
          <w:rFonts w:cs="Times New Roman"/>
          <w:noProof/>
          <w:szCs w:val="24"/>
        </w:rPr>
        <w:tab/>
        <w:t>I. Hermawan, D. Arnaldy, P. Oktivasari, and D. A. Fachrudin, “Development of Intelligent Door Lock System for Room Management Using Multi Factor Authentication,” vol. 16, no. 1, pp. 1–14, 2023.</w:t>
      </w:r>
    </w:p>
    <w:p w14:paraId="648B964C"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3]</w:t>
      </w:r>
      <w:r w:rsidRPr="00126E1A">
        <w:rPr>
          <w:rFonts w:cs="Times New Roman"/>
          <w:noProof/>
          <w:szCs w:val="24"/>
        </w:rPr>
        <w:tab/>
        <w:t xml:space="preserve">F. As </w:t>
      </w:r>
      <w:r w:rsidRPr="00126E1A">
        <w:rPr>
          <w:rFonts w:cs="Times New Roman"/>
          <w:i/>
          <w:iCs/>
          <w:noProof/>
          <w:szCs w:val="24"/>
        </w:rPr>
        <w:t>et al.</w:t>
      </w:r>
      <w:r w:rsidRPr="00126E1A">
        <w:rPr>
          <w:rFonts w:cs="Times New Roman"/>
          <w:noProof/>
          <w:szCs w:val="24"/>
        </w:rPr>
        <w:t xml:space="preserve">, “Design and Construction of a Smart Door Lock With an Embedded Spy-Camera,” </w:t>
      </w:r>
      <w:r w:rsidRPr="00126E1A">
        <w:rPr>
          <w:rFonts w:cs="Times New Roman"/>
          <w:i/>
          <w:iCs/>
          <w:noProof/>
          <w:szCs w:val="24"/>
        </w:rPr>
        <w:t>J. Multidiscip. Eng. Sci. Technol.</w:t>
      </w:r>
      <w:r w:rsidRPr="00126E1A">
        <w:rPr>
          <w:rFonts w:cs="Times New Roman"/>
          <w:noProof/>
          <w:szCs w:val="24"/>
        </w:rPr>
        <w:t>, vol. 8, no. October, pp. 2458–9403, 2021, [Online]. Available: https://www.researchgate.net/publication/354872757</w:t>
      </w:r>
    </w:p>
    <w:p w14:paraId="5A11CF87"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4]</w:t>
      </w:r>
      <w:r w:rsidRPr="00126E1A">
        <w:rPr>
          <w:rFonts w:cs="Times New Roman"/>
          <w:noProof/>
          <w:szCs w:val="24"/>
        </w:rPr>
        <w:tab/>
        <w:t xml:space="preserve">A. Jain, V. L. Kalyani, and B. Nogiya, “RFID and GSM Based Attendance Monitoring System using door locking / unlocking system and Its Hardware Implementation,” </w:t>
      </w:r>
      <w:r w:rsidRPr="00126E1A">
        <w:rPr>
          <w:rFonts w:cs="Times New Roman"/>
          <w:i/>
          <w:iCs/>
          <w:noProof/>
          <w:szCs w:val="24"/>
        </w:rPr>
        <w:t>J. Manag. Eng. Inf. Technol.</w:t>
      </w:r>
      <w:r w:rsidRPr="00126E1A">
        <w:rPr>
          <w:rFonts w:cs="Times New Roman"/>
          <w:noProof/>
          <w:szCs w:val="24"/>
        </w:rPr>
        <w:t>, vol. 2, no. 3, pp. 5–10, 2015.</w:t>
      </w:r>
    </w:p>
    <w:p w14:paraId="785359C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5]</w:t>
      </w:r>
      <w:r w:rsidRPr="00126E1A">
        <w:rPr>
          <w:rFonts w:cs="Times New Roman"/>
          <w:noProof/>
          <w:szCs w:val="24"/>
        </w:rPr>
        <w:tab/>
        <w:t>M. Kasyful Anwar, “Perancangan Database IoT Berbasis Cloud dengan Restful API Cloud-Based IoT Database Design with Restful API,” vol. 20, no. 2, pp. 268–279, 2021.</w:t>
      </w:r>
    </w:p>
    <w:p w14:paraId="30A87BDE"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6]</w:t>
      </w:r>
      <w:r w:rsidRPr="00126E1A">
        <w:rPr>
          <w:rFonts w:cs="Times New Roman"/>
          <w:noProof/>
          <w:szCs w:val="24"/>
        </w:rPr>
        <w:tab/>
        <w:t>S. Artikel, “Jurnal Nasional Teknologi dan Sistem Informasi Pembangunan Auto Backup SQL Database Server Menggunakan Raspberry Pi : Studi Kasus,” vol. 03, pp. 130–137, 2018.</w:t>
      </w:r>
    </w:p>
    <w:p w14:paraId="4AA4B343"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7]</w:t>
      </w:r>
      <w:r w:rsidRPr="00126E1A">
        <w:rPr>
          <w:rFonts w:cs="Times New Roman"/>
          <w:noProof/>
          <w:szCs w:val="24"/>
        </w:rPr>
        <w:tab/>
        <w:t xml:space="preserve">P. Simanjuntak, C. E. Suharyanto, and Jamilah, “Analisis Penggunaan Access Control List ( Acl ) Dalam Jaringan Komputer Di Kawasan,” </w:t>
      </w:r>
      <w:r w:rsidRPr="00126E1A">
        <w:rPr>
          <w:rFonts w:cs="Times New Roman"/>
          <w:i/>
          <w:iCs/>
          <w:noProof/>
          <w:szCs w:val="24"/>
        </w:rPr>
        <w:t>Isd</w:t>
      </w:r>
      <w:r w:rsidRPr="00126E1A">
        <w:rPr>
          <w:rFonts w:cs="Times New Roman"/>
          <w:noProof/>
          <w:szCs w:val="24"/>
        </w:rPr>
        <w:t>, vol. 2, no. 2, pp. 122–128, 2017.</w:t>
      </w:r>
    </w:p>
    <w:p w14:paraId="2B7DF35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8]</w:t>
      </w:r>
      <w:r w:rsidRPr="00126E1A">
        <w:rPr>
          <w:rFonts w:cs="Times New Roman"/>
          <w:noProof/>
          <w:szCs w:val="24"/>
        </w:rPr>
        <w:tab/>
        <w:t xml:space="preserve">Y. Efendi, “Internet Of Things (Iot) Sistem Pengendalian Lampu Menggunakan Raspberry Pi Berbasis Mobile,” </w:t>
      </w:r>
      <w:r w:rsidRPr="00126E1A">
        <w:rPr>
          <w:rFonts w:cs="Times New Roman"/>
          <w:i/>
          <w:iCs/>
          <w:noProof/>
          <w:szCs w:val="24"/>
        </w:rPr>
        <w:t>J. Ilm. Ilmu Komput.</w:t>
      </w:r>
      <w:r w:rsidRPr="00126E1A">
        <w:rPr>
          <w:rFonts w:cs="Times New Roman"/>
          <w:noProof/>
          <w:szCs w:val="24"/>
        </w:rPr>
        <w:t>, vol. 4, no. 2, pp. 21–27, 2018, doi: 10.35329/jiik.v4i2.41.</w:t>
      </w:r>
    </w:p>
    <w:p w14:paraId="19ED674A"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9]</w:t>
      </w:r>
      <w:r w:rsidRPr="00126E1A">
        <w:rPr>
          <w:rFonts w:cs="Times New Roman"/>
          <w:noProof/>
          <w:szCs w:val="24"/>
        </w:rPr>
        <w:tab/>
        <w:t>R. F. Ramadhan and R. Mukhaiyar, “Penggunaan Database Mysql dengan Interface PhpMyAdmin sebagai Pengontrolan Smarthome Berbasis Raspberry Pi,” vol. 1, no. 2, pp. 129–134, 2020.</w:t>
      </w:r>
    </w:p>
    <w:p w14:paraId="43A04013"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lastRenderedPageBreak/>
        <w:t>[10]</w:t>
      </w:r>
      <w:r w:rsidRPr="00126E1A">
        <w:rPr>
          <w:rFonts w:cs="Times New Roman"/>
          <w:noProof/>
          <w:szCs w:val="24"/>
        </w:rPr>
        <w:tab/>
        <w:t xml:space="preserve">Nirsal, Rusmala, and Syafriadi, “Desain Dan Implementasi Sistem Pembelajaran Berbasis E-Learning Pada Sekolah Menengah Pertama Negeri 1 Pakue Tengah,” </w:t>
      </w:r>
      <w:r w:rsidRPr="00126E1A">
        <w:rPr>
          <w:rFonts w:cs="Times New Roman"/>
          <w:i/>
          <w:iCs/>
          <w:noProof/>
          <w:szCs w:val="24"/>
        </w:rPr>
        <w:t>J. Ilm. d’Computare</w:t>
      </w:r>
      <w:r w:rsidRPr="00126E1A">
        <w:rPr>
          <w:rFonts w:cs="Times New Roman"/>
          <w:noProof/>
          <w:szCs w:val="24"/>
        </w:rPr>
        <w:t>, vol. 10, pp. 30–37, 2020, [Online]. Available: http://www.elsevier.com/locate/scp</w:t>
      </w:r>
    </w:p>
    <w:p w14:paraId="75C6E99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1]</w:t>
      </w:r>
      <w:r w:rsidRPr="00126E1A">
        <w:rPr>
          <w:rFonts w:cs="Times New Roman"/>
          <w:noProof/>
          <w:szCs w:val="24"/>
        </w:rPr>
        <w:tab/>
        <w:t xml:space="preserve">C. Bestari Gea, K. Juri Damai Lase, M. Syamsudin, P. Studi Informatika, F. Sains dan Komputer, and U. Kristen Immanuel Yogyakarta, “Implementasi Virtual Private Server untuk Mini Hosting,” </w:t>
      </w:r>
      <w:r w:rsidRPr="00126E1A">
        <w:rPr>
          <w:rFonts w:cs="Times New Roman"/>
          <w:i/>
          <w:iCs/>
          <w:noProof/>
          <w:szCs w:val="24"/>
        </w:rPr>
        <w:t>J. InFact Sains dan Komput.</w:t>
      </w:r>
      <w:r w:rsidRPr="00126E1A">
        <w:rPr>
          <w:rFonts w:cs="Times New Roman"/>
          <w:noProof/>
          <w:szCs w:val="24"/>
        </w:rPr>
        <w:t>, vol. 7, no. 02, pp. 5–9, 2023.</w:t>
      </w:r>
    </w:p>
    <w:p w14:paraId="6AFC847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2]</w:t>
      </w:r>
      <w:r w:rsidRPr="00126E1A">
        <w:rPr>
          <w:rFonts w:cs="Times New Roman"/>
          <w:noProof/>
          <w:szCs w:val="24"/>
        </w:rPr>
        <w:tab/>
        <w:t>B. Robert and E. B. Brown, “Pengembangan Distro Ubuntu untuk Aplikasi Game Center,” no. 1, pp. 1–14, 2010.</w:t>
      </w:r>
    </w:p>
    <w:p w14:paraId="7472F364"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3]</w:t>
      </w:r>
      <w:r w:rsidRPr="00126E1A">
        <w:rPr>
          <w:rFonts w:cs="Times New Roman"/>
          <w:noProof/>
          <w:szCs w:val="24"/>
        </w:rPr>
        <w:tab/>
        <w:t>F. Nabawi and A. B. Susanto, “Perancangan Sistem Keamanan Server Linux Ubuntu 18 . 04 dengan Metode Ufw Firewall , Hardening , Chmod dan Chown pada UNUSIA Jakarta Abstrak Pendahuluan,” vol. 7, no. 4, 2022.</w:t>
      </w:r>
    </w:p>
    <w:p w14:paraId="78F030A5"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4]</w:t>
      </w:r>
      <w:r w:rsidRPr="00126E1A">
        <w:rPr>
          <w:rFonts w:cs="Times New Roman"/>
          <w:noProof/>
          <w:szCs w:val="24"/>
        </w:rPr>
        <w:tab/>
        <w:t>A. Aziz and T. Tampati, “Analisis Web Server untuk Pengembangan Hosting Server Institusi : Pembandingan Kinerja Web Server Apache dengan Nginx,” vol. 1, no. 2, pp. 12–20, 2015.</w:t>
      </w:r>
    </w:p>
    <w:p w14:paraId="31872ABF"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5]</w:t>
      </w:r>
      <w:r w:rsidRPr="00126E1A">
        <w:rPr>
          <w:rFonts w:cs="Times New Roman"/>
          <w:noProof/>
          <w:szCs w:val="24"/>
        </w:rPr>
        <w:tab/>
        <w:t>M. Meng, S. Steinhardt, and A. Schubert, “Application Programming Interface Documentation : Application Programming Interface Documentation : What Do Software Developers Want ?,” no. March, 2019, doi: 10.1177/0047281617721853.</w:t>
      </w:r>
    </w:p>
    <w:p w14:paraId="297F9E28"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6]</w:t>
      </w:r>
      <w:r w:rsidRPr="00126E1A">
        <w:rPr>
          <w:rFonts w:cs="Times New Roman"/>
          <w:noProof/>
          <w:szCs w:val="24"/>
        </w:rPr>
        <w:tab/>
        <w:t xml:space="preserve">A. B. Warsito, A. Ananda, and D. Triyanjaya, “Penerapan Data JSON Untuk Mendukung Pengembangan Aplikasi Pada Perguruan Tinggi Dengan Teknik Restfull Dan Web Service,” </w:t>
      </w:r>
      <w:r w:rsidRPr="00126E1A">
        <w:rPr>
          <w:rFonts w:cs="Times New Roman"/>
          <w:i/>
          <w:iCs/>
          <w:noProof/>
          <w:szCs w:val="24"/>
        </w:rPr>
        <w:t>Technomedia J.</w:t>
      </w:r>
      <w:r w:rsidRPr="00126E1A">
        <w:rPr>
          <w:rFonts w:cs="Times New Roman"/>
          <w:noProof/>
          <w:szCs w:val="24"/>
        </w:rPr>
        <w:t>, vol. 2, no. 1, pp. 26–36, 2017, doi: 10.33050/tmj.v2i1.313.</w:t>
      </w:r>
    </w:p>
    <w:p w14:paraId="1FE323EC"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7]</w:t>
      </w:r>
      <w:r w:rsidRPr="00126E1A">
        <w:rPr>
          <w:rFonts w:cs="Times New Roman"/>
          <w:noProof/>
          <w:szCs w:val="24"/>
        </w:rPr>
        <w:tab/>
        <w:t>S. Kosasi, I. D. Ayu, E. Yuliani, and G. Syarifudin, “Implementasi Arsitektur Model View Controller pada Website Toko Online Implementation of Model View Controller Architecture on Online Store Website,” vol. 3, no. 2, pp. 135–150, 2021, doi: 10.30812/bite.v3i2.1566.</w:t>
      </w:r>
    </w:p>
    <w:p w14:paraId="67E5E1D5"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8]</w:t>
      </w:r>
      <w:r w:rsidRPr="00126E1A">
        <w:rPr>
          <w:rFonts w:cs="Times New Roman"/>
          <w:noProof/>
          <w:szCs w:val="24"/>
        </w:rPr>
        <w:tab/>
        <w:t xml:space="preserve">D. Purnama Sari and R. Wijanarko, “Implementasi Framework Laravel pada Sistem Informasi Penyewaan Kamera (Studi Kasus di Rumah Kamera Semarang),” </w:t>
      </w:r>
      <w:r w:rsidRPr="00126E1A">
        <w:rPr>
          <w:rFonts w:cs="Times New Roman"/>
          <w:i/>
          <w:iCs/>
          <w:noProof/>
          <w:szCs w:val="24"/>
        </w:rPr>
        <w:t>J. Inform. dan Rekayasa Perangkat Lunak</w:t>
      </w:r>
      <w:r w:rsidRPr="00126E1A">
        <w:rPr>
          <w:rFonts w:cs="Times New Roman"/>
          <w:noProof/>
          <w:szCs w:val="24"/>
        </w:rPr>
        <w:t xml:space="preserve">, vol. 2, no. 1, p. 32, </w:t>
      </w:r>
      <w:r w:rsidRPr="00126E1A">
        <w:rPr>
          <w:rFonts w:cs="Times New Roman"/>
          <w:noProof/>
          <w:szCs w:val="24"/>
        </w:rPr>
        <w:lastRenderedPageBreak/>
        <w:t>2020, doi: 10.36499/jinrpl.v2i1.3190.</w:t>
      </w:r>
    </w:p>
    <w:p w14:paraId="7915A50E"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9]</w:t>
      </w:r>
      <w:r w:rsidRPr="00126E1A">
        <w:rPr>
          <w:rFonts w:cs="Times New Roman"/>
          <w:noProof/>
          <w:szCs w:val="24"/>
        </w:rPr>
        <w:tab/>
        <w:t xml:space="preserve">A.-I. A.B., “Implementasi Teknologi Websocket dalam Pengembangan Sistem Berbagi Lokasi Berbasis Web,” </w:t>
      </w:r>
      <w:r w:rsidRPr="00126E1A">
        <w:rPr>
          <w:rFonts w:cs="Times New Roman"/>
          <w:i/>
          <w:iCs/>
          <w:noProof/>
          <w:szCs w:val="24"/>
        </w:rPr>
        <w:t>J. Pengemb. Teknol. Inf. dan Ilmu Komput.</w:t>
      </w:r>
      <w:r w:rsidRPr="00126E1A">
        <w:rPr>
          <w:rFonts w:cs="Times New Roman"/>
          <w:noProof/>
          <w:szCs w:val="24"/>
        </w:rPr>
        <w:t>, vol. 1, no. 9, pp. 950–959, 2017, [Online]. Available: http://j-ptiik.ub.ac.id</w:t>
      </w:r>
    </w:p>
    <w:p w14:paraId="4E6A13E1" w14:textId="77777777" w:rsidR="00126E1A" w:rsidRPr="00126E1A" w:rsidRDefault="00126E1A" w:rsidP="00126E1A">
      <w:pPr>
        <w:widowControl w:val="0"/>
        <w:autoSpaceDE w:val="0"/>
        <w:autoSpaceDN w:val="0"/>
        <w:adjustRightInd w:val="0"/>
        <w:ind w:left="640" w:hanging="640"/>
        <w:rPr>
          <w:rFonts w:cs="Times New Roman"/>
          <w:noProof/>
        </w:rPr>
      </w:pPr>
      <w:r w:rsidRPr="00126E1A">
        <w:rPr>
          <w:rFonts w:cs="Times New Roman"/>
          <w:noProof/>
          <w:szCs w:val="24"/>
        </w:rPr>
        <w:t>[20]</w:t>
      </w:r>
      <w:r w:rsidRPr="00126E1A">
        <w:rPr>
          <w:rFonts w:cs="Times New Roman"/>
          <w:noProof/>
          <w:szCs w:val="24"/>
        </w:rPr>
        <w:tab/>
        <w:t xml:space="preserve">C. Asiminidis, G. Kokkonis, and S. Kontogiannis, “Database Systems Performance Evaluation for IoT Applications,” </w:t>
      </w:r>
      <w:r w:rsidRPr="00126E1A">
        <w:rPr>
          <w:rFonts w:cs="Times New Roman"/>
          <w:i/>
          <w:iCs/>
          <w:noProof/>
          <w:szCs w:val="24"/>
        </w:rPr>
        <w:t>SSRN Electron. J.</w:t>
      </w:r>
      <w:r w:rsidRPr="00126E1A">
        <w:rPr>
          <w:rFonts w:cs="Times New Roman"/>
          <w:noProof/>
          <w:szCs w:val="24"/>
        </w:rPr>
        <w:t>, no. November 2019, 2019, doi: 10.2139/ssrn.3360886.</w:t>
      </w:r>
    </w:p>
    <w:p w14:paraId="10BE9F81" w14:textId="03DD1BBA" w:rsidR="00126E1A" w:rsidRDefault="00126E1A" w:rsidP="00126E1A">
      <w:pPr>
        <w:rPr>
          <w:lang w:val="en-US"/>
        </w:rPr>
      </w:pPr>
      <w:r>
        <w:rPr>
          <w:lang w:val="en-US"/>
        </w:rPr>
        <w:fldChar w:fldCharType="end"/>
      </w:r>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6DB32666" w14:textId="0CD519F5" w:rsidR="001452C6" w:rsidRDefault="001452C6" w:rsidP="002D6A66">
      <w:pPr>
        <w:ind w:firstLine="709"/>
        <w:contextualSpacing/>
        <w:jc w:val="right"/>
        <w:rPr>
          <w:rFonts w:cs="Times New Roman"/>
          <w:szCs w:val="24"/>
        </w:rPr>
      </w:pPr>
    </w:p>
    <w:p w14:paraId="66518C11" w14:textId="61774DA1" w:rsidR="001452C6" w:rsidRDefault="001452C6" w:rsidP="002D6A66">
      <w:pPr>
        <w:ind w:firstLine="709"/>
        <w:contextualSpacing/>
        <w:jc w:val="right"/>
        <w:rPr>
          <w:rFonts w:cs="Times New Roman"/>
          <w:szCs w:val="24"/>
        </w:rPr>
      </w:pPr>
    </w:p>
    <w:p w14:paraId="38E9F115" w14:textId="01D27312" w:rsidR="001452C6" w:rsidRDefault="001452C6" w:rsidP="002D6A66">
      <w:pPr>
        <w:ind w:firstLine="709"/>
        <w:contextualSpacing/>
        <w:jc w:val="right"/>
        <w:rPr>
          <w:rFonts w:cs="Times New Roman"/>
          <w:szCs w:val="24"/>
        </w:rPr>
      </w:pPr>
    </w:p>
    <w:p w14:paraId="0195351C" w14:textId="54233629" w:rsidR="001452C6" w:rsidRDefault="001452C6" w:rsidP="002D6A66">
      <w:pPr>
        <w:ind w:firstLine="709"/>
        <w:contextualSpacing/>
        <w:jc w:val="right"/>
        <w:rPr>
          <w:rFonts w:cs="Times New Roman"/>
          <w:szCs w:val="24"/>
        </w:rPr>
      </w:pPr>
    </w:p>
    <w:p w14:paraId="0B6848BF" w14:textId="77777777" w:rsidR="001853B3" w:rsidRDefault="001853B3" w:rsidP="00084976">
      <w:pPr>
        <w:contextualSpacing/>
        <w:rPr>
          <w:rFonts w:cs="Times New Roman"/>
          <w:szCs w:val="24"/>
        </w:rPr>
      </w:pPr>
    </w:p>
    <w:p w14:paraId="2DA417E7" w14:textId="77777777" w:rsidR="001452C6" w:rsidRDefault="001452C6" w:rsidP="002D6A66">
      <w:pPr>
        <w:keepNext/>
        <w:keepLines/>
        <w:spacing w:before="240"/>
        <w:contextualSpacing/>
        <w:jc w:val="center"/>
        <w:outlineLvl w:val="0"/>
        <w:rPr>
          <w:rFonts w:eastAsiaTheme="majorEastAsia" w:cs="Times New Roman"/>
          <w:b/>
          <w:bCs/>
          <w:sz w:val="28"/>
          <w:szCs w:val="28"/>
        </w:rPr>
      </w:pPr>
      <w:bookmarkStart w:id="450" w:name="_Toc103266962"/>
      <w:bookmarkStart w:id="451" w:name="_Toc103480619"/>
      <w:bookmarkStart w:id="452" w:name="_Toc106612762"/>
      <w:bookmarkStart w:id="453" w:name="_Toc143523814"/>
      <w:r w:rsidRPr="001452C6">
        <w:rPr>
          <w:rFonts w:eastAsiaTheme="majorEastAsia" w:cs="Times New Roman"/>
          <w:b/>
          <w:bCs/>
          <w:sz w:val="28"/>
          <w:szCs w:val="28"/>
        </w:rPr>
        <w:lastRenderedPageBreak/>
        <w:t>BIODATA MAHASISWA</w:t>
      </w:r>
      <w:bookmarkEnd w:id="450"/>
      <w:bookmarkEnd w:id="451"/>
      <w:bookmarkEnd w:id="452"/>
      <w:bookmarkEnd w:id="453"/>
    </w:p>
    <w:p w14:paraId="4816E1E6" w14:textId="77777777" w:rsidR="002851ED" w:rsidRDefault="002851ED" w:rsidP="002D6A66">
      <w:pPr>
        <w:keepNext/>
        <w:keepLines/>
        <w:spacing w:before="240"/>
        <w:contextualSpacing/>
        <w:jc w:val="center"/>
        <w:outlineLvl w:val="0"/>
        <w:rPr>
          <w:rFonts w:eastAsiaTheme="majorEastAsia" w:cs="Times New Roman"/>
          <w:b/>
          <w:bCs/>
          <w:sz w:val="28"/>
          <w:szCs w:val="28"/>
        </w:rPr>
      </w:pPr>
    </w:p>
    <w:p w14:paraId="3ABB7FCF" w14:textId="77777777" w:rsidR="001853B3" w:rsidRPr="001452C6" w:rsidRDefault="001853B3" w:rsidP="007C44E0"/>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454" w:name="_Hlk135386089"/>
            <w:r w:rsidRPr="001452C6">
              <w:rPr>
                <w:rFonts w:cs="Times New Roman"/>
                <w:szCs w:val="24"/>
                <w:lang w:val="en-US"/>
              </w:rPr>
              <w:t>Muhammad Khoiril Wafi</w:t>
            </w:r>
            <w:bookmarkEnd w:id="454"/>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3055F1D0" w:rsidR="00FA0B4A" w:rsidRPr="001452C6" w:rsidRDefault="00FA0B4A" w:rsidP="002D6A66">
            <w:pPr>
              <w:contextualSpacing/>
              <w:rPr>
                <w:rFonts w:cs="Times New Roman"/>
                <w:szCs w:val="24"/>
              </w:rPr>
            </w:pPr>
            <w:r>
              <w:rPr>
                <w:rFonts w:cs="Times New Roman"/>
                <w:szCs w:val="24"/>
              </w:rPr>
              <w:t>Alamat 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B67BC9" w:rsidP="002D6A66">
            <w:pPr>
              <w:contextualSpacing/>
              <w:rPr>
                <w:rFonts w:eastAsia="Times New Roman" w:cs="Times New Roman"/>
                <w:szCs w:val="24"/>
                <w:lang w:val="en-US" w:eastAsia="id-ID"/>
              </w:rPr>
            </w:pPr>
            <w:hyperlink r:id="rId94"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0D03C120" w:rsidR="00FA0B4A" w:rsidRDefault="00FA0B4A" w:rsidP="002D6A66">
            <w:pPr>
              <w:contextualSpacing/>
              <w:rPr>
                <w:rFonts w:cs="Times New Roman"/>
                <w:szCs w:val="24"/>
              </w:rPr>
            </w:pPr>
            <w:r>
              <w:rPr>
                <w:rFonts w:cs="Times New Roman"/>
                <w:szCs w:val="24"/>
              </w:rPr>
              <w:t>-</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Look w:val="04A0" w:firstRow="1" w:lastRow="0" w:firstColumn="1" w:lastColumn="0" w:noHBand="0" w:noVBand="1"/>
      </w:tblPr>
      <w:tblGrid>
        <w:gridCol w:w="3963"/>
        <w:gridCol w:w="3964"/>
      </w:tblGrid>
      <w:tr w:rsidR="001452C6" w:rsidRPr="001452C6" w14:paraId="59952464" w14:textId="77777777" w:rsidTr="006E1D19">
        <w:tc>
          <w:tcPr>
            <w:tcW w:w="3963" w:type="dxa"/>
          </w:tcPr>
          <w:p w14:paraId="610DACD9" w14:textId="77777777" w:rsidR="001452C6" w:rsidRPr="001452C6" w:rsidRDefault="001452C6" w:rsidP="002D6A66">
            <w:pPr>
              <w:contextualSpacing/>
              <w:jc w:val="center"/>
              <w:rPr>
                <w:rFonts w:cs="Times New Roman"/>
                <w:b/>
                <w:bCs/>
                <w:szCs w:val="24"/>
              </w:rPr>
            </w:pPr>
            <w:r w:rsidRPr="001452C6">
              <w:rPr>
                <w:rFonts w:cs="Times New Roman"/>
                <w:b/>
                <w:bCs/>
                <w:szCs w:val="24"/>
              </w:rPr>
              <w:t>Nama pengalaman / prestasi</w:t>
            </w:r>
          </w:p>
        </w:tc>
        <w:tc>
          <w:tcPr>
            <w:tcW w:w="3964" w:type="dxa"/>
          </w:tcPr>
          <w:p w14:paraId="64ACF08C" w14:textId="77777777" w:rsidR="001452C6" w:rsidRPr="001452C6" w:rsidRDefault="001452C6" w:rsidP="002D6A66">
            <w:pPr>
              <w:contextualSpacing/>
              <w:jc w:val="center"/>
              <w:rPr>
                <w:rFonts w:cs="Times New Roman"/>
                <w:b/>
                <w:bCs/>
                <w:szCs w:val="24"/>
              </w:rPr>
            </w:pPr>
            <w:r w:rsidRPr="001452C6">
              <w:rPr>
                <w:rFonts w:cs="Times New Roman"/>
                <w:b/>
                <w:bCs/>
                <w:szCs w:val="24"/>
              </w:rPr>
              <w:t>Tahun</w:t>
            </w:r>
          </w:p>
        </w:tc>
      </w:tr>
      <w:tr w:rsidR="001452C6" w:rsidRPr="001452C6" w14:paraId="3863B0DE" w14:textId="77777777" w:rsidTr="006E1D19">
        <w:tc>
          <w:tcPr>
            <w:tcW w:w="3963" w:type="dxa"/>
          </w:tcPr>
          <w:p w14:paraId="49A201FE" w14:textId="77777777" w:rsidR="001452C6" w:rsidRPr="001452C6" w:rsidRDefault="001452C6" w:rsidP="002D6A66">
            <w:pPr>
              <w:contextualSpacing/>
              <w:rPr>
                <w:rFonts w:cs="Times New Roman"/>
                <w:szCs w:val="24"/>
              </w:rPr>
            </w:pPr>
          </w:p>
        </w:tc>
        <w:tc>
          <w:tcPr>
            <w:tcW w:w="3964" w:type="dxa"/>
          </w:tcPr>
          <w:p w14:paraId="67335C2A" w14:textId="77777777" w:rsidR="001452C6" w:rsidRPr="001452C6" w:rsidRDefault="001452C6" w:rsidP="002D6A66">
            <w:pPr>
              <w:contextualSpacing/>
              <w:jc w:val="center"/>
              <w:rPr>
                <w:rFonts w:cs="Times New Roman"/>
                <w:szCs w:val="24"/>
              </w:rPr>
            </w:pPr>
          </w:p>
        </w:tc>
      </w:tr>
      <w:tr w:rsidR="001452C6" w:rsidRPr="001452C6" w14:paraId="737A6F0F" w14:textId="77777777" w:rsidTr="006E1D19">
        <w:tc>
          <w:tcPr>
            <w:tcW w:w="3963" w:type="dxa"/>
          </w:tcPr>
          <w:p w14:paraId="638506EB" w14:textId="77777777" w:rsidR="001452C6" w:rsidRPr="001452C6" w:rsidRDefault="001452C6" w:rsidP="002D6A66">
            <w:pPr>
              <w:contextualSpacing/>
              <w:rPr>
                <w:rFonts w:cs="Times New Roman"/>
                <w:szCs w:val="24"/>
              </w:rPr>
            </w:pPr>
          </w:p>
        </w:tc>
        <w:tc>
          <w:tcPr>
            <w:tcW w:w="3964" w:type="dxa"/>
          </w:tcPr>
          <w:p w14:paraId="01675026" w14:textId="77777777" w:rsidR="001452C6" w:rsidRPr="001452C6" w:rsidRDefault="001452C6" w:rsidP="002D6A66">
            <w:pPr>
              <w:contextualSpacing/>
              <w:jc w:val="center"/>
              <w:rPr>
                <w:rFonts w:cs="Times New Roman"/>
                <w:szCs w:val="24"/>
              </w:rPr>
            </w:pPr>
          </w:p>
        </w:tc>
      </w:tr>
      <w:tr w:rsidR="001452C6" w:rsidRPr="001452C6" w14:paraId="3D895122" w14:textId="77777777" w:rsidTr="006E1D19">
        <w:tc>
          <w:tcPr>
            <w:tcW w:w="3963" w:type="dxa"/>
          </w:tcPr>
          <w:p w14:paraId="3B038790" w14:textId="77777777" w:rsidR="001452C6" w:rsidRPr="001452C6" w:rsidRDefault="001452C6" w:rsidP="002D6A66">
            <w:pPr>
              <w:contextualSpacing/>
              <w:rPr>
                <w:rFonts w:cs="Times New Roman"/>
                <w:i/>
                <w:iCs/>
                <w:szCs w:val="24"/>
              </w:rPr>
            </w:pPr>
          </w:p>
        </w:tc>
        <w:tc>
          <w:tcPr>
            <w:tcW w:w="3964" w:type="dxa"/>
          </w:tcPr>
          <w:p w14:paraId="11748119" w14:textId="77777777" w:rsidR="001452C6" w:rsidRPr="001452C6" w:rsidRDefault="001452C6" w:rsidP="002D6A66">
            <w:pPr>
              <w:contextualSpacing/>
              <w:jc w:val="center"/>
              <w:rPr>
                <w:rFonts w:cs="Times New Roman"/>
                <w:szCs w:val="24"/>
              </w:rPr>
            </w:pPr>
          </w:p>
        </w:tc>
      </w:tr>
    </w:tbl>
    <w:p w14:paraId="712641AF" w14:textId="77777777"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57FA4FE7" w14:textId="1024D7F0" w:rsidR="001452C6" w:rsidRDefault="002851ED" w:rsidP="006E1D19">
      <w:pPr>
        <w:tabs>
          <w:tab w:val="left" w:pos="5529"/>
        </w:tabs>
        <w:spacing w:before="600"/>
        <w:ind w:left="5040"/>
        <w:contextualSpacing/>
        <w:rPr>
          <w:rFonts w:cs="Times New Roman"/>
          <w:szCs w:val="24"/>
        </w:rPr>
      </w:pPr>
      <w:r>
        <w:rPr>
          <w:rFonts w:cs="Times New Roman"/>
          <w:szCs w:val="24"/>
        </w:rPr>
        <w:t>Semarang, 20</w:t>
      </w:r>
      <w:r w:rsidR="001452C6" w:rsidRPr="001452C6">
        <w:rPr>
          <w:rFonts w:cs="Times New Roman"/>
          <w:szCs w:val="24"/>
        </w:rPr>
        <w:t xml:space="preserve"> </w:t>
      </w:r>
      <w:r>
        <w:rPr>
          <w:rFonts w:cs="Times New Roman"/>
          <w:szCs w:val="24"/>
        </w:rPr>
        <w:t>Agustus</w:t>
      </w:r>
      <w:r w:rsidR="001452C6" w:rsidRPr="001452C6">
        <w:rPr>
          <w:rFonts w:cs="Times New Roman"/>
          <w:szCs w:val="24"/>
        </w:rPr>
        <w:t xml:space="preserve">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6138621B" w:rsidR="006E1D19" w:rsidRDefault="006E1D19" w:rsidP="006E1D19">
      <w:pPr>
        <w:tabs>
          <w:tab w:val="left" w:pos="5529"/>
        </w:tabs>
        <w:spacing w:before="600"/>
        <w:ind w:left="5040"/>
        <w:contextualSpacing/>
        <w:rPr>
          <w:rFonts w:cs="Times New Roman"/>
          <w:szCs w:val="24"/>
        </w:rPr>
      </w:pPr>
      <w:r>
        <w:rPr>
          <w:rFonts w:cs="Times New Roman"/>
          <w:szCs w:val="24"/>
        </w:rPr>
        <w:t>(Muhammad Khoiril Wafi)</w:t>
      </w:r>
    </w:p>
    <w:p w14:paraId="4B188B7C" w14:textId="5F76FC6D" w:rsidR="006E1D19" w:rsidRPr="001452C6" w:rsidRDefault="006E1D19" w:rsidP="006E1D19">
      <w:pPr>
        <w:tabs>
          <w:tab w:val="left" w:pos="5529"/>
        </w:tabs>
        <w:spacing w:before="600"/>
        <w:ind w:left="5040"/>
        <w:contextualSpacing/>
        <w:rPr>
          <w:rFonts w:cs="Times New Roman"/>
          <w:szCs w:val="24"/>
        </w:rPr>
      </w:pPr>
      <w:r>
        <w:rPr>
          <w:rFonts w:cs="Times New Roman"/>
          <w:szCs w:val="24"/>
        </w:rPr>
        <w:t>NIM. 21060119140133</w:t>
      </w:r>
    </w:p>
    <w:p w14:paraId="5C2315A6" w14:textId="1F09113C" w:rsidR="001452C6" w:rsidRPr="001452C6" w:rsidRDefault="001452C6" w:rsidP="006E1D19">
      <w:pPr>
        <w:tabs>
          <w:tab w:val="left" w:pos="5103"/>
        </w:tabs>
        <w:contextualSpacing/>
        <w:jc w:val="center"/>
        <w:rPr>
          <w:rFonts w:cs="Times New Roman"/>
          <w:szCs w:val="24"/>
        </w:rPr>
      </w:pPr>
      <w:r w:rsidRPr="001452C6">
        <w:rPr>
          <w:rFonts w:cs="Times New Roman"/>
          <w:szCs w:val="24"/>
        </w:rPr>
        <w:tab/>
      </w:r>
    </w:p>
    <w:p w14:paraId="3387EF60" w14:textId="00F704EE" w:rsidR="00A60F84" w:rsidRDefault="00A60F84" w:rsidP="002D6A66">
      <w:pPr>
        <w:contextualSpacing/>
        <w:rPr>
          <w:rFonts w:cs="Times New Roman"/>
          <w:szCs w:val="24"/>
        </w:rPr>
      </w:pPr>
    </w:p>
    <w:p w14:paraId="00922AA6" w14:textId="0933CBE7" w:rsidR="00A60F84" w:rsidRPr="001D2831" w:rsidRDefault="00A60F84" w:rsidP="002D6A66">
      <w:pPr>
        <w:keepNext/>
        <w:keepLines/>
        <w:contextualSpacing/>
        <w:jc w:val="center"/>
        <w:outlineLvl w:val="0"/>
        <w:rPr>
          <w:rFonts w:eastAsia="Times New Roman" w:cs="Times New Roman"/>
          <w:b/>
          <w:sz w:val="28"/>
          <w:szCs w:val="32"/>
          <w:lang w:val="en-US"/>
        </w:rPr>
      </w:pPr>
      <w:bookmarkStart w:id="455" w:name="_Toc106612764"/>
      <w:bookmarkStart w:id="456" w:name="_Toc143523815"/>
      <w:r w:rsidRPr="001D2831">
        <w:rPr>
          <w:rFonts w:eastAsia="Times New Roman" w:cs="Times New Roman"/>
          <w:b/>
          <w:sz w:val="28"/>
          <w:szCs w:val="32"/>
          <w:lang w:val="en-US"/>
        </w:rPr>
        <w:lastRenderedPageBreak/>
        <w:t xml:space="preserve">LAMPIRAN </w:t>
      </w:r>
      <w:bookmarkEnd w:id="455"/>
      <w:r>
        <w:rPr>
          <w:rFonts w:eastAsia="Times New Roman" w:cs="Times New Roman"/>
          <w:b/>
          <w:sz w:val="28"/>
          <w:szCs w:val="32"/>
          <w:lang w:val="en-US"/>
        </w:rPr>
        <w:t>A</w:t>
      </w:r>
      <w:bookmarkEnd w:id="456"/>
    </w:p>
    <w:p w14:paraId="027AC00E" w14:textId="7CDD974F" w:rsidR="00A60F84" w:rsidRDefault="00625396" w:rsidP="002D6A66">
      <w:pPr>
        <w:spacing w:before="120"/>
        <w:contextualSpacing/>
        <w:jc w:val="center"/>
        <w:rPr>
          <w:rFonts w:eastAsia="Calibri" w:cs="Arial"/>
          <w:b/>
          <w:bCs/>
          <w:lang w:val="en-US"/>
        </w:rPr>
      </w:pPr>
      <w:r>
        <w:rPr>
          <w:rFonts w:eastAsia="Calibri" w:cs="Arial"/>
          <w:b/>
          <w:bCs/>
          <w:lang w:val="en-US"/>
        </w:rPr>
        <w:t>SERVER</w:t>
      </w:r>
    </w:p>
    <w:p w14:paraId="290340E7" w14:textId="77777777" w:rsidR="00625396" w:rsidRDefault="00625396" w:rsidP="002D6A66">
      <w:pPr>
        <w:spacing w:before="120"/>
        <w:contextualSpacing/>
        <w:jc w:val="center"/>
        <w:rPr>
          <w:rFonts w:eastAsia="Calibri" w:cs="Arial"/>
          <w:b/>
          <w:bCs/>
          <w:lang w:val="en-US"/>
        </w:rPr>
      </w:pPr>
    </w:p>
    <w:p w14:paraId="5C02B725" w14:textId="5F40C8B6" w:rsidR="00625396" w:rsidRDefault="00625396" w:rsidP="002D6A66">
      <w:pPr>
        <w:spacing w:before="120"/>
        <w:contextualSpacing/>
        <w:jc w:val="center"/>
        <w:rPr>
          <w:rFonts w:eastAsia="Calibri" w:cs="Arial"/>
          <w:b/>
          <w:bCs/>
          <w:lang w:val="en-US"/>
        </w:rPr>
      </w:pPr>
      <w:r>
        <w:rPr>
          <w:noProof/>
          <w:lang w:val="en-US"/>
        </w:rPr>
        <w:drawing>
          <wp:inline distT="0" distB="0" distL="0" distR="0" wp14:anchorId="5360D657" wp14:editId="0B052CDC">
            <wp:extent cx="5039995" cy="2833382"/>
            <wp:effectExtent l="0" t="0" r="825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039995" cy="2833382"/>
                    </a:xfrm>
                    <a:prstGeom prst="rect">
                      <a:avLst/>
                    </a:prstGeom>
                  </pic:spPr>
                </pic:pic>
              </a:graphicData>
            </a:graphic>
          </wp:inline>
        </w:drawing>
      </w:r>
    </w:p>
    <w:p w14:paraId="6BA4DFBE" w14:textId="68922D1B" w:rsidR="00625396" w:rsidRDefault="00625396" w:rsidP="002D6A66">
      <w:pPr>
        <w:spacing w:before="120"/>
        <w:contextualSpacing/>
        <w:jc w:val="center"/>
        <w:rPr>
          <w:rFonts w:eastAsia="Calibri" w:cs="Arial"/>
          <w:bCs/>
          <w:lang w:val="en-US"/>
        </w:rPr>
      </w:pPr>
      <w:r>
        <w:rPr>
          <w:rFonts w:eastAsia="Calibri" w:cs="Arial"/>
          <w:b/>
          <w:bCs/>
          <w:lang w:val="en-US"/>
        </w:rPr>
        <w:t xml:space="preserve">Gambar 1. </w:t>
      </w:r>
      <w:r>
        <w:rPr>
          <w:rFonts w:eastAsia="Calibri" w:cs="Arial"/>
          <w:bCs/>
          <w:lang w:val="en-US"/>
        </w:rPr>
        <w:t>Tampilan Dashboard VPS</w:t>
      </w:r>
    </w:p>
    <w:p w14:paraId="3D4704DB" w14:textId="77777777" w:rsidR="00625396" w:rsidRPr="00625396" w:rsidRDefault="00625396" w:rsidP="002D6A66">
      <w:pPr>
        <w:spacing w:before="120"/>
        <w:contextualSpacing/>
        <w:jc w:val="center"/>
        <w:rPr>
          <w:rFonts w:eastAsia="Calibri" w:cs="Arial"/>
          <w:bCs/>
          <w:lang w:val="en-US"/>
        </w:rPr>
      </w:pPr>
    </w:p>
    <w:p w14:paraId="6096BCD3" w14:textId="287792DB" w:rsidR="00625396" w:rsidRDefault="00625396" w:rsidP="002D6A66">
      <w:pPr>
        <w:spacing w:before="120"/>
        <w:contextualSpacing/>
        <w:jc w:val="center"/>
        <w:rPr>
          <w:rFonts w:eastAsia="Calibri" w:cs="Arial"/>
          <w:b/>
          <w:bCs/>
          <w:lang w:val="en-US"/>
        </w:rPr>
      </w:pPr>
      <w:r>
        <w:rPr>
          <w:noProof/>
          <w:lang w:val="en-US"/>
        </w:rPr>
        <w:drawing>
          <wp:inline distT="0" distB="0" distL="0" distR="0" wp14:anchorId="0E49B5A0" wp14:editId="43569527">
            <wp:extent cx="5039995" cy="2833382"/>
            <wp:effectExtent l="0" t="0" r="8255"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5039995" cy="2833382"/>
                    </a:xfrm>
                    <a:prstGeom prst="rect">
                      <a:avLst/>
                    </a:prstGeom>
                  </pic:spPr>
                </pic:pic>
              </a:graphicData>
            </a:graphic>
          </wp:inline>
        </w:drawing>
      </w:r>
    </w:p>
    <w:p w14:paraId="4AD9660F" w14:textId="10FDAB1D" w:rsidR="00625396" w:rsidRPr="00625396" w:rsidRDefault="00625396" w:rsidP="002D6A66">
      <w:pPr>
        <w:spacing w:before="120"/>
        <w:contextualSpacing/>
        <w:jc w:val="center"/>
        <w:rPr>
          <w:rFonts w:eastAsia="Calibri" w:cs="Arial"/>
          <w:bCs/>
          <w:lang w:val="en-US"/>
        </w:rPr>
      </w:pPr>
      <w:r>
        <w:rPr>
          <w:rFonts w:eastAsia="Calibri" w:cs="Arial"/>
          <w:b/>
          <w:bCs/>
          <w:lang w:val="en-US"/>
        </w:rPr>
        <w:t xml:space="preserve">Gambar 2. </w:t>
      </w:r>
      <w:r>
        <w:rPr>
          <w:rFonts w:eastAsia="Calibri" w:cs="Arial"/>
          <w:bCs/>
          <w:lang w:val="en-US"/>
        </w:rPr>
        <w:t>Tampilan Server Aktif</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78A9F61" w14:textId="15A9FA50" w:rsidR="00E967A0" w:rsidRPr="001D2831" w:rsidRDefault="00E967A0" w:rsidP="00E967A0">
      <w:pPr>
        <w:keepNext/>
        <w:keepLines/>
        <w:contextualSpacing/>
        <w:jc w:val="center"/>
        <w:outlineLvl w:val="0"/>
        <w:rPr>
          <w:rFonts w:eastAsia="Times New Roman" w:cs="Times New Roman"/>
          <w:b/>
          <w:sz w:val="28"/>
          <w:szCs w:val="32"/>
          <w:lang w:val="en-US"/>
        </w:rPr>
      </w:pPr>
      <w:bookmarkStart w:id="457" w:name="_Toc143523816"/>
      <w:r w:rsidRPr="001D2831">
        <w:rPr>
          <w:rFonts w:eastAsia="Times New Roman" w:cs="Times New Roman"/>
          <w:b/>
          <w:sz w:val="28"/>
          <w:szCs w:val="32"/>
          <w:lang w:val="en-US"/>
        </w:rPr>
        <w:lastRenderedPageBreak/>
        <w:t xml:space="preserve">LAMPIRAN </w:t>
      </w:r>
      <w:r>
        <w:rPr>
          <w:rFonts w:eastAsia="Times New Roman" w:cs="Times New Roman"/>
          <w:b/>
          <w:sz w:val="28"/>
          <w:szCs w:val="32"/>
          <w:lang w:val="en-US"/>
        </w:rPr>
        <w:t>B</w:t>
      </w:r>
      <w:bookmarkEnd w:id="457"/>
    </w:p>
    <w:p w14:paraId="5E618DB0" w14:textId="1805D317" w:rsidR="00A60F84" w:rsidRDefault="00590D62" w:rsidP="00E967A0">
      <w:pPr>
        <w:contextualSpacing/>
        <w:jc w:val="center"/>
        <w:rPr>
          <w:rFonts w:eastAsia="Calibri" w:cs="Arial"/>
          <w:b/>
          <w:bCs/>
          <w:lang w:val="en-US"/>
        </w:rPr>
      </w:pPr>
      <w:r>
        <w:rPr>
          <w:rFonts w:eastAsia="Calibri" w:cs="Arial"/>
          <w:b/>
          <w:bCs/>
          <w:lang w:val="en-US"/>
        </w:rPr>
        <w:t xml:space="preserve">KODE </w:t>
      </w:r>
      <w:r w:rsidR="00E967A0">
        <w:rPr>
          <w:rFonts w:eastAsia="Calibri" w:cs="Arial"/>
          <w:b/>
          <w:bCs/>
          <w:lang w:val="en-US"/>
        </w:rPr>
        <w:t>PROGRAM</w:t>
      </w:r>
    </w:p>
    <w:p w14:paraId="30EF45B7" w14:textId="77777777" w:rsidR="00E967A0" w:rsidRDefault="00E967A0" w:rsidP="00E967A0">
      <w:pPr>
        <w:contextualSpacing/>
        <w:jc w:val="center"/>
        <w:rPr>
          <w:rFonts w:eastAsia="Calibri" w:cs="Arial"/>
          <w:b/>
          <w:bCs/>
          <w:lang w:val="en-US"/>
        </w:rPr>
      </w:pPr>
    </w:p>
    <w:p w14:paraId="34F49280" w14:textId="468B98F5" w:rsidR="00E967A0" w:rsidRDefault="00E967A0" w:rsidP="006247DA">
      <w:pPr>
        <w:pStyle w:val="ListParagraph"/>
        <w:numPr>
          <w:ilvl w:val="2"/>
          <w:numId w:val="2"/>
        </w:numPr>
        <w:ind w:left="284" w:hanging="284"/>
      </w:pPr>
      <w:r>
        <w:t xml:space="preserve">Migrasi </w:t>
      </w:r>
      <w:r w:rsidRPr="00E45FA7">
        <w:rPr>
          <w:i/>
        </w:rPr>
        <w:t>Database</w:t>
      </w:r>
    </w:p>
    <w:tbl>
      <w:tblPr>
        <w:tblStyle w:val="TableGrid"/>
        <w:tblW w:w="7654" w:type="dxa"/>
        <w:tblInd w:w="392" w:type="dxa"/>
        <w:tblLook w:val="04A0" w:firstRow="1" w:lastRow="0" w:firstColumn="1" w:lastColumn="0" w:noHBand="0" w:noVBand="1"/>
      </w:tblPr>
      <w:tblGrid>
        <w:gridCol w:w="7654"/>
      </w:tblGrid>
      <w:tr w:rsidR="006D3BBD" w14:paraId="265A476B" w14:textId="77777777" w:rsidTr="006D3BBD">
        <w:tc>
          <w:tcPr>
            <w:tcW w:w="7654" w:type="dxa"/>
          </w:tcPr>
          <w:p w14:paraId="074D4B8A" w14:textId="13EF5DF8" w:rsidR="00D5080A" w:rsidRDefault="00D5080A" w:rsidP="006D3BBD">
            <w:pPr>
              <w:spacing w:before="120" w:line="240" w:lineRule="auto"/>
              <w:ind w:left="176"/>
              <w:contextualSpacing/>
              <w:rPr>
                <w:rFonts w:ascii="Courier New" w:hAnsi="Courier New" w:cs="Courier New"/>
                <w:sz w:val="20"/>
                <w:szCs w:val="20"/>
              </w:rPr>
            </w:pPr>
          </w:p>
          <w:p w14:paraId="343C30B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Schema::create('users', function (Blueprint $table) {</w:t>
            </w:r>
          </w:p>
          <w:p w14:paraId="04253D6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indentifier</w:t>
            </w:r>
          </w:p>
          <w:p w14:paraId="23B0CA3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id')-&gt;primary();</w:t>
            </w:r>
          </w:p>
          <w:p w14:paraId="5049A1BA"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added_by')-&gt;nullable();</w:t>
            </w:r>
          </w:p>
          <w:p w14:paraId="33CE33F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08AB501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authentication parameter</w:t>
            </w:r>
          </w:p>
          <w:p w14:paraId="2F2C23ED"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email')-&gt;unique();</w:t>
            </w:r>
          </w:p>
          <w:p w14:paraId="4B6AFCF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assword');</w:t>
            </w:r>
          </w:p>
          <w:p w14:paraId="6277363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rememberToken();</w:t>
            </w:r>
          </w:p>
          <w:p w14:paraId="1268D04D"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5A0BE367"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profile</w:t>
            </w:r>
          </w:p>
          <w:p w14:paraId="151FC08F"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name')-&gt;unique();</w:t>
            </w:r>
          </w:p>
          <w:p w14:paraId="7E2AF521"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hone')-&gt;unique();</w:t>
            </w:r>
          </w:p>
          <w:p w14:paraId="510AE24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enum('gender', ['laki-laki', 'perempuan']);</w:t>
            </w:r>
          </w:p>
          <w:p w14:paraId="77ABE823" w14:textId="77777777" w:rsidR="00D5080A" w:rsidRDefault="006D3BBD" w:rsidP="00D5080A">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xml:space="preserve">$table-&gt;enum('role', ['moderator', 'operator', </w:t>
            </w:r>
            <w:r w:rsidR="00D5080A">
              <w:rPr>
                <w:rFonts w:ascii="Courier New" w:hAnsi="Courier New" w:cs="Courier New"/>
                <w:sz w:val="20"/>
                <w:szCs w:val="20"/>
              </w:rPr>
              <w:t xml:space="preserve">        </w:t>
            </w:r>
          </w:p>
          <w:p w14:paraId="2996CDC7" w14:textId="1F008EA4" w:rsidR="006D3BBD" w:rsidRPr="006D3BBD" w:rsidRDefault="00D5080A" w:rsidP="00D5080A">
            <w:pPr>
              <w:spacing w:before="120" w:line="240" w:lineRule="auto"/>
              <w:ind w:left="176"/>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pengguna']);</w:t>
            </w:r>
          </w:p>
          <w:p w14:paraId="19610FE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avatar')-&gt;nullable();</w:t>
            </w:r>
          </w:p>
          <w:p w14:paraId="3BACDFA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720BBF8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timestamp data</w:t>
            </w:r>
          </w:p>
          <w:p w14:paraId="47BEDBE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email_verified_at')-&gt;nullable();</w:t>
            </w:r>
          </w:p>
          <w:p w14:paraId="0006381C"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s();</w:t>
            </w:r>
          </w:p>
          <w:p w14:paraId="09A336D5"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w:t>
            </w:r>
          </w:p>
          <w:p w14:paraId="557B46BF" w14:textId="77777777" w:rsidR="006D3BBD" w:rsidRPr="006D3BBD" w:rsidRDefault="006D3BBD" w:rsidP="006D3BBD">
            <w:pPr>
              <w:spacing w:before="120" w:line="240" w:lineRule="auto"/>
              <w:ind w:left="175"/>
              <w:contextualSpacing/>
              <w:rPr>
                <w:rFonts w:ascii="Courier New" w:hAnsi="Courier New" w:cs="Courier New"/>
                <w:sz w:val="20"/>
                <w:szCs w:val="20"/>
              </w:rPr>
            </w:pPr>
          </w:p>
          <w:p w14:paraId="7555EBD0"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Schema::table('users', function (Blueprint $table) {</w:t>
            </w:r>
          </w:p>
          <w:p w14:paraId="7C447DCD"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 self-reference relation</w:t>
            </w:r>
          </w:p>
          <w:p w14:paraId="48DDBF7F" w14:textId="77777777" w:rsidR="00D5080A"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table-&gt;foreign('added_by')-&gt;references('id')</w:t>
            </w:r>
          </w:p>
          <w:p w14:paraId="58C6E7E9" w14:textId="77777777" w:rsidR="00367564"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sers')</w:t>
            </w:r>
          </w:p>
          <w:p w14:paraId="33C4A192" w14:textId="7BD170FA" w:rsidR="00D5080A" w:rsidRDefault="00367564"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pdate('cascade')</w:t>
            </w:r>
          </w:p>
          <w:p w14:paraId="6A9B093F" w14:textId="0DF800CB" w:rsidR="006D3BBD" w:rsidRPr="006D3BBD"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Delete('restrict');</w:t>
            </w:r>
          </w:p>
          <w:p w14:paraId="3B57A5AB" w14:textId="77777777" w:rsid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w:t>
            </w:r>
          </w:p>
          <w:p w14:paraId="4BAE8A7E" w14:textId="77777777" w:rsidR="00367564" w:rsidRDefault="00367564" w:rsidP="006D3BBD">
            <w:pPr>
              <w:spacing w:before="120" w:line="240" w:lineRule="auto"/>
              <w:ind w:left="175"/>
              <w:contextualSpacing/>
              <w:rPr>
                <w:rFonts w:ascii="Courier New" w:hAnsi="Courier New" w:cs="Courier New"/>
                <w:sz w:val="20"/>
                <w:szCs w:val="20"/>
              </w:rPr>
            </w:pPr>
          </w:p>
          <w:p w14:paraId="3C0EB3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offices', function (Blueprint $table) {</w:t>
            </w:r>
          </w:p>
          <w:p w14:paraId="1AF95A7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6B104A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6AFEE8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02B4F3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288BF3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1C04EC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user_id');</w:t>
            </w:r>
          </w:p>
          <w:p w14:paraId="03E20101"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04D4441"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7F4030A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5C96611C"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0518CE56" w14:textId="77777777" w:rsidR="00367564" w:rsidRDefault="00367564" w:rsidP="00367564">
            <w:pPr>
              <w:spacing w:before="120" w:line="240" w:lineRule="auto"/>
              <w:ind w:left="175"/>
              <w:contextualSpacing/>
              <w:rPr>
                <w:rFonts w:ascii="Courier New" w:hAnsi="Courier New" w:cs="Courier New"/>
                <w:sz w:val="20"/>
                <w:szCs w:val="20"/>
              </w:rPr>
            </w:pPr>
          </w:p>
          <w:p w14:paraId="23B05C03" w14:textId="77777777" w:rsidR="00367564" w:rsidRDefault="00367564" w:rsidP="00367564">
            <w:pPr>
              <w:spacing w:before="120" w:line="240" w:lineRule="auto"/>
              <w:ind w:left="175"/>
              <w:contextualSpacing/>
              <w:rPr>
                <w:rFonts w:ascii="Courier New" w:hAnsi="Courier New" w:cs="Courier New"/>
                <w:sz w:val="20"/>
                <w:szCs w:val="20"/>
              </w:rPr>
            </w:pPr>
          </w:p>
          <w:p w14:paraId="3FC69D5B" w14:textId="77777777" w:rsidR="00367564" w:rsidRDefault="00367564" w:rsidP="00367564">
            <w:pPr>
              <w:spacing w:before="120" w:line="240" w:lineRule="auto"/>
              <w:ind w:left="175"/>
              <w:contextualSpacing/>
              <w:rPr>
                <w:rFonts w:ascii="Courier New" w:hAnsi="Courier New" w:cs="Courier New"/>
                <w:sz w:val="20"/>
                <w:szCs w:val="20"/>
              </w:rPr>
            </w:pPr>
          </w:p>
          <w:p w14:paraId="418F83BA" w14:textId="77777777" w:rsidR="00367564" w:rsidRDefault="00367564" w:rsidP="00367564">
            <w:pPr>
              <w:spacing w:before="120" w:line="240" w:lineRule="auto"/>
              <w:ind w:left="175"/>
              <w:contextualSpacing/>
              <w:rPr>
                <w:rFonts w:ascii="Courier New" w:hAnsi="Courier New" w:cs="Courier New"/>
                <w:sz w:val="20"/>
                <w:szCs w:val="20"/>
              </w:rPr>
            </w:pPr>
          </w:p>
          <w:p w14:paraId="39BD3DFA" w14:textId="77777777" w:rsidR="00367564" w:rsidRDefault="00367564" w:rsidP="00367564">
            <w:pPr>
              <w:spacing w:before="120" w:line="240" w:lineRule="auto"/>
              <w:ind w:left="175"/>
              <w:contextualSpacing/>
              <w:rPr>
                <w:rFonts w:ascii="Courier New" w:hAnsi="Courier New" w:cs="Courier New"/>
                <w:sz w:val="20"/>
                <w:szCs w:val="20"/>
              </w:rPr>
            </w:pPr>
          </w:p>
          <w:p w14:paraId="2BFF7DA2"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0185A19"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1452C4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offices', function (Blueprint $table) {</w:t>
            </w:r>
          </w:p>
          <w:p w14:paraId="25C0664D"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61216EE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users table</w:t>
            </w:r>
          </w:p>
          <w:p w14:paraId="6E08A6F5"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user_id')-&gt;references('id')</w:t>
            </w:r>
          </w:p>
          <w:p w14:paraId="2CE82CCB"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sers')</w:t>
            </w:r>
          </w:p>
          <w:p w14:paraId="4FED141A" w14:textId="6392782A"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5AA7EF47" w14:textId="227E0D09"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0203EEDA" w14:textId="7793577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03837337" w14:textId="77777777" w:rsidR="00367564" w:rsidRDefault="00367564" w:rsidP="00367564">
            <w:pPr>
              <w:spacing w:before="120" w:line="240" w:lineRule="auto"/>
              <w:ind w:left="175"/>
              <w:contextualSpacing/>
              <w:rPr>
                <w:rFonts w:ascii="Courier New" w:hAnsi="Courier New" w:cs="Courier New"/>
                <w:sz w:val="20"/>
                <w:szCs w:val="20"/>
              </w:rPr>
            </w:pPr>
          </w:p>
          <w:p w14:paraId="3EA34F68"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doors', function (Blueprint $table) {</w:t>
            </w:r>
          </w:p>
          <w:p w14:paraId="1A2A24B9"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DCF7BD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7BCDB3A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1D71E6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office_id');</w:t>
            </w:r>
          </w:p>
          <w:p w14:paraId="35A019D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socket_id')-&gt;unique()-&gt;nullable();</w:t>
            </w:r>
          </w:p>
          <w:p w14:paraId="5A0C1795"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CF19E1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7C4AFF4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6430D4C2"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name')-&gt;unique()-&gt;nullable();</w:t>
            </w:r>
          </w:p>
          <w:p w14:paraId="405F01B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pass')-&gt;unique()-&gt;nullable();</w:t>
            </w:r>
          </w:p>
          <w:p w14:paraId="17D10719"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key')-&gt;nullable();</w:t>
            </w:r>
          </w:p>
          <w:p w14:paraId="490A001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boolean('is_lock')-&gt;default(1);</w:t>
            </w:r>
          </w:p>
          <w:p w14:paraId="1FB2E43A"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2CEA456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32768E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093D73FE"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5979937"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3DD807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doors', function (Blueprint $table) {</w:t>
            </w:r>
          </w:p>
          <w:p w14:paraId="139612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F51687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offices table</w:t>
            </w:r>
          </w:p>
          <w:p w14:paraId="48C072E1"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office_id')-&gt;references('id')</w:t>
            </w:r>
          </w:p>
          <w:p w14:paraId="05C08C63"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offices')</w:t>
            </w:r>
          </w:p>
          <w:p w14:paraId="6843F808"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712233A9" w14:textId="1C4A397A"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64E7C3C5" w14:textId="4824D9B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FB60FE0" w14:textId="77777777" w:rsidR="00221198" w:rsidRDefault="00221198" w:rsidP="00367564">
            <w:pPr>
              <w:spacing w:before="120" w:line="240" w:lineRule="auto"/>
              <w:ind w:left="175"/>
              <w:contextualSpacing/>
              <w:rPr>
                <w:rFonts w:ascii="Courier New" w:hAnsi="Courier New" w:cs="Courier New"/>
                <w:sz w:val="20"/>
                <w:szCs w:val="20"/>
              </w:rPr>
            </w:pPr>
          </w:p>
          <w:p w14:paraId="2CE03761"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create('access', function (Blueprint $table) {</w:t>
            </w:r>
          </w:p>
          <w:p w14:paraId="30B94CC5"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FC2F4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identifier</w:t>
            </w:r>
          </w:p>
          <w:p w14:paraId="0536A1D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id')-&gt;primary();</w:t>
            </w:r>
          </w:p>
          <w:p w14:paraId="1BEB532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user_id');</w:t>
            </w:r>
          </w:p>
          <w:p w14:paraId="2DE1D2CA"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door_id');</w:t>
            </w:r>
          </w:p>
          <w:p w14:paraId="4B605E2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B08148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data</w:t>
            </w:r>
          </w:p>
          <w:p w14:paraId="100807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begin');</w:t>
            </w:r>
          </w:p>
          <w:p w14:paraId="1F2073B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end');</w:t>
            </w:r>
          </w:p>
          <w:p w14:paraId="3B03A29F"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begin')-&gt;default(null)-&gt;nullable();</w:t>
            </w:r>
          </w:p>
          <w:p w14:paraId="15828CA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end')-&gt;default(null)-&gt;nullable();</w:t>
            </w:r>
          </w:p>
          <w:p w14:paraId="4C5987F4"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temporary')-&gt;nullable();</w:t>
            </w:r>
          </w:p>
          <w:p w14:paraId="21C16D7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running')-&gt;nullable();</w:t>
            </w:r>
          </w:p>
          <w:p w14:paraId="14912F3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20CC572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timestamp</w:t>
            </w:r>
          </w:p>
          <w:p w14:paraId="5A38194E"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stamps();</w:t>
            </w:r>
          </w:p>
          <w:p w14:paraId="352FB0A2" w14:textId="77777777"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3CAFDE98" w14:textId="77777777" w:rsidR="00E83F2F" w:rsidRDefault="00E83F2F" w:rsidP="00221198">
            <w:pPr>
              <w:spacing w:before="120" w:line="240" w:lineRule="auto"/>
              <w:ind w:left="175"/>
              <w:contextualSpacing/>
              <w:rPr>
                <w:rFonts w:ascii="Courier New" w:hAnsi="Courier New" w:cs="Courier New"/>
                <w:sz w:val="20"/>
                <w:szCs w:val="20"/>
              </w:rPr>
            </w:pPr>
          </w:p>
          <w:p w14:paraId="41FB3334" w14:textId="77777777" w:rsidR="00E83F2F" w:rsidRDefault="00E83F2F" w:rsidP="00221198">
            <w:pPr>
              <w:spacing w:before="120" w:line="240" w:lineRule="auto"/>
              <w:ind w:left="175"/>
              <w:contextualSpacing/>
              <w:rPr>
                <w:rFonts w:ascii="Courier New" w:hAnsi="Courier New" w:cs="Courier New"/>
                <w:sz w:val="20"/>
                <w:szCs w:val="20"/>
              </w:rPr>
            </w:pPr>
          </w:p>
          <w:p w14:paraId="5CE81E64" w14:textId="77777777" w:rsidR="00E83F2F" w:rsidRDefault="00E83F2F" w:rsidP="00221198">
            <w:pPr>
              <w:spacing w:before="120" w:line="240" w:lineRule="auto"/>
              <w:ind w:left="175"/>
              <w:contextualSpacing/>
              <w:rPr>
                <w:rFonts w:ascii="Courier New" w:hAnsi="Courier New" w:cs="Courier New"/>
                <w:sz w:val="20"/>
                <w:szCs w:val="20"/>
              </w:rPr>
            </w:pPr>
          </w:p>
          <w:p w14:paraId="4FE2CDA0" w14:textId="77777777" w:rsidR="00E83F2F" w:rsidRPr="00221198" w:rsidRDefault="00E83F2F" w:rsidP="00221198">
            <w:pPr>
              <w:spacing w:before="120" w:line="240" w:lineRule="auto"/>
              <w:ind w:left="175"/>
              <w:contextualSpacing/>
              <w:rPr>
                <w:rFonts w:ascii="Courier New" w:hAnsi="Courier New" w:cs="Courier New"/>
                <w:sz w:val="20"/>
                <w:szCs w:val="20"/>
              </w:rPr>
            </w:pPr>
          </w:p>
          <w:p w14:paraId="019814E4"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26620BB"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table('access', function (Blueprint $table) {</w:t>
            </w:r>
          </w:p>
          <w:p w14:paraId="63027EB9"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1C46DE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users table</w:t>
            </w:r>
          </w:p>
          <w:p w14:paraId="4AF75129"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user_id')-&gt;references('id')</w:t>
            </w:r>
          </w:p>
          <w:p w14:paraId="3D693FC8"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sers')</w:t>
            </w:r>
          </w:p>
          <w:p w14:paraId="295F4505"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17B80F15" w14:textId="3BB3D871"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0B2750E7"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E577133"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doors table</w:t>
            </w:r>
          </w:p>
          <w:p w14:paraId="7D834BE7"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door_id')-&gt;references('id')</w:t>
            </w:r>
          </w:p>
          <w:p w14:paraId="65308DBB"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oors')</w:t>
            </w:r>
          </w:p>
          <w:p w14:paraId="2C5CCC96"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7B9EB612" w14:textId="4007A840"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268BCAA9" w14:textId="12BBDD2F"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0CE7AE4" w14:textId="77777777" w:rsidR="00E83F2F" w:rsidRDefault="00E83F2F" w:rsidP="00221198">
            <w:pPr>
              <w:spacing w:before="120" w:line="240" w:lineRule="auto"/>
              <w:ind w:left="175"/>
              <w:contextualSpacing/>
              <w:rPr>
                <w:rFonts w:ascii="Courier New" w:hAnsi="Courier New" w:cs="Courier New"/>
                <w:sz w:val="20"/>
                <w:szCs w:val="20"/>
              </w:rPr>
            </w:pPr>
          </w:p>
          <w:p w14:paraId="365AF915"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create('schedules', function (Blueprint $table) {</w:t>
            </w:r>
          </w:p>
          <w:p w14:paraId="5B127105"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D86B736"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identifier</w:t>
            </w:r>
          </w:p>
          <w:p w14:paraId="642F901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id')-&gt;primary();</w:t>
            </w:r>
          </w:p>
          <w:p w14:paraId="0FB8D8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office_id');</w:t>
            </w:r>
          </w:p>
          <w:p w14:paraId="415DD990"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48704C4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data</w:t>
            </w:r>
          </w:p>
          <w:p w14:paraId="172BB111"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name');</w:t>
            </w:r>
          </w:p>
          <w:p w14:paraId="02348829"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begin');</w:t>
            </w:r>
          </w:p>
          <w:p w14:paraId="34583C1A"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end');</w:t>
            </w:r>
          </w:p>
          <w:p w14:paraId="3806758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begin');</w:t>
            </w:r>
          </w:p>
          <w:p w14:paraId="6AD8BD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end');</w:t>
            </w:r>
          </w:p>
          <w:p w14:paraId="17F25233"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boolean('is_repeating')-&gt;default(0);</w:t>
            </w:r>
          </w:p>
          <w:p w14:paraId="46481DA8"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day_repeating');</w:t>
            </w:r>
          </w:p>
          <w:p w14:paraId="4CF17582"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enum('status', ['waiting', 'running', 'done'])</w:t>
            </w:r>
          </w:p>
          <w:p w14:paraId="57A69989" w14:textId="3BC97726"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default('waiting');</w:t>
            </w:r>
          </w:p>
          <w:p w14:paraId="2D5CFF01"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AF81D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timestamp</w:t>
            </w:r>
          </w:p>
          <w:p w14:paraId="5F15AD1C"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stamps();</w:t>
            </w:r>
          </w:p>
          <w:p w14:paraId="5D9F035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3850A163"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084C18F4"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table('schedules', function (Blueprint $table) {</w:t>
            </w:r>
          </w:p>
          <w:p w14:paraId="6A65EEC7"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863397"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relation to offices table</w:t>
            </w:r>
          </w:p>
          <w:p w14:paraId="3AECADC5"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foreign('office_id')-&gt;references('id')</w:t>
            </w:r>
          </w:p>
          <w:p w14:paraId="27050182"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offices')</w:t>
            </w:r>
          </w:p>
          <w:p w14:paraId="5F284B14"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Update('cascade')</w:t>
            </w:r>
          </w:p>
          <w:p w14:paraId="2E7605E4" w14:textId="3671E551"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Delete('cascade');</w:t>
            </w:r>
          </w:p>
          <w:p w14:paraId="0C4D35ED" w14:textId="00CCD419"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4A771D68" w14:textId="77777777" w:rsidR="00E83F2F" w:rsidRDefault="00E83F2F" w:rsidP="00E83F2F">
            <w:pPr>
              <w:spacing w:before="120" w:line="240" w:lineRule="auto"/>
              <w:ind w:left="175"/>
              <w:contextualSpacing/>
              <w:rPr>
                <w:rFonts w:ascii="Courier New" w:hAnsi="Courier New" w:cs="Courier New"/>
                <w:sz w:val="20"/>
                <w:szCs w:val="20"/>
              </w:rPr>
            </w:pPr>
          </w:p>
          <w:p w14:paraId="6DA6CDF1"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create('door_schedule', function (Blueprint $table) {</w:t>
            </w:r>
          </w:p>
          <w:p w14:paraId="33378F1D"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757A090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identifier</w:t>
            </w:r>
          </w:p>
          <w:p w14:paraId="65BA166E"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id')-&gt;primary();</w:t>
            </w:r>
          </w:p>
          <w:p w14:paraId="2EFB6A94"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schedule_id');</w:t>
            </w:r>
          </w:p>
          <w:p w14:paraId="7E3489D3"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door_id');</w:t>
            </w:r>
          </w:p>
          <w:p w14:paraId="40987098"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33244452"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timestamp</w:t>
            </w:r>
          </w:p>
          <w:p w14:paraId="115DD41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timestamps();</w:t>
            </w:r>
          </w:p>
          <w:p w14:paraId="579EF33D"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1B7221BC" w14:textId="77777777" w:rsidR="00CD37F2" w:rsidRDefault="00CD37F2" w:rsidP="00CD37F2">
            <w:pPr>
              <w:spacing w:before="120" w:line="240" w:lineRule="auto"/>
              <w:ind w:left="175"/>
              <w:contextualSpacing/>
              <w:rPr>
                <w:rFonts w:ascii="Courier New" w:hAnsi="Courier New" w:cs="Courier New"/>
                <w:sz w:val="20"/>
                <w:szCs w:val="20"/>
              </w:rPr>
            </w:pPr>
          </w:p>
          <w:p w14:paraId="0484EA6A"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7E6466D"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28288037"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table('door_schedule', function (Blueprint $table) {</w:t>
            </w:r>
          </w:p>
          <w:p w14:paraId="34CB95CC"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13E8875"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schedules table</w:t>
            </w:r>
          </w:p>
          <w:p w14:paraId="7A219210"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schedule_id')-&gt;references('id')</w:t>
            </w:r>
          </w:p>
          <w:p w14:paraId="07BC3374"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schedules')</w:t>
            </w:r>
          </w:p>
          <w:p w14:paraId="39097B3A"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57059FB5" w14:textId="2ED412F1"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0DCCCD3B"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4EA13A6"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doors table</w:t>
            </w:r>
          </w:p>
          <w:p w14:paraId="18E77E3F"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door_id')-&gt;references('id')</w:t>
            </w:r>
          </w:p>
          <w:p w14:paraId="4280D7D7"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oors')</w:t>
            </w:r>
          </w:p>
          <w:p w14:paraId="298FB1BB"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23007829" w14:textId="4EDC0DC7"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56AFF579" w14:textId="640E80DA" w:rsidR="00E83F2F"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306ED125" w14:textId="58BEA5C1" w:rsidR="00D5080A" w:rsidRDefault="00D5080A" w:rsidP="003E766D">
            <w:pPr>
              <w:spacing w:before="120" w:line="240" w:lineRule="auto"/>
              <w:contextualSpacing/>
            </w:pPr>
          </w:p>
        </w:tc>
      </w:tr>
    </w:tbl>
    <w:p w14:paraId="135F6C95" w14:textId="77777777" w:rsidR="006D3BBD" w:rsidRDefault="006D3BBD" w:rsidP="006D3BBD">
      <w:pPr>
        <w:pStyle w:val="ListParagraph"/>
        <w:ind w:left="284"/>
      </w:pPr>
    </w:p>
    <w:p w14:paraId="7ED8C2DF" w14:textId="03C98DDD" w:rsidR="00E967A0" w:rsidRDefault="00E967A0" w:rsidP="006247DA">
      <w:pPr>
        <w:pStyle w:val="ListParagraph"/>
        <w:numPr>
          <w:ilvl w:val="2"/>
          <w:numId w:val="2"/>
        </w:numPr>
        <w:ind w:left="284" w:hanging="284"/>
      </w:pPr>
      <w:r w:rsidRPr="00CC6E76">
        <w:rPr>
          <w:i/>
        </w:rPr>
        <w:t>Routing</w:t>
      </w:r>
      <w:r>
        <w:t xml:space="preserve"> </w:t>
      </w:r>
      <w:r w:rsidR="00CC6E76">
        <w:t>API</w:t>
      </w:r>
    </w:p>
    <w:tbl>
      <w:tblPr>
        <w:tblStyle w:val="TableGrid"/>
        <w:tblW w:w="7654" w:type="dxa"/>
        <w:tblInd w:w="392" w:type="dxa"/>
        <w:tblLook w:val="04A0" w:firstRow="1" w:lastRow="0" w:firstColumn="1" w:lastColumn="0" w:noHBand="0" w:noVBand="1"/>
      </w:tblPr>
      <w:tblGrid>
        <w:gridCol w:w="7654"/>
      </w:tblGrid>
      <w:tr w:rsidR="001B6F78" w14:paraId="42350899" w14:textId="77777777" w:rsidTr="001B6F78">
        <w:tc>
          <w:tcPr>
            <w:tcW w:w="7654" w:type="dxa"/>
          </w:tcPr>
          <w:p w14:paraId="7F005FB5" w14:textId="700849D9" w:rsidR="004F6DDD" w:rsidRDefault="004F6DDD" w:rsidP="004F6DDD">
            <w:pPr>
              <w:spacing w:line="240" w:lineRule="auto"/>
              <w:ind w:left="175"/>
              <w:contextualSpacing/>
              <w:rPr>
                <w:rFonts w:ascii="Courier New" w:hAnsi="Courier New" w:cs="Courier New"/>
                <w:sz w:val="20"/>
                <w:szCs w:val="20"/>
              </w:rPr>
            </w:pPr>
          </w:p>
          <w:p w14:paraId="041FA55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in</w:t>
            </w:r>
          </w:p>
          <w:p w14:paraId="4D15D803" w14:textId="2FD2D8FD"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login', [AuthController::class, 'authenticate'])-&gt;middleware('guest');</w:t>
            </w:r>
          </w:p>
          <w:p w14:paraId="5A0CBEC9"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FFFAB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verify otp via email</w:t>
            </w:r>
          </w:p>
          <w:p w14:paraId="3842F6B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verify-email', [AuthController::class, 'verifyEmail'])-&gt;middleware('auth:sanctum');</w:t>
            </w:r>
          </w:p>
          <w:p w14:paraId="7BFF539E"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D37DAC0"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reset password</w:t>
            </w:r>
          </w:p>
          <w:p w14:paraId="32CF9F1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reset-password', [AuthController::class, 'resetPassword'])-&gt;middleware('guest');</w:t>
            </w:r>
          </w:p>
          <w:p w14:paraId="6216F6B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602CD2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out</w:t>
            </w:r>
          </w:p>
          <w:p w14:paraId="6BC83C5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get('/logout', [AuthController::class, 'logout'])</w:t>
            </w:r>
          </w:p>
          <w:p w14:paraId="548422E2" w14:textId="7BBEF46C"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middleware('auth:sanctum');</w:t>
            </w:r>
          </w:p>
          <w:p w14:paraId="6C3B2545"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411BADC"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67B3BCF5"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middleware(['auth:sanctum', 'verified'])</w:t>
            </w:r>
          </w:p>
          <w:p w14:paraId="273A47E4" w14:textId="7564E83B"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group(function () {</w:t>
            </w:r>
          </w:p>
          <w:p w14:paraId="01E4B1A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D7EF8A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user profile</w:t>
            </w:r>
          </w:p>
          <w:p w14:paraId="3B2E087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profile', [UserController::class, </w:t>
            </w:r>
            <w:r w:rsidR="003A3ECC">
              <w:rPr>
                <w:rFonts w:ascii="Courier New" w:hAnsi="Courier New" w:cs="Courier New"/>
                <w:sz w:val="20"/>
                <w:szCs w:val="20"/>
              </w:rPr>
              <w:t xml:space="preserve"> </w:t>
            </w:r>
          </w:p>
          <w:p w14:paraId="4B15FAFB" w14:textId="0905EAA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Profile']);</w:t>
            </w:r>
          </w:p>
          <w:p w14:paraId="254A57A3"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010C3A2"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vatar</w:t>
            </w:r>
          </w:p>
          <w:p w14:paraId="43076321"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avatar/', [UserController::class, </w:t>
            </w:r>
          </w:p>
          <w:p w14:paraId="0E2DF944" w14:textId="06A630D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Avatar']);</w:t>
            </w:r>
          </w:p>
          <w:p w14:paraId="14C07042"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9F638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avatar</w:t>
            </w:r>
          </w:p>
          <w:p w14:paraId="30AB9F70"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avatar', [UserController::class, </w:t>
            </w:r>
          </w:p>
          <w:p w14:paraId="3EBAEE51" w14:textId="6547D268"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Avatar']);</w:t>
            </w:r>
          </w:p>
          <w:p w14:paraId="245567F4"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B81BCE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ange password</w:t>
            </w:r>
          </w:p>
          <w:p w14:paraId="0F5FC05E"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change-password', [UserController::class, </w:t>
            </w:r>
          </w:p>
          <w:p w14:paraId="3B38CBC6" w14:textId="7169E7DF"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changePassword']);</w:t>
            </w:r>
          </w:p>
          <w:p w14:paraId="0CEE4D50" w14:textId="77777777" w:rsidR="001B6F78" w:rsidRDefault="001B6F78" w:rsidP="00085ADD">
            <w:pPr>
              <w:spacing w:line="240" w:lineRule="auto"/>
              <w:ind w:left="175"/>
              <w:contextualSpacing/>
              <w:jc w:val="left"/>
              <w:rPr>
                <w:rFonts w:ascii="Courier New" w:hAnsi="Courier New" w:cs="Courier New"/>
                <w:sz w:val="20"/>
                <w:szCs w:val="20"/>
              </w:rPr>
            </w:pPr>
          </w:p>
          <w:p w14:paraId="06F145F5" w14:textId="77777777" w:rsidR="003A3ECC" w:rsidRDefault="003A3ECC" w:rsidP="00085ADD">
            <w:pPr>
              <w:spacing w:line="240" w:lineRule="auto"/>
              <w:ind w:left="175"/>
              <w:contextualSpacing/>
              <w:jc w:val="left"/>
              <w:rPr>
                <w:rFonts w:ascii="Courier New" w:hAnsi="Courier New" w:cs="Courier New"/>
                <w:sz w:val="20"/>
                <w:szCs w:val="20"/>
              </w:rPr>
            </w:pPr>
          </w:p>
          <w:p w14:paraId="711589B7" w14:textId="77777777" w:rsidR="003A3ECC" w:rsidRDefault="003A3ECC" w:rsidP="00085ADD">
            <w:pPr>
              <w:spacing w:line="240" w:lineRule="auto"/>
              <w:ind w:left="175"/>
              <w:contextualSpacing/>
              <w:jc w:val="left"/>
              <w:rPr>
                <w:rFonts w:ascii="Courier New" w:hAnsi="Courier New" w:cs="Courier New"/>
                <w:sz w:val="20"/>
                <w:szCs w:val="20"/>
              </w:rPr>
            </w:pPr>
          </w:p>
          <w:p w14:paraId="625116C8" w14:textId="77777777" w:rsidR="003A3ECC" w:rsidRPr="001B6F78" w:rsidRDefault="003A3ECC" w:rsidP="00085ADD">
            <w:pPr>
              <w:spacing w:line="240" w:lineRule="auto"/>
              <w:ind w:left="175"/>
              <w:contextualSpacing/>
              <w:jc w:val="left"/>
              <w:rPr>
                <w:rFonts w:ascii="Courier New" w:hAnsi="Courier New" w:cs="Courier New"/>
                <w:sz w:val="20"/>
                <w:szCs w:val="20"/>
              </w:rPr>
            </w:pPr>
          </w:p>
          <w:p w14:paraId="2D18BC7F"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ccess</w:t>
            </w:r>
          </w:p>
          <w:p w14:paraId="5BE3E6A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lastRenderedPageBreak/>
              <w:t xml:space="preserve">    Route::get('/my-access', [AccessController::class, </w:t>
            </w:r>
          </w:p>
          <w:p w14:paraId="29042416" w14:textId="37CC733A"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myAccess']);</w:t>
            </w:r>
          </w:p>
          <w:p w14:paraId="1EE9329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3459E98"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door at office</w:t>
            </w:r>
          </w:p>
          <w:p w14:paraId="396D421A"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get-door', [AccessController::class, </w:t>
            </w:r>
          </w:p>
          <w:p w14:paraId="50E216B8" w14:textId="67F09AE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OfficeDoor']);</w:t>
            </w:r>
          </w:p>
          <w:p w14:paraId="0C8E6118"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4D2F9DC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eck access</w:t>
            </w:r>
          </w:p>
          <w:p w14:paraId="1472C25F"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verify-access/{door_id}', </w:t>
            </w:r>
          </w:p>
          <w:p w14:paraId="36C59146" w14:textId="78CCC073"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AccessController::class, 'verifyAccess']);</w:t>
            </w:r>
          </w:p>
          <w:p w14:paraId="5462EF1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27A215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remote access</w:t>
            </w:r>
          </w:p>
          <w:p w14:paraId="61FFF768"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remote-access', [AccessController::class, </w:t>
            </w:r>
          </w:p>
          <w:p w14:paraId="525DC8FE" w14:textId="6557789E"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remoteAccess']);</w:t>
            </w:r>
          </w:p>
          <w:p w14:paraId="72F48F9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B34789B"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signature</w:t>
            </w:r>
          </w:p>
          <w:p w14:paraId="67BB232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get-signature', [AuthController::class, </w:t>
            </w:r>
          </w:p>
          <w:p w14:paraId="17039E5D" w14:textId="53A09F1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signature']);</w:t>
            </w:r>
          </w:p>
          <w:p w14:paraId="00DF1747"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98CA8D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history access</w:t>
            </w:r>
          </w:p>
          <w:p w14:paraId="5403CA56"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history', [AccessController::class, </w:t>
            </w:r>
          </w:p>
          <w:p w14:paraId="7435A308" w14:textId="3DC4439D"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History']);</w:t>
            </w:r>
          </w:p>
          <w:p w14:paraId="4AF8A97B" w14:textId="77777777" w:rsid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w:t>
            </w:r>
          </w:p>
          <w:p w14:paraId="0C4EB2FB" w14:textId="48BC6354" w:rsidR="00085ADD" w:rsidRDefault="00085ADD" w:rsidP="00085ADD">
            <w:pPr>
              <w:spacing w:line="240" w:lineRule="auto"/>
              <w:ind w:left="175"/>
              <w:contextualSpacing/>
              <w:jc w:val="left"/>
            </w:pPr>
          </w:p>
        </w:tc>
      </w:tr>
    </w:tbl>
    <w:p w14:paraId="0CFA3565" w14:textId="77777777" w:rsidR="001B6F78" w:rsidRDefault="001B6F78" w:rsidP="001B6F78">
      <w:pPr>
        <w:pStyle w:val="ListParagraph"/>
        <w:ind w:left="284"/>
      </w:pPr>
    </w:p>
    <w:p w14:paraId="665416BF" w14:textId="42F997D2" w:rsidR="00CC6E76" w:rsidRPr="00CC6E76" w:rsidRDefault="00CC6E76" w:rsidP="006247DA">
      <w:pPr>
        <w:pStyle w:val="ListParagraph"/>
        <w:numPr>
          <w:ilvl w:val="2"/>
          <w:numId w:val="2"/>
        </w:numPr>
        <w:ind w:left="284" w:hanging="284"/>
      </w:pPr>
      <w:r w:rsidRPr="00CC6E76">
        <w:rPr>
          <w:i/>
        </w:rPr>
        <w:t>Routing</w:t>
      </w:r>
      <w:r>
        <w:t xml:space="preserve"> </w:t>
      </w:r>
      <w:r w:rsidRPr="00CC6E76">
        <w:rPr>
          <w:i/>
        </w:rPr>
        <w:t>Door</w:t>
      </w:r>
    </w:p>
    <w:tbl>
      <w:tblPr>
        <w:tblStyle w:val="TableGrid"/>
        <w:tblW w:w="7654" w:type="dxa"/>
        <w:tblInd w:w="392" w:type="dxa"/>
        <w:tblLook w:val="04A0" w:firstRow="1" w:lastRow="0" w:firstColumn="1" w:lastColumn="0" w:noHBand="0" w:noVBand="1"/>
      </w:tblPr>
      <w:tblGrid>
        <w:gridCol w:w="7654"/>
      </w:tblGrid>
      <w:tr w:rsidR="00CC6E76" w14:paraId="688C29F4" w14:textId="77777777" w:rsidTr="00CC6E76">
        <w:tc>
          <w:tcPr>
            <w:tcW w:w="7654" w:type="dxa"/>
          </w:tcPr>
          <w:p w14:paraId="1DB94DF7" w14:textId="4364469C" w:rsidR="00CC6E76" w:rsidRDefault="00CC6E76" w:rsidP="00CC6E76">
            <w:pPr>
              <w:spacing w:line="240" w:lineRule="auto"/>
              <w:ind w:left="175"/>
              <w:jc w:val="left"/>
              <w:rPr>
                <w:rFonts w:ascii="Courier New" w:hAnsi="Courier New" w:cs="Courier New"/>
                <w:sz w:val="20"/>
                <w:szCs w:val="20"/>
              </w:rPr>
            </w:pPr>
          </w:p>
          <w:p w14:paraId="1E014445"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login', [AuthController::class, 'authenticate'])-&gt;middleware('guest');</w:t>
            </w:r>
          </w:p>
          <w:p w14:paraId="68F0BFCA" w14:textId="77777777" w:rsidR="00CC6E76" w:rsidRPr="00CC6E76" w:rsidRDefault="00CC6E76" w:rsidP="00CC6E76">
            <w:pPr>
              <w:spacing w:line="240" w:lineRule="auto"/>
              <w:ind w:left="175"/>
              <w:jc w:val="left"/>
              <w:rPr>
                <w:rFonts w:ascii="Courier New" w:hAnsi="Courier New" w:cs="Courier New"/>
                <w:sz w:val="20"/>
                <w:szCs w:val="20"/>
              </w:rPr>
            </w:pPr>
          </w:p>
          <w:p w14:paraId="31A4D64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register', [AuthController::class, 'register'])-&gt;middleware('guest');</w:t>
            </w:r>
          </w:p>
          <w:p w14:paraId="1BBDE32D" w14:textId="77777777" w:rsidR="00CC6E76" w:rsidRPr="00CC6E76" w:rsidRDefault="00CC6E76" w:rsidP="00CC6E76">
            <w:pPr>
              <w:spacing w:line="240" w:lineRule="auto"/>
              <w:ind w:left="175"/>
              <w:jc w:val="left"/>
              <w:rPr>
                <w:rFonts w:ascii="Courier New" w:hAnsi="Courier New" w:cs="Courier New"/>
                <w:sz w:val="20"/>
                <w:szCs w:val="20"/>
              </w:rPr>
            </w:pPr>
          </w:p>
          <w:p w14:paraId="5EC0E659"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middleware('auth:sanctum')-&gt;group(function () {</w:t>
            </w:r>
          </w:p>
          <w:p w14:paraId="2951DC98" w14:textId="77777777" w:rsidR="00CC6E76" w:rsidRPr="00CC6E76" w:rsidRDefault="00CC6E76" w:rsidP="00CC6E76">
            <w:pPr>
              <w:spacing w:line="240" w:lineRule="auto"/>
              <w:ind w:left="175"/>
              <w:jc w:val="left"/>
              <w:rPr>
                <w:rFonts w:ascii="Courier New" w:hAnsi="Courier New" w:cs="Courier New"/>
                <w:sz w:val="20"/>
                <w:szCs w:val="20"/>
              </w:rPr>
            </w:pPr>
          </w:p>
          <w:p w14:paraId="44887B26"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get signature</w:t>
            </w:r>
          </w:p>
          <w:p w14:paraId="76FA9806"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get-signature', [AuthController::class, </w:t>
            </w:r>
          </w:p>
          <w:p w14:paraId="42E94908" w14:textId="523A3EE3"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signature']);</w:t>
            </w:r>
          </w:p>
          <w:p w14:paraId="0AA384C9" w14:textId="77777777" w:rsidR="00CC6E76" w:rsidRPr="00CC6E76" w:rsidRDefault="00CC6E76" w:rsidP="00CC6E76">
            <w:pPr>
              <w:spacing w:line="240" w:lineRule="auto"/>
              <w:ind w:left="175"/>
              <w:jc w:val="left"/>
              <w:rPr>
                <w:rFonts w:ascii="Courier New" w:hAnsi="Courier New" w:cs="Courier New"/>
                <w:sz w:val="20"/>
                <w:szCs w:val="20"/>
              </w:rPr>
            </w:pPr>
          </w:p>
          <w:p w14:paraId="3E29D46F"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logout</w:t>
            </w:r>
          </w:p>
          <w:p w14:paraId="1F8B599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get('/logout', [AuthController::class, </w:t>
            </w:r>
          </w:p>
          <w:p w14:paraId="65C76FC1" w14:textId="4630BDC0"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logout']);</w:t>
            </w:r>
          </w:p>
          <w:p w14:paraId="2F171941" w14:textId="77777777" w:rsidR="00CC6E76" w:rsidRPr="00CC6E76" w:rsidRDefault="00CC6E76" w:rsidP="00CC6E76">
            <w:pPr>
              <w:spacing w:line="240" w:lineRule="auto"/>
              <w:ind w:left="175"/>
              <w:jc w:val="left"/>
              <w:rPr>
                <w:rFonts w:ascii="Courier New" w:hAnsi="Courier New" w:cs="Courier New"/>
                <w:sz w:val="20"/>
                <w:szCs w:val="20"/>
              </w:rPr>
            </w:pPr>
          </w:p>
          <w:p w14:paraId="243099C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update door status</w:t>
            </w:r>
          </w:p>
          <w:p w14:paraId="56EC5420"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update-status', </w:t>
            </w:r>
            <w:r>
              <w:rPr>
                <w:rFonts w:ascii="Courier New" w:hAnsi="Courier New" w:cs="Courier New"/>
                <w:sz w:val="20"/>
                <w:szCs w:val="20"/>
              </w:rPr>
              <w:t xml:space="preserve"> </w:t>
            </w:r>
          </w:p>
          <w:p w14:paraId="7788F003" w14:textId="78F5B997"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DoorEventController::class, 'update_status']);</w:t>
            </w:r>
          </w:p>
          <w:p w14:paraId="5B6C992D" w14:textId="77777777" w:rsidR="00CC6E76" w:rsidRPr="00CC6E76" w:rsidRDefault="00CC6E76" w:rsidP="00CC6E76">
            <w:pPr>
              <w:spacing w:line="240" w:lineRule="auto"/>
              <w:ind w:left="175"/>
              <w:jc w:val="left"/>
              <w:rPr>
                <w:rFonts w:ascii="Courier New" w:hAnsi="Courier New" w:cs="Courier New"/>
                <w:sz w:val="20"/>
                <w:szCs w:val="20"/>
              </w:rPr>
            </w:pPr>
          </w:p>
          <w:p w14:paraId="703D3760"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door alert</w:t>
            </w:r>
          </w:p>
          <w:p w14:paraId="05DDDDC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alert', [DoorEventController::class, </w:t>
            </w:r>
          </w:p>
          <w:p w14:paraId="77824A85" w14:textId="16904C64"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alert']);</w:t>
            </w:r>
          </w:p>
          <w:p w14:paraId="07A6C0F4"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w:t>
            </w:r>
          </w:p>
          <w:p w14:paraId="46D4B0B7" w14:textId="5C71B8B1" w:rsidR="00CC6E76" w:rsidRDefault="00CC6E76" w:rsidP="00CC6E76">
            <w:pPr>
              <w:spacing w:line="240" w:lineRule="auto"/>
              <w:ind w:left="175"/>
              <w:jc w:val="left"/>
            </w:pPr>
          </w:p>
        </w:tc>
      </w:tr>
    </w:tbl>
    <w:p w14:paraId="38CF66C7" w14:textId="77777777" w:rsidR="00CC6E76" w:rsidRDefault="00CC6E76" w:rsidP="00CC6E76">
      <w:pPr>
        <w:pStyle w:val="ListParagraph"/>
        <w:ind w:left="284"/>
      </w:pPr>
    </w:p>
    <w:p w14:paraId="4A76BEEE" w14:textId="77777777" w:rsidR="00E45FA7" w:rsidRDefault="00E45FA7" w:rsidP="00CC6E76">
      <w:pPr>
        <w:pStyle w:val="ListParagraph"/>
        <w:ind w:left="284"/>
      </w:pPr>
    </w:p>
    <w:p w14:paraId="48878248" w14:textId="77777777" w:rsidR="00E45FA7" w:rsidRPr="00CC6E76" w:rsidRDefault="00E45FA7" w:rsidP="00CC6E76">
      <w:pPr>
        <w:pStyle w:val="ListParagraph"/>
        <w:ind w:left="284"/>
      </w:pPr>
    </w:p>
    <w:p w14:paraId="3A24C08F" w14:textId="5C20C241" w:rsidR="00E967A0" w:rsidRDefault="00E967A0" w:rsidP="006247DA">
      <w:pPr>
        <w:pStyle w:val="ListParagraph"/>
        <w:numPr>
          <w:ilvl w:val="2"/>
          <w:numId w:val="2"/>
        </w:numPr>
        <w:ind w:left="284" w:hanging="284"/>
      </w:pPr>
      <w:r>
        <w:lastRenderedPageBreak/>
        <w:t>Kontroler</w:t>
      </w:r>
      <w:r w:rsidR="00D966FD">
        <w:t xml:space="preserve"> API</w:t>
      </w:r>
    </w:p>
    <w:tbl>
      <w:tblPr>
        <w:tblStyle w:val="TableGrid"/>
        <w:tblW w:w="7654" w:type="dxa"/>
        <w:tblInd w:w="392" w:type="dxa"/>
        <w:tblLook w:val="04A0" w:firstRow="1" w:lastRow="0" w:firstColumn="1" w:lastColumn="0" w:noHBand="0" w:noVBand="1"/>
      </w:tblPr>
      <w:tblGrid>
        <w:gridCol w:w="7654"/>
      </w:tblGrid>
      <w:tr w:rsidR="00734BF9" w14:paraId="34DA26CB" w14:textId="77777777" w:rsidTr="00734BF9">
        <w:tc>
          <w:tcPr>
            <w:tcW w:w="7654" w:type="dxa"/>
          </w:tcPr>
          <w:p w14:paraId="03EACD61" w14:textId="40E2293E" w:rsidR="00734BF9" w:rsidRDefault="00734BF9" w:rsidP="00734BF9">
            <w:pPr>
              <w:spacing w:line="240" w:lineRule="auto"/>
              <w:ind w:left="175"/>
              <w:rPr>
                <w:rFonts w:ascii="Courier New" w:hAnsi="Courier New" w:cs="Courier New"/>
                <w:sz w:val="20"/>
                <w:szCs w:val="20"/>
              </w:rPr>
            </w:pPr>
          </w:p>
          <w:p w14:paraId="5E0B8B5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class AccessController extends Controller</w:t>
            </w:r>
          </w:p>
          <w:p w14:paraId="7BEDD1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6D9600E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myAccess(Request $request)</w:t>
            </w:r>
          </w:p>
          <w:p w14:paraId="2EADABE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7A8C53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0A291F8" w14:textId="77777777" w:rsidR="00734BF9" w:rsidRPr="00734BF9" w:rsidRDefault="00734BF9" w:rsidP="00A65FB3">
            <w:pPr>
              <w:spacing w:line="240" w:lineRule="auto"/>
              <w:jc w:val="left"/>
              <w:rPr>
                <w:rFonts w:ascii="Courier New" w:hAnsi="Courier New" w:cs="Courier New"/>
                <w:sz w:val="20"/>
                <w:szCs w:val="20"/>
              </w:rPr>
            </w:pPr>
          </w:p>
          <w:p w14:paraId="77C699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18F7FB1C" w14:textId="77777777" w:rsidR="00734BF9" w:rsidRPr="00734BF9" w:rsidRDefault="00734BF9" w:rsidP="00A65FB3">
            <w:pPr>
              <w:spacing w:line="240" w:lineRule="auto"/>
              <w:ind w:left="175"/>
              <w:jc w:val="left"/>
              <w:rPr>
                <w:rFonts w:ascii="Courier New" w:hAnsi="Courier New" w:cs="Courier New"/>
                <w:sz w:val="20"/>
                <w:szCs w:val="20"/>
              </w:rPr>
            </w:pPr>
          </w:p>
          <w:p w14:paraId="61D5B3C4"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where('user_id', $user-&gt;id)</w:t>
            </w:r>
          </w:p>
          <w:p w14:paraId="7C691565" w14:textId="612A9366"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gt;first();</w:t>
            </w:r>
          </w:p>
          <w:p w14:paraId="6666B4AE" w14:textId="77777777" w:rsidR="00734BF9" w:rsidRPr="00734BF9" w:rsidRDefault="00734BF9" w:rsidP="00A65FB3">
            <w:pPr>
              <w:spacing w:line="240" w:lineRule="auto"/>
              <w:ind w:left="175"/>
              <w:jc w:val="left"/>
              <w:rPr>
                <w:rFonts w:ascii="Courier New" w:hAnsi="Courier New" w:cs="Courier New"/>
                <w:sz w:val="20"/>
                <w:szCs w:val="20"/>
              </w:rPr>
            </w:pPr>
          </w:p>
          <w:p w14:paraId="0D2E741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A2974D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39659AE7"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ith(</w:t>
            </w:r>
          </w:p>
          <w:p w14:paraId="33755DEA" w14:textId="00A6C7DC"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office' =&gt; function ($query) {</w:t>
            </w:r>
          </w:p>
          <w:p w14:paraId="38A097C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194DF3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office_id', $office-&gt;id)</w:t>
            </w:r>
          </w:p>
          <w:p w14:paraId="0BE02EDC" w14:textId="77777777" w:rsid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 'office_id', 'name'])</w:t>
            </w:r>
          </w:p>
          <w:p w14:paraId="03EA6E01" w14:textId="6AA1C59E"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get(),</w:t>
            </w:r>
          </w:p>
          <w:p w14:paraId="538ADA4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10E3CAC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E7F67D" w14:textId="77777777" w:rsidR="00734BF9" w:rsidRPr="00734BF9" w:rsidRDefault="00734BF9" w:rsidP="00A65FB3">
            <w:pPr>
              <w:spacing w:line="240" w:lineRule="auto"/>
              <w:ind w:left="175"/>
              <w:jc w:val="left"/>
              <w:rPr>
                <w:rFonts w:ascii="Courier New" w:hAnsi="Courier New" w:cs="Courier New"/>
                <w:sz w:val="20"/>
                <w:szCs w:val="20"/>
              </w:rPr>
            </w:pPr>
          </w:p>
          <w:p w14:paraId="16E7CEFD" w14:textId="441DFC89"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w:t>
            </w:r>
            <w:r w:rsidR="00A65FB3">
              <w:rPr>
                <w:rFonts w:ascii="Courier New" w:hAnsi="Courier New" w:cs="Courier New"/>
                <w:sz w:val="20"/>
                <w:szCs w:val="20"/>
              </w:rPr>
              <w:t>th(['door' =&gt; function ($query)</w:t>
            </w:r>
            <w:r w:rsidRPr="00734BF9">
              <w:rPr>
                <w:rFonts w:ascii="Courier New" w:hAnsi="Courier New" w:cs="Courier New"/>
                <w:sz w:val="20"/>
                <w:szCs w:val="20"/>
              </w:rPr>
              <w:t>{</w:t>
            </w:r>
          </w:p>
          <w:p w14:paraId="55FC6E8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office_id', 'name']);</w:t>
            </w:r>
          </w:p>
          <w:p w14:paraId="52871C3D"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r w:rsidR="00A65FB3">
              <w:rPr>
                <w:rFonts w:ascii="Courier New" w:hAnsi="Courier New" w:cs="Courier New"/>
                <w:sz w:val="20"/>
                <w:szCs w:val="20"/>
              </w:rPr>
              <w:t xml:space="preserve">    </w:t>
            </w:r>
            <w:r w:rsidRPr="00734BF9">
              <w:rPr>
                <w:rFonts w:ascii="Courier New" w:hAnsi="Courier New" w:cs="Courier New"/>
                <w:sz w:val="20"/>
                <w:szCs w:val="20"/>
              </w:rPr>
              <w:t>}])-&gt;where('user_id', $user-&gt;id)</w:t>
            </w:r>
          </w:p>
          <w:p w14:paraId="5BA586D1" w14:textId="77777777" w:rsidR="00A65FB3"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door_id', 'time_begin', 'time_end', </w:t>
            </w:r>
            <w:r>
              <w:rPr>
                <w:rFonts w:ascii="Courier New" w:hAnsi="Courier New" w:cs="Courier New"/>
                <w:sz w:val="20"/>
                <w:szCs w:val="20"/>
              </w:rPr>
              <w:t xml:space="preserve"> </w:t>
            </w:r>
          </w:p>
          <w:p w14:paraId="5028970B" w14:textId="3058ADE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date_begin', 'date_end', 'is_running'])-&gt;get();</w:t>
            </w:r>
          </w:p>
          <w:p w14:paraId="403759B6" w14:textId="77777777" w:rsidR="00734BF9" w:rsidRPr="00734BF9" w:rsidRDefault="00734BF9" w:rsidP="00A65FB3">
            <w:pPr>
              <w:spacing w:line="240" w:lineRule="auto"/>
              <w:ind w:left="175"/>
              <w:jc w:val="left"/>
              <w:rPr>
                <w:rFonts w:ascii="Courier New" w:hAnsi="Courier New" w:cs="Courier New"/>
                <w:sz w:val="20"/>
                <w:szCs w:val="20"/>
              </w:rPr>
            </w:pPr>
          </w:p>
          <w:p w14:paraId="2679775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4D6DFD91"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acccess using api', </w:t>
            </w:r>
          </w:p>
          <w:p w14:paraId="1CE4A88A" w14:textId="5D8A631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 =&gt; $user]);</w:t>
            </w:r>
          </w:p>
          <w:p w14:paraId="0B227EB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564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CC649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access</w:t>
            </w:r>
          </w:p>
          <w:p w14:paraId="6DFF84D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E9789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673FE1F" w14:textId="77777777" w:rsidR="00734BF9" w:rsidRPr="00734BF9" w:rsidRDefault="00734BF9" w:rsidP="00A65FB3">
            <w:pPr>
              <w:spacing w:line="240" w:lineRule="auto"/>
              <w:ind w:left="175"/>
              <w:jc w:val="left"/>
              <w:rPr>
                <w:rFonts w:ascii="Courier New" w:hAnsi="Courier New" w:cs="Courier New"/>
                <w:sz w:val="20"/>
                <w:szCs w:val="20"/>
              </w:rPr>
            </w:pPr>
          </w:p>
          <w:p w14:paraId="7AE8A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9E7C1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5AEEAC9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1160EB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36D5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8B6016E" w14:textId="77777777" w:rsidR="00734BF9" w:rsidRPr="00734BF9" w:rsidRDefault="00734BF9" w:rsidP="00A65FB3">
            <w:pPr>
              <w:spacing w:line="240" w:lineRule="auto"/>
              <w:ind w:left="175"/>
              <w:jc w:val="left"/>
              <w:rPr>
                <w:rFonts w:ascii="Courier New" w:hAnsi="Courier New" w:cs="Courier New"/>
                <w:sz w:val="20"/>
                <w:szCs w:val="20"/>
              </w:rPr>
            </w:pPr>
          </w:p>
          <w:p w14:paraId="6961A38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OfficeDoor(Request $request)</w:t>
            </w:r>
          </w:p>
          <w:p w14:paraId="61CACE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C61E72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2ECF83E" w14:textId="77777777" w:rsidR="00734BF9" w:rsidRPr="00734BF9" w:rsidRDefault="00734BF9" w:rsidP="00A65FB3">
            <w:pPr>
              <w:spacing w:line="240" w:lineRule="auto"/>
              <w:ind w:left="175"/>
              <w:jc w:val="left"/>
              <w:rPr>
                <w:rFonts w:ascii="Courier New" w:hAnsi="Courier New" w:cs="Courier New"/>
                <w:sz w:val="20"/>
                <w:szCs w:val="20"/>
              </w:rPr>
            </w:pPr>
          </w:p>
          <w:p w14:paraId="27FC23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EF5B7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39BEEC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message' =&gt; 'Not Authorized',</w:t>
            </w:r>
          </w:p>
          <w:p w14:paraId="10234EE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401);</w:t>
            </w:r>
          </w:p>
          <w:p w14:paraId="3597109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F6469C9" w14:textId="77777777" w:rsidR="00734BF9" w:rsidRPr="00734BF9" w:rsidRDefault="00734BF9" w:rsidP="00A65FB3">
            <w:pPr>
              <w:spacing w:line="240" w:lineRule="auto"/>
              <w:ind w:left="175"/>
              <w:jc w:val="left"/>
              <w:rPr>
                <w:rFonts w:ascii="Courier New" w:hAnsi="Courier New" w:cs="Courier New"/>
                <w:sz w:val="20"/>
                <w:szCs w:val="20"/>
              </w:rPr>
            </w:pPr>
          </w:p>
          <w:p w14:paraId="57104F4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select('id')-&gt;where('user_id', </w:t>
            </w:r>
            <w:r w:rsidR="00586EF4">
              <w:rPr>
                <w:rFonts w:ascii="Courier New" w:hAnsi="Courier New" w:cs="Courier New"/>
                <w:sz w:val="20"/>
                <w:szCs w:val="20"/>
              </w:rPr>
              <w:t xml:space="preserve"> </w:t>
            </w:r>
          </w:p>
          <w:p w14:paraId="4A3B4AAA" w14:textId="545A2762"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gt;id)-&gt;first();</w:t>
            </w:r>
          </w:p>
          <w:p w14:paraId="21A5B9D6" w14:textId="77777777" w:rsidR="00586EF4" w:rsidRDefault="00586EF4" w:rsidP="00A65FB3">
            <w:pPr>
              <w:spacing w:line="240" w:lineRule="auto"/>
              <w:ind w:left="175"/>
              <w:jc w:val="left"/>
              <w:rPr>
                <w:rFonts w:ascii="Courier New" w:hAnsi="Courier New" w:cs="Courier New"/>
                <w:sz w:val="20"/>
                <w:szCs w:val="20"/>
              </w:rPr>
            </w:pPr>
          </w:p>
          <w:p w14:paraId="6DD71B69" w14:textId="77777777" w:rsidR="00586EF4" w:rsidRPr="00734BF9" w:rsidRDefault="00586EF4" w:rsidP="00A65FB3">
            <w:pPr>
              <w:spacing w:line="240" w:lineRule="auto"/>
              <w:ind w:left="175"/>
              <w:jc w:val="left"/>
              <w:rPr>
                <w:rFonts w:ascii="Courier New" w:hAnsi="Courier New" w:cs="Courier New"/>
                <w:sz w:val="20"/>
                <w:szCs w:val="20"/>
              </w:rPr>
            </w:pPr>
          </w:p>
          <w:p w14:paraId="70436EB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door using api', ['user' =&gt; </w:t>
            </w:r>
          </w:p>
          <w:p w14:paraId="5FAC4555" w14:textId="0015887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w:t>
            </w:r>
          </w:p>
          <w:p w14:paraId="6EECA518" w14:textId="77777777" w:rsidR="00734BF9" w:rsidRPr="00734BF9" w:rsidRDefault="00734BF9" w:rsidP="00A65FB3">
            <w:pPr>
              <w:spacing w:line="240" w:lineRule="auto"/>
              <w:ind w:left="175"/>
              <w:jc w:val="left"/>
              <w:rPr>
                <w:rFonts w:ascii="Courier New" w:hAnsi="Courier New" w:cs="Courier New"/>
                <w:sz w:val="20"/>
                <w:szCs w:val="20"/>
              </w:rPr>
            </w:pPr>
          </w:p>
          <w:p w14:paraId="0786740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C1E9A3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D102AF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gt; $office-&gt;id,</w:t>
            </w:r>
          </w:p>
          <w:p w14:paraId="552118A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here('office_id', $office-&gt;id)</w:t>
            </w:r>
          </w:p>
          <w:p w14:paraId="7CFC7BA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id', 'name', 'key', 'socket_id', </w:t>
            </w:r>
          </w:p>
          <w:p w14:paraId="004D3BE6" w14:textId="02D00A9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is_lock'])-&gt;get()</w:t>
            </w:r>
          </w:p>
          <w:p w14:paraId="2DFF84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E977B2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45D647C" w14:textId="77777777" w:rsidR="00734BF9" w:rsidRPr="00734BF9" w:rsidRDefault="00734BF9" w:rsidP="00A65FB3">
            <w:pPr>
              <w:spacing w:line="240" w:lineRule="auto"/>
              <w:ind w:left="175"/>
              <w:jc w:val="left"/>
              <w:rPr>
                <w:rFonts w:ascii="Courier New" w:hAnsi="Courier New" w:cs="Courier New"/>
                <w:sz w:val="20"/>
                <w:szCs w:val="20"/>
              </w:rPr>
            </w:pPr>
          </w:p>
          <w:p w14:paraId="1DE4BB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verifyAccess(Request $request, $door_id)</w:t>
            </w:r>
          </w:p>
          <w:p w14:paraId="6AFB9CC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BB9E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233C97C"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ith('office')-&gt;where('id', $door_id)</w:t>
            </w:r>
          </w:p>
          <w:p w14:paraId="25C8AE3D" w14:textId="05396D81"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whereNotNull('device_name')-&gt;first();</w:t>
            </w:r>
          </w:p>
          <w:p w14:paraId="1ED12CBC" w14:textId="77777777" w:rsidR="00734BF9" w:rsidRPr="00734BF9" w:rsidRDefault="00734BF9" w:rsidP="00A65FB3">
            <w:pPr>
              <w:spacing w:line="240" w:lineRule="auto"/>
              <w:ind w:left="175"/>
              <w:jc w:val="left"/>
              <w:rPr>
                <w:rFonts w:ascii="Courier New" w:hAnsi="Courier New" w:cs="Courier New"/>
                <w:sz w:val="20"/>
                <w:szCs w:val="20"/>
              </w:rPr>
            </w:pPr>
          </w:p>
          <w:p w14:paraId="59ADE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7ECC417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7CF8DBE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721A27F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707C9F0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7ED971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0CA85E7" w14:textId="77777777" w:rsidR="00734BF9" w:rsidRPr="00734BF9" w:rsidRDefault="00734BF9" w:rsidP="00A65FB3">
            <w:pPr>
              <w:spacing w:line="240" w:lineRule="auto"/>
              <w:ind w:left="175"/>
              <w:jc w:val="left"/>
              <w:rPr>
                <w:rFonts w:ascii="Courier New" w:hAnsi="Courier New" w:cs="Courier New"/>
                <w:sz w:val="20"/>
                <w:szCs w:val="20"/>
              </w:rPr>
            </w:pPr>
          </w:p>
          <w:p w14:paraId="072A98F8"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 = hash_hmac('sha256', $door-&gt;device_name, </w:t>
            </w:r>
          </w:p>
          <w:p w14:paraId="247FD772" w14:textId="5F16BBE6"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onfig('broadcasting.connections.pusher.secret'));</w:t>
            </w:r>
          </w:p>
          <w:p w14:paraId="5778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_name = substr($bt, 0, 5) . substr($bt, -5);</w:t>
            </w:r>
          </w:p>
          <w:p w14:paraId="560A59A2" w14:textId="77777777" w:rsidR="00734BF9" w:rsidRPr="00734BF9" w:rsidRDefault="00734BF9" w:rsidP="00A65FB3">
            <w:pPr>
              <w:spacing w:line="240" w:lineRule="auto"/>
              <w:ind w:left="175"/>
              <w:jc w:val="left"/>
              <w:rPr>
                <w:rFonts w:ascii="Courier New" w:hAnsi="Courier New" w:cs="Courier New"/>
                <w:sz w:val="20"/>
                <w:szCs w:val="20"/>
              </w:rPr>
            </w:pPr>
          </w:p>
          <w:p w14:paraId="063357A5"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amp;&amp; $user-&gt;id == $door</w:t>
            </w:r>
          </w:p>
          <w:p w14:paraId="661D8905" w14:textId="33CCC9C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gt;user_id) {</w:t>
            </w:r>
          </w:p>
          <w:p w14:paraId="161E77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9DF59A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787EA45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D74A8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door-&gt;name,</w:t>
            </w:r>
          </w:p>
          <w:p w14:paraId="6F6D53C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door-&gt;key,</w:t>
            </w:r>
          </w:p>
          <w:p w14:paraId="5034DE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173F2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C5408C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EE1CE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7AD89FF" w14:textId="77777777" w:rsidR="00734BF9" w:rsidRPr="00734BF9" w:rsidRDefault="00734BF9" w:rsidP="00A65FB3">
            <w:pPr>
              <w:spacing w:line="240" w:lineRule="auto"/>
              <w:ind w:left="175"/>
              <w:jc w:val="left"/>
              <w:rPr>
                <w:rFonts w:ascii="Courier New" w:hAnsi="Courier New" w:cs="Courier New"/>
                <w:sz w:val="20"/>
                <w:szCs w:val="20"/>
              </w:rPr>
            </w:pPr>
          </w:p>
          <w:p w14:paraId="0793FCE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ow = Carbon::now();</w:t>
            </w:r>
          </w:p>
          <w:p w14:paraId="535976F7" w14:textId="77777777" w:rsidR="00734BF9" w:rsidRPr="00734BF9" w:rsidRDefault="00734BF9" w:rsidP="00A65FB3">
            <w:pPr>
              <w:spacing w:line="240" w:lineRule="auto"/>
              <w:ind w:left="175"/>
              <w:jc w:val="left"/>
              <w:rPr>
                <w:rFonts w:ascii="Courier New" w:hAnsi="Courier New" w:cs="Courier New"/>
                <w:sz w:val="20"/>
                <w:szCs w:val="20"/>
              </w:rPr>
            </w:pPr>
          </w:p>
          <w:p w14:paraId="2A35CE2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e = $now-&gt;toDateString();</w:t>
            </w:r>
          </w:p>
          <w:p w14:paraId="6D3281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time = $now-&gt;toTimeString();</w:t>
            </w:r>
          </w:p>
          <w:p w14:paraId="45A43164" w14:textId="77777777" w:rsidR="00734BF9" w:rsidRPr="00734BF9" w:rsidRDefault="00734BF9" w:rsidP="00A65FB3">
            <w:pPr>
              <w:spacing w:line="240" w:lineRule="auto"/>
              <w:ind w:left="175"/>
              <w:jc w:val="left"/>
              <w:rPr>
                <w:rFonts w:ascii="Courier New" w:hAnsi="Courier New" w:cs="Courier New"/>
                <w:sz w:val="20"/>
                <w:szCs w:val="20"/>
              </w:rPr>
            </w:pPr>
          </w:p>
          <w:p w14:paraId="4707A7D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th('door')</w:t>
            </w:r>
          </w:p>
          <w:p w14:paraId="0BBDB2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user_id', $user-&gt;id)</w:t>
            </w:r>
          </w:p>
          <w:p w14:paraId="076D0D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door_id', $door_id)</w:t>
            </w:r>
          </w:p>
          <w:p w14:paraId="7DB9700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is_running', 1)</w:t>
            </w:r>
          </w:p>
          <w:p w14:paraId="4E0AFAA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begin', '&lt;=', $time)</w:t>
            </w:r>
          </w:p>
          <w:p w14:paraId="163FCC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end', '&gt;=',  $time)</w:t>
            </w:r>
          </w:p>
          <w:p w14:paraId="288550E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first();</w:t>
            </w:r>
          </w:p>
          <w:p w14:paraId="1D7D200F" w14:textId="77777777" w:rsidR="00734BF9" w:rsidRDefault="00734BF9" w:rsidP="00A65FB3">
            <w:pPr>
              <w:spacing w:line="240" w:lineRule="auto"/>
              <w:ind w:left="175"/>
              <w:jc w:val="left"/>
              <w:rPr>
                <w:rFonts w:ascii="Courier New" w:hAnsi="Courier New" w:cs="Courier New"/>
                <w:sz w:val="20"/>
                <w:szCs w:val="20"/>
              </w:rPr>
            </w:pPr>
          </w:p>
          <w:p w14:paraId="336BB14E" w14:textId="77777777" w:rsidR="00586EF4" w:rsidRDefault="00586EF4" w:rsidP="00A65FB3">
            <w:pPr>
              <w:spacing w:line="240" w:lineRule="auto"/>
              <w:ind w:left="175"/>
              <w:jc w:val="left"/>
              <w:rPr>
                <w:rFonts w:ascii="Courier New" w:hAnsi="Courier New" w:cs="Courier New"/>
                <w:sz w:val="20"/>
                <w:szCs w:val="20"/>
              </w:rPr>
            </w:pPr>
          </w:p>
          <w:p w14:paraId="457DC20C" w14:textId="77777777" w:rsidR="00586EF4" w:rsidRDefault="00586EF4" w:rsidP="00A65FB3">
            <w:pPr>
              <w:spacing w:line="240" w:lineRule="auto"/>
              <w:ind w:left="175"/>
              <w:jc w:val="left"/>
              <w:rPr>
                <w:rFonts w:ascii="Courier New" w:hAnsi="Courier New" w:cs="Courier New"/>
                <w:sz w:val="20"/>
                <w:szCs w:val="20"/>
              </w:rPr>
            </w:pPr>
          </w:p>
          <w:p w14:paraId="048A0F7E" w14:textId="77777777" w:rsidR="00586EF4" w:rsidRDefault="00586EF4" w:rsidP="00A65FB3">
            <w:pPr>
              <w:spacing w:line="240" w:lineRule="auto"/>
              <w:ind w:left="175"/>
              <w:jc w:val="left"/>
              <w:rPr>
                <w:rFonts w:ascii="Courier New" w:hAnsi="Courier New" w:cs="Courier New"/>
                <w:sz w:val="20"/>
                <w:szCs w:val="20"/>
              </w:rPr>
            </w:pPr>
          </w:p>
          <w:p w14:paraId="3F81130A" w14:textId="77777777" w:rsidR="00586EF4" w:rsidRDefault="00586EF4" w:rsidP="00A65FB3">
            <w:pPr>
              <w:spacing w:line="240" w:lineRule="auto"/>
              <w:ind w:left="175"/>
              <w:jc w:val="left"/>
              <w:rPr>
                <w:rFonts w:ascii="Courier New" w:hAnsi="Courier New" w:cs="Courier New"/>
                <w:sz w:val="20"/>
                <w:szCs w:val="20"/>
              </w:rPr>
            </w:pPr>
          </w:p>
          <w:p w14:paraId="55C43E4C" w14:textId="77777777" w:rsidR="00586EF4" w:rsidRPr="00734BF9" w:rsidRDefault="00586EF4" w:rsidP="00A65FB3">
            <w:pPr>
              <w:spacing w:line="240" w:lineRule="auto"/>
              <w:ind w:left="175"/>
              <w:jc w:val="left"/>
              <w:rPr>
                <w:rFonts w:ascii="Courier New" w:hAnsi="Courier New" w:cs="Courier New"/>
                <w:sz w:val="20"/>
                <w:szCs w:val="20"/>
              </w:rPr>
            </w:pPr>
          </w:p>
          <w:p w14:paraId="6443A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11AFE58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is_temporary'] == 1) {</w:t>
            </w:r>
          </w:p>
          <w:p w14:paraId="5265FE02"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date_begin'] &lt;= $date &amp;&amp; </w:t>
            </w:r>
          </w:p>
          <w:p w14:paraId="2404D9C3" w14:textId="64051E63"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date_end'] &gt;= $date) {</w:t>
            </w:r>
          </w:p>
          <w:p w14:paraId="6496D76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w:t>
            </w:r>
          </w:p>
          <w:p w14:paraId="7EE53AC7"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gt;door_id, $access-&gt;door</w:t>
            </w:r>
          </w:p>
          <w:p w14:paraId="6922DB63" w14:textId="79E2DFA8"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mendapatkan kunci akses');</w:t>
            </w:r>
          </w:p>
          <w:p w14:paraId="0FAB1770" w14:textId="77777777" w:rsidR="00586EF4" w:rsidRPr="00734BF9" w:rsidRDefault="00586EF4" w:rsidP="00A65FB3">
            <w:pPr>
              <w:spacing w:line="240" w:lineRule="auto"/>
              <w:ind w:left="175"/>
              <w:jc w:val="left"/>
              <w:rPr>
                <w:rFonts w:ascii="Courier New" w:hAnsi="Courier New" w:cs="Courier New"/>
                <w:sz w:val="20"/>
                <w:szCs w:val="20"/>
              </w:rPr>
            </w:pPr>
          </w:p>
          <w:p w14:paraId="794765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2FE146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286250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EC35D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07D7C65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7BE03F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64E1F0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ADA54F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FB66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B9F8D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else {</w:t>
            </w:r>
          </w:p>
          <w:p w14:paraId="31AECA47"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access</w:t>
            </w:r>
          </w:p>
          <w:p w14:paraId="7F085C8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door_id, $access-&gt;door-&gt;office_id, </w:t>
            </w:r>
          </w:p>
          <w:p w14:paraId="22F17778" w14:textId="06130B0F"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mendapatkan kunci akses');</w:t>
            </w:r>
          </w:p>
          <w:p w14:paraId="239BF0BA" w14:textId="77777777" w:rsidR="00586EF4" w:rsidRPr="00734BF9" w:rsidRDefault="00586EF4" w:rsidP="00A65FB3">
            <w:pPr>
              <w:spacing w:line="240" w:lineRule="auto"/>
              <w:ind w:left="175"/>
              <w:jc w:val="left"/>
              <w:rPr>
                <w:rFonts w:ascii="Courier New" w:hAnsi="Courier New" w:cs="Courier New"/>
                <w:sz w:val="20"/>
                <w:szCs w:val="20"/>
              </w:rPr>
            </w:pPr>
          </w:p>
          <w:p w14:paraId="2481061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4D395D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428521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9E309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75FB496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443B9EA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3E433DC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4A590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96E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6E094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666A84" w14:textId="77777777" w:rsidR="00734BF9" w:rsidRPr="00734BF9" w:rsidRDefault="00734BF9" w:rsidP="00A65FB3">
            <w:pPr>
              <w:spacing w:line="240" w:lineRule="auto"/>
              <w:ind w:left="175"/>
              <w:jc w:val="left"/>
              <w:rPr>
                <w:rFonts w:ascii="Courier New" w:hAnsi="Courier New" w:cs="Courier New"/>
                <w:sz w:val="20"/>
                <w:szCs w:val="20"/>
              </w:rPr>
            </w:pPr>
          </w:p>
          <w:p w14:paraId="61112A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6A9C88A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failed',</w:t>
            </w:r>
          </w:p>
          <w:p w14:paraId="12332A5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FEB090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06C5C3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BD6F46C" w14:textId="77777777" w:rsidR="00734BF9" w:rsidRPr="00734BF9" w:rsidRDefault="00734BF9" w:rsidP="00A65FB3">
            <w:pPr>
              <w:spacing w:line="240" w:lineRule="auto"/>
              <w:ind w:left="175"/>
              <w:jc w:val="left"/>
              <w:rPr>
                <w:rFonts w:ascii="Courier New" w:hAnsi="Courier New" w:cs="Courier New"/>
                <w:sz w:val="20"/>
                <w:szCs w:val="20"/>
              </w:rPr>
            </w:pPr>
          </w:p>
          <w:p w14:paraId="306BC5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remoteAccess(Request $request)</w:t>
            </w:r>
          </w:p>
          <w:p w14:paraId="31763A1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F9E3E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4D80610" w14:textId="77777777" w:rsidR="00734BF9" w:rsidRPr="00734BF9" w:rsidRDefault="00734BF9" w:rsidP="00A65FB3">
            <w:pPr>
              <w:spacing w:line="240" w:lineRule="auto"/>
              <w:ind w:left="175"/>
              <w:jc w:val="left"/>
              <w:rPr>
                <w:rFonts w:ascii="Courier New" w:hAnsi="Courier New" w:cs="Courier New"/>
                <w:sz w:val="20"/>
                <w:szCs w:val="20"/>
              </w:rPr>
            </w:pPr>
          </w:p>
          <w:p w14:paraId="3E6D4D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249089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6DA50A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t authorized',</w:t>
            </w:r>
          </w:p>
          <w:p w14:paraId="4056114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0E1E17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93FB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C31E809" w14:textId="77777777" w:rsidR="00734BF9" w:rsidRPr="00734BF9" w:rsidRDefault="00734BF9" w:rsidP="00A65FB3">
            <w:pPr>
              <w:spacing w:line="240" w:lineRule="auto"/>
              <w:ind w:left="175"/>
              <w:jc w:val="left"/>
              <w:rPr>
                <w:rFonts w:ascii="Courier New" w:hAnsi="Courier New" w:cs="Courier New"/>
                <w:sz w:val="20"/>
                <w:szCs w:val="20"/>
              </w:rPr>
            </w:pPr>
          </w:p>
          <w:p w14:paraId="119F753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 $request-&gt;only(['door_id', 'locking']);</w:t>
            </w:r>
          </w:p>
          <w:p w14:paraId="2D5F9D10" w14:textId="77777777" w:rsidR="00734BF9" w:rsidRPr="00734BF9" w:rsidRDefault="00734BF9" w:rsidP="00A65FB3">
            <w:pPr>
              <w:spacing w:line="240" w:lineRule="auto"/>
              <w:ind w:left="175"/>
              <w:jc w:val="left"/>
              <w:rPr>
                <w:rFonts w:ascii="Courier New" w:hAnsi="Courier New" w:cs="Courier New"/>
                <w:sz w:val="20"/>
                <w:szCs w:val="20"/>
              </w:rPr>
            </w:pPr>
          </w:p>
          <w:p w14:paraId="4819347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validator = Validator::make($data, [</w:t>
            </w:r>
          </w:p>
          <w:p w14:paraId="09FFC3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_id' =&gt; ['required', 'string'],</w:t>
            </w:r>
          </w:p>
          <w:p w14:paraId="33ED9E6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cking' =&gt; ['required', 'string']</w:t>
            </w:r>
          </w:p>
          <w:p w14:paraId="3DE2D851"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6EE4D7" w14:textId="77777777" w:rsidR="00586EF4" w:rsidRDefault="00586EF4" w:rsidP="00A65FB3">
            <w:pPr>
              <w:spacing w:line="240" w:lineRule="auto"/>
              <w:ind w:left="175"/>
              <w:jc w:val="left"/>
              <w:rPr>
                <w:rFonts w:ascii="Courier New" w:hAnsi="Courier New" w:cs="Courier New"/>
                <w:sz w:val="20"/>
                <w:szCs w:val="20"/>
              </w:rPr>
            </w:pPr>
          </w:p>
          <w:p w14:paraId="294DDAB5" w14:textId="77777777" w:rsidR="00586EF4" w:rsidRPr="00734BF9" w:rsidRDefault="00586EF4" w:rsidP="00A65FB3">
            <w:pPr>
              <w:spacing w:line="240" w:lineRule="auto"/>
              <w:ind w:left="175"/>
              <w:jc w:val="left"/>
              <w:rPr>
                <w:rFonts w:ascii="Courier New" w:hAnsi="Courier New" w:cs="Courier New"/>
                <w:sz w:val="20"/>
                <w:szCs w:val="20"/>
              </w:rPr>
            </w:pPr>
          </w:p>
          <w:p w14:paraId="429181C7" w14:textId="77777777" w:rsidR="00734BF9" w:rsidRPr="00734BF9" w:rsidRDefault="00734BF9" w:rsidP="00A65FB3">
            <w:pPr>
              <w:spacing w:line="240" w:lineRule="auto"/>
              <w:ind w:left="175"/>
              <w:jc w:val="left"/>
              <w:rPr>
                <w:rFonts w:ascii="Courier New" w:hAnsi="Courier New" w:cs="Courier New"/>
                <w:sz w:val="20"/>
                <w:szCs w:val="20"/>
              </w:rPr>
            </w:pPr>
          </w:p>
          <w:p w14:paraId="632C8DC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validator-&gt;fails()) {</w:t>
            </w:r>
          </w:p>
          <w:p w14:paraId="3F47E70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475F7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missing_parameter',</w:t>
            </w:r>
          </w:p>
          <w:p w14:paraId="7CAFE5D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validator-&gt;messages()</w:t>
            </w:r>
          </w:p>
          <w:p w14:paraId="03111A5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22C15C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4B7604" w14:textId="77777777" w:rsidR="00734BF9" w:rsidRPr="00734BF9" w:rsidRDefault="00734BF9" w:rsidP="00A65FB3">
            <w:pPr>
              <w:spacing w:line="240" w:lineRule="auto"/>
              <w:ind w:left="175"/>
              <w:jc w:val="left"/>
              <w:rPr>
                <w:rFonts w:ascii="Courier New" w:hAnsi="Courier New" w:cs="Courier New"/>
                <w:sz w:val="20"/>
                <w:szCs w:val="20"/>
              </w:rPr>
            </w:pPr>
          </w:p>
          <w:p w14:paraId="2ACC19F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here('id', $data['door_id'])</w:t>
            </w:r>
          </w:p>
          <w:p w14:paraId="59FB4D52" w14:textId="7016CAE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first();</w:t>
            </w:r>
          </w:p>
          <w:p w14:paraId="18D222C6" w14:textId="77777777" w:rsidR="00734BF9" w:rsidRPr="00734BF9" w:rsidRDefault="00734BF9" w:rsidP="00A65FB3">
            <w:pPr>
              <w:spacing w:line="240" w:lineRule="auto"/>
              <w:ind w:left="175"/>
              <w:jc w:val="left"/>
              <w:rPr>
                <w:rFonts w:ascii="Courier New" w:hAnsi="Courier New" w:cs="Courier New"/>
                <w:sz w:val="20"/>
                <w:szCs w:val="20"/>
              </w:rPr>
            </w:pPr>
          </w:p>
          <w:p w14:paraId="508CD38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459CCF5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BCA436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098771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C16206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7E530A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E87994E" w14:textId="77777777" w:rsidR="00734BF9" w:rsidRPr="00734BF9" w:rsidRDefault="00734BF9" w:rsidP="00A65FB3">
            <w:pPr>
              <w:spacing w:line="240" w:lineRule="auto"/>
              <w:ind w:left="175"/>
              <w:jc w:val="left"/>
              <w:rPr>
                <w:rFonts w:ascii="Courier New" w:hAnsi="Courier New" w:cs="Courier New"/>
                <w:sz w:val="20"/>
                <w:szCs w:val="20"/>
              </w:rPr>
            </w:pPr>
          </w:p>
          <w:p w14:paraId="40F47FE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event(new DoorCommandEvent($door-&gt;office_id, $user</w:t>
            </w:r>
          </w:p>
          <w:p w14:paraId="1311391A" w14:textId="39C12EF5"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id, $door-&gt;id, $data['locking'], $door-&gt;key));</w:t>
            </w:r>
          </w:p>
          <w:p w14:paraId="43333383"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user-&gt;id, $door-&gt;id, $door</w:t>
            </w:r>
          </w:p>
          <w:p w14:paraId="16C86647" w14:textId="6495ECA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remote akses');</w:t>
            </w:r>
          </w:p>
          <w:p w14:paraId="21085E61" w14:textId="77777777" w:rsidR="00734BF9" w:rsidRPr="00734BF9" w:rsidRDefault="00734BF9" w:rsidP="00A65FB3">
            <w:pPr>
              <w:spacing w:line="240" w:lineRule="auto"/>
              <w:ind w:left="175"/>
              <w:jc w:val="left"/>
              <w:rPr>
                <w:rFonts w:ascii="Courier New" w:hAnsi="Courier New" w:cs="Courier New"/>
                <w:sz w:val="20"/>
                <w:szCs w:val="20"/>
              </w:rPr>
            </w:pPr>
          </w:p>
          <w:p w14:paraId="591965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3E5CF3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0EE74B4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A40591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1A656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550EDC7" w14:textId="77777777" w:rsidR="00734BF9" w:rsidRPr="00734BF9" w:rsidRDefault="00734BF9" w:rsidP="00A65FB3">
            <w:pPr>
              <w:spacing w:line="240" w:lineRule="auto"/>
              <w:ind w:left="175"/>
              <w:jc w:val="left"/>
              <w:rPr>
                <w:rFonts w:ascii="Courier New" w:hAnsi="Courier New" w:cs="Courier New"/>
                <w:sz w:val="20"/>
                <w:szCs w:val="20"/>
              </w:rPr>
            </w:pPr>
          </w:p>
          <w:p w14:paraId="5CBEA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History(Request $request)</w:t>
            </w:r>
          </w:p>
          <w:p w14:paraId="1861F74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158AD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4205A6C6" w14:textId="77777777" w:rsidR="00734BF9" w:rsidRPr="00734BF9" w:rsidRDefault="00734BF9" w:rsidP="00A65FB3">
            <w:pPr>
              <w:spacing w:line="240" w:lineRule="auto"/>
              <w:ind w:left="175"/>
              <w:jc w:val="left"/>
              <w:rPr>
                <w:rFonts w:ascii="Courier New" w:hAnsi="Courier New" w:cs="Courier New"/>
                <w:sz w:val="20"/>
                <w:szCs w:val="20"/>
              </w:rPr>
            </w:pPr>
          </w:p>
          <w:p w14:paraId="66A5898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history = AccessLog::with(['door' =&gt; function </w:t>
            </w:r>
          </w:p>
          <w:p w14:paraId="6DDBE381" w14:textId="439BBD1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query) {</w:t>
            </w:r>
          </w:p>
          <w:p w14:paraId="27B3AE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333BEC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office' =&gt; function ($query) {</w:t>
            </w:r>
          </w:p>
          <w:p w14:paraId="1CFB3A2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48B2CB7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select(['id', 'door_id', 'office_id', 'log', </w:t>
            </w:r>
          </w:p>
          <w:p w14:paraId="11FC197E"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reated_at'])-&gt;where('user_id', $user-&gt;id)</w:t>
            </w:r>
          </w:p>
          <w:p w14:paraId="6CF379EE" w14:textId="0A9C24B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rderBy('created_at', 'DESC')-&gt;get();</w:t>
            </w:r>
          </w:p>
          <w:p w14:paraId="53999865" w14:textId="77777777" w:rsidR="00734BF9" w:rsidRPr="00734BF9" w:rsidRDefault="00734BF9" w:rsidP="00A65FB3">
            <w:pPr>
              <w:spacing w:line="240" w:lineRule="auto"/>
              <w:ind w:left="175"/>
              <w:jc w:val="left"/>
              <w:rPr>
                <w:rFonts w:ascii="Courier New" w:hAnsi="Courier New" w:cs="Courier New"/>
                <w:sz w:val="20"/>
                <w:szCs w:val="20"/>
              </w:rPr>
            </w:pPr>
          </w:p>
          <w:p w14:paraId="46783AF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D7B4BF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E1DC6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history</w:t>
            </w:r>
          </w:p>
          <w:p w14:paraId="674B73B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54A2437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92858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79E5792F" w14:textId="77777777" w:rsidR="00CE7B1E" w:rsidRDefault="00CE7B1E" w:rsidP="00A65FB3">
            <w:pPr>
              <w:spacing w:line="240" w:lineRule="auto"/>
              <w:ind w:left="175"/>
              <w:jc w:val="left"/>
              <w:rPr>
                <w:rFonts w:ascii="Courier New" w:hAnsi="Courier New" w:cs="Courier New"/>
                <w:sz w:val="20"/>
                <w:szCs w:val="20"/>
              </w:rPr>
            </w:pPr>
          </w:p>
          <w:p w14:paraId="595DF93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class AuthController extends Controller</w:t>
            </w:r>
          </w:p>
          <w:p w14:paraId="052E8A2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6575AA9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rotected function generateOTP($id)</w:t>
            </w:r>
          </w:p>
          <w:p w14:paraId="6E1F43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074C46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array(</w:t>
            </w:r>
          </w:p>
          <w:p w14:paraId="5A9F7AD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ode_otp'    =&gt; rand(123456, 999999),</w:t>
            </w:r>
          </w:p>
          <w:p w14:paraId="333922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_until' =&gt; Carbon::now()-&gt;addMinutes(5),</w:t>
            </w:r>
          </w:p>
          <w:p w14:paraId="31F8633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C42C4C2" w14:textId="77777777" w:rsidR="00CE7B1E" w:rsidRDefault="00CE7B1E" w:rsidP="00CE7B1E">
            <w:pPr>
              <w:spacing w:line="240" w:lineRule="auto"/>
              <w:ind w:left="175"/>
              <w:jc w:val="left"/>
              <w:rPr>
                <w:rFonts w:ascii="Courier New" w:hAnsi="Courier New" w:cs="Courier New"/>
                <w:sz w:val="20"/>
                <w:szCs w:val="20"/>
              </w:rPr>
            </w:pPr>
          </w:p>
          <w:p w14:paraId="18831707" w14:textId="77777777" w:rsidR="00CE7B1E" w:rsidRPr="00CE7B1E" w:rsidRDefault="00CE7B1E" w:rsidP="00CE7B1E">
            <w:pPr>
              <w:spacing w:line="240" w:lineRule="auto"/>
              <w:ind w:left="175"/>
              <w:jc w:val="left"/>
              <w:rPr>
                <w:rFonts w:ascii="Courier New" w:hAnsi="Courier New" w:cs="Courier New"/>
                <w:sz w:val="20"/>
                <w:szCs w:val="20"/>
              </w:rPr>
            </w:pPr>
          </w:p>
          <w:p w14:paraId="21023767" w14:textId="77777777" w:rsidR="00CE7B1E" w:rsidRPr="00CE7B1E" w:rsidRDefault="00CE7B1E" w:rsidP="00CE7B1E">
            <w:pPr>
              <w:spacing w:line="240" w:lineRule="auto"/>
              <w:ind w:left="175"/>
              <w:jc w:val="left"/>
              <w:rPr>
                <w:rFonts w:ascii="Courier New" w:hAnsi="Courier New" w:cs="Courier New"/>
                <w:sz w:val="20"/>
                <w:szCs w:val="20"/>
              </w:rPr>
            </w:pPr>
          </w:p>
          <w:p w14:paraId="6D1433C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updateOrCreate(['user_id' =&gt; $id], $data);</w:t>
            </w:r>
          </w:p>
          <w:p w14:paraId="3B13061A" w14:textId="77777777" w:rsidR="00CE7B1E" w:rsidRPr="00CE7B1E" w:rsidRDefault="00CE7B1E" w:rsidP="00CE7B1E">
            <w:pPr>
              <w:spacing w:line="240" w:lineRule="auto"/>
              <w:ind w:left="175"/>
              <w:jc w:val="left"/>
              <w:rPr>
                <w:rFonts w:ascii="Courier New" w:hAnsi="Courier New" w:cs="Courier New"/>
                <w:sz w:val="20"/>
                <w:szCs w:val="20"/>
              </w:rPr>
            </w:pPr>
          </w:p>
          <w:p w14:paraId="63DDDE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data['code_otp'];</w:t>
            </w:r>
          </w:p>
          <w:p w14:paraId="51B7344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5D8166" w14:textId="77777777" w:rsidR="00CE7B1E" w:rsidRPr="00CE7B1E" w:rsidRDefault="00CE7B1E" w:rsidP="00CE7B1E">
            <w:pPr>
              <w:spacing w:line="240" w:lineRule="auto"/>
              <w:ind w:left="175"/>
              <w:jc w:val="left"/>
              <w:rPr>
                <w:rFonts w:ascii="Courier New" w:hAnsi="Courier New" w:cs="Courier New"/>
                <w:sz w:val="20"/>
                <w:szCs w:val="20"/>
              </w:rPr>
            </w:pPr>
          </w:p>
          <w:p w14:paraId="2A3A1E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authenticate(Request $request)</w:t>
            </w:r>
          </w:p>
          <w:p w14:paraId="12B830B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F3189B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email', 'password']);</w:t>
            </w:r>
          </w:p>
          <w:p w14:paraId="6A7DE668" w14:textId="77777777" w:rsidR="00CE7B1E" w:rsidRPr="00CE7B1E" w:rsidRDefault="00CE7B1E" w:rsidP="00CE7B1E">
            <w:pPr>
              <w:spacing w:line="240" w:lineRule="auto"/>
              <w:ind w:left="175"/>
              <w:jc w:val="left"/>
              <w:rPr>
                <w:rFonts w:ascii="Courier New" w:hAnsi="Courier New" w:cs="Courier New"/>
                <w:sz w:val="20"/>
                <w:szCs w:val="20"/>
              </w:rPr>
            </w:pPr>
          </w:p>
          <w:p w14:paraId="7AFD204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5BCD72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required', 'string', "email"],</w:t>
            </w:r>
          </w:p>
          <w:p w14:paraId="73B0952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assword' =&gt; ['required', 'string']</w:t>
            </w:r>
          </w:p>
          <w:p w14:paraId="5857557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76443E" w14:textId="77777777" w:rsidR="00CE7B1E" w:rsidRPr="00CE7B1E" w:rsidRDefault="00CE7B1E" w:rsidP="00CE7B1E">
            <w:pPr>
              <w:spacing w:line="240" w:lineRule="auto"/>
              <w:ind w:left="175"/>
              <w:jc w:val="left"/>
              <w:rPr>
                <w:rFonts w:ascii="Courier New" w:hAnsi="Courier New" w:cs="Courier New"/>
                <w:sz w:val="20"/>
                <w:szCs w:val="20"/>
              </w:rPr>
            </w:pPr>
          </w:p>
          <w:p w14:paraId="3924D7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555C5B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3350EC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3583C9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1BE8105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0C81D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827F6B5" w14:textId="77777777" w:rsidR="00CE7B1E" w:rsidRPr="00CE7B1E" w:rsidRDefault="00CE7B1E" w:rsidP="00CE7B1E">
            <w:pPr>
              <w:spacing w:line="240" w:lineRule="auto"/>
              <w:ind w:left="175"/>
              <w:jc w:val="left"/>
              <w:rPr>
                <w:rFonts w:ascii="Courier New" w:hAnsi="Courier New" w:cs="Courier New"/>
                <w:sz w:val="20"/>
                <w:szCs w:val="20"/>
              </w:rPr>
            </w:pPr>
          </w:p>
          <w:p w14:paraId="7817252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User::where('email', $data['email'])</w:t>
            </w:r>
          </w:p>
          <w:p w14:paraId="00302459" w14:textId="17C84C1E"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51EF0C59" w14:textId="77777777" w:rsidR="00CE7B1E" w:rsidRPr="00CE7B1E" w:rsidRDefault="00CE7B1E" w:rsidP="00CE7B1E">
            <w:pPr>
              <w:spacing w:line="240" w:lineRule="auto"/>
              <w:ind w:left="175"/>
              <w:jc w:val="left"/>
              <w:rPr>
                <w:rFonts w:ascii="Courier New" w:hAnsi="Courier New" w:cs="Courier New"/>
                <w:sz w:val="20"/>
                <w:szCs w:val="20"/>
              </w:rPr>
            </w:pPr>
          </w:p>
          <w:p w14:paraId="5AB99E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jika email valid dan password sesuai</w:t>
            </w:r>
          </w:p>
          <w:p w14:paraId="7A1CD5F0"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 || !Hash::check($data['password'], $user</w:t>
            </w:r>
          </w:p>
          <w:p w14:paraId="1DEF7544" w14:textId="56373D4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assword)) {</w:t>
            </w:r>
          </w:p>
          <w:p w14:paraId="067270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F5553B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3779D35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57AEC4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66B12B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D38C43" w14:textId="77777777" w:rsidR="00CE7B1E" w:rsidRPr="00CE7B1E" w:rsidRDefault="00CE7B1E" w:rsidP="00CE7B1E">
            <w:pPr>
              <w:spacing w:line="240" w:lineRule="auto"/>
              <w:ind w:left="175"/>
              <w:jc w:val="left"/>
              <w:rPr>
                <w:rFonts w:ascii="Courier New" w:hAnsi="Courier New" w:cs="Courier New"/>
                <w:sz w:val="20"/>
                <w:szCs w:val="20"/>
              </w:rPr>
            </w:pPr>
          </w:p>
          <w:p w14:paraId="0FB8B1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nerate token</w:t>
            </w:r>
          </w:p>
          <w:p w14:paraId="2036C7D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 $user-&gt;createToken('api-token')</w:t>
            </w:r>
          </w:p>
          <w:p w14:paraId="3B7B2FDC" w14:textId="4A7A39A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lainTextToken;</w:t>
            </w:r>
          </w:p>
          <w:p w14:paraId="7FE7EA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in with api', ['user' =&gt; $user]);</w:t>
            </w:r>
          </w:p>
          <w:p w14:paraId="7F1D348D" w14:textId="77777777" w:rsidR="00CE7B1E" w:rsidRPr="00CE7B1E" w:rsidRDefault="00CE7B1E" w:rsidP="00CE7B1E">
            <w:pPr>
              <w:spacing w:line="240" w:lineRule="auto"/>
              <w:ind w:left="175"/>
              <w:jc w:val="left"/>
              <w:rPr>
                <w:rFonts w:ascii="Courier New" w:hAnsi="Courier New" w:cs="Courier New"/>
                <w:sz w:val="20"/>
                <w:szCs w:val="20"/>
              </w:rPr>
            </w:pPr>
          </w:p>
          <w:p w14:paraId="1E75FA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apakah user sudah verifikasi email</w:t>
            </w:r>
          </w:p>
          <w:p w14:paraId="2F1D0A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gt;email_verified_at == null) {</w:t>
            </w:r>
          </w:p>
          <w:p w14:paraId="083A9813" w14:textId="77777777" w:rsidR="00CE7B1E" w:rsidRPr="00CE7B1E" w:rsidRDefault="00CE7B1E" w:rsidP="00CE7B1E">
            <w:pPr>
              <w:spacing w:line="240" w:lineRule="auto"/>
              <w:ind w:left="175"/>
              <w:jc w:val="left"/>
              <w:rPr>
                <w:rFonts w:ascii="Courier New" w:hAnsi="Courier New" w:cs="Courier New"/>
                <w:sz w:val="20"/>
                <w:szCs w:val="20"/>
              </w:rPr>
            </w:pPr>
          </w:p>
          <w:p w14:paraId="4AE8CB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t otp</w:t>
            </w:r>
          </w:p>
          <w:p w14:paraId="4E01D69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ast_otp = Otp::where('user_id', $user-&gt;id)</w:t>
            </w:r>
          </w:p>
          <w:p w14:paraId="5FD0C2C0" w14:textId="7F64F88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66CC3BC1" w14:textId="77777777" w:rsidR="00CE7B1E" w:rsidRPr="00CE7B1E" w:rsidRDefault="00CE7B1E" w:rsidP="00CE7B1E">
            <w:pPr>
              <w:spacing w:line="240" w:lineRule="auto"/>
              <w:ind w:left="175"/>
              <w:jc w:val="left"/>
              <w:rPr>
                <w:rFonts w:ascii="Courier New" w:hAnsi="Courier New" w:cs="Courier New"/>
                <w:sz w:val="20"/>
                <w:szCs w:val="20"/>
              </w:rPr>
            </w:pPr>
          </w:p>
          <w:p w14:paraId="441D4C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kirim kode otp</w:t>
            </w:r>
          </w:p>
          <w:p w14:paraId="330EBD9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last_otp == null) {</w:t>
            </w:r>
          </w:p>
          <w:p w14:paraId="578B900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this-&gt;generateOTP($user-&gt;id);</w:t>
            </w:r>
          </w:p>
          <w:p w14:paraId="5F9F727D"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notify(new </w:t>
            </w:r>
          </w:p>
          <w:p w14:paraId="2020943D" w14:textId="0215E8C0"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SendOTPNotification($otp));</w:t>
            </w:r>
          </w:p>
          <w:p w14:paraId="1CE3B7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6F57E6C" w14:textId="77777777" w:rsidR="00CE7B1E" w:rsidRDefault="00CE7B1E" w:rsidP="00CE7B1E">
            <w:pPr>
              <w:spacing w:line="240" w:lineRule="auto"/>
              <w:ind w:left="175"/>
              <w:jc w:val="left"/>
              <w:rPr>
                <w:rFonts w:ascii="Courier New" w:hAnsi="Courier New" w:cs="Courier New"/>
                <w:sz w:val="20"/>
                <w:szCs w:val="20"/>
              </w:rPr>
            </w:pPr>
          </w:p>
          <w:p w14:paraId="1D8EB864" w14:textId="77777777" w:rsidR="00CE7B1E" w:rsidRDefault="00CE7B1E" w:rsidP="00CE7B1E">
            <w:pPr>
              <w:spacing w:line="240" w:lineRule="auto"/>
              <w:ind w:left="175"/>
              <w:jc w:val="left"/>
              <w:rPr>
                <w:rFonts w:ascii="Courier New" w:hAnsi="Courier New" w:cs="Courier New"/>
                <w:sz w:val="20"/>
                <w:szCs w:val="20"/>
              </w:rPr>
            </w:pPr>
          </w:p>
          <w:p w14:paraId="07448601" w14:textId="77777777" w:rsidR="00CE7B1E" w:rsidRDefault="00CE7B1E" w:rsidP="00CE7B1E">
            <w:pPr>
              <w:spacing w:line="240" w:lineRule="auto"/>
              <w:ind w:left="175"/>
              <w:jc w:val="left"/>
              <w:rPr>
                <w:rFonts w:ascii="Courier New" w:hAnsi="Courier New" w:cs="Courier New"/>
                <w:sz w:val="20"/>
                <w:szCs w:val="20"/>
              </w:rPr>
            </w:pPr>
          </w:p>
          <w:p w14:paraId="6AD5909A" w14:textId="77777777" w:rsidR="00CE7B1E" w:rsidRDefault="00CE7B1E" w:rsidP="00CE7B1E">
            <w:pPr>
              <w:spacing w:line="240" w:lineRule="auto"/>
              <w:ind w:left="175"/>
              <w:jc w:val="left"/>
              <w:rPr>
                <w:rFonts w:ascii="Courier New" w:hAnsi="Courier New" w:cs="Courier New"/>
                <w:sz w:val="20"/>
                <w:szCs w:val="20"/>
              </w:rPr>
            </w:pPr>
          </w:p>
          <w:p w14:paraId="1E1965A6" w14:textId="77777777" w:rsidR="00CE7B1E" w:rsidRDefault="00CE7B1E" w:rsidP="00CE7B1E">
            <w:pPr>
              <w:spacing w:line="240" w:lineRule="auto"/>
              <w:ind w:left="175"/>
              <w:jc w:val="left"/>
              <w:rPr>
                <w:rFonts w:ascii="Courier New" w:hAnsi="Courier New" w:cs="Courier New"/>
                <w:sz w:val="20"/>
                <w:szCs w:val="20"/>
              </w:rPr>
            </w:pPr>
          </w:p>
          <w:p w14:paraId="4F5D54F7" w14:textId="77777777" w:rsidR="00CE7B1E" w:rsidRDefault="00CE7B1E" w:rsidP="00CE7B1E">
            <w:pPr>
              <w:spacing w:line="240" w:lineRule="auto"/>
              <w:ind w:left="175"/>
              <w:jc w:val="left"/>
              <w:rPr>
                <w:rFonts w:ascii="Courier New" w:hAnsi="Courier New" w:cs="Courier New"/>
                <w:sz w:val="20"/>
                <w:szCs w:val="20"/>
              </w:rPr>
            </w:pPr>
          </w:p>
          <w:p w14:paraId="4A916265" w14:textId="77777777" w:rsidR="00CE7B1E" w:rsidRDefault="00CE7B1E" w:rsidP="00CE7B1E">
            <w:pPr>
              <w:spacing w:line="240" w:lineRule="auto"/>
              <w:ind w:left="175"/>
              <w:jc w:val="left"/>
              <w:rPr>
                <w:rFonts w:ascii="Courier New" w:hAnsi="Courier New" w:cs="Courier New"/>
                <w:sz w:val="20"/>
                <w:szCs w:val="20"/>
              </w:rPr>
            </w:pPr>
          </w:p>
          <w:p w14:paraId="46788E4A" w14:textId="77777777" w:rsidR="00CE7B1E" w:rsidRPr="00CE7B1E" w:rsidRDefault="00CE7B1E" w:rsidP="00CE7B1E">
            <w:pPr>
              <w:spacing w:line="240" w:lineRule="auto"/>
              <w:ind w:left="175"/>
              <w:jc w:val="left"/>
              <w:rPr>
                <w:rFonts w:ascii="Courier New" w:hAnsi="Courier New" w:cs="Courier New"/>
                <w:sz w:val="20"/>
                <w:szCs w:val="20"/>
              </w:rPr>
            </w:pPr>
          </w:p>
          <w:p w14:paraId="72FFE4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send email notifcation</w:t>
            </w:r>
          </w:p>
          <w:p w14:paraId="5DF6983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839B44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email_unverified',</w:t>
            </w:r>
          </w:p>
          <w:p w14:paraId="38C5897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D368D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0E875C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0FA751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536B80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E333E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EF6E75A" w14:textId="77777777" w:rsidR="00CE7B1E" w:rsidRPr="00CE7B1E" w:rsidRDefault="00CE7B1E" w:rsidP="00CE7B1E">
            <w:pPr>
              <w:spacing w:line="240" w:lineRule="auto"/>
              <w:ind w:left="175"/>
              <w:jc w:val="left"/>
              <w:rPr>
                <w:rFonts w:ascii="Courier New" w:hAnsi="Courier New" w:cs="Courier New"/>
                <w:sz w:val="20"/>
                <w:szCs w:val="20"/>
              </w:rPr>
            </w:pPr>
          </w:p>
          <w:p w14:paraId="111656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20FC129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6103E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1E00D8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B741F5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user-&gt;email,</w:t>
            </w:r>
          </w:p>
          <w:p w14:paraId="00E2C7B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ame"   =&gt; $user-&gt;name,</w:t>
            </w:r>
          </w:p>
          <w:p w14:paraId="1713D1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hone"  =&gt; $user-&gt;phone,</w:t>
            </w:r>
          </w:p>
          <w:p w14:paraId="6E5DBF5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gender" =&gt; $user-&gt;gender,</w:t>
            </w:r>
          </w:p>
          <w:p w14:paraId="1D81BF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ole"   =&gt; $user-&gt;role,</w:t>
            </w:r>
          </w:p>
          <w:p w14:paraId="15A4FD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avatar" =&gt; $user-&gt;avatar,</w:t>
            </w:r>
          </w:p>
          <w:p w14:paraId="75A52ED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D02C92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4EEB5E9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698B2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AF1A077" w14:textId="77777777" w:rsidR="00CE7B1E" w:rsidRPr="00CE7B1E" w:rsidRDefault="00CE7B1E" w:rsidP="00CE7B1E">
            <w:pPr>
              <w:spacing w:line="240" w:lineRule="auto"/>
              <w:ind w:left="175"/>
              <w:jc w:val="left"/>
              <w:rPr>
                <w:rFonts w:ascii="Courier New" w:hAnsi="Courier New" w:cs="Courier New"/>
                <w:sz w:val="20"/>
                <w:szCs w:val="20"/>
              </w:rPr>
            </w:pPr>
          </w:p>
          <w:p w14:paraId="42A5AF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logout(Request $request)</w:t>
            </w:r>
          </w:p>
          <w:p w14:paraId="6945CD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F9744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19F77F4E"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out using api', ['user' =&gt; </w:t>
            </w:r>
          </w:p>
          <w:p w14:paraId="3DEDD12F" w14:textId="736FF5F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user]);</w:t>
            </w:r>
          </w:p>
          <w:p w14:paraId="677EBD4E" w14:textId="77777777" w:rsidR="00CE7B1E" w:rsidRPr="00CE7B1E" w:rsidRDefault="00CE7B1E" w:rsidP="00CE7B1E">
            <w:pPr>
              <w:spacing w:line="240" w:lineRule="auto"/>
              <w:ind w:left="175"/>
              <w:jc w:val="left"/>
              <w:rPr>
                <w:rFonts w:ascii="Courier New" w:hAnsi="Courier New" w:cs="Courier New"/>
                <w:sz w:val="20"/>
                <w:szCs w:val="20"/>
              </w:rPr>
            </w:pPr>
          </w:p>
          <w:p w14:paraId="043153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tokens()-&gt;delete();</w:t>
            </w:r>
          </w:p>
          <w:p w14:paraId="293B612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status' =&gt; 'success', </w:t>
            </w:r>
          </w:p>
          <w:p w14:paraId="73535FAA" w14:textId="39A88A6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 =&gt; []], 200);</w:t>
            </w:r>
          </w:p>
          <w:p w14:paraId="6089FD6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8CB7A57" w14:textId="77777777" w:rsidR="00CE7B1E" w:rsidRPr="00CE7B1E" w:rsidRDefault="00CE7B1E" w:rsidP="00CE7B1E">
            <w:pPr>
              <w:spacing w:line="240" w:lineRule="auto"/>
              <w:ind w:left="175"/>
              <w:jc w:val="left"/>
              <w:rPr>
                <w:rFonts w:ascii="Courier New" w:hAnsi="Courier New" w:cs="Courier New"/>
                <w:sz w:val="20"/>
                <w:szCs w:val="20"/>
              </w:rPr>
            </w:pPr>
          </w:p>
          <w:p w14:paraId="2121233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verifyEmail(Request $request)</w:t>
            </w:r>
          </w:p>
          <w:p w14:paraId="0F51A78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429F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ow = Carbon::now();</w:t>
            </w:r>
          </w:p>
          <w:p w14:paraId="311A358E" w14:textId="77777777" w:rsidR="00CE7B1E" w:rsidRPr="00CE7B1E" w:rsidRDefault="00CE7B1E" w:rsidP="00CE7B1E">
            <w:pPr>
              <w:spacing w:line="240" w:lineRule="auto"/>
              <w:ind w:left="175"/>
              <w:jc w:val="left"/>
              <w:rPr>
                <w:rFonts w:ascii="Courier New" w:hAnsi="Courier New" w:cs="Courier New"/>
                <w:sz w:val="20"/>
                <w:szCs w:val="20"/>
              </w:rPr>
            </w:pPr>
          </w:p>
          <w:p w14:paraId="5585601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otp']);</w:t>
            </w:r>
          </w:p>
          <w:p w14:paraId="78C4A54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2B057AD9" w14:textId="77777777" w:rsidR="00CE7B1E" w:rsidRPr="00CE7B1E" w:rsidRDefault="00CE7B1E" w:rsidP="00CE7B1E">
            <w:pPr>
              <w:spacing w:line="240" w:lineRule="auto"/>
              <w:ind w:left="175"/>
              <w:jc w:val="left"/>
              <w:rPr>
                <w:rFonts w:ascii="Courier New" w:hAnsi="Courier New" w:cs="Courier New"/>
                <w:sz w:val="20"/>
                <w:szCs w:val="20"/>
              </w:rPr>
            </w:pPr>
          </w:p>
          <w:p w14:paraId="0C46997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0B7970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gt; ['required', 'numeric', 'digits:6'],</w:t>
            </w:r>
          </w:p>
          <w:p w14:paraId="4CD405D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EFF019" w14:textId="77777777" w:rsidR="00CE7B1E" w:rsidRPr="00CE7B1E" w:rsidRDefault="00CE7B1E" w:rsidP="00CE7B1E">
            <w:pPr>
              <w:spacing w:line="240" w:lineRule="auto"/>
              <w:ind w:left="175"/>
              <w:jc w:val="left"/>
              <w:rPr>
                <w:rFonts w:ascii="Courier New" w:hAnsi="Courier New" w:cs="Courier New"/>
                <w:sz w:val="20"/>
                <w:szCs w:val="20"/>
              </w:rPr>
            </w:pPr>
          </w:p>
          <w:p w14:paraId="1BDAF2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399ECF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C84390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178CC33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0E2B0B7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463F4A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AD8063" w14:textId="77777777" w:rsidR="00CE7B1E" w:rsidRPr="00CE7B1E" w:rsidRDefault="00CE7B1E" w:rsidP="00CE7B1E">
            <w:pPr>
              <w:spacing w:line="240" w:lineRule="auto"/>
              <w:ind w:left="175"/>
              <w:jc w:val="left"/>
              <w:rPr>
                <w:rFonts w:ascii="Courier New" w:hAnsi="Courier New" w:cs="Courier New"/>
                <w:sz w:val="20"/>
                <w:szCs w:val="20"/>
              </w:rPr>
            </w:pPr>
          </w:p>
          <w:p w14:paraId="11D29AE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Otp::where('user_id', $user-&gt;id)</w:t>
            </w:r>
            <w:r>
              <w:rPr>
                <w:rFonts w:ascii="Courier New" w:hAnsi="Courier New" w:cs="Courier New"/>
                <w:sz w:val="20"/>
                <w:szCs w:val="20"/>
              </w:rPr>
              <w:t xml:space="preserve"> </w:t>
            </w:r>
          </w:p>
          <w:p w14:paraId="00232804" w14:textId="7467902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where('code_otp', $data['otp'])-&gt;first();</w:t>
            </w:r>
          </w:p>
          <w:p w14:paraId="5FC2D0F5" w14:textId="77777777" w:rsidR="00CE7B1E" w:rsidRDefault="00CE7B1E" w:rsidP="00CE7B1E">
            <w:pPr>
              <w:spacing w:line="240" w:lineRule="auto"/>
              <w:ind w:left="175"/>
              <w:jc w:val="left"/>
              <w:rPr>
                <w:rFonts w:ascii="Courier New" w:hAnsi="Courier New" w:cs="Courier New"/>
                <w:sz w:val="20"/>
                <w:szCs w:val="20"/>
              </w:rPr>
            </w:pPr>
          </w:p>
          <w:p w14:paraId="441224D9" w14:textId="77777777" w:rsidR="00CE7B1E" w:rsidRDefault="00CE7B1E" w:rsidP="00CE7B1E">
            <w:pPr>
              <w:spacing w:line="240" w:lineRule="auto"/>
              <w:ind w:left="175"/>
              <w:jc w:val="left"/>
              <w:rPr>
                <w:rFonts w:ascii="Courier New" w:hAnsi="Courier New" w:cs="Courier New"/>
                <w:sz w:val="20"/>
                <w:szCs w:val="20"/>
              </w:rPr>
            </w:pPr>
          </w:p>
          <w:p w14:paraId="071C7C44" w14:textId="77777777" w:rsidR="00CE7B1E" w:rsidRPr="00CE7B1E" w:rsidRDefault="00CE7B1E" w:rsidP="00CE7B1E">
            <w:pPr>
              <w:spacing w:line="240" w:lineRule="auto"/>
              <w:ind w:left="175"/>
              <w:jc w:val="left"/>
              <w:rPr>
                <w:rFonts w:ascii="Courier New" w:hAnsi="Courier New" w:cs="Courier New"/>
                <w:sz w:val="20"/>
                <w:szCs w:val="20"/>
              </w:rPr>
            </w:pPr>
          </w:p>
          <w:p w14:paraId="6AD7F19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otp &amp;&amp; $now-&gt;lessThanOrEqualTo($otp</w:t>
            </w:r>
          </w:p>
          <w:p w14:paraId="4FD726FD" w14:textId="6D3DF2FC"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valid_until)) {</w:t>
            </w:r>
          </w:p>
          <w:p w14:paraId="7C9FB04B"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where('id', $user-&gt;id)</w:t>
            </w:r>
          </w:p>
          <w:p w14:paraId="0BFF93ED" w14:textId="1A17A8DB"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update(['email_verified_at' =&gt; $now]);</w:t>
            </w:r>
          </w:p>
          <w:p w14:paraId="66DAA0A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C52BB73" w14:textId="77777777" w:rsidR="00CE7B1E" w:rsidRPr="00CE7B1E" w:rsidRDefault="00CE7B1E" w:rsidP="00CE7B1E">
            <w:pPr>
              <w:spacing w:line="240" w:lineRule="auto"/>
              <w:ind w:left="175"/>
              <w:jc w:val="left"/>
              <w:rPr>
                <w:rFonts w:ascii="Courier New" w:hAnsi="Courier New" w:cs="Courier New"/>
                <w:sz w:val="20"/>
                <w:szCs w:val="20"/>
              </w:rPr>
            </w:pPr>
          </w:p>
          <w:p w14:paraId="18B5910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verify email using api', ['user' </w:t>
            </w:r>
          </w:p>
          <w:p w14:paraId="3CEE2A3B" w14:textId="00CADA26"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 $user]);</w:t>
            </w:r>
          </w:p>
          <w:p w14:paraId="17D6F23A" w14:textId="77777777" w:rsidR="00CE7B1E" w:rsidRPr="00CE7B1E" w:rsidRDefault="00CE7B1E" w:rsidP="00CE7B1E">
            <w:pPr>
              <w:spacing w:line="240" w:lineRule="auto"/>
              <w:ind w:left="175"/>
              <w:jc w:val="left"/>
              <w:rPr>
                <w:rFonts w:ascii="Courier New" w:hAnsi="Courier New" w:cs="Courier New"/>
                <w:sz w:val="20"/>
                <w:szCs w:val="20"/>
              </w:rPr>
            </w:pPr>
          </w:p>
          <w:p w14:paraId="2C1757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69472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1F9F8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User::where('id', $user-&gt;id)</w:t>
            </w:r>
          </w:p>
          <w:p w14:paraId="06D70B76" w14:textId="77777777" w:rsid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 xml:space="preserve">-&gt;select(['id', 'email', 'name', 'phone', </w:t>
            </w:r>
          </w:p>
          <w:p w14:paraId="57F44921" w14:textId="4D65BD0F"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ender', 'role', 'avatar'])-&gt;first(),</w:t>
            </w:r>
          </w:p>
          <w:p w14:paraId="51A64DA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FEEC1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else if ($otp) {</w:t>
            </w:r>
          </w:p>
          <w:p w14:paraId="15B527E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1C9474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1C1222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expired',</w:t>
            </w:r>
          </w:p>
          <w:p w14:paraId="6947E9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6C5F6A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94CA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258173" w14:textId="77777777" w:rsidR="00CE7B1E" w:rsidRPr="00CE7B1E" w:rsidRDefault="00CE7B1E" w:rsidP="00CE7B1E">
            <w:pPr>
              <w:spacing w:line="240" w:lineRule="auto"/>
              <w:ind w:left="175"/>
              <w:jc w:val="left"/>
              <w:rPr>
                <w:rFonts w:ascii="Courier New" w:hAnsi="Courier New" w:cs="Courier New"/>
                <w:sz w:val="20"/>
                <w:szCs w:val="20"/>
              </w:rPr>
            </w:pPr>
          </w:p>
          <w:p w14:paraId="6FE3D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39DCE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not_match',</w:t>
            </w:r>
          </w:p>
          <w:p w14:paraId="280ABC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EF38D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096FAA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B1BCE69" w14:textId="77777777" w:rsidR="00CE7B1E" w:rsidRPr="00CE7B1E" w:rsidRDefault="00CE7B1E" w:rsidP="00CE7B1E">
            <w:pPr>
              <w:spacing w:line="240" w:lineRule="auto"/>
              <w:ind w:left="175"/>
              <w:jc w:val="left"/>
              <w:rPr>
                <w:rFonts w:ascii="Courier New" w:hAnsi="Courier New" w:cs="Courier New"/>
                <w:sz w:val="20"/>
                <w:szCs w:val="20"/>
              </w:rPr>
            </w:pPr>
          </w:p>
          <w:p w14:paraId="54CA6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resetPassword(Request $request)</w:t>
            </w:r>
          </w:p>
          <w:p w14:paraId="74BFF2A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2CD586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email');</w:t>
            </w:r>
          </w:p>
          <w:p w14:paraId="1AC5FA08" w14:textId="77777777" w:rsidR="00CE7B1E" w:rsidRPr="00CE7B1E" w:rsidRDefault="00CE7B1E" w:rsidP="00CE7B1E">
            <w:pPr>
              <w:spacing w:line="240" w:lineRule="auto"/>
              <w:ind w:left="175"/>
              <w:jc w:val="left"/>
              <w:rPr>
                <w:rFonts w:ascii="Courier New" w:hAnsi="Courier New" w:cs="Courier New"/>
                <w:sz w:val="20"/>
                <w:szCs w:val="20"/>
              </w:rPr>
            </w:pPr>
          </w:p>
          <w:p w14:paraId="3815D3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3868A1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required', 'email:dns'],</w:t>
            </w:r>
          </w:p>
          <w:p w14:paraId="20F81E3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9ABBBF5" w14:textId="77777777" w:rsidR="00CE7B1E" w:rsidRPr="00CE7B1E" w:rsidRDefault="00CE7B1E" w:rsidP="00CE7B1E">
            <w:pPr>
              <w:spacing w:line="240" w:lineRule="auto"/>
              <w:ind w:left="175"/>
              <w:jc w:val="left"/>
              <w:rPr>
                <w:rFonts w:ascii="Courier New" w:hAnsi="Courier New" w:cs="Courier New"/>
                <w:sz w:val="20"/>
                <w:szCs w:val="20"/>
              </w:rPr>
            </w:pPr>
          </w:p>
          <w:p w14:paraId="7C5684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1E2B4AD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7DE3DE7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29DA87C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3F986D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5B3A9F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88D0E39" w14:textId="77777777" w:rsidR="00CE7B1E" w:rsidRPr="00CE7B1E" w:rsidRDefault="00CE7B1E" w:rsidP="00CE7B1E">
            <w:pPr>
              <w:spacing w:line="240" w:lineRule="auto"/>
              <w:ind w:left="175"/>
              <w:jc w:val="left"/>
              <w:rPr>
                <w:rFonts w:ascii="Courier New" w:hAnsi="Courier New" w:cs="Courier New"/>
                <w:sz w:val="20"/>
                <w:szCs w:val="20"/>
              </w:rPr>
            </w:pPr>
          </w:p>
          <w:p w14:paraId="06678D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 Password::sendResetLink($data);</w:t>
            </w:r>
          </w:p>
          <w:p w14:paraId="4DA0DE54" w14:textId="77777777" w:rsidR="00CE7B1E" w:rsidRPr="00CE7B1E" w:rsidRDefault="00CE7B1E" w:rsidP="00CE7B1E">
            <w:pPr>
              <w:spacing w:line="240" w:lineRule="auto"/>
              <w:ind w:left="175"/>
              <w:jc w:val="left"/>
              <w:rPr>
                <w:rFonts w:ascii="Courier New" w:hAnsi="Courier New" w:cs="Courier New"/>
                <w:sz w:val="20"/>
                <w:szCs w:val="20"/>
              </w:rPr>
            </w:pPr>
          </w:p>
          <w:p w14:paraId="2F7E1F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heck status</w:t>
            </w:r>
          </w:p>
          <w:p w14:paraId="148E02D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status === Password::RESET_LINK_SENT) {</w:t>
            </w:r>
          </w:p>
          <w:p w14:paraId="5312D429"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reset link send', ['email' =&gt; </w:t>
            </w:r>
          </w:p>
          <w:p w14:paraId="270F29E0" w14:textId="10406A4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email']]);</w:t>
            </w:r>
          </w:p>
          <w:p w14:paraId="0BC64C5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16AA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37DA0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58C7A2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data['email']</w:t>
            </w:r>
          </w:p>
          <w:p w14:paraId="79362D6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7904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B98595"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23956E6" w14:textId="77777777" w:rsidR="00CE7B1E" w:rsidRPr="00CE7B1E" w:rsidRDefault="00CE7B1E" w:rsidP="00CE7B1E">
            <w:pPr>
              <w:spacing w:line="240" w:lineRule="auto"/>
              <w:ind w:left="175"/>
              <w:jc w:val="left"/>
              <w:rPr>
                <w:rFonts w:ascii="Courier New" w:hAnsi="Courier New" w:cs="Courier New"/>
                <w:sz w:val="20"/>
                <w:szCs w:val="20"/>
              </w:rPr>
            </w:pPr>
          </w:p>
          <w:p w14:paraId="2F469AEB" w14:textId="77777777" w:rsidR="00CE7B1E" w:rsidRPr="00CE7B1E" w:rsidRDefault="00CE7B1E" w:rsidP="00CE7B1E">
            <w:pPr>
              <w:spacing w:line="240" w:lineRule="auto"/>
              <w:ind w:left="175"/>
              <w:jc w:val="left"/>
              <w:rPr>
                <w:rFonts w:ascii="Courier New" w:hAnsi="Courier New" w:cs="Courier New"/>
                <w:sz w:val="20"/>
                <w:szCs w:val="20"/>
              </w:rPr>
            </w:pPr>
          </w:p>
          <w:p w14:paraId="42B1F1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return error</w:t>
            </w:r>
          </w:p>
          <w:p w14:paraId="3F8B9EC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A5852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59518BC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286D1CB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message' =&gt; 'email not found',</w:t>
            </w:r>
          </w:p>
          <w:p w14:paraId="7CF2E8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data['email'],</w:t>
            </w:r>
          </w:p>
          <w:p w14:paraId="0DBE141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014B10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D960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269DFBC" w14:textId="77777777" w:rsidR="00CE7B1E" w:rsidRPr="00CE7B1E" w:rsidRDefault="00CE7B1E" w:rsidP="00CE7B1E">
            <w:pPr>
              <w:spacing w:line="240" w:lineRule="auto"/>
              <w:ind w:left="175"/>
              <w:jc w:val="left"/>
              <w:rPr>
                <w:rFonts w:ascii="Courier New" w:hAnsi="Courier New" w:cs="Courier New"/>
                <w:sz w:val="20"/>
                <w:szCs w:val="20"/>
              </w:rPr>
            </w:pPr>
          </w:p>
          <w:p w14:paraId="12B920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signature(Request $request)</w:t>
            </w:r>
          </w:p>
          <w:p w14:paraId="6329CC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CC75EC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socket_id', 'office_id', </w:t>
            </w:r>
          </w:p>
          <w:p w14:paraId="559CDBEA" w14:textId="483A412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channel_data']);</w:t>
            </w:r>
          </w:p>
          <w:p w14:paraId="7DAD7127" w14:textId="77777777" w:rsidR="00CE7B1E" w:rsidRPr="00CE7B1E" w:rsidRDefault="00CE7B1E" w:rsidP="00CE7B1E">
            <w:pPr>
              <w:spacing w:line="240" w:lineRule="auto"/>
              <w:ind w:left="175"/>
              <w:jc w:val="left"/>
              <w:rPr>
                <w:rFonts w:ascii="Courier New" w:hAnsi="Courier New" w:cs="Courier New"/>
                <w:sz w:val="20"/>
                <w:szCs w:val="20"/>
              </w:rPr>
            </w:pPr>
          </w:p>
          <w:p w14:paraId="01DADA8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43FD71F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ocket_id' =&gt; ['required', 'string'],</w:t>
            </w:r>
          </w:p>
          <w:p w14:paraId="6D08CD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ffice_id' =&gt; ['required', 'string'],</w:t>
            </w:r>
          </w:p>
          <w:p w14:paraId="05B9981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hannel_data' =&gt; ['required', 'string']</w:t>
            </w:r>
          </w:p>
          <w:p w14:paraId="3C0B460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78B28F5" w14:textId="77777777" w:rsidR="00CE7B1E" w:rsidRPr="00CE7B1E" w:rsidRDefault="00CE7B1E" w:rsidP="00CE7B1E">
            <w:pPr>
              <w:spacing w:line="240" w:lineRule="auto"/>
              <w:ind w:left="175"/>
              <w:jc w:val="left"/>
              <w:rPr>
                <w:rFonts w:ascii="Courier New" w:hAnsi="Courier New" w:cs="Courier New"/>
                <w:sz w:val="20"/>
                <w:szCs w:val="20"/>
              </w:rPr>
            </w:pPr>
          </w:p>
          <w:p w14:paraId="50AEF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632EA3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F4840C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61E95A8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5043814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8C45C0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00AAE4A" w14:textId="77777777" w:rsidR="00CE7B1E" w:rsidRPr="00CE7B1E" w:rsidRDefault="00CE7B1E" w:rsidP="00CE7B1E">
            <w:pPr>
              <w:spacing w:line="240" w:lineRule="auto"/>
              <w:ind w:left="175"/>
              <w:jc w:val="left"/>
              <w:rPr>
                <w:rFonts w:ascii="Courier New" w:hAnsi="Courier New" w:cs="Courier New"/>
                <w:sz w:val="20"/>
                <w:szCs w:val="20"/>
              </w:rPr>
            </w:pPr>
          </w:p>
          <w:p w14:paraId="616EFFF8"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 $data['socket_id'] . ':presence</w:t>
            </w:r>
          </w:p>
          <w:p w14:paraId="2BBDCCE8" w14:textId="77777777" w:rsidR="005042B8"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 xml:space="preserve">-office.' . $data['office_id'] . ':' . </w:t>
            </w:r>
          </w:p>
          <w:p w14:paraId="24CD2680" w14:textId="35DB06CF"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data['channel_data'];</w:t>
            </w:r>
          </w:p>
          <w:p w14:paraId="2EA10579"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hash = hash_hmac('sha256', $signature, </w:t>
            </w:r>
            <w:r w:rsidR="005042B8">
              <w:rPr>
                <w:rFonts w:ascii="Courier New" w:hAnsi="Courier New" w:cs="Courier New"/>
                <w:sz w:val="20"/>
                <w:szCs w:val="20"/>
              </w:rPr>
              <w:t xml:space="preserve"> </w:t>
            </w:r>
          </w:p>
          <w:p w14:paraId="6D4AB944" w14:textId="439664C5"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config('broadcasting.connections.pusher.secret'));</w:t>
            </w:r>
          </w:p>
          <w:p w14:paraId="66B24B74" w14:textId="77777777" w:rsidR="00CE7B1E" w:rsidRPr="00CE7B1E" w:rsidRDefault="00CE7B1E" w:rsidP="00CE7B1E">
            <w:pPr>
              <w:spacing w:line="240" w:lineRule="auto"/>
              <w:ind w:left="175"/>
              <w:jc w:val="left"/>
              <w:rPr>
                <w:rFonts w:ascii="Courier New" w:hAnsi="Courier New" w:cs="Courier New"/>
                <w:sz w:val="20"/>
                <w:szCs w:val="20"/>
              </w:rPr>
            </w:pPr>
          </w:p>
          <w:p w14:paraId="6105949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mobile app signature', ['app' =&gt; $data]);</w:t>
            </w:r>
          </w:p>
          <w:p w14:paraId="2E22D4A1" w14:textId="77777777" w:rsidR="00CE7B1E" w:rsidRPr="00CE7B1E" w:rsidRDefault="00CE7B1E" w:rsidP="00CE7B1E">
            <w:pPr>
              <w:spacing w:line="240" w:lineRule="auto"/>
              <w:ind w:left="175"/>
              <w:jc w:val="left"/>
              <w:rPr>
                <w:rFonts w:ascii="Courier New" w:hAnsi="Courier New" w:cs="Courier New"/>
                <w:sz w:val="20"/>
                <w:szCs w:val="20"/>
              </w:rPr>
            </w:pPr>
          </w:p>
          <w:p w14:paraId="0943E18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C30DFD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4A086AD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FF6856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gt; $hash</w:t>
            </w:r>
          </w:p>
          <w:p w14:paraId="6F67AF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7C7BC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9EE3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366F316" w14:textId="1E7C93E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103665A4" w14:textId="77777777" w:rsidR="00C208DF" w:rsidRDefault="00C208DF" w:rsidP="00CE7B1E">
            <w:pPr>
              <w:spacing w:line="240" w:lineRule="auto"/>
              <w:ind w:left="175"/>
              <w:jc w:val="left"/>
              <w:rPr>
                <w:rFonts w:ascii="Courier New" w:hAnsi="Courier New" w:cs="Courier New"/>
                <w:sz w:val="20"/>
                <w:szCs w:val="20"/>
              </w:rPr>
            </w:pPr>
          </w:p>
          <w:p w14:paraId="39284F2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class UserController extends Controller</w:t>
            </w:r>
          </w:p>
          <w:p w14:paraId="5A71A8A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55607A9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Profile(Request $request)</w:t>
            </w:r>
          </w:p>
          <w:p w14:paraId="714CD8B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DD513D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name', 'email', 'gender', </w:t>
            </w:r>
          </w:p>
          <w:p w14:paraId="2C22ABBD" w14:textId="1347264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hone']);</w:t>
            </w:r>
          </w:p>
          <w:p w14:paraId="4923419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6898D03E" w14:textId="77777777" w:rsidR="00C208DF" w:rsidRPr="00C208DF" w:rsidRDefault="00C208DF" w:rsidP="00C208DF">
            <w:pPr>
              <w:spacing w:line="240" w:lineRule="auto"/>
              <w:ind w:left="175"/>
              <w:jc w:val="left"/>
              <w:rPr>
                <w:rFonts w:ascii="Courier New" w:hAnsi="Courier New" w:cs="Courier New"/>
                <w:sz w:val="20"/>
                <w:szCs w:val="20"/>
              </w:rPr>
            </w:pPr>
          </w:p>
          <w:p w14:paraId="4979BA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2B9400C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gt; ['required', 'min:4', </w:t>
            </w:r>
          </w:p>
          <w:p w14:paraId="5E005A55" w14:textId="4C31504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1AE24B34"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email'  =&gt; ['required', 'email:dns', </w:t>
            </w:r>
          </w:p>
          <w:p w14:paraId="203DDA73" w14:textId="77777777" w:rsidR="00C208DF" w:rsidRDefault="00C208DF" w:rsidP="00C208DF">
            <w:pPr>
              <w:spacing w:line="240" w:lineRule="auto"/>
              <w:ind w:left="175"/>
              <w:jc w:val="left"/>
              <w:rPr>
                <w:rFonts w:ascii="Courier New" w:hAnsi="Courier New" w:cs="Courier New"/>
                <w:sz w:val="20"/>
                <w:szCs w:val="20"/>
              </w:rPr>
            </w:pPr>
          </w:p>
          <w:p w14:paraId="7FF230D6" w14:textId="77777777" w:rsidR="00C208DF" w:rsidRDefault="00C208DF" w:rsidP="00C208DF">
            <w:pPr>
              <w:spacing w:line="240" w:lineRule="auto"/>
              <w:ind w:left="175"/>
              <w:jc w:val="left"/>
              <w:rPr>
                <w:rFonts w:ascii="Courier New" w:hAnsi="Courier New" w:cs="Courier New"/>
                <w:sz w:val="20"/>
                <w:szCs w:val="20"/>
              </w:rPr>
            </w:pPr>
          </w:p>
          <w:p w14:paraId="4E96657D" w14:textId="09487164"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7AC05AD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gender' =&gt; ['required'],</w:t>
            </w:r>
          </w:p>
          <w:p w14:paraId="3B32AF2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hone'  =&gt; ['required', 'numeric', </w:t>
            </w:r>
          </w:p>
          <w:p w14:paraId="0F34D6B9" w14:textId="77777777"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 xml:space="preserve">Rule::unique('users')-&gt;ignore($user-&gt;id), </w:t>
            </w:r>
          </w:p>
          <w:p w14:paraId="406A535C" w14:textId="174C76B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digits_between:11,13'],</w:t>
            </w:r>
          </w:p>
          <w:p w14:paraId="4A0CB52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48DA27B" w14:textId="77777777" w:rsidR="00C208DF" w:rsidRPr="00C208DF" w:rsidRDefault="00C208DF" w:rsidP="00C208DF">
            <w:pPr>
              <w:spacing w:line="240" w:lineRule="auto"/>
              <w:ind w:left="175"/>
              <w:jc w:val="left"/>
              <w:rPr>
                <w:rFonts w:ascii="Courier New" w:hAnsi="Courier New" w:cs="Courier New"/>
                <w:sz w:val="20"/>
                <w:szCs w:val="20"/>
              </w:rPr>
            </w:pPr>
          </w:p>
          <w:p w14:paraId="289F2D5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7D9A2DB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ED9265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BA0B5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2F5F6D1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AE95F7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600ADC6" w14:textId="77777777" w:rsidR="00C208DF" w:rsidRPr="00C208DF" w:rsidRDefault="00C208DF" w:rsidP="00C208DF">
            <w:pPr>
              <w:spacing w:line="240" w:lineRule="auto"/>
              <w:ind w:left="175"/>
              <w:jc w:val="left"/>
              <w:rPr>
                <w:rFonts w:ascii="Courier New" w:hAnsi="Courier New" w:cs="Courier New"/>
                <w:sz w:val="20"/>
                <w:szCs w:val="20"/>
              </w:rPr>
            </w:pPr>
          </w:p>
          <w:p w14:paraId="431778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user-&gt;id)-&gt;first();</w:t>
            </w:r>
          </w:p>
          <w:p w14:paraId="767E107D" w14:textId="77777777" w:rsidR="00C208DF" w:rsidRPr="00C208DF" w:rsidRDefault="00C208DF" w:rsidP="00C208DF">
            <w:pPr>
              <w:spacing w:line="240" w:lineRule="auto"/>
              <w:ind w:left="175"/>
              <w:jc w:val="left"/>
              <w:rPr>
                <w:rFonts w:ascii="Courier New" w:hAnsi="Courier New" w:cs="Courier New"/>
                <w:sz w:val="20"/>
                <w:szCs w:val="20"/>
              </w:rPr>
            </w:pPr>
          </w:p>
          <w:p w14:paraId="5D4B84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 {</w:t>
            </w:r>
          </w:p>
          <w:p w14:paraId="352F63A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name   = $data['name'];</w:t>
            </w:r>
          </w:p>
          <w:p w14:paraId="760FE61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email  = $data['email'];</w:t>
            </w:r>
          </w:p>
          <w:p w14:paraId="5AFA34E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gender = $data['gender'];</w:t>
            </w:r>
          </w:p>
          <w:p w14:paraId="4BCC5F3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phone  = $data['phone'];</w:t>
            </w:r>
          </w:p>
          <w:p w14:paraId="7A6D2D32" w14:textId="77777777" w:rsidR="00C208DF" w:rsidRPr="00C208DF" w:rsidRDefault="00C208DF" w:rsidP="00C208DF">
            <w:pPr>
              <w:spacing w:line="240" w:lineRule="auto"/>
              <w:ind w:left="175"/>
              <w:jc w:val="left"/>
              <w:rPr>
                <w:rFonts w:ascii="Courier New" w:hAnsi="Courier New" w:cs="Courier New"/>
                <w:sz w:val="20"/>
                <w:szCs w:val="20"/>
              </w:rPr>
            </w:pPr>
          </w:p>
          <w:p w14:paraId="496BD92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 $user-&gt;save();</w:t>
            </w:r>
          </w:p>
          <w:p w14:paraId="4976FFCB" w14:textId="77777777" w:rsidR="00C208DF" w:rsidRPr="00C208DF" w:rsidRDefault="00C208DF" w:rsidP="00C208DF">
            <w:pPr>
              <w:spacing w:line="240" w:lineRule="auto"/>
              <w:ind w:left="175"/>
              <w:jc w:val="left"/>
              <w:rPr>
                <w:rFonts w:ascii="Courier New" w:hAnsi="Courier New" w:cs="Courier New"/>
                <w:sz w:val="20"/>
                <w:szCs w:val="20"/>
              </w:rPr>
            </w:pPr>
          </w:p>
          <w:p w14:paraId="753FD8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status) {</w:t>
            </w:r>
          </w:p>
          <w:p w14:paraId="6B743C4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user update profile using api', </w:t>
            </w:r>
          </w:p>
          <w:p w14:paraId="2D71CF32" w14:textId="3BD3F2C6"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gt; $user]);</w:t>
            </w:r>
          </w:p>
          <w:p w14:paraId="4D1576BD" w14:textId="77777777" w:rsidR="00C208DF" w:rsidRPr="00C208DF" w:rsidRDefault="00C208DF" w:rsidP="00C208DF">
            <w:pPr>
              <w:spacing w:line="240" w:lineRule="auto"/>
              <w:ind w:left="175"/>
              <w:jc w:val="left"/>
              <w:rPr>
                <w:rFonts w:ascii="Courier New" w:hAnsi="Courier New" w:cs="Courier New"/>
                <w:sz w:val="20"/>
                <w:szCs w:val="20"/>
              </w:rPr>
            </w:pPr>
          </w:p>
          <w:p w14:paraId="0226759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8795C0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2CC20F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user</w:t>
            </w:r>
          </w:p>
          <w:p w14:paraId="6C1837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81B0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0FFB50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D185EC" w14:textId="77777777" w:rsidR="00C208DF" w:rsidRPr="00C208DF" w:rsidRDefault="00C208DF" w:rsidP="00C208DF">
            <w:pPr>
              <w:spacing w:line="240" w:lineRule="auto"/>
              <w:ind w:left="175"/>
              <w:jc w:val="left"/>
              <w:rPr>
                <w:rFonts w:ascii="Courier New" w:hAnsi="Courier New" w:cs="Courier New"/>
                <w:sz w:val="20"/>
                <w:szCs w:val="20"/>
              </w:rPr>
            </w:pPr>
          </w:p>
          <w:p w14:paraId="7D0B6C2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A41D2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0A258AC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D4AE1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CB984C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4269BC2" w14:textId="77777777" w:rsidR="00C208DF" w:rsidRPr="00C208DF" w:rsidRDefault="00C208DF" w:rsidP="00C208DF">
            <w:pPr>
              <w:spacing w:line="240" w:lineRule="auto"/>
              <w:ind w:left="175"/>
              <w:jc w:val="left"/>
              <w:rPr>
                <w:rFonts w:ascii="Courier New" w:hAnsi="Courier New" w:cs="Courier New"/>
                <w:sz w:val="20"/>
                <w:szCs w:val="20"/>
              </w:rPr>
            </w:pPr>
          </w:p>
          <w:p w14:paraId="28322B6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getAvatar(Request $request)</w:t>
            </w:r>
          </w:p>
          <w:p w14:paraId="27B8FF8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7F2F3BA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_name = request()-&gt;user()-&gt;avatar;</w:t>
            </w:r>
          </w:p>
          <w:p w14:paraId="52104132" w14:textId="77777777" w:rsidR="00C208DF" w:rsidRPr="00C208DF" w:rsidRDefault="00C208DF" w:rsidP="00C208DF">
            <w:pPr>
              <w:spacing w:line="240" w:lineRule="auto"/>
              <w:ind w:left="175"/>
              <w:jc w:val="left"/>
              <w:rPr>
                <w:rFonts w:ascii="Courier New" w:hAnsi="Courier New" w:cs="Courier New"/>
                <w:sz w:val="20"/>
                <w:szCs w:val="20"/>
              </w:rPr>
            </w:pPr>
          </w:p>
          <w:p w14:paraId="54A1F89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file_name == null) {</w:t>
            </w:r>
          </w:p>
          <w:p w14:paraId="2502754F" w14:textId="4FE43ABD"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w:t>
            </w:r>
          </w:p>
          <w:p w14:paraId="64CAF2D3" w14:textId="4258488E"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app/images/02943e5368adf6cc72f4a2e0a435090b.png');</w:t>
            </w:r>
          </w:p>
          <w:p w14:paraId="58D2826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else {</w:t>
            </w:r>
          </w:p>
          <w:p w14:paraId="01AE459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app/images/' . </w:t>
            </w:r>
          </w:p>
          <w:p w14:paraId="1EE1D65B" w14:textId="59696AFD"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file_name);</w:t>
            </w:r>
          </w:p>
          <w:p w14:paraId="58E91D3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130E72" w14:textId="77777777" w:rsidR="00C208DF" w:rsidRPr="00C208DF" w:rsidRDefault="00C208DF" w:rsidP="00C208DF">
            <w:pPr>
              <w:spacing w:line="240" w:lineRule="auto"/>
              <w:ind w:left="175"/>
              <w:jc w:val="left"/>
              <w:rPr>
                <w:rFonts w:ascii="Courier New" w:hAnsi="Courier New" w:cs="Courier New"/>
                <w:sz w:val="20"/>
                <w:szCs w:val="20"/>
              </w:rPr>
            </w:pPr>
          </w:p>
          <w:p w14:paraId="301DCCC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file($file);</w:t>
            </w:r>
          </w:p>
          <w:p w14:paraId="02450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62DF5A" w14:textId="77777777" w:rsidR="00C208DF" w:rsidRDefault="00C208DF" w:rsidP="00C208DF">
            <w:pPr>
              <w:spacing w:line="240" w:lineRule="auto"/>
              <w:ind w:left="175"/>
              <w:jc w:val="left"/>
              <w:rPr>
                <w:rFonts w:ascii="Courier New" w:hAnsi="Courier New" w:cs="Courier New"/>
                <w:sz w:val="20"/>
                <w:szCs w:val="20"/>
              </w:rPr>
            </w:pPr>
          </w:p>
          <w:p w14:paraId="3C3A4E5E" w14:textId="77777777" w:rsidR="00C208DF" w:rsidRDefault="00C208DF" w:rsidP="00C208DF">
            <w:pPr>
              <w:spacing w:line="240" w:lineRule="auto"/>
              <w:ind w:left="175"/>
              <w:jc w:val="left"/>
              <w:rPr>
                <w:rFonts w:ascii="Courier New" w:hAnsi="Courier New" w:cs="Courier New"/>
                <w:sz w:val="20"/>
                <w:szCs w:val="20"/>
              </w:rPr>
            </w:pPr>
          </w:p>
          <w:p w14:paraId="23DD398D" w14:textId="77777777" w:rsidR="00C208DF" w:rsidRDefault="00C208DF" w:rsidP="00C208DF">
            <w:pPr>
              <w:spacing w:line="240" w:lineRule="auto"/>
              <w:ind w:left="175"/>
              <w:jc w:val="left"/>
              <w:rPr>
                <w:rFonts w:ascii="Courier New" w:hAnsi="Courier New" w:cs="Courier New"/>
                <w:sz w:val="20"/>
                <w:szCs w:val="20"/>
              </w:rPr>
            </w:pPr>
          </w:p>
          <w:p w14:paraId="78F5A20C" w14:textId="77777777" w:rsidR="00C208DF" w:rsidRPr="00C208DF" w:rsidRDefault="00C208DF" w:rsidP="00C208DF">
            <w:pPr>
              <w:spacing w:line="240" w:lineRule="auto"/>
              <w:ind w:left="175"/>
              <w:jc w:val="left"/>
              <w:rPr>
                <w:rFonts w:ascii="Courier New" w:hAnsi="Courier New" w:cs="Courier New"/>
                <w:sz w:val="20"/>
                <w:szCs w:val="20"/>
              </w:rPr>
            </w:pPr>
          </w:p>
          <w:p w14:paraId="681F5D4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Avatar(Request $request)</w:t>
            </w:r>
          </w:p>
          <w:p w14:paraId="164A7EF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2F6254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avatar');</w:t>
            </w:r>
          </w:p>
          <w:p w14:paraId="7800A9D8" w14:textId="77777777" w:rsidR="00C208DF" w:rsidRPr="00C208DF" w:rsidRDefault="00C208DF" w:rsidP="00C208DF">
            <w:pPr>
              <w:spacing w:line="240" w:lineRule="auto"/>
              <w:ind w:left="175"/>
              <w:jc w:val="left"/>
              <w:rPr>
                <w:rFonts w:ascii="Courier New" w:hAnsi="Courier New" w:cs="Courier New"/>
                <w:sz w:val="20"/>
                <w:szCs w:val="20"/>
              </w:rPr>
            </w:pPr>
          </w:p>
          <w:p w14:paraId="4C80C5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02569FA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required', 'image', </w:t>
            </w:r>
          </w:p>
          <w:p w14:paraId="031BCC72" w14:textId="18FA75D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mimes:jpg,jpeg,png', 'max:1024'],</w:t>
            </w:r>
          </w:p>
          <w:p w14:paraId="5C7EDA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9960239" w14:textId="77777777" w:rsidR="00C208DF" w:rsidRPr="00C208DF" w:rsidRDefault="00C208DF" w:rsidP="00C208DF">
            <w:pPr>
              <w:spacing w:line="240" w:lineRule="auto"/>
              <w:ind w:left="175"/>
              <w:jc w:val="left"/>
              <w:rPr>
                <w:rFonts w:ascii="Courier New" w:hAnsi="Courier New" w:cs="Courier New"/>
                <w:sz w:val="20"/>
                <w:szCs w:val="20"/>
              </w:rPr>
            </w:pPr>
          </w:p>
          <w:p w14:paraId="5AE003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5F01609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52E2A3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5BAFAC2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7D6C13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63A01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A688CEE" w14:textId="77777777" w:rsidR="00C208DF" w:rsidRPr="00C208DF" w:rsidRDefault="00C208DF" w:rsidP="00C208DF">
            <w:pPr>
              <w:spacing w:line="240" w:lineRule="auto"/>
              <w:ind w:left="175"/>
              <w:jc w:val="left"/>
              <w:rPr>
                <w:rFonts w:ascii="Courier New" w:hAnsi="Courier New" w:cs="Courier New"/>
                <w:sz w:val="20"/>
                <w:szCs w:val="20"/>
              </w:rPr>
            </w:pPr>
          </w:p>
          <w:p w14:paraId="5B88AAA7"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request-&gt;user()-&gt;id)</w:t>
            </w:r>
          </w:p>
          <w:p w14:paraId="47F36A44" w14:textId="3017B0B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first();</w:t>
            </w:r>
          </w:p>
          <w:p w14:paraId="60408A71" w14:textId="77777777" w:rsidR="00C208DF" w:rsidRPr="00C208DF" w:rsidRDefault="00C208DF" w:rsidP="00C208DF">
            <w:pPr>
              <w:spacing w:line="240" w:lineRule="auto"/>
              <w:ind w:left="175"/>
              <w:jc w:val="left"/>
              <w:rPr>
                <w:rFonts w:ascii="Courier New" w:hAnsi="Courier New" w:cs="Courier New"/>
                <w:sz w:val="20"/>
                <w:szCs w:val="20"/>
              </w:rPr>
            </w:pPr>
          </w:p>
          <w:p w14:paraId="270C05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gt;avatar != null) {</w:t>
            </w:r>
          </w:p>
          <w:p w14:paraId="17E3AF4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orage::disk('local')-&gt;delete('/images/' . </w:t>
            </w:r>
          </w:p>
          <w:p w14:paraId="1346F013" w14:textId="377258C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gt;avatar);</w:t>
            </w:r>
          </w:p>
          <w:p w14:paraId="2374CC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2DB6AD8" w14:textId="77777777" w:rsidR="00C208DF" w:rsidRPr="00C208DF" w:rsidRDefault="00C208DF" w:rsidP="00C208DF">
            <w:pPr>
              <w:spacing w:line="240" w:lineRule="auto"/>
              <w:ind w:left="175"/>
              <w:jc w:val="left"/>
              <w:rPr>
                <w:rFonts w:ascii="Courier New" w:hAnsi="Courier New" w:cs="Courier New"/>
                <w:sz w:val="20"/>
                <w:szCs w:val="20"/>
              </w:rPr>
            </w:pPr>
          </w:p>
          <w:p w14:paraId="38C5027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 md5(Carbon::now()) . '.' . $data['avatar']</w:t>
            </w:r>
          </w:p>
          <w:p w14:paraId="469ED44F" w14:textId="090F49E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getClientOriginalExtension();</w:t>
            </w:r>
          </w:p>
          <w:p w14:paraId="5643AD7E" w14:textId="77777777" w:rsidR="00C208DF" w:rsidRPr="00C208DF" w:rsidRDefault="00C208DF" w:rsidP="00C208DF">
            <w:pPr>
              <w:spacing w:line="240" w:lineRule="auto"/>
              <w:ind w:left="175"/>
              <w:jc w:val="left"/>
              <w:rPr>
                <w:rFonts w:ascii="Courier New" w:hAnsi="Courier New" w:cs="Courier New"/>
                <w:sz w:val="20"/>
                <w:szCs w:val="20"/>
              </w:rPr>
            </w:pPr>
          </w:p>
          <w:p w14:paraId="7D63AFF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74624D80" w14:textId="77777777" w:rsidR="00C208DF" w:rsidRPr="00C208DF" w:rsidRDefault="00C208DF" w:rsidP="00C208DF">
            <w:pPr>
              <w:spacing w:line="240" w:lineRule="auto"/>
              <w:ind w:left="175"/>
              <w:jc w:val="left"/>
              <w:rPr>
                <w:rFonts w:ascii="Courier New" w:hAnsi="Courier New" w:cs="Courier New"/>
                <w:sz w:val="20"/>
                <w:szCs w:val="20"/>
              </w:rPr>
            </w:pPr>
          </w:p>
          <w:p w14:paraId="7A441F4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store avatar</w:t>
            </w:r>
          </w:p>
          <w:p w14:paraId="227204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avatar']-&gt;storeAs('images', $name);</w:t>
            </w:r>
          </w:p>
          <w:p w14:paraId="0B28296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avatar = $name;</w:t>
            </w:r>
          </w:p>
          <w:p w14:paraId="1EC8D52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19A6A56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avatar change', ['user' =&gt; $user]);</w:t>
            </w:r>
          </w:p>
          <w:p w14:paraId="2924C8B3" w14:textId="77777777" w:rsidR="00C208DF" w:rsidRPr="00C208DF" w:rsidRDefault="00C208DF" w:rsidP="00C208DF">
            <w:pPr>
              <w:spacing w:line="240" w:lineRule="auto"/>
              <w:ind w:left="175"/>
              <w:jc w:val="left"/>
              <w:rPr>
                <w:rFonts w:ascii="Courier New" w:hAnsi="Courier New" w:cs="Courier New"/>
                <w:sz w:val="20"/>
                <w:szCs w:val="20"/>
              </w:rPr>
            </w:pPr>
          </w:p>
          <w:p w14:paraId="03343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46756D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B7B805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1BF7CC0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name,</w:t>
            </w:r>
          </w:p>
          <w:p w14:paraId="0C5B7B9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A0022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17EF17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A936F8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avatar change failed', ['user' =&gt; </w:t>
            </w:r>
          </w:p>
          <w:p w14:paraId="4E021DE9" w14:textId="13F7EBB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4242544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5A7840E" w14:textId="77777777" w:rsidR="00C208DF" w:rsidRPr="00C208DF" w:rsidRDefault="00C208DF" w:rsidP="00C208DF">
            <w:pPr>
              <w:spacing w:line="240" w:lineRule="auto"/>
              <w:ind w:left="175"/>
              <w:jc w:val="left"/>
              <w:rPr>
                <w:rFonts w:ascii="Courier New" w:hAnsi="Courier New" w:cs="Courier New"/>
                <w:sz w:val="20"/>
                <w:szCs w:val="20"/>
              </w:rPr>
            </w:pPr>
          </w:p>
          <w:p w14:paraId="0681C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status' =&gt; 'error'], 200);</w:t>
            </w:r>
          </w:p>
          <w:p w14:paraId="3CD32E5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CA4BFEE" w14:textId="77777777" w:rsidR="00C208DF" w:rsidRPr="00C208DF" w:rsidRDefault="00C208DF" w:rsidP="00C208DF">
            <w:pPr>
              <w:spacing w:line="240" w:lineRule="auto"/>
              <w:ind w:left="175"/>
              <w:jc w:val="left"/>
              <w:rPr>
                <w:rFonts w:ascii="Courier New" w:hAnsi="Courier New" w:cs="Courier New"/>
                <w:sz w:val="20"/>
                <w:szCs w:val="20"/>
              </w:rPr>
            </w:pPr>
          </w:p>
          <w:p w14:paraId="2763D3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changePassword(Request $request)</w:t>
            </w:r>
          </w:p>
          <w:p w14:paraId="3BB668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FDECE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2919B21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password_now', 'password', </w:t>
            </w:r>
            <w:r>
              <w:rPr>
                <w:rFonts w:ascii="Courier New" w:hAnsi="Courier New" w:cs="Courier New"/>
                <w:sz w:val="20"/>
                <w:szCs w:val="20"/>
              </w:rPr>
              <w:t xml:space="preserve"> </w:t>
            </w:r>
          </w:p>
          <w:p w14:paraId="01993294" w14:textId="79293B29"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assword_confirmation']);</w:t>
            </w:r>
          </w:p>
          <w:p w14:paraId="6D360625" w14:textId="77777777" w:rsidR="00C208DF" w:rsidRDefault="00C208DF" w:rsidP="00C208DF">
            <w:pPr>
              <w:spacing w:line="240" w:lineRule="auto"/>
              <w:ind w:left="175"/>
              <w:jc w:val="left"/>
              <w:rPr>
                <w:rFonts w:ascii="Courier New" w:hAnsi="Courier New" w:cs="Courier New"/>
                <w:sz w:val="20"/>
                <w:szCs w:val="20"/>
              </w:rPr>
            </w:pPr>
          </w:p>
          <w:p w14:paraId="3DCF9406" w14:textId="77777777" w:rsidR="00C208DF" w:rsidRDefault="00C208DF" w:rsidP="00C208DF">
            <w:pPr>
              <w:spacing w:line="240" w:lineRule="auto"/>
              <w:ind w:left="175"/>
              <w:jc w:val="left"/>
              <w:rPr>
                <w:rFonts w:ascii="Courier New" w:hAnsi="Courier New" w:cs="Courier New"/>
                <w:sz w:val="20"/>
                <w:szCs w:val="20"/>
              </w:rPr>
            </w:pPr>
          </w:p>
          <w:p w14:paraId="5F6E74E2" w14:textId="77777777" w:rsidR="00C208DF" w:rsidRDefault="00C208DF" w:rsidP="00C208DF">
            <w:pPr>
              <w:spacing w:line="240" w:lineRule="auto"/>
              <w:ind w:left="175"/>
              <w:jc w:val="left"/>
              <w:rPr>
                <w:rFonts w:ascii="Courier New" w:hAnsi="Courier New" w:cs="Courier New"/>
                <w:sz w:val="20"/>
                <w:szCs w:val="20"/>
              </w:rPr>
            </w:pPr>
          </w:p>
          <w:p w14:paraId="2B86DF9D" w14:textId="77777777" w:rsidR="00C208DF" w:rsidRDefault="00C208DF" w:rsidP="00C208DF">
            <w:pPr>
              <w:spacing w:line="240" w:lineRule="auto"/>
              <w:ind w:left="175"/>
              <w:jc w:val="left"/>
              <w:rPr>
                <w:rFonts w:ascii="Courier New" w:hAnsi="Courier New" w:cs="Courier New"/>
                <w:sz w:val="20"/>
                <w:szCs w:val="20"/>
              </w:rPr>
            </w:pPr>
          </w:p>
          <w:p w14:paraId="703D57E2" w14:textId="77777777" w:rsidR="00C208DF" w:rsidRPr="00C208DF" w:rsidRDefault="00C208DF" w:rsidP="00C208DF">
            <w:pPr>
              <w:spacing w:line="240" w:lineRule="auto"/>
              <w:ind w:left="175"/>
              <w:jc w:val="left"/>
              <w:rPr>
                <w:rFonts w:ascii="Courier New" w:hAnsi="Courier New" w:cs="Courier New"/>
                <w:sz w:val="20"/>
                <w:szCs w:val="20"/>
              </w:rPr>
            </w:pPr>
          </w:p>
          <w:p w14:paraId="4C96A3F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7C616EB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now'          =&gt; ['required', </w:t>
            </w:r>
            <w:r>
              <w:rPr>
                <w:rFonts w:ascii="Courier New" w:hAnsi="Courier New" w:cs="Courier New"/>
                <w:sz w:val="20"/>
                <w:szCs w:val="20"/>
              </w:rPr>
              <w:t xml:space="preserve"> </w:t>
            </w:r>
          </w:p>
          <w:p w14:paraId="4A1E1187" w14:textId="3F550E9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3D1E3D6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              =&gt; ['required', </w:t>
            </w:r>
          </w:p>
          <w:p w14:paraId="7E93421A" w14:textId="7CAC009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 'confirmed'],</w:t>
            </w:r>
          </w:p>
          <w:p w14:paraId="6DA04273"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confirmation' =&gt; ['required', </w:t>
            </w:r>
          </w:p>
          <w:p w14:paraId="725BEC62" w14:textId="13BCED17"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4B885F1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3E591" w14:textId="77777777" w:rsidR="00C208DF" w:rsidRPr="00C208DF" w:rsidRDefault="00C208DF" w:rsidP="00C208DF">
            <w:pPr>
              <w:spacing w:line="240" w:lineRule="auto"/>
              <w:ind w:left="175"/>
              <w:jc w:val="left"/>
              <w:rPr>
                <w:rFonts w:ascii="Courier New" w:hAnsi="Courier New" w:cs="Courier New"/>
                <w:sz w:val="20"/>
                <w:szCs w:val="20"/>
              </w:rPr>
            </w:pPr>
          </w:p>
          <w:p w14:paraId="157AD6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24736E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7B517F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08F73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1A6198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2D14626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0FE9AB" w14:textId="77777777" w:rsidR="00C208DF" w:rsidRPr="00C208DF" w:rsidRDefault="00C208DF" w:rsidP="00C208DF">
            <w:pPr>
              <w:spacing w:line="240" w:lineRule="auto"/>
              <w:ind w:left="175"/>
              <w:jc w:val="left"/>
              <w:rPr>
                <w:rFonts w:ascii="Courier New" w:hAnsi="Courier New" w:cs="Courier New"/>
                <w:sz w:val="20"/>
                <w:szCs w:val="20"/>
              </w:rPr>
            </w:pPr>
          </w:p>
          <w:p w14:paraId="51E0376A"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Hash::check($data['password_now'], $user</w:t>
            </w:r>
          </w:p>
          <w:p w14:paraId="3783F198" w14:textId="11F92FF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password)) {</w:t>
            </w:r>
          </w:p>
          <w:p w14:paraId="5BD813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B6B1C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27255B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F46F11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not match',</w:t>
            </w:r>
          </w:p>
          <w:p w14:paraId="3F9C0D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0AD4B5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3303B7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C6655E5" w14:textId="77777777" w:rsidR="00C208DF" w:rsidRPr="00C208DF" w:rsidRDefault="00C208DF" w:rsidP="00C208DF">
            <w:pPr>
              <w:spacing w:line="240" w:lineRule="auto"/>
              <w:ind w:left="175"/>
              <w:jc w:val="left"/>
              <w:rPr>
                <w:rFonts w:ascii="Courier New" w:hAnsi="Courier New" w:cs="Courier New"/>
                <w:sz w:val="20"/>
                <w:szCs w:val="20"/>
              </w:rPr>
            </w:pPr>
          </w:p>
          <w:p w14:paraId="1CF9E9D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3A8D9B8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update password</w:t>
            </w:r>
          </w:p>
          <w:p w14:paraId="1FB0D9B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forceFill(['password' =&gt; </w:t>
            </w:r>
          </w:p>
          <w:p w14:paraId="65954903" w14:textId="2254AC7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Hash::make($data['password'])]);</w:t>
            </w:r>
          </w:p>
          <w:p w14:paraId="2B1EDB4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59CFB8F7" w14:textId="77777777" w:rsidR="00C208DF" w:rsidRPr="00C208DF" w:rsidRDefault="00C208DF" w:rsidP="00C208DF">
            <w:pPr>
              <w:spacing w:line="240" w:lineRule="auto"/>
              <w:ind w:left="175"/>
              <w:jc w:val="left"/>
              <w:rPr>
                <w:rFonts w:ascii="Courier New" w:hAnsi="Courier New" w:cs="Courier New"/>
                <w:sz w:val="20"/>
                <w:szCs w:val="20"/>
              </w:rPr>
            </w:pPr>
          </w:p>
          <w:p w14:paraId="10F7CB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change password', ['user' =&gt; $user]);</w:t>
            </w:r>
          </w:p>
          <w:p w14:paraId="0D366E99" w14:textId="77777777" w:rsidR="00C208DF" w:rsidRPr="00C208DF" w:rsidRDefault="00C208DF" w:rsidP="00C208DF">
            <w:pPr>
              <w:spacing w:line="240" w:lineRule="auto"/>
              <w:ind w:left="175"/>
              <w:jc w:val="left"/>
              <w:rPr>
                <w:rFonts w:ascii="Courier New" w:hAnsi="Courier New" w:cs="Courier New"/>
                <w:sz w:val="20"/>
                <w:szCs w:val="20"/>
              </w:rPr>
            </w:pPr>
          </w:p>
          <w:p w14:paraId="7C3D9D2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62C1C1A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3E2EBB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21EA273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d'</w:t>
            </w:r>
          </w:p>
          <w:p w14:paraId="2EEE39B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4294D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F8F9C9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568EBC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change password failed', ['user' =&gt; </w:t>
            </w:r>
          </w:p>
          <w:p w14:paraId="03772C51" w14:textId="58362265"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0DEBE2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D625E6F" w14:textId="77777777" w:rsidR="00C208DF" w:rsidRPr="00C208DF" w:rsidRDefault="00C208DF" w:rsidP="00C208DF">
            <w:pPr>
              <w:spacing w:line="240" w:lineRule="auto"/>
              <w:ind w:left="175"/>
              <w:jc w:val="left"/>
              <w:rPr>
                <w:rFonts w:ascii="Courier New" w:hAnsi="Courier New" w:cs="Courier New"/>
                <w:sz w:val="20"/>
                <w:szCs w:val="20"/>
              </w:rPr>
            </w:pPr>
          </w:p>
          <w:p w14:paraId="31CD8C4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58B9C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480719C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374BB3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 failed',</w:t>
            </w:r>
          </w:p>
          <w:p w14:paraId="403EF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99D3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0D0D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1E606D1" w14:textId="15F8334F"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0CA1C39D" w14:textId="7002F0DD" w:rsidR="00A65FB3" w:rsidRDefault="00A65FB3" w:rsidP="00D966FD">
            <w:pPr>
              <w:spacing w:line="240" w:lineRule="auto"/>
            </w:pPr>
          </w:p>
        </w:tc>
      </w:tr>
    </w:tbl>
    <w:p w14:paraId="37ADCE13" w14:textId="77777777" w:rsidR="00E91470" w:rsidRDefault="00E91470" w:rsidP="00E91470">
      <w:pPr>
        <w:pStyle w:val="ListParagraph"/>
        <w:ind w:left="284"/>
      </w:pPr>
    </w:p>
    <w:p w14:paraId="0DFF004D" w14:textId="77777777" w:rsidR="007D7173" w:rsidRDefault="007D7173" w:rsidP="00E91470">
      <w:pPr>
        <w:pStyle w:val="ListParagraph"/>
        <w:ind w:left="284"/>
      </w:pPr>
    </w:p>
    <w:p w14:paraId="03D2FD10" w14:textId="4D1C922E" w:rsidR="00D966FD" w:rsidRPr="007D7173" w:rsidRDefault="00D966FD" w:rsidP="006247DA">
      <w:pPr>
        <w:pStyle w:val="ListParagraph"/>
        <w:numPr>
          <w:ilvl w:val="2"/>
          <w:numId w:val="2"/>
        </w:numPr>
        <w:ind w:left="284" w:hanging="284"/>
      </w:pPr>
      <w:r>
        <w:lastRenderedPageBreak/>
        <w:t xml:space="preserve">Kontroler </w:t>
      </w:r>
      <w:r w:rsidRPr="00D966FD">
        <w:rPr>
          <w:i/>
        </w:rPr>
        <w:t>Door</w:t>
      </w:r>
    </w:p>
    <w:tbl>
      <w:tblPr>
        <w:tblStyle w:val="TableGrid"/>
        <w:tblW w:w="7654" w:type="dxa"/>
        <w:tblInd w:w="392" w:type="dxa"/>
        <w:tblLook w:val="04A0" w:firstRow="1" w:lastRow="0" w:firstColumn="1" w:lastColumn="0" w:noHBand="0" w:noVBand="1"/>
      </w:tblPr>
      <w:tblGrid>
        <w:gridCol w:w="7654"/>
      </w:tblGrid>
      <w:tr w:rsidR="007D7173" w14:paraId="58672C44" w14:textId="77777777" w:rsidTr="007D7173">
        <w:tc>
          <w:tcPr>
            <w:tcW w:w="7654" w:type="dxa"/>
          </w:tcPr>
          <w:p w14:paraId="2623187E" w14:textId="50F0C871" w:rsidR="007D7173" w:rsidRDefault="007D7173" w:rsidP="007D7173">
            <w:pPr>
              <w:spacing w:line="240" w:lineRule="auto"/>
              <w:ind w:left="175"/>
              <w:jc w:val="left"/>
              <w:rPr>
                <w:rFonts w:ascii="Courier New" w:hAnsi="Courier New" w:cs="Courier New"/>
                <w:sz w:val="20"/>
                <w:szCs w:val="20"/>
              </w:rPr>
            </w:pPr>
          </w:p>
          <w:p w14:paraId="5983D48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class AuthController extends Controller</w:t>
            </w:r>
          </w:p>
          <w:p w14:paraId="317CD90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1D9F55F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authenticate(Request $request)</w:t>
            </w:r>
          </w:p>
          <w:p w14:paraId="04B1857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18DA597"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device_name', </w:t>
            </w:r>
            <w:r w:rsidR="00B10EE5">
              <w:rPr>
                <w:rFonts w:ascii="Courier New" w:hAnsi="Courier New" w:cs="Courier New"/>
                <w:sz w:val="20"/>
                <w:szCs w:val="20"/>
              </w:rPr>
              <w:t xml:space="preserve">  </w:t>
            </w:r>
          </w:p>
          <w:p w14:paraId="295A5B42" w14:textId="3B5D6054"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evice_pass']);</w:t>
            </w:r>
          </w:p>
          <w:p w14:paraId="0A6BC6D3" w14:textId="77777777" w:rsidR="007D7173" w:rsidRPr="007D7173" w:rsidRDefault="007D7173" w:rsidP="007D7173">
            <w:pPr>
              <w:spacing w:line="240" w:lineRule="auto"/>
              <w:ind w:left="175"/>
              <w:jc w:val="left"/>
              <w:rPr>
                <w:rFonts w:ascii="Courier New" w:hAnsi="Courier New" w:cs="Courier New"/>
                <w:sz w:val="20"/>
                <w:szCs w:val="20"/>
              </w:rPr>
            </w:pPr>
          </w:p>
          <w:p w14:paraId="63B749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099C92B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56B5737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required', 'string']</w:t>
            </w:r>
          </w:p>
          <w:p w14:paraId="0A1B4E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AB25FA" w14:textId="77777777" w:rsidR="007D7173" w:rsidRPr="007D7173" w:rsidRDefault="007D7173" w:rsidP="007D7173">
            <w:pPr>
              <w:spacing w:line="240" w:lineRule="auto"/>
              <w:ind w:left="175"/>
              <w:jc w:val="left"/>
              <w:rPr>
                <w:rFonts w:ascii="Courier New" w:hAnsi="Courier New" w:cs="Courier New"/>
                <w:sz w:val="20"/>
                <w:szCs w:val="20"/>
              </w:rPr>
            </w:pPr>
          </w:p>
          <w:p w14:paraId="44DCCC4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5966F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7481C0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046888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3950DF1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E8A772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10AD7AF" w14:textId="77777777" w:rsidR="007D7173" w:rsidRPr="007D7173" w:rsidRDefault="007D7173" w:rsidP="007D7173">
            <w:pPr>
              <w:spacing w:line="240" w:lineRule="auto"/>
              <w:ind w:left="175"/>
              <w:jc w:val="left"/>
              <w:rPr>
                <w:rFonts w:ascii="Courier New" w:hAnsi="Courier New" w:cs="Courier New"/>
                <w:sz w:val="20"/>
                <w:szCs w:val="20"/>
              </w:rPr>
            </w:pPr>
          </w:p>
          <w:p w14:paraId="08454246"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device_name', </w:t>
            </w:r>
          </w:p>
          <w:p w14:paraId="2801226D" w14:textId="3FC30FE1"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device_name'])-&gt;first();</w:t>
            </w:r>
          </w:p>
          <w:p w14:paraId="4E927EDF" w14:textId="77777777" w:rsidR="007D7173" w:rsidRPr="007D7173" w:rsidRDefault="007D7173" w:rsidP="007D7173">
            <w:pPr>
              <w:spacing w:line="240" w:lineRule="auto"/>
              <w:ind w:left="175"/>
              <w:jc w:val="left"/>
              <w:rPr>
                <w:rFonts w:ascii="Courier New" w:hAnsi="Courier New" w:cs="Courier New"/>
                <w:sz w:val="20"/>
                <w:szCs w:val="20"/>
              </w:rPr>
            </w:pPr>
          </w:p>
          <w:p w14:paraId="3944FF42"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 !Hash::check($data['device_pass'], </w:t>
            </w:r>
          </w:p>
          <w:p w14:paraId="651A1198" w14:textId="7A4B0AD6"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gt;device_pass)) {</w:t>
            </w:r>
          </w:p>
          <w:p w14:paraId="3421D33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0B13E3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7AABF4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31C097E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48F9E7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BFA54E" w14:textId="77777777" w:rsidR="007D7173" w:rsidRPr="007D7173" w:rsidRDefault="007D7173" w:rsidP="007D7173">
            <w:pPr>
              <w:spacing w:line="240" w:lineRule="auto"/>
              <w:ind w:left="175"/>
              <w:jc w:val="left"/>
              <w:rPr>
                <w:rFonts w:ascii="Courier New" w:hAnsi="Courier New" w:cs="Courier New"/>
                <w:sz w:val="20"/>
                <w:szCs w:val="20"/>
              </w:rPr>
            </w:pPr>
          </w:p>
          <w:p w14:paraId="73B1D99F"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 $door-&gt;createToken('auth_token')</w:t>
            </w:r>
          </w:p>
          <w:p w14:paraId="57358C42" w14:textId="76A0A13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gt;plainTextToken;</w:t>
            </w:r>
          </w:p>
          <w:p w14:paraId="3C52A18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in', ['door' =&gt; $door]);</w:t>
            </w:r>
          </w:p>
          <w:p w14:paraId="490BCB47" w14:textId="77777777" w:rsidR="007D7173" w:rsidRPr="007D7173" w:rsidRDefault="007D7173" w:rsidP="007D7173">
            <w:pPr>
              <w:spacing w:line="240" w:lineRule="auto"/>
              <w:ind w:left="175"/>
              <w:jc w:val="left"/>
              <w:rPr>
                <w:rFonts w:ascii="Courier New" w:hAnsi="Courier New" w:cs="Courier New"/>
                <w:sz w:val="20"/>
                <w:szCs w:val="20"/>
              </w:rPr>
            </w:pPr>
          </w:p>
          <w:p w14:paraId="648239B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72ECC99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00FDA0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CFCC2D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27CC2D9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5EFCE92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27888A3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C2A4AF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gt; $token</w:t>
            </w:r>
          </w:p>
          <w:p w14:paraId="3D8A1B4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644515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5F0A649" w14:textId="77777777" w:rsidR="007D7173" w:rsidRPr="007D7173" w:rsidRDefault="007D7173" w:rsidP="007D7173">
            <w:pPr>
              <w:spacing w:line="240" w:lineRule="auto"/>
              <w:ind w:left="175"/>
              <w:jc w:val="left"/>
              <w:rPr>
                <w:rFonts w:ascii="Courier New" w:hAnsi="Courier New" w:cs="Courier New"/>
                <w:sz w:val="20"/>
                <w:szCs w:val="20"/>
              </w:rPr>
            </w:pPr>
          </w:p>
          <w:p w14:paraId="6C27FCC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register(Request $request)</w:t>
            </w:r>
          </w:p>
          <w:p w14:paraId="551982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EB7615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id', 'device_name']);</w:t>
            </w:r>
          </w:p>
          <w:p w14:paraId="6C1E4AC7" w14:textId="77777777" w:rsidR="007D7173" w:rsidRPr="007D7173" w:rsidRDefault="007D7173" w:rsidP="007D7173">
            <w:pPr>
              <w:spacing w:line="240" w:lineRule="auto"/>
              <w:ind w:left="175"/>
              <w:jc w:val="left"/>
              <w:rPr>
                <w:rFonts w:ascii="Courier New" w:hAnsi="Courier New" w:cs="Courier New"/>
                <w:sz w:val="20"/>
                <w:szCs w:val="20"/>
              </w:rPr>
            </w:pPr>
          </w:p>
          <w:p w14:paraId="61279E0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7E5E4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d' =&gt; ['required', 'string'],</w:t>
            </w:r>
          </w:p>
          <w:p w14:paraId="5982D04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0A7C67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18DB0E2" w14:textId="77777777" w:rsidR="007D7173" w:rsidRDefault="007D7173" w:rsidP="007D7173">
            <w:pPr>
              <w:spacing w:line="240" w:lineRule="auto"/>
              <w:ind w:left="175"/>
              <w:jc w:val="left"/>
              <w:rPr>
                <w:rFonts w:ascii="Courier New" w:hAnsi="Courier New" w:cs="Courier New"/>
                <w:sz w:val="20"/>
                <w:szCs w:val="20"/>
              </w:rPr>
            </w:pPr>
          </w:p>
          <w:p w14:paraId="0B55FE19" w14:textId="77777777" w:rsidR="00B10EE5" w:rsidRDefault="00B10EE5" w:rsidP="007D7173">
            <w:pPr>
              <w:spacing w:line="240" w:lineRule="auto"/>
              <w:ind w:left="175"/>
              <w:jc w:val="left"/>
              <w:rPr>
                <w:rFonts w:ascii="Courier New" w:hAnsi="Courier New" w:cs="Courier New"/>
                <w:sz w:val="20"/>
                <w:szCs w:val="20"/>
              </w:rPr>
            </w:pPr>
          </w:p>
          <w:p w14:paraId="7D01B841" w14:textId="77777777" w:rsidR="00B10EE5" w:rsidRDefault="00B10EE5" w:rsidP="007D7173">
            <w:pPr>
              <w:spacing w:line="240" w:lineRule="auto"/>
              <w:ind w:left="175"/>
              <w:jc w:val="left"/>
              <w:rPr>
                <w:rFonts w:ascii="Courier New" w:hAnsi="Courier New" w:cs="Courier New"/>
                <w:sz w:val="20"/>
                <w:szCs w:val="20"/>
              </w:rPr>
            </w:pPr>
          </w:p>
          <w:p w14:paraId="46069823" w14:textId="77777777" w:rsidR="00B10EE5" w:rsidRPr="007D7173" w:rsidRDefault="00B10EE5" w:rsidP="007D7173">
            <w:pPr>
              <w:spacing w:line="240" w:lineRule="auto"/>
              <w:ind w:left="175"/>
              <w:jc w:val="left"/>
              <w:rPr>
                <w:rFonts w:ascii="Courier New" w:hAnsi="Courier New" w:cs="Courier New"/>
                <w:sz w:val="20"/>
                <w:szCs w:val="20"/>
              </w:rPr>
            </w:pPr>
          </w:p>
          <w:p w14:paraId="13C7C20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716AED3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2E1B480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67A7D1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2C2E05B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C9EC87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727CC4BB" w14:textId="77777777" w:rsidR="007D7173" w:rsidRPr="007D7173" w:rsidRDefault="007D7173" w:rsidP="007D7173">
            <w:pPr>
              <w:spacing w:line="240" w:lineRule="auto"/>
              <w:ind w:left="175"/>
              <w:jc w:val="left"/>
              <w:rPr>
                <w:rFonts w:ascii="Courier New" w:hAnsi="Courier New" w:cs="Courier New"/>
                <w:sz w:val="20"/>
                <w:szCs w:val="20"/>
              </w:rPr>
            </w:pPr>
          </w:p>
          <w:p w14:paraId="37943BC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id', $data['id'])-&gt;first();</w:t>
            </w:r>
          </w:p>
          <w:p w14:paraId="4CC65F9E" w14:textId="77777777" w:rsidR="007D7173" w:rsidRPr="007D7173" w:rsidRDefault="007D7173" w:rsidP="007D7173">
            <w:pPr>
              <w:spacing w:line="240" w:lineRule="auto"/>
              <w:ind w:left="175"/>
              <w:jc w:val="left"/>
              <w:rPr>
                <w:rFonts w:ascii="Courier New" w:hAnsi="Courier New" w:cs="Courier New"/>
                <w:sz w:val="20"/>
                <w:szCs w:val="20"/>
              </w:rPr>
            </w:pPr>
          </w:p>
          <w:p w14:paraId="714F02D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w:t>
            </w:r>
          </w:p>
          <w:p w14:paraId="7F2C04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6BAAC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no_data',</w:t>
            </w:r>
          </w:p>
          <w:p w14:paraId="527EF2A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6B3035B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338A15D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374708F" w14:textId="77777777" w:rsidR="007D7173" w:rsidRPr="007D7173" w:rsidRDefault="007D7173" w:rsidP="007D7173">
            <w:pPr>
              <w:spacing w:line="240" w:lineRule="auto"/>
              <w:ind w:left="175"/>
              <w:jc w:val="left"/>
              <w:rPr>
                <w:rFonts w:ascii="Courier New" w:hAnsi="Courier New" w:cs="Courier New"/>
                <w:sz w:val="20"/>
                <w:szCs w:val="20"/>
              </w:rPr>
            </w:pPr>
          </w:p>
          <w:p w14:paraId="350EF22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gt;device_name != null) {</w:t>
            </w:r>
          </w:p>
          <w:p w14:paraId="196D3BC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E9A36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already_exist',</w:t>
            </w:r>
          </w:p>
          <w:p w14:paraId="4D3063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545FC7F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986190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87B0F64" w14:textId="77777777" w:rsidR="007D7173" w:rsidRPr="007D7173" w:rsidRDefault="007D7173" w:rsidP="007D7173">
            <w:pPr>
              <w:spacing w:line="240" w:lineRule="auto"/>
              <w:ind w:left="175"/>
              <w:jc w:val="left"/>
              <w:rPr>
                <w:rFonts w:ascii="Courier New" w:hAnsi="Courier New" w:cs="Courier New"/>
                <w:sz w:val="20"/>
                <w:szCs w:val="20"/>
              </w:rPr>
            </w:pPr>
          </w:p>
          <w:p w14:paraId="140A2DB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ass = Random::generate(20);</w:t>
            </w:r>
          </w:p>
          <w:p w14:paraId="6589B7A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key = Random::generate(20);</w:t>
            </w:r>
          </w:p>
          <w:p w14:paraId="6F565AA6" w14:textId="77777777" w:rsidR="007D7173" w:rsidRPr="007D7173" w:rsidRDefault="007D7173" w:rsidP="007D7173">
            <w:pPr>
              <w:spacing w:line="240" w:lineRule="auto"/>
              <w:ind w:left="175"/>
              <w:jc w:val="left"/>
              <w:rPr>
                <w:rFonts w:ascii="Courier New" w:hAnsi="Courier New" w:cs="Courier New"/>
                <w:sz w:val="20"/>
                <w:szCs w:val="20"/>
              </w:rPr>
            </w:pPr>
          </w:p>
          <w:p w14:paraId="5EE0973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device_name = $data['device_name'];</w:t>
            </w:r>
          </w:p>
          <w:p w14:paraId="69166EC0" w14:textId="77777777" w:rsidR="007D7173" w:rsidRPr="007D7173" w:rsidRDefault="007D7173" w:rsidP="007D7173">
            <w:pPr>
              <w:spacing w:line="240" w:lineRule="auto"/>
              <w:ind w:left="175"/>
              <w:jc w:val="left"/>
              <w:rPr>
                <w:rFonts w:ascii="Courier New" w:hAnsi="Courier New" w:cs="Courier New"/>
                <w:sz w:val="20"/>
                <w:szCs w:val="20"/>
              </w:rPr>
            </w:pPr>
          </w:p>
          <w:p w14:paraId="06076098"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forceFill(['device_pass' =&gt; </w:t>
            </w:r>
          </w:p>
          <w:p w14:paraId="1CA39E0F" w14:textId="06DA26F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Hash::make($pass)]);</w:t>
            </w:r>
          </w:p>
          <w:p w14:paraId="4BF364E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key = $device_key;</w:t>
            </w:r>
          </w:p>
          <w:p w14:paraId="53733914" w14:textId="77777777" w:rsidR="007D7173" w:rsidRPr="007D7173" w:rsidRDefault="007D7173" w:rsidP="007D7173">
            <w:pPr>
              <w:spacing w:line="240" w:lineRule="auto"/>
              <w:ind w:left="175"/>
              <w:jc w:val="left"/>
              <w:rPr>
                <w:rFonts w:ascii="Courier New" w:hAnsi="Courier New" w:cs="Courier New"/>
                <w:sz w:val="20"/>
                <w:szCs w:val="20"/>
              </w:rPr>
            </w:pPr>
          </w:p>
          <w:p w14:paraId="066186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ry {</w:t>
            </w:r>
          </w:p>
          <w:p w14:paraId="667040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save();</w:t>
            </w:r>
          </w:p>
          <w:p w14:paraId="2549BE85" w14:textId="77777777" w:rsidR="001430E9"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register', ['door' =&gt; </w:t>
            </w:r>
          </w:p>
          <w:p w14:paraId="7B6DDE39" w14:textId="4CC6927D" w:rsidR="007D7173" w:rsidRPr="007D7173" w:rsidRDefault="001430E9"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w:t>
            </w:r>
          </w:p>
          <w:p w14:paraId="40F32572" w14:textId="77777777" w:rsidR="007D7173" w:rsidRPr="007D7173" w:rsidRDefault="007D7173" w:rsidP="007D7173">
            <w:pPr>
              <w:spacing w:line="240" w:lineRule="auto"/>
              <w:ind w:left="175"/>
              <w:jc w:val="left"/>
              <w:rPr>
                <w:rFonts w:ascii="Courier New" w:hAnsi="Courier New" w:cs="Courier New"/>
                <w:sz w:val="20"/>
                <w:szCs w:val="20"/>
              </w:rPr>
            </w:pPr>
          </w:p>
          <w:p w14:paraId="4AF0601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2A3AF8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5C92492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730C44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38AB730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2468BF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618DBAB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pass,</w:t>
            </w:r>
          </w:p>
          <w:p w14:paraId="1540F6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key' =&gt; $device_key,</w:t>
            </w:r>
          </w:p>
          <w:p w14:paraId="782F9FF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6198FB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2DAC35F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catch (Exception $e) {</w:t>
            </w:r>
          </w:p>
          <w:p w14:paraId="7ECBBBA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error('door device register failed', </w:t>
            </w:r>
          </w:p>
          <w:p w14:paraId="429F9C60" w14:textId="273838CB"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 =&gt; $door, 'error' =&gt; $e]);</w:t>
            </w:r>
          </w:p>
          <w:p w14:paraId="003EDF94" w14:textId="77777777" w:rsidR="007D7173" w:rsidRPr="007D7173" w:rsidRDefault="007D7173" w:rsidP="007D7173">
            <w:pPr>
              <w:spacing w:line="240" w:lineRule="auto"/>
              <w:ind w:left="175"/>
              <w:jc w:val="left"/>
              <w:rPr>
                <w:rFonts w:ascii="Courier New" w:hAnsi="Courier New" w:cs="Courier New"/>
                <w:sz w:val="20"/>
                <w:szCs w:val="20"/>
              </w:rPr>
            </w:pPr>
          </w:p>
          <w:p w14:paraId="0713D5E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F02E8E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4DAD94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732D54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142CE1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18D8B95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D4B7FB2" w14:textId="77777777" w:rsidR="007D7173" w:rsidRPr="007D7173" w:rsidRDefault="007D7173" w:rsidP="007D7173">
            <w:pPr>
              <w:spacing w:line="240" w:lineRule="auto"/>
              <w:ind w:left="175"/>
              <w:jc w:val="left"/>
              <w:rPr>
                <w:rFonts w:ascii="Courier New" w:hAnsi="Courier New" w:cs="Courier New"/>
                <w:sz w:val="20"/>
                <w:szCs w:val="20"/>
              </w:rPr>
            </w:pPr>
          </w:p>
          <w:p w14:paraId="32E79E8F"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lastRenderedPageBreak/>
              <w:t xml:space="preserve">   </w:t>
            </w:r>
          </w:p>
          <w:p w14:paraId="646EACDF" w14:textId="67846639"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 public function signature(Request $request)</w:t>
            </w:r>
          </w:p>
          <w:p w14:paraId="04EAE5B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D52922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socket_id', 'office_id', </w:t>
            </w:r>
          </w:p>
          <w:p w14:paraId="427B7D3D" w14:textId="74A866A7"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hannel_data']);</w:t>
            </w:r>
          </w:p>
          <w:p w14:paraId="16806C3F" w14:textId="77777777" w:rsidR="007D7173" w:rsidRPr="007D7173" w:rsidRDefault="007D7173" w:rsidP="007D7173">
            <w:pPr>
              <w:spacing w:line="240" w:lineRule="auto"/>
              <w:ind w:left="175"/>
              <w:jc w:val="left"/>
              <w:rPr>
                <w:rFonts w:ascii="Courier New" w:hAnsi="Courier New" w:cs="Courier New"/>
                <w:sz w:val="20"/>
                <w:szCs w:val="20"/>
              </w:rPr>
            </w:pPr>
          </w:p>
          <w:p w14:paraId="57C5739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CF1603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ocket_id' =&gt; ['required', 'string'],</w:t>
            </w:r>
          </w:p>
          <w:p w14:paraId="63052CC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required', 'string'],</w:t>
            </w:r>
          </w:p>
          <w:p w14:paraId="5894498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channel_data' =&gt; ['required', 'string']</w:t>
            </w:r>
          </w:p>
          <w:p w14:paraId="4BD59B7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CB9A20E" w14:textId="77777777" w:rsidR="007D7173" w:rsidRPr="007D7173" w:rsidRDefault="007D7173" w:rsidP="007D7173">
            <w:pPr>
              <w:spacing w:line="240" w:lineRule="auto"/>
              <w:ind w:left="175"/>
              <w:jc w:val="left"/>
              <w:rPr>
                <w:rFonts w:ascii="Courier New" w:hAnsi="Courier New" w:cs="Courier New"/>
                <w:sz w:val="20"/>
                <w:szCs w:val="20"/>
              </w:rPr>
            </w:pPr>
          </w:p>
          <w:p w14:paraId="588AE90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41A614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631288F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591CE04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43D4728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83BBA5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6681550" w14:textId="77777777" w:rsidR="007D7173" w:rsidRPr="007D7173" w:rsidRDefault="007D7173" w:rsidP="007D7173">
            <w:pPr>
              <w:spacing w:line="240" w:lineRule="auto"/>
              <w:ind w:left="175"/>
              <w:jc w:val="left"/>
              <w:rPr>
                <w:rFonts w:ascii="Courier New" w:hAnsi="Courier New" w:cs="Courier New"/>
                <w:sz w:val="20"/>
                <w:szCs w:val="20"/>
              </w:rPr>
            </w:pPr>
          </w:p>
          <w:p w14:paraId="7B770DE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 $data['socket_id'] . ':presence-</w:t>
            </w:r>
          </w:p>
          <w:p w14:paraId="3CE598F8" w14:textId="77777777" w:rsidR="005D150E"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office.' . $data['office_id'] . ':' . </w:t>
            </w:r>
            <w:r>
              <w:rPr>
                <w:rFonts w:ascii="Courier New" w:hAnsi="Courier New" w:cs="Courier New"/>
                <w:sz w:val="20"/>
                <w:szCs w:val="20"/>
              </w:rPr>
              <w:t xml:space="preserve">  </w:t>
            </w:r>
          </w:p>
          <w:p w14:paraId="52066E03" w14:textId="22A60D5C"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channel_data'];</w:t>
            </w:r>
          </w:p>
          <w:p w14:paraId="575B4B07"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hash = hash_hmac('sha256', $signature, </w:t>
            </w:r>
          </w:p>
          <w:p w14:paraId="5BB73BA9" w14:textId="716751A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onfig('broadcasting.connections.pusher.secret'));</w:t>
            </w:r>
          </w:p>
          <w:p w14:paraId="1F78A2AE" w14:textId="77777777" w:rsidR="007D7173" w:rsidRPr="007D7173" w:rsidRDefault="007D7173" w:rsidP="007D7173">
            <w:pPr>
              <w:spacing w:line="240" w:lineRule="auto"/>
              <w:ind w:left="175"/>
              <w:jc w:val="left"/>
              <w:rPr>
                <w:rFonts w:ascii="Courier New" w:hAnsi="Courier New" w:cs="Courier New"/>
                <w:sz w:val="20"/>
                <w:szCs w:val="20"/>
              </w:rPr>
            </w:pPr>
          </w:p>
          <w:p w14:paraId="23B3524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signature', ['door' =&gt; </w:t>
            </w:r>
          </w:p>
          <w:p w14:paraId="7205B058" w14:textId="015B768E"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w:t>
            </w:r>
          </w:p>
          <w:p w14:paraId="5F4B1694" w14:textId="77777777" w:rsidR="007D7173" w:rsidRPr="007D7173" w:rsidRDefault="007D7173" w:rsidP="007D7173">
            <w:pPr>
              <w:spacing w:line="240" w:lineRule="auto"/>
              <w:ind w:left="175"/>
              <w:jc w:val="left"/>
              <w:rPr>
                <w:rFonts w:ascii="Courier New" w:hAnsi="Courier New" w:cs="Courier New"/>
                <w:sz w:val="20"/>
                <w:szCs w:val="20"/>
              </w:rPr>
            </w:pPr>
          </w:p>
          <w:p w14:paraId="5EAE1A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83339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40298C6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4FBE79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gt; $hash</w:t>
            </w:r>
          </w:p>
          <w:p w14:paraId="1EF0711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092F1B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F45AF0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F57E6E5" w14:textId="77777777" w:rsidR="007D7173" w:rsidRPr="007D7173" w:rsidRDefault="007D7173" w:rsidP="007D7173">
            <w:pPr>
              <w:spacing w:line="240" w:lineRule="auto"/>
              <w:ind w:left="175"/>
              <w:jc w:val="left"/>
              <w:rPr>
                <w:rFonts w:ascii="Courier New" w:hAnsi="Courier New" w:cs="Courier New"/>
                <w:sz w:val="20"/>
                <w:szCs w:val="20"/>
              </w:rPr>
            </w:pPr>
          </w:p>
          <w:p w14:paraId="4A41D3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logout(Request $request)</w:t>
            </w:r>
          </w:p>
          <w:p w14:paraId="5A4C8C9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5B9AE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 = $request-&gt;user();</w:t>
            </w:r>
          </w:p>
          <w:p w14:paraId="7F591F51" w14:textId="77777777" w:rsidR="007D7173" w:rsidRPr="007D7173" w:rsidRDefault="007D7173" w:rsidP="007D7173">
            <w:pPr>
              <w:spacing w:line="240" w:lineRule="auto"/>
              <w:ind w:left="175"/>
              <w:jc w:val="left"/>
              <w:rPr>
                <w:rFonts w:ascii="Courier New" w:hAnsi="Courier New" w:cs="Courier New"/>
                <w:sz w:val="20"/>
                <w:szCs w:val="20"/>
              </w:rPr>
            </w:pPr>
          </w:p>
          <w:p w14:paraId="19135AA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out', ['door' =&gt; $user]);</w:t>
            </w:r>
          </w:p>
          <w:p w14:paraId="168914EE" w14:textId="77777777" w:rsidR="007D7173" w:rsidRPr="007D7173" w:rsidRDefault="007D7173" w:rsidP="007D7173">
            <w:pPr>
              <w:spacing w:line="240" w:lineRule="auto"/>
              <w:ind w:left="175"/>
              <w:jc w:val="left"/>
              <w:rPr>
                <w:rFonts w:ascii="Courier New" w:hAnsi="Courier New" w:cs="Courier New"/>
                <w:sz w:val="20"/>
                <w:szCs w:val="20"/>
              </w:rPr>
            </w:pPr>
          </w:p>
          <w:p w14:paraId="23F4AFA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gt;tokens()-&gt;delete();</w:t>
            </w:r>
          </w:p>
          <w:p w14:paraId="2CDFD744"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status' =&gt; 'success'], </w:t>
            </w:r>
          </w:p>
          <w:p w14:paraId="7D034E30" w14:textId="412CE89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200);</w:t>
            </w:r>
          </w:p>
          <w:p w14:paraId="02DB944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32B7B39" w14:textId="77777777" w:rsid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72E2B031" w14:textId="77777777" w:rsidR="005D150E" w:rsidRDefault="005D150E" w:rsidP="007D7173">
            <w:pPr>
              <w:spacing w:line="240" w:lineRule="auto"/>
              <w:ind w:left="175"/>
              <w:jc w:val="left"/>
              <w:rPr>
                <w:rFonts w:ascii="Courier New" w:hAnsi="Courier New" w:cs="Courier New"/>
                <w:sz w:val="20"/>
                <w:szCs w:val="20"/>
              </w:rPr>
            </w:pPr>
          </w:p>
          <w:p w14:paraId="675CEC4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class DoorEventController extends Controller</w:t>
            </w:r>
          </w:p>
          <w:p w14:paraId="72E118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06DA71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update_status(Request $request)</w:t>
            </w:r>
          </w:p>
          <w:p w14:paraId="49AF55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98C8D48"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667B6167" w14:textId="4D8E3BDE"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socket_id', 'user_id', 'lock_status']);</w:t>
            </w:r>
          </w:p>
          <w:p w14:paraId="265494A5" w14:textId="77777777" w:rsidR="001705F0" w:rsidRPr="001705F0" w:rsidRDefault="001705F0" w:rsidP="001705F0">
            <w:pPr>
              <w:spacing w:line="240" w:lineRule="auto"/>
              <w:ind w:left="175"/>
              <w:jc w:val="left"/>
              <w:rPr>
                <w:rFonts w:ascii="Courier New" w:hAnsi="Courier New" w:cs="Courier New"/>
                <w:sz w:val="20"/>
                <w:szCs w:val="20"/>
              </w:rPr>
            </w:pPr>
          </w:p>
          <w:p w14:paraId="15D74AD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F5E1BB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585991D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649B816C" w14:textId="77777777" w:rsidR="001705F0" w:rsidRDefault="001705F0" w:rsidP="001705F0">
            <w:pPr>
              <w:spacing w:line="240" w:lineRule="auto"/>
              <w:ind w:left="175"/>
              <w:jc w:val="left"/>
              <w:rPr>
                <w:rFonts w:ascii="Courier New" w:hAnsi="Courier New" w:cs="Courier New"/>
                <w:sz w:val="20"/>
                <w:szCs w:val="20"/>
              </w:rPr>
            </w:pPr>
          </w:p>
          <w:p w14:paraId="3CC0FAE7" w14:textId="77777777" w:rsidR="001705F0" w:rsidRPr="001705F0" w:rsidRDefault="001705F0" w:rsidP="001705F0">
            <w:pPr>
              <w:spacing w:line="240" w:lineRule="auto"/>
              <w:ind w:left="175"/>
              <w:jc w:val="left"/>
              <w:rPr>
                <w:rFonts w:ascii="Courier New" w:hAnsi="Courier New" w:cs="Courier New"/>
                <w:sz w:val="20"/>
                <w:szCs w:val="20"/>
              </w:rPr>
            </w:pPr>
          </w:p>
          <w:p w14:paraId="7F3BFF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ocket_id'   =&gt; ['required', 'string'],</w:t>
            </w:r>
          </w:p>
          <w:p w14:paraId="3BC2E62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user_id'     =&gt; ['required', 'string'],</w:t>
            </w:r>
          </w:p>
          <w:p w14:paraId="3F03E25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ck_status' =&gt; ['required', 'integer']</w:t>
            </w:r>
          </w:p>
          <w:p w14:paraId="130F400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B193D1D" w14:textId="77777777" w:rsidR="001705F0" w:rsidRPr="001705F0" w:rsidRDefault="001705F0" w:rsidP="001705F0">
            <w:pPr>
              <w:spacing w:line="240" w:lineRule="auto"/>
              <w:ind w:left="175"/>
              <w:jc w:val="left"/>
              <w:rPr>
                <w:rFonts w:ascii="Courier New" w:hAnsi="Courier New" w:cs="Courier New"/>
                <w:sz w:val="20"/>
                <w:szCs w:val="20"/>
              </w:rPr>
            </w:pPr>
          </w:p>
          <w:p w14:paraId="224A6E2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1C71C31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355FDC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24F6A75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257FB1B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ED0A66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58C5B64" w14:textId="77777777" w:rsidR="001705F0" w:rsidRPr="001705F0" w:rsidRDefault="001705F0" w:rsidP="001705F0">
            <w:pPr>
              <w:spacing w:line="240" w:lineRule="auto"/>
              <w:ind w:left="175"/>
              <w:jc w:val="left"/>
              <w:rPr>
                <w:rFonts w:ascii="Courier New" w:hAnsi="Courier New" w:cs="Courier New"/>
                <w:sz w:val="20"/>
                <w:szCs w:val="20"/>
              </w:rPr>
            </w:pPr>
          </w:p>
          <w:p w14:paraId="5266549F"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449AD7FB" w14:textId="5438AA57"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035C8B0F" w14:textId="77777777" w:rsidR="001705F0" w:rsidRPr="001705F0" w:rsidRDefault="001705F0" w:rsidP="001705F0">
            <w:pPr>
              <w:spacing w:line="240" w:lineRule="auto"/>
              <w:ind w:left="175"/>
              <w:jc w:val="left"/>
              <w:rPr>
                <w:rFonts w:ascii="Courier New" w:hAnsi="Courier New" w:cs="Courier New"/>
                <w:sz w:val="20"/>
                <w:szCs w:val="20"/>
              </w:rPr>
            </w:pPr>
          </w:p>
          <w:p w14:paraId="104F6DE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generate key</w:t>
            </w:r>
          </w:p>
          <w:p w14:paraId="523729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 Random::generate(20);</w:t>
            </w:r>
          </w:p>
          <w:p w14:paraId="2949A2DD" w14:textId="77777777" w:rsidR="001705F0" w:rsidRPr="001705F0" w:rsidRDefault="001705F0" w:rsidP="001705F0">
            <w:pPr>
              <w:spacing w:line="240" w:lineRule="auto"/>
              <w:ind w:left="175"/>
              <w:jc w:val="left"/>
              <w:rPr>
                <w:rFonts w:ascii="Courier New" w:hAnsi="Courier New" w:cs="Courier New"/>
                <w:sz w:val="20"/>
                <w:szCs w:val="20"/>
              </w:rPr>
            </w:pPr>
          </w:p>
          <w:p w14:paraId="08F9B2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6E393E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socket_id = $data['socket_id'];</w:t>
            </w:r>
          </w:p>
          <w:p w14:paraId="25165C7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is_lock = $data['lock_status'];</w:t>
            </w:r>
          </w:p>
          <w:p w14:paraId="65E6300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key = $key;</w:t>
            </w:r>
          </w:p>
          <w:p w14:paraId="4ACE2F00" w14:textId="77777777" w:rsidR="001705F0" w:rsidRPr="001705F0" w:rsidRDefault="001705F0" w:rsidP="001705F0">
            <w:pPr>
              <w:spacing w:line="240" w:lineRule="auto"/>
              <w:ind w:left="175"/>
              <w:jc w:val="left"/>
              <w:rPr>
                <w:rFonts w:ascii="Courier New" w:hAnsi="Courier New" w:cs="Courier New"/>
                <w:sz w:val="20"/>
                <w:szCs w:val="20"/>
              </w:rPr>
            </w:pPr>
          </w:p>
          <w:p w14:paraId="62EDE96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 $door-&gt;save();</w:t>
            </w:r>
          </w:p>
          <w:p w14:paraId="5C1F8BBA" w14:textId="77777777" w:rsidR="001705F0" w:rsidRPr="001705F0" w:rsidRDefault="001705F0" w:rsidP="001705F0">
            <w:pPr>
              <w:spacing w:line="240" w:lineRule="auto"/>
              <w:ind w:left="175"/>
              <w:jc w:val="left"/>
              <w:rPr>
                <w:rFonts w:ascii="Courier New" w:hAnsi="Courier New" w:cs="Courier New"/>
                <w:sz w:val="20"/>
                <w:szCs w:val="20"/>
              </w:rPr>
            </w:pPr>
          </w:p>
          <w:p w14:paraId="414035B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status) {</w:t>
            </w:r>
          </w:p>
          <w:p w14:paraId="57596A79" w14:textId="77777777" w:rsidR="001705F0" w:rsidRPr="001705F0" w:rsidRDefault="001705F0" w:rsidP="001705F0">
            <w:pPr>
              <w:spacing w:line="240" w:lineRule="auto"/>
              <w:ind w:left="175"/>
              <w:jc w:val="left"/>
              <w:rPr>
                <w:rFonts w:ascii="Courier New" w:hAnsi="Courier New" w:cs="Courier New"/>
                <w:sz w:val="20"/>
                <w:szCs w:val="20"/>
              </w:rPr>
            </w:pPr>
          </w:p>
          <w:p w14:paraId="1C56784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broadcast event</w:t>
            </w:r>
          </w:p>
          <w:p w14:paraId="1CEBA9CB"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w:t>
            </w:r>
          </w:p>
          <w:p w14:paraId="3C50165A" w14:textId="2A009B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StatusEvent($data['office_id']));</w:t>
            </w:r>
          </w:p>
          <w:p w14:paraId="67765222" w14:textId="77777777" w:rsidR="001705F0" w:rsidRPr="001705F0" w:rsidRDefault="001705F0" w:rsidP="001705F0">
            <w:pPr>
              <w:spacing w:line="240" w:lineRule="auto"/>
              <w:ind w:left="175"/>
              <w:jc w:val="left"/>
              <w:rPr>
                <w:rFonts w:ascii="Courier New" w:hAnsi="Courier New" w:cs="Courier New"/>
                <w:sz w:val="20"/>
                <w:szCs w:val="20"/>
              </w:rPr>
            </w:pPr>
          </w:p>
          <w:p w14:paraId="4139E19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save log</w:t>
            </w:r>
          </w:p>
          <w:p w14:paraId="648FD4F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ata['door_id'] == $data['user_id']) {</w:t>
            </w:r>
          </w:p>
          <w:p w14:paraId="7448B29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info('door self update', ['door' =&gt; </w:t>
            </w:r>
          </w:p>
          <w:p w14:paraId="7CE8E3C9" w14:textId="7DAB003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w:t>
            </w:r>
          </w:p>
          <w:p w14:paraId="0D7785B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else {</w:t>
            </w:r>
          </w:p>
          <w:p w14:paraId="2433393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new CustomLog($data['user_id'], </w:t>
            </w:r>
          </w:p>
          <w:p w14:paraId="713CF848"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door_id'], $door-&gt;office_id, </w:t>
            </w:r>
          </w:p>
          <w:p w14:paraId="568BF0DC"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lock_status'] == 0) ? 'membuka </w:t>
            </w:r>
          </w:p>
          <w:p w14:paraId="3D5276E8" w14:textId="1ECA0626"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pintu' : 'mengunci pintu');</w:t>
            </w:r>
          </w:p>
          <w:p w14:paraId="1FA8748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C8C2FFF" w14:textId="77777777" w:rsidR="001705F0" w:rsidRPr="001705F0" w:rsidRDefault="001705F0" w:rsidP="001705F0">
            <w:pPr>
              <w:spacing w:line="240" w:lineRule="auto"/>
              <w:ind w:left="175"/>
              <w:jc w:val="left"/>
              <w:rPr>
                <w:rFonts w:ascii="Courier New" w:hAnsi="Courier New" w:cs="Courier New"/>
                <w:sz w:val="20"/>
                <w:szCs w:val="20"/>
              </w:rPr>
            </w:pPr>
          </w:p>
          <w:p w14:paraId="491A1D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09E13BB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0BD24B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3373C2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gt; $key</w:t>
            </w:r>
          </w:p>
          <w:p w14:paraId="490B87A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60B3B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4ADB525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F2ABC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2AB582EF" w14:textId="77777777" w:rsidR="001705F0" w:rsidRPr="001705F0" w:rsidRDefault="001705F0" w:rsidP="001705F0">
            <w:pPr>
              <w:spacing w:line="240" w:lineRule="auto"/>
              <w:ind w:left="175"/>
              <w:jc w:val="left"/>
              <w:rPr>
                <w:rFonts w:ascii="Courier New" w:hAnsi="Courier New" w:cs="Courier New"/>
                <w:sz w:val="20"/>
                <w:szCs w:val="20"/>
              </w:rPr>
            </w:pPr>
          </w:p>
          <w:p w14:paraId="106CCBC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8D2CA5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failed',</w:t>
            </w:r>
          </w:p>
          <w:p w14:paraId="09AA44A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64187F9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401);</w:t>
            </w:r>
          </w:p>
          <w:p w14:paraId="1AE414F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75A9DC5" w14:textId="77777777" w:rsidR="001705F0" w:rsidRDefault="001705F0" w:rsidP="001705F0">
            <w:pPr>
              <w:spacing w:line="240" w:lineRule="auto"/>
              <w:ind w:left="175"/>
              <w:jc w:val="left"/>
              <w:rPr>
                <w:rFonts w:ascii="Courier New" w:hAnsi="Courier New" w:cs="Courier New"/>
                <w:sz w:val="20"/>
                <w:szCs w:val="20"/>
              </w:rPr>
            </w:pPr>
          </w:p>
          <w:p w14:paraId="7A6370B8" w14:textId="77777777" w:rsidR="001705F0" w:rsidRPr="001705F0" w:rsidRDefault="001705F0" w:rsidP="001705F0">
            <w:pPr>
              <w:spacing w:line="240" w:lineRule="auto"/>
              <w:ind w:left="175"/>
              <w:jc w:val="left"/>
              <w:rPr>
                <w:rFonts w:ascii="Courier New" w:hAnsi="Courier New" w:cs="Courier New"/>
                <w:sz w:val="20"/>
                <w:szCs w:val="20"/>
              </w:rPr>
            </w:pPr>
          </w:p>
          <w:p w14:paraId="3B05B973" w14:textId="77777777" w:rsidR="001705F0" w:rsidRPr="001705F0" w:rsidRDefault="001705F0" w:rsidP="001705F0">
            <w:pPr>
              <w:spacing w:line="240" w:lineRule="auto"/>
              <w:ind w:left="175"/>
              <w:jc w:val="left"/>
              <w:rPr>
                <w:rFonts w:ascii="Courier New" w:hAnsi="Courier New" w:cs="Courier New"/>
                <w:sz w:val="20"/>
                <w:szCs w:val="20"/>
              </w:rPr>
            </w:pPr>
          </w:p>
          <w:p w14:paraId="65A8499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alert(Request $request)</w:t>
            </w:r>
          </w:p>
          <w:p w14:paraId="041B22E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3E84119"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2015FE76" w14:textId="3F812C02"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message']);</w:t>
            </w:r>
          </w:p>
          <w:p w14:paraId="06CFBDDA" w14:textId="77777777" w:rsidR="001705F0" w:rsidRPr="001705F0" w:rsidRDefault="001705F0" w:rsidP="001705F0">
            <w:pPr>
              <w:spacing w:line="240" w:lineRule="auto"/>
              <w:ind w:left="175"/>
              <w:jc w:val="left"/>
              <w:rPr>
                <w:rFonts w:ascii="Courier New" w:hAnsi="Courier New" w:cs="Courier New"/>
                <w:sz w:val="20"/>
                <w:szCs w:val="20"/>
              </w:rPr>
            </w:pPr>
          </w:p>
          <w:p w14:paraId="6AB3048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0C168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46D62F8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21E999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message' =&gt; ['required', 'string']</w:t>
            </w:r>
          </w:p>
          <w:p w14:paraId="19B3507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0F23CF10" w14:textId="77777777" w:rsidR="001705F0" w:rsidRPr="001705F0" w:rsidRDefault="001705F0" w:rsidP="001705F0">
            <w:pPr>
              <w:spacing w:line="240" w:lineRule="auto"/>
              <w:ind w:left="175"/>
              <w:jc w:val="left"/>
              <w:rPr>
                <w:rFonts w:ascii="Courier New" w:hAnsi="Courier New" w:cs="Courier New"/>
                <w:sz w:val="20"/>
                <w:szCs w:val="20"/>
              </w:rPr>
            </w:pPr>
          </w:p>
          <w:p w14:paraId="6BCB51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720C5B1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F10471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0E8347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5D6610C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F9FBBC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DF38E52" w14:textId="77777777" w:rsidR="001705F0" w:rsidRPr="001705F0" w:rsidRDefault="001705F0" w:rsidP="001705F0">
            <w:pPr>
              <w:spacing w:line="240" w:lineRule="auto"/>
              <w:ind w:left="175"/>
              <w:jc w:val="left"/>
              <w:rPr>
                <w:rFonts w:ascii="Courier New" w:hAnsi="Courier New" w:cs="Courier New"/>
                <w:sz w:val="20"/>
                <w:szCs w:val="20"/>
              </w:rPr>
            </w:pPr>
          </w:p>
          <w:p w14:paraId="59822F74"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23A7AF24" w14:textId="6704E2EA"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72F6B943" w14:textId="77777777" w:rsidR="001705F0" w:rsidRPr="001705F0" w:rsidRDefault="001705F0" w:rsidP="001705F0">
            <w:pPr>
              <w:spacing w:line="240" w:lineRule="auto"/>
              <w:ind w:left="175"/>
              <w:jc w:val="left"/>
              <w:rPr>
                <w:rFonts w:ascii="Courier New" w:hAnsi="Courier New" w:cs="Courier New"/>
                <w:sz w:val="20"/>
                <w:szCs w:val="20"/>
              </w:rPr>
            </w:pPr>
          </w:p>
          <w:p w14:paraId="7E2E40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4F70C76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49FBA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no_data',</w:t>
            </w:r>
          </w:p>
          <w:p w14:paraId="6EBFBDE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4CE59D7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1FD5AD0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35BA920" w14:textId="77777777" w:rsidR="001705F0" w:rsidRPr="001705F0" w:rsidRDefault="001705F0" w:rsidP="001705F0">
            <w:pPr>
              <w:spacing w:line="240" w:lineRule="auto"/>
              <w:ind w:left="175"/>
              <w:jc w:val="left"/>
              <w:rPr>
                <w:rFonts w:ascii="Courier New" w:hAnsi="Courier New" w:cs="Courier New"/>
                <w:sz w:val="20"/>
                <w:szCs w:val="20"/>
              </w:rPr>
            </w:pPr>
          </w:p>
          <w:p w14:paraId="4182136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DoorAlertEvent($data['office_id'], $door</w:t>
            </w:r>
          </w:p>
          <w:p w14:paraId="4E742AAF" w14:textId="2EC1CF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name, $data['message']));</w:t>
            </w:r>
          </w:p>
          <w:p w14:paraId="5C30A32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alert('door alert', ['door' =&gt; $door, 'message' </w:t>
            </w:r>
            <w:r>
              <w:rPr>
                <w:rFonts w:ascii="Courier New" w:hAnsi="Courier New" w:cs="Courier New"/>
                <w:sz w:val="20"/>
                <w:szCs w:val="20"/>
              </w:rPr>
              <w:t xml:space="preserve">        </w:t>
            </w:r>
          </w:p>
          <w:p w14:paraId="5996514A" w14:textId="404681C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 $data['message']]);</w:t>
            </w:r>
          </w:p>
          <w:p w14:paraId="76B97C4A" w14:textId="77777777" w:rsidR="001705F0" w:rsidRPr="001705F0" w:rsidRDefault="001705F0" w:rsidP="001705F0">
            <w:pPr>
              <w:spacing w:line="240" w:lineRule="auto"/>
              <w:ind w:left="175"/>
              <w:jc w:val="left"/>
              <w:rPr>
                <w:rFonts w:ascii="Courier New" w:hAnsi="Courier New" w:cs="Courier New"/>
                <w:sz w:val="20"/>
                <w:szCs w:val="20"/>
              </w:rPr>
            </w:pPr>
          </w:p>
          <w:p w14:paraId="44E21F1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1D07B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61F6AF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E5680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7784371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7D8E4228" w14:textId="2642BE55" w:rsidR="005D150E"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D47D946" w14:textId="3CD53A65" w:rsidR="007D7173" w:rsidRDefault="007D7173" w:rsidP="007D7173">
            <w:pPr>
              <w:spacing w:line="240" w:lineRule="auto"/>
              <w:ind w:left="175"/>
              <w:jc w:val="left"/>
            </w:pPr>
          </w:p>
        </w:tc>
      </w:tr>
    </w:tbl>
    <w:p w14:paraId="1FC4749F" w14:textId="4EBAA8B0" w:rsidR="00A60F84" w:rsidRDefault="00A60F84" w:rsidP="002D6A66">
      <w:pPr>
        <w:contextualSpacing/>
        <w:rPr>
          <w:rFonts w:cs="Times New Roman"/>
          <w:szCs w:val="24"/>
        </w:rPr>
      </w:pPr>
    </w:p>
    <w:p w14:paraId="56837C64" w14:textId="77777777" w:rsidR="001C3AC5" w:rsidRDefault="001C3AC5" w:rsidP="002D6A66">
      <w:pPr>
        <w:contextualSpacing/>
        <w:jc w:val="center"/>
        <w:rPr>
          <w:rFonts w:eastAsia="Calibri" w:cs="Arial"/>
          <w:b/>
          <w:bCs/>
          <w:lang w:val="en-US"/>
        </w:rPr>
      </w:pPr>
    </w:p>
    <w:p w14:paraId="0D47DA74" w14:textId="77777777" w:rsidR="001C3AC5" w:rsidRDefault="001C3AC5" w:rsidP="002D6A66">
      <w:pPr>
        <w:contextualSpacing/>
        <w:jc w:val="center"/>
        <w:rPr>
          <w:rFonts w:cs="Times New Roman"/>
          <w:szCs w:val="24"/>
        </w:rPr>
      </w:pP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45879673" w14:textId="7701C598" w:rsidR="00A60F84" w:rsidRPr="00ED44FF" w:rsidRDefault="00A60F84" w:rsidP="002D6A66">
      <w:pPr>
        <w:keepNext/>
        <w:keepLines/>
        <w:spacing w:before="240"/>
        <w:contextualSpacing/>
        <w:jc w:val="center"/>
        <w:outlineLvl w:val="0"/>
        <w:rPr>
          <w:rFonts w:eastAsia="Times New Roman" w:cs="Times New Roman"/>
          <w:b/>
          <w:sz w:val="28"/>
          <w:szCs w:val="32"/>
          <w:lang w:val="en-US"/>
        </w:rPr>
      </w:pPr>
      <w:bookmarkStart w:id="458" w:name="_Toc103480629"/>
      <w:bookmarkStart w:id="459" w:name="_Toc106612771"/>
      <w:bookmarkStart w:id="460" w:name="_Toc143523817"/>
      <w:r w:rsidRPr="00ED44FF">
        <w:rPr>
          <w:rFonts w:eastAsia="Times New Roman" w:cs="Times New Roman"/>
          <w:b/>
          <w:sz w:val="28"/>
          <w:szCs w:val="32"/>
          <w:lang w:val="en-US"/>
        </w:rPr>
        <w:lastRenderedPageBreak/>
        <w:t xml:space="preserve">LAMPIRAN </w:t>
      </w:r>
      <w:bookmarkEnd w:id="458"/>
      <w:bookmarkEnd w:id="459"/>
      <w:r>
        <w:rPr>
          <w:rFonts w:eastAsia="Times New Roman" w:cs="Times New Roman"/>
          <w:b/>
          <w:sz w:val="28"/>
          <w:szCs w:val="32"/>
          <w:lang w:val="en-US"/>
        </w:rPr>
        <w:t>C</w:t>
      </w:r>
      <w:bookmarkEnd w:id="460"/>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FB7777D" w14:textId="1BF94574" w:rsidR="00125D34" w:rsidRPr="0032207D" w:rsidRDefault="00125D34" w:rsidP="002D6A66">
      <w:pPr>
        <w:contextualSpacing/>
        <w:rPr>
          <w:rFonts w:eastAsia="Calibri" w:cs="Arial"/>
          <w:lang w:val="en-US"/>
        </w:rPr>
        <w:sectPr w:rsidR="00125D34" w:rsidRPr="0032207D" w:rsidSect="006F0A39">
          <w:footerReference w:type="default" r:id="rId97"/>
          <w:footerReference w:type="first" r:id="rId98"/>
          <w:pgSz w:w="11906" w:h="16838" w:code="9"/>
          <w:pgMar w:top="1701" w:right="1701" w:bottom="1701" w:left="1701" w:header="709" w:footer="709" w:gutter="567"/>
          <w:pgNumType w:start="17"/>
          <w:cols w:space="708"/>
          <w:docGrid w:linePitch="360"/>
        </w:sectPr>
      </w:pPr>
    </w:p>
    <w:p w14:paraId="0166B204" w14:textId="77777777" w:rsidR="002851ED" w:rsidRDefault="002851ED" w:rsidP="002851ED">
      <w:pPr>
        <w:spacing w:line="276" w:lineRule="auto"/>
        <w:contextualSpacing/>
        <w:jc w:val="center"/>
        <w:rPr>
          <w:rFonts w:eastAsia="Calibri" w:cs="Times New Roman"/>
          <w:b/>
          <w:bCs/>
          <w:i/>
          <w:iCs/>
          <w:sz w:val="28"/>
          <w:szCs w:val="28"/>
          <w:lang w:val="en-US"/>
        </w:rPr>
      </w:pPr>
      <w:r>
        <w:rPr>
          <w:rFonts w:eastAsia="Calibri" w:cs="Times New Roman"/>
          <w:b/>
          <w:bCs/>
          <w:sz w:val="28"/>
          <w:szCs w:val="28"/>
          <w:lang w:val="en-US"/>
        </w:rPr>
        <w:lastRenderedPageBreak/>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SERVER</w:t>
      </w:r>
    </w:p>
    <w:p w14:paraId="5BC7ED7D" w14:textId="77777777" w:rsidR="002851ED" w:rsidRDefault="002851ED" w:rsidP="002851ED">
      <w:pPr>
        <w:spacing w:line="276" w:lineRule="auto"/>
        <w:contextualSpacing/>
        <w:jc w:val="center"/>
        <w:rPr>
          <w:rFonts w:eastAsia="Calibri" w:cs="Times New Roman"/>
          <w:b/>
          <w:bCs/>
          <w:sz w:val="28"/>
          <w:szCs w:val="28"/>
          <w:lang w:val="en-US"/>
        </w:rPr>
      </w:pPr>
      <w:r>
        <w:rPr>
          <w:rFonts w:eastAsia="Calibri" w:cs="Times New Roman"/>
          <w:b/>
          <w:bCs/>
          <w:sz w:val="28"/>
          <w:szCs w:val="28"/>
          <w:lang w:val="en-US"/>
        </w:rPr>
        <w:t xml:space="preserve">PADA SISTEM KEAMANAN KUNCI PINTU GEDUNG  DENGAN </w:t>
      </w:r>
    </w:p>
    <w:p w14:paraId="1FEEAA6E" w14:textId="77777777" w:rsidR="002851ED" w:rsidRPr="00E36663" w:rsidRDefault="002851ED" w:rsidP="002851ED">
      <w:pPr>
        <w:spacing w:line="276" w:lineRule="auto"/>
        <w:contextualSpacing/>
        <w:jc w:val="center"/>
        <w:rPr>
          <w:rFonts w:eastAsia="Calibri" w:cs="Times New Roman"/>
          <w:b/>
          <w:bCs/>
          <w:sz w:val="28"/>
          <w:szCs w:val="28"/>
          <w:lang w:val="en-US"/>
        </w:rPr>
      </w:pPr>
      <w:r>
        <w:rPr>
          <w:rFonts w:eastAsia="Calibri" w:cs="Times New Roman"/>
          <w:b/>
          <w:bCs/>
          <w:i/>
          <w:iCs/>
          <w:sz w:val="28"/>
          <w:szCs w:val="28"/>
          <w:lang w:val="en-US"/>
        </w:rPr>
        <w:t>ACCESS CONTROL</w:t>
      </w:r>
    </w:p>
    <w:p w14:paraId="220D10FC" w14:textId="77777777" w:rsidR="002851ED" w:rsidRPr="00D02308" w:rsidRDefault="002851ED" w:rsidP="002851ED">
      <w:pPr>
        <w:spacing w:line="240" w:lineRule="auto"/>
        <w:rPr>
          <w:rFonts w:cs="Times New Roman"/>
          <w:b/>
          <w:bCs/>
        </w:rPr>
      </w:pPr>
    </w:p>
    <w:p w14:paraId="6A5150E9" w14:textId="1F97069D" w:rsidR="002851ED" w:rsidRPr="00A84030" w:rsidRDefault="002851ED" w:rsidP="002851ED">
      <w:pPr>
        <w:spacing w:line="240" w:lineRule="auto"/>
        <w:jc w:val="center"/>
        <w:rPr>
          <w:rFonts w:cs="Times New Roman"/>
        </w:rPr>
      </w:pPr>
      <w:r>
        <w:rPr>
          <w:rFonts w:cs="Times New Roman"/>
        </w:rPr>
        <w:t>Muhammad Khoiril Wafi</w:t>
      </w:r>
      <w:r w:rsidRPr="00A84030">
        <w:rPr>
          <w:rFonts w:cs="Times New Roman"/>
        </w:rPr>
        <w:t xml:space="preserve"> *), </w:t>
      </w:r>
      <w:r w:rsidR="00591138">
        <w:t>M. Arfan, S.Kom., M.Eng.</w:t>
      </w:r>
      <w:r w:rsidRPr="00A84030">
        <w:rPr>
          <w:rFonts w:cs="Times New Roman"/>
        </w:rPr>
        <w:t xml:space="preserve"> dan </w:t>
      </w:r>
      <w:r w:rsidR="00591138">
        <w:t>Imam Santoso, S.T., M.T.</w:t>
      </w:r>
    </w:p>
    <w:p w14:paraId="4C99F1C8" w14:textId="77777777" w:rsidR="002851ED" w:rsidRPr="00D02308" w:rsidRDefault="002851ED" w:rsidP="002851ED">
      <w:pPr>
        <w:spacing w:line="240" w:lineRule="auto"/>
        <w:rPr>
          <w:rFonts w:cs="Times New Roman"/>
        </w:rPr>
      </w:pPr>
    </w:p>
    <w:p w14:paraId="48DD5827"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Program Studi Sarjana Departemen Teknik Elektro, Universitas Diponegoro</w:t>
      </w:r>
    </w:p>
    <w:p w14:paraId="6E8BA97B"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Jl. Prof Sudharto, SH, Kampus UNDIP Tembalang,</w:t>
      </w:r>
      <w:r>
        <w:rPr>
          <w:rFonts w:cs="Times New Roman"/>
          <w:sz w:val="20"/>
          <w:szCs w:val="20"/>
        </w:rPr>
        <w:t xml:space="preserve"> </w:t>
      </w:r>
      <w:r w:rsidRPr="00D02308">
        <w:rPr>
          <w:rFonts w:cs="Times New Roman"/>
          <w:sz w:val="20"/>
          <w:szCs w:val="20"/>
        </w:rPr>
        <w:t>Semarang 50275, Indonesia</w:t>
      </w:r>
    </w:p>
    <w:p w14:paraId="7EF1C14D" w14:textId="77777777" w:rsidR="002851ED" w:rsidRPr="00D02308" w:rsidRDefault="002851ED" w:rsidP="002851ED">
      <w:pPr>
        <w:spacing w:line="240" w:lineRule="auto"/>
        <w:rPr>
          <w:rFonts w:cs="Times New Roman"/>
          <w:sz w:val="20"/>
          <w:szCs w:val="20"/>
        </w:rPr>
      </w:pPr>
    </w:p>
    <w:p w14:paraId="1B919D49" w14:textId="77777777" w:rsidR="002851ED" w:rsidRPr="00D02308" w:rsidRDefault="002851ED" w:rsidP="002851ED">
      <w:pPr>
        <w:spacing w:line="240" w:lineRule="auto"/>
        <w:jc w:val="center"/>
        <w:rPr>
          <w:rFonts w:cs="Times New Roman"/>
          <w:sz w:val="20"/>
          <w:szCs w:val="20"/>
        </w:rPr>
      </w:pPr>
      <w:r w:rsidRPr="00D02308">
        <w:rPr>
          <w:rFonts w:cs="Times New Roman"/>
          <w:i/>
          <w:iCs/>
          <w:sz w:val="20"/>
          <w:szCs w:val="20"/>
          <w:vertAlign w:val="superscript"/>
        </w:rPr>
        <w:t>*)</w:t>
      </w:r>
      <w:r w:rsidRPr="00D02308">
        <w:rPr>
          <w:rFonts w:cs="Times New Roman"/>
          <w:i/>
          <w:iCs/>
          <w:sz w:val="20"/>
          <w:szCs w:val="20"/>
        </w:rPr>
        <w:t xml:space="preserve">E-mail : </w:t>
      </w:r>
      <w:r>
        <w:rPr>
          <w:rFonts w:cs="Times New Roman"/>
          <w:i/>
          <w:iCs/>
          <w:sz w:val="20"/>
          <w:szCs w:val="20"/>
        </w:rPr>
        <w:t>khoirilwafi</w:t>
      </w:r>
      <w:r w:rsidRPr="00D02308">
        <w:rPr>
          <w:rFonts w:cs="Times New Roman"/>
          <w:i/>
          <w:iCs/>
          <w:sz w:val="20"/>
          <w:szCs w:val="20"/>
        </w:rPr>
        <w:t>@students.undip.ac.id</w:t>
      </w:r>
    </w:p>
    <w:p w14:paraId="3C4BCC2A" w14:textId="77777777" w:rsidR="002851ED" w:rsidRDefault="002851ED" w:rsidP="002851ED">
      <w:pPr>
        <w:contextualSpacing/>
        <w:rPr>
          <w:rFonts w:cs="Times New Roman"/>
          <w:szCs w:val="24"/>
        </w:rPr>
      </w:pPr>
    </w:p>
    <w:p w14:paraId="42E44E82" w14:textId="77777777" w:rsidR="002851ED" w:rsidRPr="009221EC" w:rsidRDefault="002851ED" w:rsidP="002851ED">
      <w:pPr>
        <w:contextualSpacing/>
        <w:jc w:val="center"/>
        <w:rPr>
          <w:rFonts w:cs="Times New Roman"/>
          <w:b/>
          <w:szCs w:val="24"/>
        </w:rPr>
      </w:pPr>
      <w:r w:rsidRPr="009221EC">
        <w:rPr>
          <w:rFonts w:cs="Times New Roman"/>
          <w:b/>
          <w:szCs w:val="24"/>
        </w:rPr>
        <w:t>Abstrak</w:t>
      </w:r>
    </w:p>
    <w:p w14:paraId="4BA4B69B" w14:textId="77777777"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Banyak gedung yang masih menggunakan sistem penguncian manual dengan menggunakan kunci fisik sehingga dalam satu gedung akan mempunyai banyak kunci untuk masing-masing pintu hal tersebut menjadikan proses pengelolaan akses pintu kurang optimal. Untuk mengatasi hal tersebut maka dilakukan perancangan mengenai sistem penguncian pintu gedung yang dapat mengoptimalkan pengelolaan akses pintu serta meningkatkan efisiensi penguncian pintu gedung. Sistem yang dibuat menggunakan konsep IoT dimana terdapat beberapa perangkat kunci untk masing-masing pintu yang terhubung ke sebuah server sebagai kendali dan data yang mengatur semua pintu serta memberikan informasi kepada pihak pengelola gedung tersebut mengenai kondisi pintu pada gedung tersebut. Beberpa fitur seperti pengawasan langsung, pindai kode QR, penjadwalan dan kendali jarak jauh akan disediakan untuk mengoptimalkan pengawasan dan pengelolaan pintu. Sistem yang dibangun terdiri dari backend API menggunakan Laravel, database menggunakan MySQL, penjadwalan menggunakan Crobjob serta komunikasi menggunakan Websocket dimana semua komponen tersebut akan dipasang pada sebuah Virtual Private Server dengan menggunakan sistem operasi Ubuntu.</w:t>
      </w:r>
    </w:p>
    <w:p w14:paraId="08FE28EF" w14:textId="77777777" w:rsidR="002851ED" w:rsidRPr="00F34121" w:rsidRDefault="002851ED" w:rsidP="002851ED">
      <w:pPr>
        <w:spacing w:line="276" w:lineRule="auto"/>
        <w:contextualSpacing/>
        <w:rPr>
          <w:rFonts w:cs="Times New Roman"/>
          <w:i/>
          <w:sz w:val="20"/>
          <w:szCs w:val="20"/>
        </w:rPr>
      </w:pPr>
    </w:p>
    <w:p w14:paraId="19751D63" w14:textId="77777777" w:rsidR="002851ED" w:rsidRDefault="002851ED" w:rsidP="002851ED">
      <w:pPr>
        <w:spacing w:line="276" w:lineRule="auto"/>
        <w:contextualSpacing/>
        <w:rPr>
          <w:rFonts w:cs="Times New Roman"/>
          <w:i/>
          <w:sz w:val="20"/>
          <w:szCs w:val="20"/>
        </w:rPr>
      </w:pPr>
      <w:r w:rsidRPr="00F34121">
        <w:rPr>
          <w:rFonts w:cs="Times New Roman"/>
          <w:b/>
          <w:i/>
          <w:sz w:val="20"/>
          <w:szCs w:val="20"/>
        </w:rPr>
        <w:t>Kata Kunci</w:t>
      </w:r>
      <w:r w:rsidRPr="00F34121">
        <w:rPr>
          <w:rFonts w:cs="Times New Roman"/>
          <w:i/>
          <w:sz w:val="20"/>
          <w:szCs w:val="20"/>
        </w:rPr>
        <w:t>: Akses Pintu, kode QR, IoT, Server, Database, API.</w:t>
      </w:r>
    </w:p>
    <w:p w14:paraId="3CF51A29" w14:textId="77777777" w:rsidR="002851ED" w:rsidRDefault="002851ED" w:rsidP="002851ED">
      <w:pPr>
        <w:spacing w:line="276" w:lineRule="auto"/>
        <w:contextualSpacing/>
        <w:rPr>
          <w:rFonts w:cs="Times New Roman"/>
          <w:i/>
          <w:sz w:val="20"/>
          <w:szCs w:val="20"/>
        </w:rPr>
      </w:pPr>
    </w:p>
    <w:p w14:paraId="21F95D67" w14:textId="77777777" w:rsidR="002851ED" w:rsidRDefault="002851ED" w:rsidP="002851ED">
      <w:pPr>
        <w:spacing w:line="276" w:lineRule="auto"/>
        <w:contextualSpacing/>
        <w:rPr>
          <w:rFonts w:cs="Times New Roman"/>
          <w:i/>
          <w:sz w:val="20"/>
          <w:szCs w:val="20"/>
        </w:rPr>
      </w:pPr>
    </w:p>
    <w:p w14:paraId="76810F55" w14:textId="77777777" w:rsidR="002851ED" w:rsidRPr="00F34121" w:rsidRDefault="002851ED" w:rsidP="002851ED">
      <w:pPr>
        <w:contextualSpacing/>
        <w:jc w:val="center"/>
        <w:rPr>
          <w:rFonts w:cs="Times New Roman"/>
          <w:b/>
          <w:i/>
          <w:szCs w:val="24"/>
        </w:rPr>
      </w:pPr>
      <w:r w:rsidRPr="00F34121">
        <w:rPr>
          <w:rFonts w:cs="Times New Roman"/>
          <w:b/>
          <w:i/>
          <w:szCs w:val="24"/>
        </w:rPr>
        <w:t>Abstract</w:t>
      </w:r>
    </w:p>
    <w:p w14:paraId="503624B1" w14:textId="77777777"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Laravel, a database using MySQL, scheduling using Crobjob and communication using Websocket where all components will be installed on a Virtual Private Server using Ubuntu operating system.</w:t>
      </w:r>
    </w:p>
    <w:p w14:paraId="482A7B08" w14:textId="77777777" w:rsidR="002851ED" w:rsidRPr="00F34121" w:rsidRDefault="002851ED" w:rsidP="002851ED">
      <w:pPr>
        <w:spacing w:line="276" w:lineRule="auto"/>
        <w:contextualSpacing/>
        <w:rPr>
          <w:rFonts w:cs="Times New Roman"/>
          <w:i/>
          <w:sz w:val="20"/>
          <w:szCs w:val="20"/>
        </w:rPr>
      </w:pPr>
    </w:p>
    <w:p w14:paraId="20BECEDB" w14:textId="77777777" w:rsidR="002851ED" w:rsidRPr="00F34121" w:rsidRDefault="002851ED" w:rsidP="002851ED">
      <w:pPr>
        <w:spacing w:line="276" w:lineRule="auto"/>
        <w:contextualSpacing/>
        <w:rPr>
          <w:rFonts w:cs="Times New Roman"/>
          <w:i/>
          <w:sz w:val="20"/>
          <w:szCs w:val="20"/>
        </w:rPr>
      </w:pPr>
      <w:r w:rsidRPr="00F34121">
        <w:rPr>
          <w:rFonts w:cs="Times New Roman"/>
          <w:b/>
          <w:i/>
          <w:sz w:val="20"/>
          <w:szCs w:val="20"/>
        </w:rPr>
        <w:t>Keywords</w:t>
      </w:r>
      <w:r w:rsidRPr="00F34121">
        <w:rPr>
          <w:rFonts w:cs="Times New Roman"/>
          <w:i/>
          <w:sz w:val="20"/>
          <w:szCs w:val="20"/>
        </w:rPr>
        <w:t>: Door Access, QR code, IoT, Server, Database, API.</w:t>
      </w:r>
    </w:p>
    <w:p w14:paraId="53125F14" w14:textId="77777777" w:rsidR="002851ED" w:rsidRDefault="002851ED" w:rsidP="002851ED">
      <w:pPr>
        <w:contextualSpacing/>
        <w:rPr>
          <w:rFonts w:cs="Times New Roman"/>
          <w:szCs w:val="24"/>
        </w:rPr>
      </w:pPr>
    </w:p>
    <w:p w14:paraId="02D672F6" w14:textId="77777777" w:rsidR="002851ED" w:rsidRDefault="002851ED" w:rsidP="002851ED">
      <w:pPr>
        <w:contextualSpacing/>
        <w:rPr>
          <w:rFonts w:cs="Times New Roman"/>
          <w:szCs w:val="24"/>
        </w:rPr>
        <w:sectPr w:rsidR="002851ED" w:rsidSect="006F0A39">
          <w:headerReference w:type="default" r:id="rId99"/>
          <w:footerReference w:type="default" r:id="rId100"/>
          <w:headerReference w:type="first" r:id="rId101"/>
          <w:footerReference w:type="first" r:id="rId102"/>
          <w:pgSz w:w="11906" w:h="16838" w:code="9"/>
          <w:pgMar w:top="1134" w:right="1134" w:bottom="1134" w:left="1134" w:header="709" w:footer="709" w:gutter="0"/>
          <w:pgNumType w:start="22"/>
          <w:cols w:space="708"/>
          <w:docGrid w:linePitch="360"/>
        </w:sectPr>
      </w:pPr>
    </w:p>
    <w:p w14:paraId="78050208" w14:textId="77777777" w:rsidR="002851ED" w:rsidRPr="003763A7"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ndahuluan </w:t>
      </w:r>
    </w:p>
    <w:p w14:paraId="732BF5BA"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Latar Belakang</w:t>
      </w:r>
    </w:p>
    <w:p w14:paraId="787EC4E5" w14:textId="77777777" w:rsidR="002851ED" w:rsidRPr="006A7CA8"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Kea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an yang kurang dikarenakan kunci rentan </w:t>
      </w:r>
      <w:r>
        <w:rPr>
          <w:rFonts w:cs="Times New Roman"/>
          <w:sz w:val="20"/>
          <w:szCs w:val="20"/>
        </w:rPr>
        <w:t>untuk dicuri atau diduplikasi</w:t>
      </w:r>
      <w:r>
        <w:rPr>
          <w:rFonts w:cs="Times New Roman"/>
          <w:sz w:val="20"/>
          <w:szCs w:val="20"/>
        </w:rPr>
        <w:fldChar w:fldCharType="begin" w:fldLock="1"/>
      </w:r>
      <w:r>
        <w:rPr>
          <w:rFonts w:cs="Times New Roman"/>
          <w:sz w:val="20"/>
          <w:szCs w:val="20"/>
        </w:rP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1]</w:t>
      </w:r>
      <w:r>
        <w:rPr>
          <w:rFonts w:cs="Times New Roman"/>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Masalah keamanan ruangan dalam sebuah gedung dan efektifitas dapat diselesaikan dengan menggunakan </w:t>
      </w:r>
      <w:r w:rsidRPr="006A7CA8">
        <w:rPr>
          <w:rFonts w:cs="Times New Roman"/>
          <w:sz w:val="20"/>
          <w:szCs w:val="20"/>
        </w:rPr>
        <w:lastRenderedPageBreak/>
        <w:t>sebuah sistem penguncian cerdas yang terorganisasi dan kerkoneksi ke sebuah sistem manajemen kunci pintu (</w:t>
      </w:r>
      <w:r w:rsidRPr="00D02140">
        <w:rPr>
          <w:rFonts w:cs="Times New Roman"/>
          <w:i/>
          <w:sz w:val="20"/>
          <w:szCs w:val="20"/>
        </w:rPr>
        <w:t>access</w:t>
      </w:r>
      <w:r w:rsidRPr="006A7CA8">
        <w:rPr>
          <w:rFonts w:cs="Times New Roman"/>
          <w:sz w:val="20"/>
          <w:szCs w:val="20"/>
        </w:rPr>
        <w:t xml:space="preserve"> </w:t>
      </w:r>
      <w:r w:rsidRPr="00D02140">
        <w:rPr>
          <w:rFonts w:cs="Times New Roman"/>
          <w:i/>
          <w:sz w:val="20"/>
          <w:szCs w:val="20"/>
        </w:rPr>
        <w:t>control</w:t>
      </w:r>
      <w:r w:rsidRPr="006A7CA8">
        <w:rPr>
          <w:rFonts w:cs="Times New Roman"/>
          <w:sz w:val="20"/>
          <w:szCs w:val="20"/>
        </w:rPr>
        <w:t>) yang memiliki tingkat keamana</w:t>
      </w:r>
      <w:r>
        <w:rPr>
          <w:rFonts w:cs="Times New Roman"/>
          <w:sz w:val="20"/>
          <w:szCs w:val="20"/>
        </w:rPr>
        <w:t>n</w:t>
      </w:r>
      <w:r w:rsidRPr="006A7CA8">
        <w:rPr>
          <w:rFonts w:cs="Times New Roman"/>
          <w:sz w:val="20"/>
          <w:szCs w:val="20"/>
        </w:rPr>
        <w:t xml:space="preserve"> yang lebih </w:t>
      </w:r>
      <w:r>
        <w:rPr>
          <w:rFonts w:cs="Times New Roman"/>
          <w:sz w:val="20"/>
          <w:szCs w:val="20"/>
        </w:rPr>
        <w:t>tinggi, adaptif dan fleksibel</w:t>
      </w:r>
      <w:r>
        <w:rPr>
          <w:rFonts w:cs="Times New Roman"/>
          <w:sz w:val="20"/>
          <w:szCs w:val="20"/>
        </w:rPr>
        <w:fldChar w:fldCharType="begin" w:fldLock="1"/>
      </w:r>
      <w:r>
        <w:rPr>
          <w:rFonts w:cs="Times New Roman"/>
          <w:sz w:val="20"/>
          <w:szCs w:val="20"/>
        </w:rPr>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mendeley":{"formattedCitation":"[2]","plainTextFormattedCitation":"[2]","previouslyFormattedCitation":"[2]"},"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2]</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1","issue":"3","issued":{"date-parts":[["2015"]]},"page":"5-10","title":"RFID and GSM Based Attendance Monitoring System using door locking / unlocking system and Its Hardware Implementation","type":"article-journal","volume":"2"},"uris":["http://www.mendeley.com/documents/?uuid=36a00fb0-8d79-4d51-a72e-f6838d8eff70"]}],"mendeley":{"formattedCitation":"[3]","plainTextFormattedCitation":"[3]","previouslyFormattedCitation":"[3]"},"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3]</w:t>
      </w:r>
      <w:r>
        <w:rPr>
          <w:rFonts w:cs="Times New Roman"/>
          <w:sz w:val="20"/>
          <w:szCs w:val="20"/>
        </w:rPr>
        <w:fldChar w:fldCharType="end"/>
      </w:r>
      <w:r w:rsidRPr="006A7CA8">
        <w:rPr>
          <w:rFonts w:cs="Times New Roman"/>
          <w:sz w:val="20"/>
          <w:szCs w:val="20"/>
        </w:rPr>
        <w:t>.</w:t>
      </w:r>
    </w:p>
    <w:p w14:paraId="32548DC9" w14:textId="77777777" w:rsidR="002851ED"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Untuk mendukung kinerja dari sistem penguncian yang terorganisasi maka diperlukan sebuah </w:t>
      </w:r>
      <w:r w:rsidRPr="00857399">
        <w:rPr>
          <w:rFonts w:cs="Times New Roman"/>
          <w:i/>
          <w:sz w:val="20"/>
          <w:szCs w:val="20"/>
        </w:rPr>
        <w:t>server</w:t>
      </w:r>
      <w:r w:rsidRPr="006A7CA8">
        <w:rPr>
          <w:rFonts w:cs="Times New Roman"/>
          <w:sz w:val="20"/>
          <w:szCs w:val="20"/>
        </w:rPr>
        <w:t xml:space="preserve"> dan penyimpanan data. sebuah </w:t>
      </w:r>
      <w:r w:rsidRPr="00857399">
        <w:rPr>
          <w:rFonts w:cs="Times New Roman"/>
          <w:i/>
          <w:sz w:val="20"/>
          <w:szCs w:val="20"/>
        </w:rPr>
        <w:t>server</w:t>
      </w:r>
      <w:r w:rsidRPr="006A7CA8">
        <w:rPr>
          <w:rFonts w:cs="Times New Roman"/>
          <w:sz w:val="20"/>
          <w:szCs w:val="20"/>
        </w:rPr>
        <w:t xml:space="preserve"> akan menjalankan kode program yang bertugas untuk mengatur dan mengawasi semua aktifitas sistem penguncian dan sebuah penyimpanan data digunakan untuk menyimpan data-data seperti data pengguna, kunci, dan </w:t>
      </w:r>
      <w:r w:rsidRPr="00857399">
        <w:rPr>
          <w:rFonts w:cs="Times New Roman"/>
          <w:i/>
          <w:sz w:val="20"/>
          <w:szCs w:val="20"/>
        </w:rPr>
        <w:t>backup</w:t>
      </w:r>
      <w:r>
        <w:rPr>
          <w:rFonts w:cs="Times New Roman"/>
          <w:i/>
          <w:sz w:val="20"/>
          <w:szCs w:val="20"/>
        </w:rPr>
        <w:fldChar w:fldCharType="begin" w:fldLock="1"/>
      </w:r>
      <w:r>
        <w:rPr>
          <w:rFonts w:cs="Times New Roman"/>
          <w:i/>
          <w:sz w:val="20"/>
          <w:szCs w:val="20"/>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4]","plainTextFormattedCitation":"[4]","previouslyFormattedCitation":"[4]"},"properties":{"noteIndex":0},"schema":"https://github.com/citation-style-language/schema/raw/master/csl-citation.json"}</w:instrText>
      </w:r>
      <w:r>
        <w:rPr>
          <w:rFonts w:cs="Times New Roman"/>
          <w:i/>
          <w:sz w:val="20"/>
          <w:szCs w:val="20"/>
        </w:rPr>
        <w:fldChar w:fldCharType="separate"/>
      </w:r>
      <w:r w:rsidRPr="00805426">
        <w:rPr>
          <w:rFonts w:cs="Times New Roman"/>
          <w:noProof/>
          <w:sz w:val="20"/>
          <w:szCs w:val="20"/>
        </w:rPr>
        <w:t>[4]</w:t>
      </w:r>
      <w:r>
        <w:rPr>
          <w:rFonts w:cs="Times New Roman"/>
          <w:i/>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Dengan </w:t>
      </w:r>
      <w:r w:rsidRPr="006A7CA8">
        <w:rPr>
          <w:rFonts w:cs="Times New Roman"/>
          <w:sz w:val="20"/>
          <w:szCs w:val="20"/>
        </w:rPr>
        <w:lastRenderedPageBreak/>
        <w:t xml:space="preserve">demikian, perancangan sistem </w:t>
      </w:r>
      <w:r w:rsidRPr="00857399">
        <w:rPr>
          <w:rFonts w:cs="Times New Roman"/>
          <w:i/>
          <w:sz w:val="20"/>
          <w:szCs w:val="20"/>
        </w:rPr>
        <w:t>database</w:t>
      </w:r>
      <w:r w:rsidRPr="006A7CA8">
        <w:rPr>
          <w:rFonts w:cs="Times New Roman"/>
          <w:sz w:val="20"/>
          <w:szCs w:val="20"/>
        </w:rPr>
        <w:t xml:space="preserve"> dan </w:t>
      </w:r>
      <w:r w:rsidRPr="00857399">
        <w:rPr>
          <w:rFonts w:cs="Times New Roman"/>
          <w:i/>
          <w:sz w:val="20"/>
          <w:szCs w:val="20"/>
        </w:rPr>
        <w:t>server</w:t>
      </w:r>
      <w:r w:rsidRPr="006A7CA8">
        <w:rPr>
          <w:rFonts w:cs="Times New Roman"/>
          <w:sz w:val="20"/>
          <w:szCs w:val="20"/>
        </w:rPr>
        <w:t xml:space="preserve"> pada sistem keamanan kunci pintu gedung dengan </w:t>
      </w:r>
      <w:r w:rsidRPr="00857399">
        <w:rPr>
          <w:rFonts w:cs="Times New Roman"/>
          <w:i/>
          <w:sz w:val="20"/>
          <w:szCs w:val="20"/>
        </w:rPr>
        <w:t>access</w:t>
      </w:r>
      <w:r w:rsidRPr="006A7CA8">
        <w:rPr>
          <w:rFonts w:cs="Times New Roman"/>
          <w:sz w:val="20"/>
          <w:szCs w:val="20"/>
        </w:rPr>
        <w:t xml:space="preserve"> </w:t>
      </w:r>
      <w:r w:rsidRPr="00857399">
        <w:rPr>
          <w:rFonts w:cs="Times New Roman"/>
          <w:i/>
          <w:sz w:val="20"/>
          <w:szCs w:val="20"/>
        </w:rPr>
        <w:t>control</w:t>
      </w:r>
      <w:r w:rsidRPr="006A7CA8">
        <w:rPr>
          <w:rFonts w:cs="Times New Roman"/>
          <w:sz w:val="20"/>
          <w:szCs w:val="20"/>
        </w:rPr>
        <w:t xml:space="preserve"> diharapkan dapat memberikan solusi yang efektif dalam meningkatkan keamanan kunci pintu gedung dan memberikan kenyamanan serta kemudahan dalam pengelolaannya.</w:t>
      </w:r>
    </w:p>
    <w:p w14:paraId="70D036F3" w14:textId="77777777" w:rsidR="002851ED" w:rsidRPr="003763A7" w:rsidRDefault="002851ED" w:rsidP="002851ED">
      <w:pPr>
        <w:pStyle w:val="ListParagraph"/>
        <w:spacing w:line="276" w:lineRule="auto"/>
        <w:ind w:left="0" w:firstLine="567"/>
        <w:rPr>
          <w:rFonts w:cs="Times New Roman"/>
          <w:sz w:val="20"/>
          <w:szCs w:val="20"/>
        </w:rPr>
      </w:pPr>
    </w:p>
    <w:p w14:paraId="7ED90DCC"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 xml:space="preserve">Tujuan </w:t>
      </w:r>
    </w:p>
    <w:p w14:paraId="67F33F2C" w14:textId="77777777" w:rsidR="002851ED" w:rsidRDefault="002851ED" w:rsidP="002851ED">
      <w:pPr>
        <w:pStyle w:val="ListParagraph"/>
        <w:spacing w:line="276" w:lineRule="auto"/>
        <w:ind w:left="0" w:firstLine="567"/>
        <w:rPr>
          <w:rFonts w:cs="Times New Roman"/>
          <w:sz w:val="20"/>
          <w:szCs w:val="20"/>
        </w:rPr>
      </w:pPr>
      <w:r>
        <w:rPr>
          <w:rFonts w:cs="Times New Roman"/>
          <w:sz w:val="20"/>
          <w:szCs w:val="20"/>
        </w:rPr>
        <w:t xml:space="preserve">Tugas akhir ini bertujuan untuk merancang sistem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pada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w:t>
      </w:r>
    </w:p>
    <w:p w14:paraId="79CB62C2" w14:textId="77777777" w:rsidR="002851ED" w:rsidRPr="003763A7" w:rsidRDefault="002851ED" w:rsidP="002851ED">
      <w:pPr>
        <w:pStyle w:val="ListParagraph"/>
        <w:spacing w:line="276" w:lineRule="auto"/>
        <w:ind w:left="0" w:firstLine="567"/>
        <w:rPr>
          <w:rFonts w:cs="Times New Roman"/>
          <w:sz w:val="20"/>
          <w:szCs w:val="20"/>
        </w:rPr>
      </w:pPr>
    </w:p>
    <w:p w14:paraId="0A989C46"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Batasan Masalah</w:t>
      </w:r>
    </w:p>
    <w:p w14:paraId="1BAFDD35" w14:textId="77777777" w:rsidR="002851ED" w:rsidRPr="006A27BF" w:rsidRDefault="002851ED" w:rsidP="002851ED">
      <w:pPr>
        <w:spacing w:line="276" w:lineRule="auto"/>
        <w:ind w:firstLine="567"/>
        <w:rPr>
          <w:rFonts w:cs="Times New Roman"/>
          <w:sz w:val="20"/>
          <w:szCs w:val="20"/>
        </w:rPr>
      </w:pPr>
      <w:r>
        <w:rPr>
          <w:rFonts w:cs="Times New Roman"/>
          <w:sz w:val="20"/>
          <w:szCs w:val="20"/>
        </w:rPr>
        <w:t xml:space="preserve">Tugas akhir ini hanya akan membahas tentang perancangan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pada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 xml:space="preserve"> dengan memberikan solusi perancangan yang sesuai dengan kaidah keilmuan rekayasa.</w:t>
      </w:r>
    </w:p>
    <w:p w14:paraId="44C60170" w14:textId="77777777" w:rsidR="002851ED" w:rsidRPr="003763A7" w:rsidRDefault="002851ED" w:rsidP="002851ED">
      <w:pPr>
        <w:pStyle w:val="ListParagraph"/>
        <w:spacing w:line="276" w:lineRule="auto"/>
        <w:ind w:left="426"/>
        <w:jc w:val="left"/>
        <w:rPr>
          <w:rFonts w:cs="Times New Roman"/>
          <w:b/>
          <w:sz w:val="20"/>
          <w:szCs w:val="20"/>
        </w:rPr>
      </w:pPr>
    </w:p>
    <w:p w14:paraId="7B31EE97"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Kajian Pustaka</w:t>
      </w:r>
    </w:p>
    <w:p w14:paraId="459B0CF1"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p>
    <w:p w14:paraId="684C5D94" w14:textId="77777777" w:rsidR="002851ED" w:rsidRDefault="002851ED" w:rsidP="002851ED">
      <w:pPr>
        <w:spacing w:line="276" w:lineRule="auto"/>
        <w:ind w:firstLine="567"/>
        <w:rPr>
          <w:rFonts w:cs="Times New Roman"/>
          <w:sz w:val="20"/>
          <w:szCs w:val="20"/>
        </w:rPr>
      </w:pPr>
      <w:r w:rsidRPr="00A930A3">
        <w:rPr>
          <w:rFonts w:cs="Times New Roman"/>
          <w:sz w:val="20"/>
          <w:szCs w:val="20"/>
        </w:rPr>
        <w:t xml:space="preserve">Kendali akses atau </w:t>
      </w:r>
      <w:r w:rsidRPr="00857399">
        <w:rPr>
          <w:rFonts w:cs="Times New Roman"/>
          <w:i/>
          <w:sz w:val="20"/>
          <w:szCs w:val="20"/>
        </w:rPr>
        <w:t>access</w:t>
      </w:r>
      <w:r w:rsidRPr="00A930A3">
        <w:rPr>
          <w:rFonts w:cs="Times New Roman"/>
          <w:sz w:val="20"/>
          <w:szCs w:val="20"/>
        </w:rPr>
        <w:t xml:space="preserve"> </w:t>
      </w:r>
      <w:r w:rsidRPr="00857399">
        <w:rPr>
          <w:rFonts w:cs="Times New Roman"/>
          <w:i/>
          <w:sz w:val="20"/>
          <w:szCs w:val="20"/>
        </w:rPr>
        <w:t>control</w:t>
      </w:r>
      <w:r w:rsidRPr="00A930A3">
        <w:rPr>
          <w:rFonts w:cs="Times New Roman"/>
          <w:sz w:val="20"/>
          <w:szCs w:val="20"/>
        </w:rPr>
        <w:t xml:space="preserve"> merupakan sebuah mekanisme pengaturan kebijakan yang digunakan untuk membatasi dan mengatur hak akses pengguna terhadap suatu sumber daya atau fasilitas tertentu. Kendali akses atau access control merupakan sebuah mekanisme pengaturan kebijakan yang digunakan untuk membatasi dan mengatur hak akses pengguna terhadap suatu sumber daya atau fasilitas tertentu. Dengan menggunakan kendali akses kita bisa mengatur dan membatasi akses pengguna sehingga hanya pengguna tertentu yang diijinkan yang bisa mengakse</w:t>
      </w:r>
      <w:r>
        <w:rPr>
          <w:rFonts w:cs="Times New Roman"/>
          <w:sz w:val="20"/>
          <w:szCs w:val="20"/>
        </w:rPr>
        <w:t>s sumber daya yang dilindungi</w:t>
      </w:r>
      <w:r>
        <w:rPr>
          <w:rFonts w:cs="Times New Roman"/>
          <w:sz w:val="20"/>
          <w:szCs w:val="20"/>
        </w:rPr>
        <w:fldChar w:fldCharType="begin" w:fldLock="1"/>
      </w:r>
      <w:r>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5]","plainTextFormattedCitation":"[5]","previouslyFormattedCitation":"[5]"},"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5]</w:t>
      </w:r>
      <w:r>
        <w:rPr>
          <w:rFonts w:cs="Times New Roman"/>
          <w:sz w:val="20"/>
          <w:szCs w:val="20"/>
        </w:rPr>
        <w:fldChar w:fldCharType="end"/>
      </w:r>
      <w:r>
        <w:rPr>
          <w:rFonts w:cs="Times New Roman"/>
          <w:sz w:val="20"/>
          <w:szCs w:val="20"/>
        </w:rPr>
        <w:t>.</w:t>
      </w:r>
    </w:p>
    <w:p w14:paraId="54AEE369" w14:textId="77777777" w:rsidR="002851ED" w:rsidRPr="00A930A3" w:rsidRDefault="002851ED" w:rsidP="002851ED">
      <w:pPr>
        <w:spacing w:line="276" w:lineRule="auto"/>
        <w:ind w:firstLine="567"/>
        <w:rPr>
          <w:rFonts w:cs="Times New Roman"/>
          <w:sz w:val="20"/>
          <w:szCs w:val="20"/>
        </w:rPr>
      </w:pPr>
    </w:p>
    <w:p w14:paraId="54571B85"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Internet</w:t>
      </w:r>
      <w:r>
        <w:rPr>
          <w:rFonts w:cs="Times New Roman"/>
          <w:sz w:val="20"/>
          <w:szCs w:val="20"/>
        </w:rPr>
        <w:t xml:space="preserve"> </w:t>
      </w:r>
      <w:r w:rsidRPr="00857399">
        <w:rPr>
          <w:rFonts w:cs="Times New Roman"/>
          <w:i/>
          <w:sz w:val="20"/>
          <w:szCs w:val="20"/>
        </w:rPr>
        <w:t>of</w:t>
      </w:r>
      <w:r>
        <w:rPr>
          <w:rFonts w:cs="Times New Roman"/>
          <w:sz w:val="20"/>
          <w:szCs w:val="20"/>
        </w:rPr>
        <w:t xml:space="preserve"> </w:t>
      </w:r>
      <w:r w:rsidRPr="00857399">
        <w:rPr>
          <w:rFonts w:cs="Times New Roman"/>
          <w:i/>
          <w:sz w:val="20"/>
          <w:szCs w:val="20"/>
        </w:rPr>
        <w:t>Things</w:t>
      </w:r>
    </w:p>
    <w:p w14:paraId="2CC79822" w14:textId="77777777" w:rsidR="002851ED" w:rsidRDefault="002851ED" w:rsidP="002851ED">
      <w:pPr>
        <w:spacing w:line="276" w:lineRule="auto"/>
        <w:ind w:firstLine="567"/>
        <w:rPr>
          <w:rFonts w:cs="Times New Roman"/>
          <w:sz w:val="20"/>
          <w:szCs w:val="20"/>
        </w:rPr>
      </w:pPr>
      <w:r w:rsidRPr="00A930A3">
        <w:rPr>
          <w:rFonts w:cs="Times New Roman"/>
          <w:sz w:val="20"/>
          <w:szCs w:val="20"/>
        </w:rPr>
        <w:t>IoT merupakan sebuah konsep yang digunakan untuk mengembangkan koneksifitas internet, IoT juga memberikan gambaran mengenai kemampuan dari berbagai perangkat elektronik yang saling terhubung dengan membentuk sebuah jaringan komunikasi baik melalui internet maupun komunikasi lainnya seperti bluetooth</w:t>
      </w:r>
      <w:r>
        <w:rPr>
          <w:rFonts w:cs="Times New Roman"/>
          <w:sz w:val="20"/>
          <w:szCs w:val="20"/>
        </w:rPr>
        <w:t xml:space="preserve">. </w:t>
      </w:r>
      <w:r w:rsidRPr="00A930A3">
        <w:rPr>
          <w:rFonts w:cs="Times New Roman"/>
          <w:sz w:val="20"/>
          <w:szCs w:val="20"/>
        </w:rPr>
        <w:t>Dengan menggunakan konsep IoT kita dapat menghubungkan peralatan seperti sensor dan aktuator yang terhubung ke ke sebuah jaringan menjadi sebuah kesatuan sistem yang dapat dikendalikan secara efektif dan efisien dengan tingkat kerumitan y</w:t>
      </w:r>
      <w:r>
        <w:rPr>
          <w:rFonts w:cs="Times New Roman"/>
          <w:sz w:val="20"/>
          <w:szCs w:val="20"/>
        </w:rPr>
        <w:t>ang rendah</w:t>
      </w:r>
      <w:r>
        <w:rPr>
          <w:rFonts w:cs="Times New Roman"/>
          <w:sz w:val="20"/>
          <w:szCs w:val="20"/>
        </w:rPr>
        <w:fldChar w:fldCharType="begin" w:fldLock="1"/>
      </w:r>
      <w:r>
        <w:rPr>
          <w:rFonts w:cs="Times New Roman"/>
          <w:sz w:val="20"/>
          <w:szCs w:val="20"/>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6]</w:t>
      </w:r>
      <w:r>
        <w:rPr>
          <w:rFonts w:cs="Times New Roman"/>
          <w:sz w:val="20"/>
          <w:szCs w:val="20"/>
        </w:rPr>
        <w:fldChar w:fldCharType="end"/>
      </w:r>
      <w:r w:rsidRPr="00A930A3">
        <w:rPr>
          <w:rFonts w:cs="Times New Roman"/>
          <w:sz w:val="20"/>
          <w:szCs w:val="20"/>
        </w:rPr>
        <w:t>.</w:t>
      </w:r>
    </w:p>
    <w:p w14:paraId="00240987" w14:textId="77777777" w:rsidR="002851ED" w:rsidRPr="00A930A3" w:rsidRDefault="002851ED" w:rsidP="002851ED">
      <w:pPr>
        <w:spacing w:line="276" w:lineRule="auto"/>
        <w:ind w:firstLine="567"/>
        <w:rPr>
          <w:rFonts w:cs="Times New Roman"/>
          <w:sz w:val="20"/>
          <w:szCs w:val="20"/>
        </w:rPr>
      </w:pPr>
    </w:p>
    <w:p w14:paraId="018E23DD"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Database</w:t>
      </w:r>
      <w:r>
        <w:rPr>
          <w:rFonts w:cs="Times New Roman"/>
          <w:sz w:val="20"/>
          <w:szCs w:val="20"/>
        </w:rPr>
        <w:t xml:space="preserve"> MySQL</w:t>
      </w:r>
    </w:p>
    <w:p w14:paraId="45028205" w14:textId="77777777" w:rsidR="002851ED" w:rsidRDefault="002851ED" w:rsidP="002851ED">
      <w:pPr>
        <w:spacing w:line="276" w:lineRule="auto"/>
        <w:ind w:firstLine="567"/>
        <w:rPr>
          <w:rFonts w:cs="Times New Roman"/>
          <w:sz w:val="20"/>
          <w:szCs w:val="20"/>
        </w:rPr>
      </w:pPr>
      <w:r w:rsidRPr="00857399">
        <w:rPr>
          <w:rFonts w:cs="Times New Roman"/>
          <w:i/>
          <w:sz w:val="20"/>
          <w:szCs w:val="20"/>
        </w:rPr>
        <w:t>Database</w:t>
      </w:r>
      <w:r w:rsidRPr="00A930A3">
        <w:rPr>
          <w:rFonts w:cs="Times New Roman"/>
          <w:sz w:val="20"/>
          <w:szCs w:val="20"/>
        </w:rPr>
        <w:t xml:space="preserve"> atau basisdata merupakan sekumpulan data yang terintegrasi dan diatur sedemikian rupa sehingga data tersebut dapat dicari, diambil, ditamba</w:t>
      </w:r>
      <w:r>
        <w:rPr>
          <w:rFonts w:cs="Times New Roman"/>
          <w:sz w:val="20"/>
          <w:szCs w:val="20"/>
        </w:rPr>
        <w:t>hkan, dan diolah dengan tepat</w:t>
      </w:r>
      <w:r>
        <w:rPr>
          <w:rFonts w:cs="Times New Roman"/>
          <w:sz w:val="20"/>
          <w:szCs w:val="20"/>
        </w:rPr>
        <w:fldChar w:fldCharType="begin" w:fldLock="1"/>
      </w:r>
      <w:r>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5]","plainTextFormattedCitation":"[5]","previouslyFormattedCitation":"[5]"},"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5]</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0C42CC87" w14:textId="77777777" w:rsidR="002851ED" w:rsidRDefault="002851ED" w:rsidP="002851ED">
      <w:pPr>
        <w:spacing w:line="276" w:lineRule="auto"/>
        <w:ind w:firstLine="567"/>
        <w:rPr>
          <w:rFonts w:cs="Times New Roman"/>
          <w:sz w:val="20"/>
          <w:szCs w:val="20"/>
        </w:rPr>
      </w:pPr>
      <w:r w:rsidRPr="00A930A3">
        <w:rPr>
          <w:rFonts w:cs="Times New Roman"/>
          <w:sz w:val="20"/>
          <w:szCs w:val="20"/>
        </w:rPr>
        <w:t xml:space="preserve">MySQL merupakan singkatan dari </w:t>
      </w:r>
      <w:r w:rsidRPr="00857399">
        <w:rPr>
          <w:rFonts w:cs="Times New Roman"/>
          <w:i/>
          <w:sz w:val="20"/>
          <w:szCs w:val="20"/>
        </w:rPr>
        <w:t>Structured</w:t>
      </w:r>
      <w:r w:rsidRPr="00A930A3">
        <w:rPr>
          <w:rFonts w:cs="Times New Roman"/>
          <w:sz w:val="20"/>
          <w:szCs w:val="20"/>
        </w:rPr>
        <w:t xml:space="preserve"> </w:t>
      </w:r>
      <w:r w:rsidRPr="00857399">
        <w:rPr>
          <w:rFonts w:cs="Times New Roman"/>
          <w:i/>
          <w:sz w:val="20"/>
          <w:szCs w:val="20"/>
        </w:rPr>
        <w:t>Query</w:t>
      </w:r>
      <w:r w:rsidRPr="00A930A3">
        <w:rPr>
          <w:rFonts w:cs="Times New Roman"/>
          <w:sz w:val="20"/>
          <w:szCs w:val="20"/>
        </w:rPr>
        <w:t xml:space="preserve"> </w:t>
      </w:r>
      <w:r w:rsidRPr="00857399">
        <w:rPr>
          <w:rFonts w:cs="Times New Roman"/>
          <w:i/>
          <w:sz w:val="20"/>
          <w:szCs w:val="20"/>
        </w:rPr>
        <w:t>Language</w:t>
      </w:r>
      <w:r w:rsidRPr="00A930A3">
        <w:rPr>
          <w:rFonts w:cs="Times New Roman"/>
          <w:sz w:val="20"/>
          <w:szCs w:val="20"/>
        </w:rPr>
        <w:t xml:space="preserve">. SQL merupakan bahasa terstruktur yang khusus digunakan untuk mengolah </w:t>
      </w:r>
      <w:r w:rsidRPr="00857399">
        <w:rPr>
          <w:rFonts w:cs="Times New Roman"/>
          <w:i/>
          <w:sz w:val="20"/>
          <w:szCs w:val="20"/>
        </w:rPr>
        <w:t>database</w:t>
      </w:r>
      <w:r w:rsidRPr="00A930A3">
        <w:rPr>
          <w:rFonts w:cs="Times New Roman"/>
          <w:sz w:val="20"/>
          <w:szCs w:val="20"/>
        </w:rPr>
        <w:t xml:space="preserve">. MySQL merupakan sistem manajemen </w:t>
      </w:r>
      <w:r w:rsidRPr="00857399">
        <w:rPr>
          <w:rFonts w:cs="Times New Roman"/>
          <w:i/>
          <w:sz w:val="20"/>
          <w:szCs w:val="20"/>
        </w:rPr>
        <w:t>database</w:t>
      </w:r>
      <w:r w:rsidRPr="00A930A3">
        <w:rPr>
          <w:rFonts w:cs="Times New Roman"/>
          <w:sz w:val="20"/>
          <w:szCs w:val="20"/>
        </w:rPr>
        <w:t xml:space="preserve"> yang </w:t>
      </w:r>
      <w:r w:rsidRPr="00A930A3">
        <w:rPr>
          <w:rFonts w:cs="Times New Roman"/>
          <w:sz w:val="20"/>
          <w:szCs w:val="20"/>
        </w:rPr>
        <w:lastRenderedPageBreak/>
        <w:t xml:space="preserve">bersifat </w:t>
      </w:r>
      <w:r w:rsidRPr="00857399">
        <w:rPr>
          <w:rFonts w:cs="Times New Roman"/>
          <w:i/>
          <w:sz w:val="20"/>
          <w:szCs w:val="20"/>
        </w:rPr>
        <w:t>relational</w:t>
      </w:r>
      <w:r w:rsidRPr="00A930A3">
        <w:rPr>
          <w:rFonts w:cs="Times New Roman"/>
          <w:sz w:val="20"/>
          <w:szCs w:val="20"/>
        </w:rPr>
        <w:t xml:space="preserve">. Artinya, data yang dikelola dalam </w:t>
      </w:r>
      <w:r w:rsidRPr="00857399">
        <w:rPr>
          <w:rFonts w:cs="Times New Roman"/>
          <w:i/>
          <w:sz w:val="20"/>
          <w:szCs w:val="20"/>
        </w:rPr>
        <w:t>database</w:t>
      </w:r>
      <w:r w:rsidRPr="00A930A3">
        <w:rPr>
          <w:rFonts w:cs="Times New Roman"/>
          <w:sz w:val="20"/>
          <w:szCs w:val="20"/>
        </w:rPr>
        <w:t xml:space="preserve"> akan diletakkan pada beberapa tabel yang terpisah sehingga manipulas</w:t>
      </w:r>
      <w:r>
        <w:rPr>
          <w:rFonts w:cs="Times New Roman"/>
          <w:sz w:val="20"/>
          <w:szCs w:val="20"/>
        </w:rPr>
        <w:t>i data akan jauh lebih cepat</w:t>
      </w:r>
      <w:r>
        <w:rPr>
          <w:rFonts w:cs="Times New Roman"/>
          <w:sz w:val="20"/>
          <w:szCs w:val="20"/>
        </w:rPr>
        <w:fldChar w:fldCharType="begin" w:fldLock="1"/>
      </w:r>
      <w:r>
        <w:rPr>
          <w:rFonts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7]","plainTextFormattedCitation":"[7]","previouslyFormattedCitation":"[7]"},"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7]</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79AD1382" w14:textId="77777777" w:rsidR="002851ED" w:rsidRPr="00A930A3" w:rsidRDefault="002851ED" w:rsidP="002851ED">
      <w:pPr>
        <w:spacing w:line="276" w:lineRule="auto"/>
        <w:ind w:firstLine="567"/>
        <w:rPr>
          <w:rFonts w:cs="Times New Roman"/>
          <w:sz w:val="20"/>
          <w:szCs w:val="20"/>
        </w:rPr>
      </w:pPr>
    </w:p>
    <w:p w14:paraId="7FD25277"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Pr>
          <w:rFonts w:cs="Times New Roman"/>
          <w:sz w:val="20"/>
          <w:szCs w:val="20"/>
        </w:rPr>
        <w:t>Laravel</w:t>
      </w:r>
    </w:p>
    <w:p w14:paraId="42B2A32E" w14:textId="77777777" w:rsidR="002851ED" w:rsidRDefault="002851ED" w:rsidP="002851ED">
      <w:pPr>
        <w:spacing w:line="276" w:lineRule="auto"/>
        <w:ind w:firstLine="567"/>
        <w:rPr>
          <w:rFonts w:cs="Times New Roman"/>
          <w:sz w:val="20"/>
          <w:szCs w:val="20"/>
        </w:rPr>
      </w:pPr>
      <w:r w:rsidRPr="00A930A3">
        <w:rPr>
          <w:rFonts w:cs="Times New Roman"/>
          <w:sz w:val="20"/>
          <w:szCs w:val="20"/>
        </w:rPr>
        <w:t xml:space="preserve">Laravel merupakan kerangka kerja pemrograman web yang menggunakan bahasa pemorgraman PHP yang terbuka dan gratis, laravel diperuntukkan untuk pengembangan aplikasi berbasis </w:t>
      </w:r>
      <w:r w:rsidRPr="00857399">
        <w:rPr>
          <w:rFonts w:cs="Times New Roman"/>
          <w:i/>
          <w:sz w:val="20"/>
          <w:szCs w:val="20"/>
        </w:rPr>
        <w:t>website</w:t>
      </w:r>
      <w:r w:rsidRPr="00A930A3">
        <w:rPr>
          <w:rFonts w:cs="Times New Roman"/>
          <w:sz w:val="20"/>
          <w:szCs w:val="20"/>
        </w:rPr>
        <w:t xml:space="preserve"> maupun API dengan menggunakan pendekatan pola MVC atau </w:t>
      </w:r>
      <w:r w:rsidRPr="00857399">
        <w:rPr>
          <w:rFonts w:cs="Times New Roman"/>
          <w:i/>
          <w:sz w:val="20"/>
          <w:szCs w:val="20"/>
        </w:rPr>
        <w:t>Model</w:t>
      </w:r>
      <w:r w:rsidRPr="00A930A3">
        <w:rPr>
          <w:rFonts w:cs="Times New Roman"/>
          <w:sz w:val="20"/>
          <w:szCs w:val="20"/>
        </w:rPr>
        <w:t xml:space="preserve"> </w:t>
      </w:r>
      <w:r w:rsidRPr="00857399">
        <w:rPr>
          <w:rFonts w:cs="Times New Roman"/>
          <w:i/>
          <w:sz w:val="20"/>
          <w:szCs w:val="20"/>
        </w:rPr>
        <w:t>View</w:t>
      </w:r>
      <w:r w:rsidRPr="00A930A3">
        <w:rPr>
          <w:rFonts w:cs="Times New Roman"/>
          <w:sz w:val="20"/>
          <w:szCs w:val="20"/>
        </w:rPr>
        <w:t xml:space="preserve"> </w:t>
      </w:r>
      <w:r w:rsidRPr="00857399">
        <w:rPr>
          <w:rFonts w:cs="Times New Roman"/>
          <w:i/>
          <w:sz w:val="20"/>
          <w:szCs w:val="20"/>
        </w:rPr>
        <w:t>Controller</w:t>
      </w:r>
      <w:r>
        <w:rPr>
          <w:rFonts w:cs="Times New Roman"/>
          <w:i/>
          <w:sz w:val="20"/>
          <w:szCs w:val="20"/>
        </w:rPr>
        <w:fldChar w:fldCharType="begin" w:fldLock="1"/>
      </w:r>
      <w:r>
        <w:rPr>
          <w:rFonts w:cs="Times New Roman"/>
          <w:i/>
          <w:sz w:val="20"/>
          <w:szCs w:val="20"/>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8]","plainTextFormattedCitation":"[8]","previouslyFormattedCitation":"[8]"},"properties":{"noteIndex":0},"schema":"https://github.com/citation-style-language/schema/raw/master/csl-citation.json"}</w:instrText>
      </w:r>
      <w:r>
        <w:rPr>
          <w:rFonts w:cs="Times New Roman"/>
          <w:i/>
          <w:sz w:val="20"/>
          <w:szCs w:val="20"/>
        </w:rPr>
        <w:fldChar w:fldCharType="separate"/>
      </w:r>
      <w:r w:rsidRPr="00952676">
        <w:rPr>
          <w:rFonts w:cs="Times New Roman"/>
          <w:noProof/>
          <w:sz w:val="20"/>
          <w:szCs w:val="20"/>
        </w:rPr>
        <w:t>[8]</w:t>
      </w:r>
      <w:r>
        <w:rPr>
          <w:rFonts w:cs="Times New Roman"/>
          <w:i/>
          <w:sz w:val="20"/>
          <w:szCs w:val="20"/>
        </w:rPr>
        <w:fldChar w:fldCharType="end"/>
      </w:r>
      <w:r w:rsidRPr="00A930A3">
        <w:rPr>
          <w:rFonts w:cs="Times New Roman"/>
          <w:sz w:val="20"/>
          <w:szCs w:val="20"/>
        </w:rPr>
        <w:t xml:space="preserve">. Arsitektut MVC memiliki </w:t>
      </w:r>
      <w:r w:rsidRPr="00857399">
        <w:rPr>
          <w:rFonts w:cs="Times New Roman"/>
          <w:i/>
          <w:sz w:val="20"/>
          <w:szCs w:val="20"/>
        </w:rPr>
        <w:t>business</w:t>
      </w:r>
      <w:r w:rsidRPr="00A930A3">
        <w:rPr>
          <w:rFonts w:cs="Times New Roman"/>
          <w:sz w:val="20"/>
          <w:szCs w:val="20"/>
        </w:rPr>
        <w:t xml:space="preserve"> </w:t>
      </w:r>
      <w:r w:rsidRPr="00857399">
        <w:rPr>
          <w:rFonts w:cs="Times New Roman"/>
          <w:i/>
          <w:sz w:val="20"/>
          <w:szCs w:val="20"/>
        </w:rPr>
        <w:t>logic</w:t>
      </w:r>
      <w:r w:rsidRPr="00A930A3">
        <w:rPr>
          <w:rFonts w:cs="Times New Roman"/>
          <w:sz w:val="20"/>
          <w:szCs w:val="20"/>
        </w:rPr>
        <w:t xml:space="preserve"> yang terpisah dari </w:t>
      </w:r>
      <w:r w:rsidRPr="00857399">
        <w:rPr>
          <w:rFonts w:cs="Times New Roman"/>
          <w:i/>
          <w:sz w:val="20"/>
          <w:szCs w:val="20"/>
        </w:rPr>
        <w:t>model</w:t>
      </w:r>
      <w:r w:rsidRPr="00A930A3">
        <w:rPr>
          <w:rFonts w:cs="Times New Roman"/>
          <w:sz w:val="20"/>
          <w:szCs w:val="20"/>
        </w:rPr>
        <w:t xml:space="preserve"> dan </w:t>
      </w:r>
      <w:r w:rsidRPr="00857399">
        <w:rPr>
          <w:rFonts w:cs="Times New Roman"/>
          <w:i/>
          <w:sz w:val="20"/>
          <w:szCs w:val="20"/>
        </w:rPr>
        <w:t>presentation</w:t>
      </w:r>
      <w:r w:rsidRPr="00A930A3">
        <w:rPr>
          <w:rFonts w:cs="Times New Roman"/>
          <w:sz w:val="20"/>
          <w:szCs w:val="20"/>
        </w:rPr>
        <w:t xml:space="preserve">, sehingga saat melakukan modifikasi pada program tidak mempengaruhi komponen lain yang tidak diubah, dan proses pengembangan yang lebih cepat, serta dapat menggunakan </w:t>
      </w:r>
      <w:r w:rsidRPr="00857399">
        <w:rPr>
          <w:rFonts w:cs="Times New Roman"/>
          <w:i/>
          <w:sz w:val="20"/>
          <w:szCs w:val="20"/>
        </w:rPr>
        <w:t>reuse</w:t>
      </w:r>
      <w:r w:rsidRPr="00A930A3">
        <w:rPr>
          <w:rFonts w:cs="Times New Roman"/>
          <w:sz w:val="20"/>
          <w:szCs w:val="20"/>
        </w:rPr>
        <w:t xml:space="preserve"> </w:t>
      </w:r>
      <w:r w:rsidRPr="00857399">
        <w:rPr>
          <w:rFonts w:cs="Times New Roman"/>
          <w:i/>
          <w:sz w:val="20"/>
          <w:szCs w:val="20"/>
        </w:rPr>
        <w:t>of</w:t>
      </w:r>
      <w:r w:rsidRPr="00A930A3">
        <w:rPr>
          <w:rFonts w:cs="Times New Roman"/>
          <w:sz w:val="20"/>
          <w:szCs w:val="20"/>
        </w:rPr>
        <w:t xml:space="preserve"> </w:t>
      </w:r>
      <w:r w:rsidRPr="00857399">
        <w:rPr>
          <w:rFonts w:cs="Times New Roman"/>
          <w:i/>
          <w:sz w:val="20"/>
          <w:szCs w:val="20"/>
        </w:rPr>
        <w:t>code</w:t>
      </w:r>
      <w:r w:rsidRPr="00A930A3">
        <w:rPr>
          <w:rFonts w:cs="Times New Roman"/>
          <w:sz w:val="20"/>
          <w:szCs w:val="20"/>
        </w:rPr>
        <w:t xml:space="preserve"> dimana fungsi ini berguna dalam pengembangan </w:t>
      </w:r>
      <w:r w:rsidRPr="00857399">
        <w:rPr>
          <w:rFonts w:cs="Times New Roman"/>
          <w:i/>
          <w:sz w:val="20"/>
          <w:szCs w:val="20"/>
        </w:rPr>
        <w:t>website</w:t>
      </w:r>
      <w:r w:rsidRPr="00A930A3">
        <w:rPr>
          <w:rFonts w:cs="Times New Roman"/>
          <w:sz w:val="20"/>
          <w:szCs w:val="20"/>
        </w:rPr>
        <w:t xml:space="preserve"> tanpa harus melakukan </w:t>
      </w:r>
      <w:r w:rsidRPr="00857399">
        <w:rPr>
          <w:rFonts w:cs="Times New Roman"/>
          <w:i/>
          <w:sz w:val="20"/>
          <w:szCs w:val="20"/>
        </w:rPr>
        <w:t>coding</w:t>
      </w:r>
      <w:r>
        <w:rPr>
          <w:rFonts w:cs="Times New Roman"/>
          <w:sz w:val="20"/>
          <w:szCs w:val="20"/>
        </w:rPr>
        <w:t xml:space="preserve"> dari awal</w:t>
      </w:r>
      <w:r>
        <w:rPr>
          <w:rFonts w:cs="Times New Roman"/>
          <w:sz w:val="20"/>
          <w:szCs w:val="20"/>
        </w:rPr>
        <w:fldChar w:fldCharType="begin" w:fldLock="1"/>
      </w:r>
      <w:r>
        <w:rPr>
          <w:rFonts w:cs="Times New Roman"/>
          <w:sz w:val="20"/>
          <w:szCs w:val="20"/>
        </w:rP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9]","plainTextFormattedCitation":"[9]","previouslyFormattedCitation":"[9]"},"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9]</w:t>
      </w:r>
      <w:r>
        <w:rPr>
          <w:rFonts w:cs="Times New Roman"/>
          <w:sz w:val="20"/>
          <w:szCs w:val="20"/>
        </w:rPr>
        <w:fldChar w:fldCharType="end"/>
      </w:r>
      <w:r w:rsidRPr="00A930A3">
        <w:rPr>
          <w:rFonts w:cs="Times New Roman"/>
          <w:sz w:val="20"/>
          <w:szCs w:val="20"/>
        </w:rPr>
        <w:t>.</w:t>
      </w:r>
    </w:p>
    <w:p w14:paraId="5A2AF09A" w14:textId="77777777" w:rsidR="002851ED" w:rsidRPr="00A930A3" w:rsidRDefault="002851ED" w:rsidP="002851ED">
      <w:pPr>
        <w:spacing w:line="276" w:lineRule="auto"/>
        <w:ind w:firstLine="567"/>
        <w:rPr>
          <w:rFonts w:cs="Times New Roman"/>
          <w:sz w:val="20"/>
          <w:szCs w:val="20"/>
        </w:rPr>
      </w:pPr>
    </w:p>
    <w:p w14:paraId="3C5D3C6E"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Pr>
          <w:rFonts w:cs="Times New Roman"/>
          <w:sz w:val="20"/>
          <w:szCs w:val="20"/>
        </w:rPr>
        <w:t>Websocket</w:t>
      </w:r>
    </w:p>
    <w:p w14:paraId="5FE424CC" w14:textId="77777777" w:rsidR="002851ED" w:rsidRDefault="002851ED" w:rsidP="002851ED">
      <w:pPr>
        <w:spacing w:line="276" w:lineRule="auto"/>
        <w:ind w:firstLine="567"/>
        <w:rPr>
          <w:rFonts w:cs="Times New Roman"/>
          <w:sz w:val="20"/>
          <w:szCs w:val="20"/>
        </w:rPr>
      </w:pPr>
      <w:r w:rsidRPr="005B0BE3">
        <w:rPr>
          <w:rFonts w:cs="Times New Roman"/>
          <w:sz w:val="20"/>
          <w:szCs w:val="20"/>
        </w:rPr>
        <w:t xml:space="preserve">Websocket merupakan sebuah protokol komunikasi web berbasis </w:t>
      </w:r>
      <w:r w:rsidRPr="00857399">
        <w:rPr>
          <w:rFonts w:cs="Times New Roman"/>
          <w:i/>
          <w:sz w:val="20"/>
          <w:szCs w:val="20"/>
        </w:rPr>
        <w:t>client</w:t>
      </w:r>
      <w:r w:rsidRPr="005B0BE3">
        <w:rPr>
          <w:rFonts w:cs="Times New Roman"/>
          <w:sz w:val="20"/>
          <w:szCs w:val="20"/>
        </w:rPr>
        <w:t>-</w:t>
      </w:r>
      <w:r w:rsidRPr="00857399">
        <w:rPr>
          <w:rFonts w:cs="Times New Roman"/>
          <w:i/>
          <w:sz w:val="20"/>
          <w:szCs w:val="20"/>
        </w:rPr>
        <w:t>server</w:t>
      </w:r>
      <w:r w:rsidRPr="005B0BE3">
        <w:rPr>
          <w:rFonts w:cs="Times New Roman"/>
          <w:sz w:val="20"/>
          <w:szCs w:val="20"/>
        </w:rPr>
        <w:t xml:space="preserve">, keberadaan websocket dinilai dapat menggantikan teknilogi AJAX sebagai pendahulu komunikasi </w:t>
      </w:r>
      <w:r w:rsidRPr="00857399">
        <w:rPr>
          <w:rFonts w:cs="Times New Roman"/>
          <w:i/>
          <w:sz w:val="20"/>
          <w:szCs w:val="20"/>
        </w:rPr>
        <w:t>client</w:t>
      </w:r>
      <w:r w:rsidRPr="005B0BE3">
        <w:rPr>
          <w:rFonts w:cs="Times New Roman"/>
          <w:sz w:val="20"/>
          <w:szCs w:val="20"/>
        </w:rPr>
        <w:t>-</w:t>
      </w:r>
      <w:r w:rsidRPr="00857399">
        <w:rPr>
          <w:rFonts w:cs="Times New Roman"/>
          <w:i/>
          <w:sz w:val="20"/>
          <w:szCs w:val="20"/>
        </w:rPr>
        <w:t>server</w:t>
      </w:r>
      <w:r w:rsidRPr="005B0BE3">
        <w:rPr>
          <w:rFonts w:cs="Times New Roman"/>
          <w:sz w:val="20"/>
          <w:szCs w:val="20"/>
        </w:rPr>
        <w:t xml:space="preserve">. Websocket merupakan teknologi yang mampu memberikan performa terbaik ketika diimplementasikan dalam sistem dengan </w:t>
      </w:r>
      <w:r w:rsidRPr="00857399">
        <w:rPr>
          <w:rFonts w:cs="Times New Roman"/>
          <w:i/>
          <w:sz w:val="20"/>
          <w:szCs w:val="20"/>
        </w:rPr>
        <w:t>rate</w:t>
      </w:r>
      <w:r w:rsidRPr="005B0BE3">
        <w:rPr>
          <w:rFonts w:cs="Times New Roman"/>
          <w:sz w:val="20"/>
          <w:szCs w:val="20"/>
        </w:rPr>
        <w:t>-</w:t>
      </w:r>
      <w:r w:rsidRPr="00857399">
        <w:rPr>
          <w:rFonts w:cs="Times New Roman"/>
          <w:i/>
          <w:sz w:val="20"/>
          <w:szCs w:val="20"/>
        </w:rPr>
        <w:t>request</w:t>
      </w:r>
      <w:r w:rsidRPr="005B0BE3">
        <w:rPr>
          <w:rFonts w:cs="Times New Roman"/>
          <w:sz w:val="20"/>
          <w:szCs w:val="20"/>
        </w:rPr>
        <w:t xml:space="preserve"> tinggi, dibandingkan dengan teknologi k</w:t>
      </w:r>
      <w:r>
        <w:rPr>
          <w:rFonts w:cs="Times New Roman"/>
          <w:sz w:val="20"/>
          <w:szCs w:val="20"/>
        </w:rPr>
        <w:t>omunikasi lain termasuk AJAX</w:t>
      </w:r>
      <w:r>
        <w:rPr>
          <w:rFonts w:cs="Times New Roman"/>
          <w:sz w:val="20"/>
          <w:szCs w:val="20"/>
        </w:rPr>
        <w:fldChar w:fldCharType="begin" w:fldLock="1"/>
      </w:r>
      <w:r>
        <w:rPr>
          <w:rFonts w:cs="Times New Roman"/>
          <w:sz w:val="20"/>
          <w:szCs w:val="20"/>
        </w:rPr>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0]","plainTextFormattedCitation":"[10]","previouslyFormattedCitation":"[10]"},"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0]</w:t>
      </w:r>
      <w:r>
        <w:rPr>
          <w:rFonts w:cs="Times New Roman"/>
          <w:sz w:val="20"/>
          <w:szCs w:val="20"/>
        </w:rPr>
        <w:fldChar w:fldCharType="end"/>
      </w:r>
      <w:r w:rsidRPr="005B0BE3">
        <w:rPr>
          <w:rFonts w:cs="Times New Roman"/>
          <w:sz w:val="20"/>
          <w:szCs w:val="20"/>
        </w:rPr>
        <w:t xml:space="preserve">. Websocket memungkinkan komunikasi dua arah antara </w:t>
      </w:r>
      <w:r w:rsidRPr="00857399">
        <w:rPr>
          <w:rFonts w:cs="Times New Roman"/>
          <w:i/>
          <w:sz w:val="20"/>
          <w:szCs w:val="20"/>
        </w:rPr>
        <w:t>client</w:t>
      </w:r>
      <w:r w:rsidRPr="005B0BE3">
        <w:rPr>
          <w:rFonts w:cs="Times New Roman"/>
          <w:sz w:val="20"/>
          <w:szCs w:val="20"/>
        </w:rPr>
        <w:t xml:space="preserve"> dan </w:t>
      </w:r>
      <w:r w:rsidRPr="00857399">
        <w:rPr>
          <w:rFonts w:cs="Times New Roman"/>
          <w:i/>
          <w:sz w:val="20"/>
          <w:szCs w:val="20"/>
        </w:rPr>
        <w:t>server</w:t>
      </w:r>
      <w:r w:rsidRPr="005B0BE3">
        <w:rPr>
          <w:rFonts w:cs="Times New Roman"/>
          <w:sz w:val="20"/>
          <w:szCs w:val="20"/>
        </w:rPr>
        <w:t xml:space="preserve"> dengan menggunakan koneksi yang sudah terjalin, hal ini dikarenakan pada websocket, koneksi akan terus terjalin selama tidak terjasi error atau ada permintaan pemutusan koneksi. Salah satu layanan yang menyediakan koneksi websocket yaitu Pusher, Pusher menyediakan komunikasi </w:t>
      </w:r>
      <w:r w:rsidRPr="00857399">
        <w:rPr>
          <w:rFonts w:cs="Times New Roman"/>
          <w:i/>
          <w:sz w:val="20"/>
          <w:szCs w:val="20"/>
        </w:rPr>
        <w:t>realtime</w:t>
      </w:r>
      <w:r w:rsidRPr="005B0BE3">
        <w:rPr>
          <w:rFonts w:cs="Times New Roman"/>
          <w:sz w:val="20"/>
          <w:szCs w:val="20"/>
        </w:rPr>
        <w:t xml:space="preserve"> antara </w:t>
      </w:r>
      <w:r w:rsidRPr="00857399">
        <w:rPr>
          <w:rFonts w:cs="Times New Roman"/>
          <w:i/>
          <w:sz w:val="20"/>
          <w:szCs w:val="20"/>
        </w:rPr>
        <w:t>server</w:t>
      </w:r>
      <w:r w:rsidRPr="005B0BE3">
        <w:rPr>
          <w:rFonts w:cs="Times New Roman"/>
          <w:sz w:val="20"/>
          <w:szCs w:val="20"/>
        </w:rPr>
        <w:t xml:space="preserve"> dan </w:t>
      </w:r>
      <w:r w:rsidRPr="00857399">
        <w:rPr>
          <w:rFonts w:cs="Times New Roman"/>
          <w:i/>
          <w:sz w:val="20"/>
          <w:szCs w:val="20"/>
        </w:rPr>
        <w:t>client</w:t>
      </w:r>
      <w:r w:rsidRPr="005B0BE3">
        <w:rPr>
          <w:rFonts w:cs="Times New Roman"/>
          <w:sz w:val="20"/>
          <w:szCs w:val="20"/>
        </w:rPr>
        <w:t xml:space="preserve"> melalui </w:t>
      </w:r>
      <w:r w:rsidRPr="00857399">
        <w:rPr>
          <w:rFonts w:cs="Times New Roman"/>
          <w:i/>
          <w:sz w:val="20"/>
          <w:szCs w:val="20"/>
        </w:rPr>
        <w:t>channel</w:t>
      </w:r>
      <w:r w:rsidRPr="005B0BE3">
        <w:rPr>
          <w:rFonts w:cs="Times New Roman"/>
          <w:sz w:val="20"/>
          <w:szCs w:val="20"/>
        </w:rPr>
        <w:t>-</w:t>
      </w:r>
      <w:r w:rsidRPr="00857399">
        <w:rPr>
          <w:rFonts w:cs="Times New Roman"/>
          <w:i/>
          <w:sz w:val="20"/>
          <w:szCs w:val="20"/>
        </w:rPr>
        <w:t>channel</w:t>
      </w:r>
      <w:r w:rsidRPr="005B0BE3">
        <w:rPr>
          <w:rFonts w:cs="Times New Roman"/>
          <w:sz w:val="20"/>
          <w:szCs w:val="20"/>
        </w:rPr>
        <w:t xml:space="preserve"> yang telah tersedia.</w:t>
      </w:r>
    </w:p>
    <w:p w14:paraId="4E6481F9" w14:textId="77777777" w:rsidR="002851ED" w:rsidRPr="005B0BE3" w:rsidRDefault="002851ED" w:rsidP="002851ED">
      <w:pPr>
        <w:spacing w:line="276" w:lineRule="auto"/>
        <w:ind w:firstLine="567"/>
        <w:rPr>
          <w:rFonts w:cs="Times New Roman"/>
          <w:sz w:val="20"/>
          <w:szCs w:val="20"/>
        </w:rPr>
      </w:pPr>
    </w:p>
    <w:p w14:paraId="00DAFB76"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Virtual</w:t>
      </w:r>
      <w:r>
        <w:rPr>
          <w:rFonts w:cs="Times New Roman"/>
          <w:sz w:val="20"/>
          <w:szCs w:val="20"/>
        </w:rPr>
        <w:t xml:space="preserve"> </w:t>
      </w:r>
      <w:r w:rsidRPr="00857399">
        <w:rPr>
          <w:rFonts w:cs="Times New Roman"/>
          <w:i/>
          <w:sz w:val="20"/>
          <w:szCs w:val="20"/>
        </w:rPr>
        <w:t>Private</w:t>
      </w:r>
      <w:r>
        <w:rPr>
          <w:rFonts w:cs="Times New Roman"/>
          <w:sz w:val="20"/>
          <w:szCs w:val="20"/>
        </w:rPr>
        <w:t xml:space="preserve"> </w:t>
      </w:r>
      <w:r w:rsidRPr="00857399">
        <w:rPr>
          <w:rFonts w:cs="Times New Roman"/>
          <w:i/>
          <w:sz w:val="20"/>
          <w:szCs w:val="20"/>
        </w:rPr>
        <w:t>Server</w:t>
      </w:r>
    </w:p>
    <w:p w14:paraId="6BED94B6" w14:textId="77777777" w:rsidR="002851ED" w:rsidRPr="00A930A3" w:rsidRDefault="002851ED" w:rsidP="002851ED">
      <w:pPr>
        <w:spacing w:line="276" w:lineRule="auto"/>
        <w:ind w:firstLine="567"/>
        <w:rPr>
          <w:rFonts w:cs="Times New Roman"/>
          <w:sz w:val="20"/>
          <w:szCs w:val="20"/>
        </w:rPr>
      </w:pPr>
      <w:r w:rsidRPr="00A930A3">
        <w:rPr>
          <w:rFonts w:cs="Times New Roman"/>
          <w:sz w:val="20"/>
          <w:szCs w:val="20"/>
        </w:rPr>
        <w:t xml:space="preserve">VPS adalah jenis </w:t>
      </w:r>
      <w:r w:rsidRPr="00857399">
        <w:rPr>
          <w:rFonts w:cs="Times New Roman"/>
          <w:i/>
          <w:sz w:val="20"/>
          <w:szCs w:val="20"/>
        </w:rPr>
        <w:t>server</w:t>
      </w:r>
      <w:r w:rsidRPr="00A930A3">
        <w:rPr>
          <w:rFonts w:cs="Times New Roman"/>
          <w:sz w:val="20"/>
          <w:szCs w:val="20"/>
        </w:rPr>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server fisik yang memungkinkan pembagian sumber daya menjadi beberapa bagian yang berbeda, sehingga setiap VPS berfungsi seperti </w:t>
      </w:r>
      <w:r w:rsidRPr="00857399">
        <w:rPr>
          <w:rFonts w:cs="Times New Roman"/>
          <w:i/>
          <w:sz w:val="20"/>
          <w:szCs w:val="20"/>
        </w:rPr>
        <w:t>server</w:t>
      </w:r>
      <w:r w:rsidRPr="00A930A3">
        <w:rPr>
          <w:rFonts w:cs="Times New Roman"/>
          <w:sz w:val="20"/>
          <w:szCs w:val="20"/>
        </w:rPr>
        <w:t xml:space="preserve"> pribadi yang teri</w:t>
      </w:r>
      <w:r>
        <w:rPr>
          <w:rFonts w:cs="Times New Roman"/>
          <w:sz w:val="20"/>
          <w:szCs w:val="20"/>
        </w:rPr>
        <w:t>solasi dari pengguna lainnya</w:t>
      </w:r>
      <w:r>
        <w:rPr>
          <w:rFonts w:cs="Times New Roman"/>
          <w:sz w:val="20"/>
          <w:szCs w:val="20"/>
        </w:rPr>
        <w:fldChar w:fldCharType="begin" w:fldLock="1"/>
      </w:r>
      <w:r>
        <w:rPr>
          <w:rFonts w:cs="Times New Roman"/>
          <w:sz w:val="20"/>
          <w:szCs w:val="20"/>
        </w:rPr>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1]</w:t>
      </w:r>
      <w:r>
        <w:rPr>
          <w:rFonts w:cs="Times New Roman"/>
          <w:sz w:val="20"/>
          <w:szCs w:val="20"/>
        </w:rPr>
        <w:fldChar w:fldCharType="end"/>
      </w:r>
      <w:r>
        <w:rPr>
          <w:rFonts w:cs="Times New Roman"/>
          <w:sz w:val="20"/>
          <w:szCs w:val="20"/>
        </w:rPr>
        <w:t>.</w:t>
      </w:r>
    </w:p>
    <w:p w14:paraId="0D07B7A9" w14:textId="77777777" w:rsidR="002851ED" w:rsidRDefault="002851ED" w:rsidP="002851ED">
      <w:pPr>
        <w:pStyle w:val="ListParagraph"/>
        <w:spacing w:line="276" w:lineRule="auto"/>
        <w:ind w:left="426"/>
        <w:jc w:val="left"/>
        <w:rPr>
          <w:rFonts w:cs="Times New Roman"/>
          <w:sz w:val="20"/>
          <w:szCs w:val="20"/>
        </w:rPr>
      </w:pPr>
    </w:p>
    <w:p w14:paraId="4E2058EE" w14:textId="77777777" w:rsidR="006F0A39" w:rsidRDefault="006F0A39" w:rsidP="002851ED">
      <w:pPr>
        <w:pStyle w:val="ListParagraph"/>
        <w:spacing w:line="276" w:lineRule="auto"/>
        <w:ind w:left="426"/>
        <w:jc w:val="left"/>
        <w:rPr>
          <w:rFonts w:cs="Times New Roman"/>
          <w:sz w:val="20"/>
          <w:szCs w:val="20"/>
        </w:rPr>
      </w:pPr>
    </w:p>
    <w:p w14:paraId="4A009015" w14:textId="77777777" w:rsidR="006F0A39" w:rsidRPr="00FA13E8" w:rsidRDefault="006F0A39" w:rsidP="002851ED">
      <w:pPr>
        <w:pStyle w:val="ListParagraph"/>
        <w:spacing w:line="276" w:lineRule="auto"/>
        <w:ind w:left="426"/>
        <w:jc w:val="left"/>
        <w:rPr>
          <w:rFonts w:cs="Times New Roman"/>
          <w:sz w:val="20"/>
          <w:szCs w:val="20"/>
        </w:rPr>
      </w:pPr>
    </w:p>
    <w:p w14:paraId="7C1D846B"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rancangan </w:t>
      </w:r>
    </w:p>
    <w:p w14:paraId="136DEC48" w14:textId="77777777" w:rsidR="002851ED" w:rsidRPr="00857399" w:rsidRDefault="002851ED" w:rsidP="00751E43">
      <w:pPr>
        <w:pStyle w:val="ListParagraph"/>
        <w:numPr>
          <w:ilvl w:val="0"/>
          <w:numId w:val="22"/>
        </w:numPr>
        <w:spacing w:line="276" w:lineRule="auto"/>
        <w:ind w:left="567" w:hanging="567"/>
        <w:jc w:val="left"/>
        <w:rPr>
          <w:rFonts w:cs="Times New Roman"/>
          <w:i/>
          <w:sz w:val="20"/>
          <w:szCs w:val="20"/>
        </w:rPr>
      </w:pPr>
      <w:r w:rsidRPr="00857399">
        <w:rPr>
          <w:rFonts w:cs="Times New Roman"/>
          <w:i/>
          <w:sz w:val="20"/>
          <w:szCs w:val="20"/>
        </w:rPr>
        <w:t xml:space="preserve">Database </w:t>
      </w:r>
    </w:p>
    <w:p w14:paraId="7B0E549A" w14:textId="77777777" w:rsidR="002851ED" w:rsidRDefault="002851ED" w:rsidP="002851ED">
      <w:pPr>
        <w:spacing w:line="276" w:lineRule="auto"/>
        <w:ind w:firstLine="567"/>
        <w:rPr>
          <w:rFonts w:cs="Times New Roman"/>
          <w:sz w:val="20"/>
          <w:szCs w:val="20"/>
        </w:rPr>
      </w:pPr>
      <w:r w:rsidRPr="002E7AB2">
        <w:rPr>
          <w:rFonts w:cs="Times New Roman"/>
          <w:sz w:val="20"/>
          <w:szCs w:val="20"/>
        </w:rPr>
        <w:t xml:space="preserve">Berdasarkan penelitian </w:t>
      </w:r>
      <w:r>
        <w:rPr>
          <w:rFonts w:cs="Times New Roman"/>
          <w:sz w:val="20"/>
          <w:szCs w:val="20"/>
        </w:rPr>
        <w:fldChar w:fldCharType="begin" w:fldLock="1"/>
      </w:r>
      <w:r>
        <w:rPr>
          <w:rFonts w:cs="Times New Roman"/>
          <w:sz w:val="20"/>
          <w:szCs w:val="20"/>
        </w:rPr>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12]","plainTextFormattedCitation":"[12]","previouslyFormattedCitation":"[12]"},"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2]</w:t>
      </w:r>
      <w:r>
        <w:rPr>
          <w:rFonts w:cs="Times New Roman"/>
          <w:sz w:val="20"/>
          <w:szCs w:val="20"/>
        </w:rPr>
        <w:fldChar w:fldCharType="end"/>
      </w:r>
      <w:r>
        <w:rPr>
          <w:rFonts w:cs="Times New Roman"/>
          <w:sz w:val="20"/>
          <w:szCs w:val="20"/>
        </w:rPr>
        <w:t xml:space="preserve"> </w:t>
      </w:r>
      <w:r w:rsidRPr="002E7AB2">
        <w:rPr>
          <w:rFonts w:cs="Times New Roman"/>
          <w:sz w:val="20"/>
          <w:szCs w:val="20"/>
        </w:rPr>
        <w:t xml:space="preserve">yang membandingkan kinerja dari berbagai tipe dan jenis </w:t>
      </w:r>
      <w:r w:rsidRPr="00BD3BC0">
        <w:rPr>
          <w:rFonts w:cs="Times New Roman"/>
          <w:i/>
          <w:sz w:val="20"/>
          <w:szCs w:val="20"/>
        </w:rPr>
        <w:t>database</w:t>
      </w:r>
      <w:r w:rsidRPr="002E7AB2">
        <w:rPr>
          <w:rFonts w:cs="Times New Roman"/>
          <w:sz w:val="20"/>
          <w:szCs w:val="20"/>
        </w:rPr>
        <w:t xml:space="preserve"> didapatkan hasil penggunaan MySQL menunjukkan hasil kinerja yang bagus dalam hal waktu eksekusi permintaan, dengan sistem penyimpanan data bersifat relasional dan terstruktur maka MySQL dapat diterapkan pada sistem penguncian pintu gedung ini.</w:t>
      </w:r>
    </w:p>
    <w:p w14:paraId="6FD09EF7" w14:textId="77777777" w:rsidR="002851ED" w:rsidRDefault="002851ED" w:rsidP="002851ED">
      <w:pPr>
        <w:spacing w:line="276" w:lineRule="auto"/>
        <w:rPr>
          <w:rFonts w:cs="Times New Roman"/>
          <w:sz w:val="20"/>
          <w:szCs w:val="20"/>
        </w:rPr>
      </w:pPr>
      <w:r>
        <w:rPr>
          <w:noProof/>
          <w:lang w:val="en-US"/>
        </w:rPr>
        <w:drawing>
          <wp:inline distT="0" distB="0" distL="0" distR="0" wp14:anchorId="4E81CE74" wp14:editId="64DA26A8">
            <wp:extent cx="2970530" cy="3033475"/>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70530" cy="3033475"/>
                    </a:xfrm>
                    <a:prstGeom prst="rect">
                      <a:avLst/>
                    </a:prstGeom>
                  </pic:spPr>
                </pic:pic>
              </a:graphicData>
            </a:graphic>
          </wp:inline>
        </w:drawing>
      </w:r>
    </w:p>
    <w:p w14:paraId="316F4FB6" w14:textId="77777777" w:rsidR="002851ED" w:rsidRDefault="002851ED" w:rsidP="002851ED">
      <w:pPr>
        <w:spacing w:line="276" w:lineRule="auto"/>
        <w:jc w:val="center"/>
        <w:rPr>
          <w:rFonts w:cs="Times New Roman"/>
          <w:sz w:val="20"/>
          <w:szCs w:val="20"/>
        </w:rPr>
      </w:pPr>
      <w:r w:rsidRPr="005F7593">
        <w:rPr>
          <w:rFonts w:cs="Times New Roman"/>
          <w:b/>
          <w:sz w:val="20"/>
          <w:szCs w:val="20"/>
        </w:rPr>
        <w:t>Gambar 1</w:t>
      </w:r>
      <w:r>
        <w:rPr>
          <w:rFonts w:cs="Times New Roman"/>
          <w:sz w:val="20"/>
          <w:szCs w:val="20"/>
        </w:rPr>
        <w:t xml:space="preserve"> ERD </w:t>
      </w:r>
      <w:r w:rsidRPr="00DB7B08">
        <w:rPr>
          <w:rFonts w:cs="Times New Roman"/>
          <w:i/>
          <w:sz w:val="20"/>
          <w:szCs w:val="20"/>
        </w:rPr>
        <w:t>Database</w:t>
      </w:r>
    </w:p>
    <w:p w14:paraId="1651B4D7" w14:textId="77777777" w:rsidR="002851ED" w:rsidRDefault="002851ED" w:rsidP="002851ED">
      <w:pPr>
        <w:spacing w:line="276" w:lineRule="auto"/>
        <w:ind w:firstLine="567"/>
        <w:rPr>
          <w:rFonts w:cs="Times New Roman"/>
          <w:sz w:val="20"/>
          <w:szCs w:val="20"/>
        </w:rPr>
      </w:pPr>
    </w:p>
    <w:p w14:paraId="579346AA" w14:textId="77777777" w:rsidR="002851ED" w:rsidRDefault="002851ED" w:rsidP="002851ED">
      <w:pPr>
        <w:spacing w:line="276" w:lineRule="auto"/>
        <w:ind w:firstLine="567"/>
        <w:rPr>
          <w:rFonts w:cs="Times New Roman"/>
          <w:sz w:val="20"/>
          <w:szCs w:val="20"/>
        </w:rPr>
      </w:pPr>
      <w:r w:rsidRPr="002E7AB2">
        <w:rPr>
          <w:rFonts w:cs="Times New Roman"/>
          <w:sz w:val="20"/>
          <w:szCs w:val="20"/>
        </w:rPr>
        <w:t xml:space="preserve">Pada gambar </w:t>
      </w:r>
      <w:r>
        <w:rPr>
          <w:rFonts w:cs="Times New Roman"/>
          <w:sz w:val="20"/>
          <w:szCs w:val="20"/>
        </w:rPr>
        <w:t>1</w:t>
      </w:r>
      <w:r w:rsidRPr="002E7AB2">
        <w:rPr>
          <w:rFonts w:cs="Times New Roman"/>
          <w:sz w:val="20"/>
          <w:szCs w:val="20"/>
        </w:rPr>
        <w:t xml:space="preserve"> terlihat relasi antar entitas didalam </w:t>
      </w:r>
      <w:r w:rsidRPr="00BD3BC0">
        <w:rPr>
          <w:rFonts w:cs="Times New Roman"/>
          <w:i/>
          <w:sz w:val="20"/>
          <w:szCs w:val="20"/>
        </w:rPr>
        <w:t>database</w:t>
      </w:r>
      <w:r w:rsidRPr="002E7AB2">
        <w:rPr>
          <w:rFonts w:cs="Times New Roman"/>
          <w:sz w:val="20"/>
          <w:szCs w:val="20"/>
        </w:rPr>
        <w:t xml:space="preserve"> sistem penguncian pintu gedung. Pada </w:t>
      </w:r>
      <w:r w:rsidRPr="00BD3BC0">
        <w:rPr>
          <w:rFonts w:cs="Times New Roman"/>
          <w:i/>
          <w:sz w:val="20"/>
          <w:szCs w:val="20"/>
        </w:rPr>
        <w:t>database</w:t>
      </w:r>
      <w:r w:rsidRPr="002E7AB2">
        <w:rPr>
          <w:rFonts w:cs="Times New Roman"/>
          <w:sz w:val="20"/>
          <w:szCs w:val="20"/>
        </w:rPr>
        <w:t xml:space="preserve"> sistem penguncian pintu gedung terdapat beberapa entitas seperti pengguna, pintu, gedung dan log akses, entitas tersebut digunakan untuk meyimpan data yang akan digunakan didalam pengelolaan sistem dengan isi data sesuai dengan atribut dari masing-masing entitas. Dialam sistem </w:t>
      </w:r>
      <w:r w:rsidRPr="00BD3BC0">
        <w:rPr>
          <w:rFonts w:cs="Times New Roman"/>
          <w:i/>
          <w:sz w:val="20"/>
          <w:szCs w:val="20"/>
        </w:rPr>
        <w:t>database</w:t>
      </w:r>
      <w:r w:rsidRPr="002E7AB2">
        <w:rPr>
          <w:rFonts w:cs="Times New Roman"/>
          <w:sz w:val="20"/>
          <w:szCs w:val="20"/>
        </w:rPr>
        <w:t xml:space="preserve"> juga terdapat relasi, relasi menunjukkan hubungan antar entitas</w:t>
      </w:r>
      <w:r>
        <w:rPr>
          <w:rFonts w:cs="Times New Roman"/>
          <w:sz w:val="20"/>
          <w:szCs w:val="20"/>
        </w:rPr>
        <w:t>.</w:t>
      </w:r>
    </w:p>
    <w:p w14:paraId="480AC831" w14:textId="77777777" w:rsidR="002851ED" w:rsidRPr="002E7AB2" w:rsidRDefault="002851ED" w:rsidP="002851ED">
      <w:pPr>
        <w:spacing w:line="276" w:lineRule="auto"/>
        <w:ind w:firstLine="567"/>
        <w:rPr>
          <w:rFonts w:cs="Times New Roman"/>
          <w:sz w:val="20"/>
          <w:szCs w:val="20"/>
        </w:rPr>
      </w:pPr>
    </w:p>
    <w:p w14:paraId="60AED0DF" w14:textId="77777777" w:rsidR="002851ED" w:rsidRPr="002E7AB2" w:rsidRDefault="002851ED" w:rsidP="00751E43">
      <w:pPr>
        <w:pStyle w:val="ListParagraph"/>
        <w:numPr>
          <w:ilvl w:val="0"/>
          <w:numId w:val="22"/>
        </w:numPr>
        <w:spacing w:line="276" w:lineRule="auto"/>
        <w:ind w:left="567" w:hanging="567"/>
        <w:jc w:val="left"/>
        <w:rPr>
          <w:rFonts w:cs="Times New Roman"/>
          <w:sz w:val="20"/>
          <w:szCs w:val="20"/>
        </w:rPr>
      </w:pPr>
      <w:r w:rsidRPr="00BD3BC0">
        <w:rPr>
          <w:rFonts w:cs="Times New Roman"/>
          <w:i/>
          <w:sz w:val="20"/>
          <w:szCs w:val="20"/>
        </w:rPr>
        <w:t>Backend</w:t>
      </w:r>
      <w:r>
        <w:rPr>
          <w:rFonts w:cs="Times New Roman"/>
          <w:sz w:val="20"/>
          <w:szCs w:val="20"/>
        </w:rPr>
        <w:t xml:space="preserve"> API</w:t>
      </w:r>
    </w:p>
    <w:p w14:paraId="2D8FE96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BD3BC0">
        <w:rPr>
          <w:rFonts w:cs="Times New Roman"/>
          <w:i/>
          <w:sz w:val="20"/>
          <w:szCs w:val="20"/>
        </w:rPr>
        <w:t>Use</w:t>
      </w:r>
      <w:r>
        <w:rPr>
          <w:rFonts w:cs="Times New Roman"/>
          <w:sz w:val="20"/>
          <w:szCs w:val="20"/>
        </w:rPr>
        <w:t xml:space="preserve"> </w:t>
      </w:r>
      <w:r w:rsidRPr="00BD3BC0">
        <w:rPr>
          <w:rFonts w:cs="Times New Roman"/>
          <w:i/>
          <w:sz w:val="20"/>
          <w:szCs w:val="20"/>
        </w:rPr>
        <w:t>Case</w:t>
      </w:r>
    </w:p>
    <w:p w14:paraId="04F91D70" w14:textId="77777777" w:rsidR="002851ED" w:rsidRPr="002E7AB2" w:rsidRDefault="002851ED" w:rsidP="002851ED">
      <w:pPr>
        <w:spacing w:line="276" w:lineRule="auto"/>
        <w:ind w:firstLine="567"/>
        <w:rPr>
          <w:rFonts w:cs="Times New Roman"/>
          <w:sz w:val="20"/>
          <w:szCs w:val="20"/>
        </w:rPr>
      </w:pPr>
      <w:r>
        <w:rPr>
          <w:rFonts w:cs="Times New Roman"/>
          <w:sz w:val="20"/>
          <w:szCs w:val="20"/>
        </w:rPr>
        <w:t>T</w:t>
      </w:r>
      <w:r w:rsidRPr="002E7AB2">
        <w:rPr>
          <w:rFonts w:cs="Times New Roman"/>
          <w:sz w:val="20"/>
          <w:szCs w:val="20"/>
        </w:rPr>
        <w:t xml:space="preserve">erdapat 3 aktor yang berinteraksi dengan sistem melalui API yaitu pintu, pengguna dan operator. Pintu merupakan perangkat IoT yang digunakan untuk melakukan penguncian pada gedung, sedangkan pengguna dan operator merupakan aplikasi </w:t>
      </w:r>
      <w:r w:rsidRPr="00BD3BC0">
        <w:rPr>
          <w:rFonts w:cs="Times New Roman"/>
          <w:i/>
          <w:sz w:val="20"/>
          <w:szCs w:val="20"/>
        </w:rPr>
        <w:t>mobile</w:t>
      </w:r>
      <w:r w:rsidRPr="002E7AB2">
        <w:rPr>
          <w:rFonts w:cs="Times New Roman"/>
          <w:sz w:val="20"/>
          <w:szCs w:val="20"/>
        </w:rPr>
        <w:t xml:space="preserve"> yang digunakan sebagai antarmuka sistem</w:t>
      </w:r>
      <w:r>
        <w:rPr>
          <w:rFonts w:cs="Times New Roman"/>
          <w:sz w:val="20"/>
          <w:szCs w:val="20"/>
        </w:rPr>
        <w:t xml:space="preserve">, beberapa metode pada API mungkin membutuhkan akses </w:t>
      </w:r>
      <w:r w:rsidRPr="00BD3BC0">
        <w:rPr>
          <w:rFonts w:cs="Times New Roman"/>
          <w:i/>
          <w:sz w:val="20"/>
          <w:szCs w:val="20"/>
        </w:rPr>
        <w:t>login</w:t>
      </w:r>
      <w:r>
        <w:rPr>
          <w:rFonts w:cs="Times New Roman"/>
          <w:sz w:val="20"/>
          <w:szCs w:val="20"/>
        </w:rPr>
        <w:t xml:space="preserve"> untuk autentikasinya. </w:t>
      </w:r>
      <w:r w:rsidRPr="002E7AB2">
        <w:rPr>
          <w:rFonts w:cs="Times New Roman"/>
          <w:sz w:val="20"/>
          <w:szCs w:val="20"/>
        </w:rPr>
        <w:t xml:space="preserve">Diagram </w:t>
      </w:r>
      <w:r w:rsidRPr="00BD3BC0">
        <w:rPr>
          <w:rFonts w:cs="Times New Roman"/>
          <w:i/>
          <w:sz w:val="20"/>
          <w:szCs w:val="20"/>
        </w:rPr>
        <w:t>Use</w:t>
      </w:r>
      <w:r w:rsidRPr="002E7AB2">
        <w:rPr>
          <w:rFonts w:cs="Times New Roman"/>
          <w:sz w:val="20"/>
          <w:szCs w:val="20"/>
        </w:rPr>
        <w:t xml:space="preserve"> </w:t>
      </w:r>
      <w:r w:rsidRPr="00BD3BC0">
        <w:rPr>
          <w:rFonts w:cs="Times New Roman"/>
          <w:i/>
          <w:sz w:val="20"/>
          <w:szCs w:val="20"/>
        </w:rPr>
        <w:t>Case</w:t>
      </w:r>
      <w:r w:rsidRPr="002E7AB2">
        <w:rPr>
          <w:rFonts w:cs="Times New Roman"/>
          <w:sz w:val="20"/>
          <w:szCs w:val="20"/>
        </w:rPr>
        <w:t xml:space="preserve"> dari </w:t>
      </w:r>
      <w:r w:rsidRPr="00BD3BC0">
        <w:rPr>
          <w:rFonts w:cs="Times New Roman"/>
          <w:i/>
          <w:sz w:val="20"/>
          <w:szCs w:val="20"/>
        </w:rPr>
        <w:t>Backend</w:t>
      </w:r>
      <w:r w:rsidRPr="002E7AB2">
        <w:rPr>
          <w:rFonts w:cs="Times New Roman"/>
          <w:sz w:val="20"/>
          <w:szCs w:val="20"/>
        </w:rPr>
        <w:t xml:space="preserve"> A</w:t>
      </w:r>
      <w:r>
        <w:rPr>
          <w:rFonts w:cs="Times New Roman"/>
          <w:sz w:val="20"/>
          <w:szCs w:val="20"/>
        </w:rPr>
        <w:t>PI dapat dilihat pada gambar 2</w:t>
      </w:r>
      <w:r w:rsidRPr="002E7AB2">
        <w:rPr>
          <w:rFonts w:cs="Times New Roman"/>
          <w:sz w:val="20"/>
          <w:szCs w:val="20"/>
        </w:rPr>
        <w:t xml:space="preserve"> dibawah.</w:t>
      </w:r>
    </w:p>
    <w:p w14:paraId="63EAF414" w14:textId="77777777" w:rsidR="002851ED" w:rsidRDefault="002851ED" w:rsidP="002851ED">
      <w:pPr>
        <w:spacing w:line="276" w:lineRule="auto"/>
        <w:jc w:val="left"/>
        <w:rPr>
          <w:rFonts w:cs="Times New Roman"/>
          <w:sz w:val="20"/>
          <w:szCs w:val="20"/>
        </w:rPr>
      </w:pPr>
      <w:r>
        <w:rPr>
          <w:noProof/>
          <w:lang w:val="en-US"/>
        </w:rPr>
        <w:lastRenderedPageBreak/>
        <w:drawing>
          <wp:inline distT="0" distB="0" distL="0" distR="0" wp14:anchorId="2009F82A" wp14:editId="398223C6">
            <wp:extent cx="2970530" cy="3358641"/>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70530" cy="3358641"/>
                    </a:xfrm>
                    <a:prstGeom prst="rect">
                      <a:avLst/>
                    </a:prstGeom>
                  </pic:spPr>
                </pic:pic>
              </a:graphicData>
            </a:graphic>
          </wp:inline>
        </w:drawing>
      </w:r>
    </w:p>
    <w:p w14:paraId="47A28B6A" w14:textId="77777777" w:rsidR="002851ED" w:rsidRPr="002E7AB2" w:rsidRDefault="002851ED" w:rsidP="002851ED">
      <w:pPr>
        <w:spacing w:line="276" w:lineRule="auto"/>
        <w:jc w:val="center"/>
        <w:rPr>
          <w:rFonts w:cs="Times New Roman"/>
          <w:sz w:val="20"/>
          <w:szCs w:val="20"/>
        </w:rPr>
      </w:pPr>
      <w:r w:rsidRPr="005F7593">
        <w:rPr>
          <w:rFonts w:cs="Times New Roman"/>
          <w:b/>
          <w:sz w:val="20"/>
          <w:szCs w:val="20"/>
        </w:rPr>
        <w:t>Gambar 2</w:t>
      </w:r>
      <w:r>
        <w:rPr>
          <w:rFonts w:cs="Times New Roman"/>
          <w:sz w:val="20"/>
          <w:szCs w:val="20"/>
        </w:rPr>
        <w:t xml:space="preserve"> Diagram </w:t>
      </w:r>
      <w:r w:rsidRPr="00DB7B08">
        <w:rPr>
          <w:rFonts w:cs="Times New Roman"/>
          <w:i/>
          <w:sz w:val="20"/>
          <w:szCs w:val="20"/>
        </w:rPr>
        <w:t>Use</w:t>
      </w:r>
      <w:r>
        <w:rPr>
          <w:rFonts w:cs="Times New Roman"/>
          <w:sz w:val="20"/>
          <w:szCs w:val="20"/>
        </w:rPr>
        <w:t xml:space="preserve"> </w:t>
      </w:r>
      <w:r w:rsidRPr="00DB7B08">
        <w:rPr>
          <w:rFonts w:cs="Times New Roman"/>
          <w:i/>
          <w:sz w:val="20"/>
          <w:szCs w:val="20"/>
        </w:rPr>
        <w:t>Case</w:t>
      </w:r>
      <w:r>
        <w:rPr>
          <w:rFonts w:cs="Times New Roman"/>
          <w:sz w:val="20"/>
          <w:szCs w:val="20"/>
        </w:rPr>
        <w:t xml:space="preserve"> API</w:t>
      </w:r>
    </w:p>
    <w:p w14:paraId="41CB4DC8" w14:textId="77777777" w:rsidR="002851ED" w:rsidRDefault="002851ED" w:rsidP="002851ED">
      <w:pPr>
        <w:pStyle w:val="ListParagraph"/>
        <w:spacing w:line="276" w:lineRule="auto"/>
        <w:ind w:left="567"/>
        <w:jc w:val="left"/>
        <w:rPr>
          <w:rFonts w:cs="Times New Roman"/>
          <w:sz w:val="20"/>
          <w:szCs w:val="20"/>
        </w:rPr>
      </w:pPr>
    </w:p>
    <w:p w14:paraId="2F73B731"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9C4EB3">
        <w:rPr>
          <w:rFonts w:cs="Times New Roman"/>
          <w:i/>
          <w:sz w:val="20"/>
          <w:szCs w:val="20"/>
        </w:rPr>
        <w:t>Endpoint</w:t>
      </w:r>
      <w:r>
        <w:rPr>
          <w:rFonts w:cs="Times New Roman"/>
          <w:sz w:val="20"/>
          <w:szCs w:val="20"/>
        </w:rPr>
        <w:t xml:space="preserve"> API</w:t>
      </w:r>
    </w:p>
    <w:p w14:paraId="05479BDC" w14:textId="77777777" w:rsidR="002851ED" w:rsidRDefault="002851ED" w:rsidP="002851ED">
      <w:pPr>
        <w:spacing w:line="276" w:lineRule="auto"/>
        <w:ind w:firstLine="567"/>
        <w:rPr>
          <w:rFonts w:cs="Times New Roman"/>
          <w:sz w:val="20"/>
          <w:szCs w:val="20"/>
        </w:rPr>
      </w:pPr>
      <w:r>
        <w:rPr>
          <w:rFonts w:cs="Times New Roman"/>
          <w:sz w:val="20"/>
          <w:szCs w:val="20"/>
        </w:rPr>
        <w:t>T</w:t>
      </w:r>
      <w:r w:rsidRPr="00B16CC8">
        <w:rPr>
          <w:rFonts w:cs="Times New Roman"/>
          <w:sz w:val="20"/>
          <w:szCs w:val="20"/>
        </w:rPr>
        <w:t xml:space="preserve">erdapat dua bagian API yang digunakan, yaitu API untuk aplikasi mobile dan API untuk perangkat kunci pintu IoT dengan penjabaran setiap </w:t>
      </w:r>
      <w:r w:rsidRPr="009C4EB3">
        <w:rPr>
          <w:rFonts w:cs="Times New Roman"/>
          <w:i/>
          <w:sz w:val="20"/>
          <w:szCs w:val="20"/>
        </w:rPr>
        <w:t>endpoint</w:t>
      </w:r>
      <w:r w:rsidRPr="00B16CC8">
        <w:rPr>
          <w:rFonts w:cs="Times New Roman"/>
          <w:sz w:val="20"/>
          <w:szCs w:val="20"/>
        </w:rPr>
        <w:t xml:space="preserve"> dan fungs</w:t>
      </w:r>
      <w:r>
        <w:rPr>
          <w:rFonts w:cs="Times New Roman"/>
          <w:sz w:val="20"/>
          <w:szCs w:val="20"/>
        </w:rPr>
        <w:t xml:space="preserve">inya dapat dilihat pada tabel </w:t>
      </w:r>
      <w:r w:rsidRPr="00B16CC8">
        <w:rPr>
          <w:rFonts w:cs="Times New Roman"/>
          <w:sz w:val="20"/>
          <w:szCs w:val="20"/>
        </w:rPr>
        <w:t>1</w:t>
      </w:r>
      <w:r>
        <w:rPr>
          <w:rFonts w:cs="Times New Roman"/>
          <w:sz w:val="20"/>
          <w:szCs w:val="20"/>
        </w:rPr>
        <w:t>.</w:t>
      </w:r>
    </w:p>
    <w:p w14:paraId="2732FE39" w14:textId="77777777" w:rsidR="002851ED" w:rsidRDefault="002851ED" w:rsidP="002851ED">
      <w:pPr>
        <w:spacing w:line="276" w:lineRule="auto"/>
        <w:rPr>
          <w:rFonts w:cs="Times New Roman"/>
          <w:sz w:val="20"/>
          <w:szCs w:val="20"/>
        </w:rPr>
      </w:pPr>
    </w:p>
    <w:p w14:paraId="6A4F8621" w14:textId="77777777" w:rsidR="002851ED" w:rsidRDefault="002851ED" w:rsidP="002851ED">
      <w:pPr>
        <w:spacing w:line="276" w:lineRule="auto"/>
        <w:rPr>
          <w:rFonts w:cs="Times New Roman"/>
          <w:sz w:val="20"/>
          <w:szCs w:val="20"/>
        </w:rPr>
      </w:pPr>
      <w:r w:rsidRPr="005F7593">
        <w:rPr>
          <w:rFonts w:cs="Times New Roman"/>
          <w:b/>
          <w:sz w:val="20"/>
          <w:szCs w:val="20"/>
        </w:rPr>
        <w:t>Tabel 1</w:t>
      </w:r>
      <w:r>
        <w:rPr>
          <w:rFonts w:cs="Times New Roman"/>
          <w:sz w:val="20"/>
          <w:szCs w:val="20"/>
        </w:rPr>
        <w:t xml:space="preserve"> Enpoint API</w:t>
      </w:r>
    </w:p>
    <w:tbl>
      <w:tblPr>
        <w:tblW w:w="4678" w:type="dxa"/>
        <w:tblInd w:w="108" w:type="dxa"/>
        <w:tblLayout w:type="fixed"/>
        <w:tblLook w:val="04A0" w:firstRow="1" w:lastRow="0" w:firstColumn="1" w:lastColumn="0" w:noHBand="0" w:noVBand="1"/>
      </w:tblPr>
      <w:tblGrid>
        <w:gridCol w:w="709"/>
        <w:gridCol w:w="1134"/>
        <w:gridCol w:w="992"/>
        <w:gridCol w:w="1843"/>
      </w:tblGrid>
      <w:tr w:rsidR="002851ED" w:rsidRPr="00ED799A" w14:paraId="4F60A415" w14:textId="77777777" w:rsidTr="002851ED">
        <w:trPr>
          <w:trHeight w:val="465"/>
        </w:trPr>
        <w:tc>
          <w:tcPr>
            <w:tcW w:w="709" w:type="dxa"/>
            <w:tcBorders>
              <w:top w:val="single" w:sz="4" w:space="0" w:color="auto"/>
              <w:bottom w:val="single" w:sz="4" w:space="0" w:color="auto"/>
            </w:tcBorders>
            <w:shd w:val="clear" w:color="auto" w:fill="auto"/>
            <w:noWrap/>
            <w:vAlign w:val="center"/>
            <w:hideMark/>
          </w:tcPr>
          <w:p w14:paraId="07D98D63" w14:textId="77777777" w:rsidR="002851ED" w:rsidRPr="00ED799A" w:rsidRDefault="002851ED" w:rsidP="002851ED">
            <w:pPr>
              <w:spacing w:before="60" w:after="60" w:line="276" w:lineRule="auto"/>
              <w:jc w:val="center"/>
              <w:rPr>
                <w:rFonts w:eastAsia="Times New Roman" w:cs="Times New Roman"/>
                <w:b/>
                <w:color w:val="000000"/>
                <w:sz w:val="20"/>
                <w:szCs w:val="20"/>
                <w:lang w:val="en-US"/>
              </w:rPr>
            </w:pPr>
            <w:r w:rsidRPr="00ED799A">
              <w:rPr>
                <w:rFonts w:eastAsia="Times New Roman" w:cs="Times New Roman"/>
                <w:b/>
                <w:color w:val="000000"/>
                <w:sz w:val="20"/>
                <w:szCs w:val="20"/>
                <w:lang w:val="en-US"/>
              </w:rPr>
              <w:t>Tipe</w:t>
            </w:r>
          </w:p>
        </w:tc>
        <w:tc>
          <w:tcPr>
            <w:tcW w:w="1134" w:type="dxa"/>
            <w:tcBorders>
              <w:top w:val="single" w:sz="4" w:space="0" w:color="auto"/>
              <w:bottom w:val="single" w:sz="4" w:space="0" w:color="auto"/>
            </w:tcBorders>
            <w:shd w:val="clear" w:color="auto" w:fill="auto"/>
            <w:noWrap/>
            <w:vAlign w:val="center"/>
            <w:hideMark/>
          </w:tcPr>
          <w:p w14:paraId="4011C9EF" w14:textId="77777777" w:rsidR="002851ED" w:rsidRPr="00ED799A" w:rsidRDefault="002851ED" w:rsidP="002851ED">
            <w:pPr>
              <w:spacing w:before="60" w:after="60" w:line="276" w:lineRule="auto"/>
              <w:jc w:val="left"/>
              <w:rPr>
                <w:rFonts w:eastAsia="Times New Roman" w:cs="Times New Roman"/>
                <w:b/>
                <w:i/>
                <w:color w:val="000000"/>
                <w:sz w:val="20"/>
                <w:szCs w:val="20"/>
                <w:lang w:val="en-US"/>
              </w:rPr>
            </w:pPr>
            <w:r w:rsidRPr="00ED799A">
              <w:rPr>
                <w:rFonts w:eastAsia="Times New Roman" w:cs="Times New Roman"/>
                <w:b/>
                <w:i/>
                <w:color w:val="000000"/>
                <w:sz w:val="20"/>
                <w:szCs w:val="20"/>
                <w:lang w:val="en-US"/>
              </w:rPr>
              <w:t>Endpoint</w:t>
            </w:r>
          </w:p>
        </w:tc>
        <w:tc>
          <w:tcPr>
            <w:tcW w:w="992" w:type="dxa"/>
            <w:tcBorders>
              <w:top w:val="single" w:sz="4" w:space="0" w:color="auto"/>
              <w:bottom w:val="single" w:sz="4" w:space="0" w:color="auto"/>
            </w:tcBorders>
            <w:shd w:val="clear" w:color="auto" w:fill="auto"/>
            <w:noWrap/>
            <w:vAlign w:val="center"/>
            <w:hideMark/>
          </w:tcPr>
          <w:p w14:paraId="057CADCB" w14:textId="77777777" w:rsidR="002851ED" w:rsidRPr="00ED799A" w:rsidRDefault="002851ED" w:rsidP="002851ED">
            <w:pPr>
              <w:spacing w:before="60" w:after="60" w:line="276" w:lineRule="auto"/>
              <w:jc w:val="center"/>
              <w:rPr>
                <w:rFonts w:eastAsia="Times New Roman" w:cs="Times New Roman"/>
                <w:b/>
                <w:i/>
                <w:color w:val="000000"/>
                <w:sz w:val="20"/>
                <w:szCs w:val="20"/>
                <w:lang w:val="en-US"/>
              </w:rPr>
            </w:pPr>
            <w:r w:rsidRPr="00ED799A">
              <w:rPr>
                <w:rFonts w:eastAsia="Times New Roman" w:cs="Times New Roman"/>
                <w:b/>
                <w:i/>
                <w:color w:val="000000"/>
                <w:sz w:val="20"/>
                <w:szCs w:val="20"/>
                <w:lang w:val="en-US"/>
              </w:rPr>
              <w:t>Auth</w:t>
            </w:r>
          </w:p>
        </w:tc>
        <w:tc>
          <w:tcPr>
            <w:tcW w:w="1843" w:type="dxa"/>
            <w:tcBorders>
              <w:top w:val="single" w:sz="4" w:space="0" w:color="auto"/>
              <w:bottom w:val="single" w:sz="4" w:space="0" w:color="auto"/>
            </w:tcBorders>
            <w:shd w:val="clear" w:color="auto" w:fill="auto"/>
            <w:noWrap/>
            <w:vAlign w:val="center"/>
            <w:hideMark/>
          </w:tcPr>
          <w:p w14:paraId="1B2401AA" w14:textId="77777777" w:rsidR="002851ED" w:rsidRPr="00ED799A" w:rsidRDefault="002851ED" w:rsidP="002851ED">
            <w:pPr>
              <w:spacing w:before="60" w:after="60" w:line="276" w:lineRule="auto"/>
              <w:jc w:val="center"/>
              <w:rPr>
                <w:rFonts w:eastAsia="Times New Roman" w:cs="Times New Roman"/>
                <w:b/>
                <w:color w:val="000000"/>
                <w:sz w:val="20"/>
                <w:szCs w:val="20"/>
                <w:lang w:val="en-US"/>
              </w:rPr>
            </w:pPr>
            <w:r w:rsidRPr="00ED799A">
              <w:rPr>
                <w:rFonts w:eastAsia="Times New Roman" w:cs="Times New Roman"/>
                <w:b/>
                <w:color w:val="000000"/>
                <w:sz w:val="20"/>
                <w:szCs w:val="20"/>
                <w:lang w:val="en-US"/>
              </w:rPr>
              <w:t>Keterangan</w:t>
            </w:r>
          </w:p>
        </w:tc>
      </w:tr>
      <w:tr w:rsidR="002851ED" w:rsidRPr="00ED799A" w14:paraId="01D82947" w14:textId="77777777" w:rsidTr="002851ED">
        <w:trPr>
          <w:trHeight w:val="300"/>
        </w:trPr>
        <w:tc>
          <w:tcPr>
            <w:tcW w:w="709" w:type="dxa"/>
            <w:tcBorders>
              <w:top w:val="single" w:sz="4" w:space="0" w:color="auto"/>
            </w:tcBorders>
            <w:shd w:val="clear" w:color="auto" w:fill="auto"/>
            <w:vAlign w:val="center"/>
            <w:hideMark/>
          </w:tcPr>
          <w:p w14:paraId="4983A4DA"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tcBorders>
              <w:top w:val="single" w:sz="4" w:space="0" w:color="auto"/>
            </w:tcBorders>
            <w:shd w:val="clear" w:color="auto" w:fill="auto"/>
            <w:vAlign w:val="center"/>
            <w:hideMark/>
          </w:tcPr>
          <w:p w14:paraId="5A581643"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login</w:t>
            </w:r>
          </w:p>
        </w:tc>
        <w:tc>
          <w:tcPr>
            <w:tcW w:w="992" w:type="dxa"/>
            <w:tcBorders>
              <w:top w:val="single" w:sz="4" w:space="0" w:color="auto"/>
            </w:tcBorders>
            <w:shd w:val="clear" w:color="auto" w:fill="auto"/>
            <w:vAlign w:val="center"/>
            <w:hideMark/>
          </w:tcPr>
          <w:p w14:paraId="005AE4BB"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w:t>
            </w:r>
          </w:p>
        </w:tc>
        <w:tc>
          <w:tcPr>
            <w:tcW w:w="1843" w:type="dxa"/>
            <w:tcBorders>
              <w:top w:val="single" w:sz="4" w:space="0" w:color="auto"/>
            </w:tcBorders>
            <w:shd w:val="clear" w:color="auto" w:fill="auto"/>
            <w:vAlign w:val="center"/>
            <w:hideMark/>
          </w:tcPr>
          <w:p w14:paraId="3A058BFD"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login pengguna dan operator</w:t>
            </w:r>
          </w:p>
        </w:tc>
      </w:tr>
      <w:tr w:rsidR="002851ED" w:rsidRPr="00ED799A" w14:paraId="115867D9" w14:textId="77777777" w:rsidTr="002851ED">
        <w:trPr>
          <w:trHeight w:val="300"/>
        </w:trPr>
        <w:tc>
          <w:tcPr>
            <w:tcW w:w="709" w:type="dxa"/>
            <w:shd w:val="clear" w:color="auto" w:fill="auto"/>
            <w:vAlign w:val="center"/>
            <w:hideMark/>
          </w:tcPr>
          <w:p w14:paraId="5CB44BC7"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0BCBF9F9"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reset-password</w:t>
            </w:r>
          </w:p>
        </w:tc>
        <w:tc>
          <w:tcPr>
            <w:tcW w:w="992" w:type="dxa"/>
            <w:shd w:val="clear" w:color="auto" w:fill="auto"/>
            <w:vAlign w:val="center"/>
            <w:hideMark/>
          </w:tcPr>
          <w:p w14:paraId="2B41866C"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w:t>
            </w:r>
          </w:p>
        </w:tc>
        <w:tc>
          <w:tcPr>
            <w:tcW w:w="1843" w:type="dxa"/>
            <w:shd w:val="clear" w:color="auto" w:fill="auto"/>
            <w:vAlign w:val="center"/>
            <w:hideMark/>
          </w:tcPr>
          <w:p w14:paraId="0BCEA339"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reset password menggunakan email</w:t>
            </w:r>
          </w:p>
        </w:tc>
      </w:tr>
      <w:tr w:rsidR="002851ED" w:rsidRPr="00ED799A" w14:paraId="2026702C" w14:textId="77777777" w:rsidTr="002851ED">
        <w:trPr>
          <w:trHeight w:val="300"/>
        </w:trPr>
        <w:tc>
          <w:tcPr>
            <w:tcW w:w="709" w:type="dxa"/>
            <w:shd w:val="clear" w:color="auto" w:fill="auto"/>
            <w:vAlign w:val="center"/>
            <w:hideMark/>
          </w:tcPr>
          <w:p w14:paraId="0794B4C5"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6EE7A13C"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verify-email</w:t>
            </w:r>
          </w:p>
        </w:tc>
        <w:tc>
          <w:tcPr>
            <w:tcW w:w="992" w:type="dxa"/>
            <w:shd w:val="clear" w:color="auto" w:fill="auto"/>
            <w:vAlign w:val="center"/>
            <w:hideMark/>
          </w:tcPr>
          <w:p w14:paraId="4721796D"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w:t>
            </w:r>
          </w:p>
        </w:tc>
        <w:tc>
          <w:tcPr>
            <w:tcW w:w="1843" w:type="dxa"/>
            <w:shd w:val="clear" w:color="auto" w:fill="auto"/>
            <w:vAlign w:val="center"/>
            <w:hideMark/>
          </w:tcPr>
          <w:p w14:paraId="6A3C2363"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verifikasi email</w:t>
            </w:r>
          </w:p>
        </w:tc>
      </w:tr>
      <w:tr w:rsidR="002851ED" w:rsidRPr="00ED799A" w14:paraId="5C5DF4F7" w14:textId="77777777" w:rsidTr="002851ED">
        <w:trPr>
          <w:trHeight w:val="300"/>
        </w:trPr>
        <w:tc>
          <w:tcPr>
            <w:tcW w:w="709" w:type="dxa"/>
            <w:shd w:val="clear" w:color="auto" w:fill="auto"/>
            <w:vAlign w:val="center"/>
            <w:hideMark/>
          </w:tcPr>
          <w:p w14:paraId="7DAA0E57"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GET</w:t>
            </w:r>
          </w:p>
        </w:tc>
        <w:tc>
          <w:tcPr>
            <w:tcW w:w="1134" w:type="dxa"/>
            <w:shd w:val="clear" w:color="auto" w:fill="auto"/>
            <w:vAlign w:val="center"/>
            <w:hideMark/>
          </w:tcPr>
          <w:p w14:paraId="7FF50EF2"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logout</w:t>
            </w:r>
          </w:p>
        </w:tc>
        <w:tc>
          <w:tcPr>
            <w:tcW w:w="992" w:type="dxa"/>
            <w:shd w:val="clear" w:color="auto" w:fill="auto"/>
            <w:vAlign w:val="center"/>
            <w:hideMark/>
          </w:tcPr>
          <w:p w14:paraId="774B56F7"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w:t>
            </w:r>
          </w:p>
        </w:tc>
        <w:tc>
          <w:tcPr>
            <w:tcW w:w="1843" w:type="dxa"/>
            <w:shd w:val="clear" w:color="auto" w:fill="auto"/>
            <w:vAlign w:val="center"/>
            <w:hideMark/>
          </w:tcPr>
          <w:p w14:paraId="20544814"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logout pengguna dan operator</w:t>
            </w:r>
          </w:p>
        </w:tc>
      </w:tr>
      <w:tr w:rsidR="002851ED" w:rsidRPr="00ED799A" w14:paraId="33D67829" w14:textId="77777777" w:rsidTr="002851ED">
        <w:trPr>
          <w:trHeight w:val="600"/>
        </w:trPr>
        <w:tc>
          <w:tcPr>
            <w:tcW w:w="709" w:type="dxa"/>
            <w:shd w:val="clear" w:color="auto" w:fill="auto"/>
            <w:vAlign w:val="center"/>
            <w:hideMark/>
          </w:tcPr>
          <w:p w14:paraId="1B8B8F6F"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540A57C9"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update-profile</w:t>
            </w:r>
          </w:p>
        </w:tc>
        <w:tc>
          <w:tcPr>
            <w:tcW w:w="992" w:type="dxa"/>
            <w:shd w:val="clear" w:color="auto" w:fill="auto"/>
            <w:vAlign w:val="center"/>
            <w:hideMark/>
          </w:tcPr>
          <w:p w14:paraId="2BD69848"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629CC8F6"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update profile nama, email, dan lainnya</w:t>
            </w:r>
          </w:p>
        </w:tc>
      </w:tr>
      <w:tr w:rsidR="002851ED" w:rsidRPr="00ED799A" w14:paraId="20C80CEB" w14:textId="77777777" w:rsidTr="002851ED">
        <w:trPr>
          <w:trHeight w:val="600"/>
        </w:trPr>
        <w:tc>
          <w:tcPr>
            <w:tcW w:w="709" w:type="dxa"/>
            <w:shd w:val="clear" w:color="auto" w:fill="auto"/>
            <w:vAlign w:val="center"/>
            <w:hideMark/>
          </w:tcPr>
          <w:p w14:paraId="45CC7ADC"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GET</w:t>
            </w:r>
          </w:p>
        </w:tc>
        <w:tc>
          <w:tcPr>
            <w:tcW w:w="1134" w:type="dxa"/>
            <w:shd w:val="clear" w:color="auto" w:fill="auto"/>
            <w:vAlign w:val="center"/>
            <w:hideMark/>
          </w:tcPr>
          <w:p w14:paraId="50922C14"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avatar</w:t>
            </w:r>
          </w:p>
        </w:tc>
        <w:tc>
          <w:tcPr>
            <w:tcW w:w="992" w:type="dxa"/>
            <w:shd w:val="clear" w:color="auto" w:fill="auto"/>
            <w:vAlign w:val="center"/>
            <w:hideMark/>
          </w:tcPr>
          <w:p w14:paraId="12B1D329"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4AFE81D8"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gambil gambar avatar</w:t>
            </w:r>
          </w:p>
        </w:tc>
      </w:tr>
      <w:tr w:rsidR="002851ED" w:rsidRPr="00ED799A" w14:paraId="04326DA0" w14:textId="77777777" w:rsidTr="002851ED">
        <w:trPr>
          <w:trHeight w:val="600"/>
        </w:trPr>
        <w:tc>
          <w:tcPr>
            <w:tcW w:w="709" w:type="dxa"/>
            <w:shd w:val="clear" w:color="auto" w:fill="auto"/>
            <w:vAlign w:val="center"/>
            <w:hideMark/>
          </w:tcPr>
          <w:p w14:paraId="35A457DB"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7CCB4725"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update-avatar</w:t>
            </w:r>
          </w:p>
        </w:tc>
        <w:tc>
          <w:tcPr>
            <w:tcW w:w="992" w:type="dxa"/>
            <w:shd w:val="clear" w:color="auto" w:fill="auto"/>
            <w:vAlign w:val="center"/>
            <w:hideMark/>
          </w:tcPr>
          <w:p w14:paraId="1D754770"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374243DE"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gubah gambar avatar</w:t>
            </w:r>
          </w:p>
        </w:tc>
      </w:tr>
      <w:tr w:rsidR="002851ED" w:rsidRPr="00ED799A" w14:paraId="345F148D" w14:textId="77777777" w:rsidTr="002851ED">
        <w:trPr>
          <w:trHeight w:val="600"/>
        </w:trPr>
        <w:tc>
          <w:tcPr>
            <w:tcW w:w="709" w:type="dxa"/>
            <w:shd w:val="clear" w:color="auto" w:fill="auto"/>
            <w:vAlign w:val="center"/>
            <w:hideMark/>
          </w:tcPr>
          <w:p w14:paraId="1DA43BAA"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4091A680"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change-password</w:t>
            </w:r>
          </w:p>
        </w:tc>
        <w:tc>
          <w:tcPr>
            <w:tcW w:w="992" w:type="dxa"/>
            <w:shd w:val="clear" w:color="auto" w:fill="auto"/>
            <w:vAlign w:val="center"/>
            <w:hideMark/>
          </w:tcPr>
          <w:p w14:paraId="2EAD49C1"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48F32F01"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gubah password pengguna atau operator</w:t>
            </w:r>
          </w:p>
        </w:tc>
      </w:tr>
      <w:tr w:rsidR="002851ED" w:rsidRPr="00ED799A" w14:paraId="0403A077" w14:textId="77777777" w:rsidTr="002851ED">
        <w:trPr>
          <w:trHeight w:val="600"/>
        </w:trPr>
        <w:tc>
          <w:tcPr>
            <w:tcW w:w="709" w:type="dxa"/>
            <w:shd w:val="clear" w:color="auto" w:fill="auto"/>
            <w:vAlign w:val="center"/>
            <w:hideMark/>
          </w:tcPr>
          <w:p w14:paraId="3EA4413C"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GET</w:t>
            </w:r>
          </w:p>
        </w:tc>
        <w:tc>
          <w:tcPr>
            <w:tcW w:w="1134" w:type="dxa"/>
            <w:shd w:val="clear" w:color="auto" w:fill="auto"/>
            <w:vAlign w:val="center"/>
            <w:hideMark/>
          </w:tcPr>
          <w:p w14:paraId="3E6776BC"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my-access</w:t>
            </w:r>
          </w:p>
        </w:tc>
        <w:tc>
          <w:tcPr>
            <w:tcW w:w="992" w:type="dxa"/>
            <w:shd w:val="clear" w:color="auto" w:fill="auto"/>
            <w:vAlign w:val="center"/>
            <w:hideMark/>
          </w:tcPr>
          <w:p w14:paraId="2242DF45"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7A7C0CCA"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gambil daftar akses</w:t>
            </w:r>
          </w:p>
        </w:tc>
      </w:tr>
      <w:tr w:rsidR="002851ED" w:rsidRPr="00ED799A" w14:paraId="6B58C946" w14:textId="77777777" w:rsidTr="002851ED">
        <w:trPr>
          <w:trHeight w:val="600"/>
        </w:trPr>
        <w:tc>
          <w:tcPr>
            <w:tcW w:w="709" w:type="dxa"/>
            <w:shd w:val="clear" w:color="auto" w:fill="auto"/>
            <w:vAlign w:val="center"/>
            <w:hideMark/>
          </w:tcPr>
          <w:p w14:paraId="1A2FAB1B"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lastRenderedPageBreak/>
              <w:t>GET</w:t>
            </w:r>
          </w:p>
        </w:tc>
        <w:tc>
          <w:tcPr>
            <w:tcW w:w="1134" w:type="dxa"/>
            <w:shd w:val="clear" w:color="auto" w:fill="auto"/>
            <w:vAlign w:val="center"/>
            <w:hideMark/>
          </w:tcPr>
          <w:p w14:paraId="31C3F54A"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get-doors</w:t>
            </w:r>
          </w:p>
        </w:tc>
        <w:tc>
          <w:tcPr>
            <w:tcW w:w="992" w:type="dxa"/>
            <w:shd w:val="clear" w:color="auto" w:fill="auto"/>
            <w:vAlign w:val="center"/>
            <w:hideMark/>
          </w:tcPr>
          <w:p w14:paraId="45A5E07D"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07A1F5A1"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gambil daftar pintu</w:t>
            </w:r>
          </w:p>
        </w:tc>
      </w:tr>
      <w:tr w:rsidR="002851ED" w:rsidRPr="00ED799A" w14:paraId="538FBC58" w14:textId="77777777" w:rsidTr="002851ED">
        <w:trPr>
          <w:trHeight w:val="600"/>
        </w:trPr>
        <w:tc>
          <w:tcPr>
            <w:tcW w:w="709" w:type="dxa"/>
            <w:shd w:val="clear" w:color="auto" w:fill="auto"/>
            <w:vAlign w:val="center"/>
          </w:tcPr>
          <w:p w14:paraId="482E6D94"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GET</w:t>
            </w:r>
          </w:p>
        </w:tc>
        <w:tc>
          <w:tcPr>
            <w:tcW w:w="1134" w:type="dxa"/>
            <w:shd w:val="clear" w:color="auto" w:fill="auto"/>
            <w:vAlign w:val="center"/>
          </w:tcPr>
          <w:p w14:paraId="382E96DD"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my-history</w:t>
            </w:r>
          </w:p>
        </w:tc>
        <w:tc>
          <w:tcPr>
            <w:tcW w:w="992" w:type="dxa"/>
            <w:shd w:val="clear" w:color="auto" w:fill="auto"/>
            <w:vAlign w:val="center"/>
          </w:tcPr>
          <w:p w14:paraId="6E5E7CCA"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tcPr>
          <w:p w14:paraId="39E64FCA"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gambil daftar riwayat akses</w:t>
            </w:r>
          </w:p>
        </w:tc>
      </w:tr>
      <w:tr w:rsidR="002851ED" w:rsidRPr="00ED799A" w14:paraId="1EFD1F19" w14:textId="77777777" w:rsidTr="002851ED">
        <w:trPr>
          <w:trHeight w:val="600"/>
        </w:trPr>
        <w:tc>
          <w:tcPr>
            <w:tcW w:w="709" w:type="dxa"/>
            <w:shd w:val="clear" w:color="auto" w:fill="auto"/>
            <w:vAlign w:val="center"/>
            <w:hideMark/>
          </w:tcPr>
          <w:p w14:paraId="4C394C24"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GET</w:t>
            </w:r>
          </w:p>
        </w:tc>
        <w:tc>
          <w:tcPr>
            <w:tcW w:w="1134" w:type="dxa"/>
            <w:shd w:val="clear" w:color="auto" w:fill="auto"/>
            <w:vAlign w:val="center"/>
            <w:hideMark/>
          </w:tcPr>
          <w:p w14:paraId="4D2AE88E"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verify-access/{door_id}</w:t>
            </w:r>
          </w:p>
        </w:tc>
        <w:tc>
          <w:tcPr>
            <w:tcW w:w="992" w:type="dxa"/>
            <w:shd w:val="clear" w:color="auto" w:fill="auto"/>
            <w:vAlign w:val="center"/>
            <w:hideMark/>
          </w:tcPr>
          <w:p w14:paraId="02286382"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627E367C"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verifikasi akses dari kode QR pintu</w:t>
            </w:r>
          </w:p>
        </w:tc>
      </w:tr>
      <w:tr w:rsidR="002851ED" w:rsidRPr="00ED799A" w14:paraId="629BC998" w14:textId="77777777" w:rsidTr="002851ED">
        <w:trPr>
          <w:trHeight w:val="600"/>
        </w:trPr>
        <w:tc>
          <w:tcPr>
            <w:tcW w:w="709" w:type="dxa"/>
            <w:shd w:val="clear" w:color="auto" w:fill="auto"/>
            <w:vAlign w:val="center"/>
            <w:hideMark/>
          </w:tcPr>
          <w:p w14:paraId="6F9EC9B6"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39AD3DD5"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remote-access</w:t>
            </w:r>
          </w:p>
        </w:tc>
        <w:tc>
          <w:tcPr>
            <w:tcW w:w="992" w:type="dxa"/>
            <w:shd w:val="clear" w:color="auto" w:fill="auto"/>
            <w:vAlign w:val="center"/>
            <w:hideMark/>
          </w:tcPr>
          <w:p w14:paraId="4629F1D0"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522EA5CF"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mbuka atau mengunci pintu jarak jauh</w:t>
            </w:r>
          </w:p>
        </w:tc>
      </w:tr>
      <w:tr w:rsidR="002851ED" w:rsidRPr="00ED799A" w14:paraId="32D46C4F" w14:textId="77777777" w:rsidTr="002851ED">
        <w:trPr>
          <w:trHeight w:val="300"/>
        </w:trPr>
        <w:tc>
          <w:tcPr>
            <w:tcW w:w="709" w:type="dxa"/>
            <w:shd w:val="clear" w:color="auto" w:fill="auto"/>
            <w:vAlign w:val="center"/>
            <w:hideMark/>
          </w:tcPr>
          <w:p w14:paraId="0D91AC6E"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2890B421"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door/login</w:t>
            </w:r>
          </w:p>
        </w:tc>
        <w:tc>
          <w:tcPr>
            <w:tcW w:w="992" w:type="dxa"/>
            <w:shd w:val="clear" w:color="auto" w:fill="auto"/>
            <w:vAlign w:val="center"/>
            <w:hideMark/>
          </w:tcPr>
          <w:p w14:paraId="525B2A5B"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w:t>
            </w:r>
          </w:p>
        </w:tc>
        <w:tc>
          <w:tcPr>
            <w:tcW w:w="1843" w:type="dxa"/>
            <w:shd w:val="clear" w:color="auto" w:fill="auto"/>
            <w:vAlign w:val="center"/>
            <w:hideMark/>
          </w:tcPr>
          <w:p w14:paraId="0E74D322"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login perangkat kunci pintu</w:t>
            </w:r>
          </w:p>
        </w:tc>
      </w:tr>
      <w:tr w:rsidR="002851ED" w:rsidRPr="00ED799A" w14:paraId="35B81648" w14:textId="77777777" w:rsidTr="002851ED">
        <w:trPr>
          <w:trHeight w:val="300"/>
        </w:trPr>
        <w:tc>
          <w:tcPr>
            <w:tcW w:w="709" w:type="dxa"/>
            <w:shd w:val="clear" w:color="auto" w:fill="auto"/>
            <w:vAlign w:val="center"/>
            <w:hideMark/>
          </w:tcPr>
          <w:p w14:paraId="1A4BEBF1"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6DA73CD6"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door/register</w:t>
            </w:r>
          </w:p>
        </w:tc>
        <w:tc>
          <w:tcPr>
            <w:tcW w:w="992" w:type="dxa"/>
            <w:shd w:val="clear" w:color="auto" w:fill="auto"/>
            <w:vAlign w:val="center"/>
            <w:hideMark/>
          </w:tcPr>
          <w:p w14:paraId="43D5D81A"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w:t>
            </w:r>
          </w:p>
        </w:tc>
        <w:tc>
          <w:tcPr>
            <w:tcW w:w="1843" w:type="dxa"/>
            <w:shd w:val="clear" w:color="auto" w:fill="auto"/>
            <w:vAlign w:val="center"/>
            <w:hideMark/>
          </w:tcPr>
          <w:p w14:paraId="7DD028BF"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ambahkan perangkat kunci pintu baru</w:t>
            </w:r>
          </w:p>
        </w:tc>
      </w:tr>
      <w:tr w:rsidR="002851ED" w:rsidRPr="00ED799A" w14:paraId="414A005B" w14:textId="77777777" w:rsidTr="002851ED">
        <w:trPr>
          <w:trHeight w:val="300"/>
        </w:trPr>
        <w:tc>
          <w:tcPr>
            <w:tcW w:w="709" w:type="dxa"/>
            <w:shd w:val="clear" w:color="auto" w:fill="auto"/>
            <w:vAlign w:val="center"/>
            <w:hideMark/>
          </w:tcPr>
          <w:p w14:paraId="723B9B66"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GET</w:t>
            </w:r>
          </w:p>
        </w:tc>
        <w:tc>
          <w:tcPr>
            <w:tcW w:w="1134" w:type="dxa"/>
            <w:shd w:val="clear" w:color="auto" w:fill="auto"/>
            <w:vAlign w:val="center"/>
            <w:hideMark/>
          </w:tcPr>
          <w:p w14:paraId="73C590B0"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door/logout</w:t>
            </w:r>
          </w:p>
        </w:tc>
        <w:tc>
          <w:tcPr>
            <w:tcW w:w="992" w:type="dxa"/>
            <w:shd w:val="clear" w:color="auto" w:fill="auto"/>
            <w:vAlign w:val="center"/>
            <w:hideMark/>
          </w:tcPr>
          <w:p w14:paraId="7D4C9AB5"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w:t>
            </w:r>
          </w:p>
        </w:tc>
        <w:tc>
          <w:tcPr>
            <w:tcW w:w="1843" w:type="dxa"/>
            <w:shd w:val="clear" w:color="auto" w:fill="auto"/>
            <w:vAlign w:val="center"/>
            <w:hideMark/>
          </w:tcPr>
          <w:p w14:paraId="7ED80BCF"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logout perangkat kunci pintu</w:t>
            </w:r>
          </w:p>
        </w:tc>
      </w:tr>
      <w:tr w:rsidR="002851ED" w:rsidRPr="00ED799A" w14:paraId="102E66C9" w14:textId="77777777" w:rsidTr="002851ED">
        <w:trPr>
          <w:trHeight w:val="300"/>
        </w:trPr>
        <w:tc>
          <w:tcPr>
            <w:tcW w:w="709" w:type="dxa"/>
            <w:shd w:val="clear" w:color="auto" w:fill="auto"/>
            <w:vAlign w:val="center"/>
            <w:hideMark/>
          </w:tcPr>
          <w:p w14:paraId="4EFC7C26"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47339685"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door/get-signature</w:t>
            </w:r>
          </w:p>
        </w:tc>
        <w:tc>
          <w:tcPr>
            <w:tcW w:w="992" w:type="dxa"/>
            <w:shd w:val="clear" w:color="auto" w:fill="auto"/>
            <w:vAlign w:val="center"/>
            <w:hideMark/>
          </w:tcPr>
          <w:p w14:paraId="2122488E"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w:t>
            </w:r>
          </w:p>
        </w:tc>
        <w:tc>
          <w:tcPr>
            <w:tcW w:w="1843" w:type="dxa"/>
            <w:shd w:val="clear" w:color="auto" w:fill="auto"/>
            <w:vAlign w:val="center"/>
            <w:hideMark/>
          </w:tcPr>
          <w:p w14:paraId="3B463A11"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gambil kode signature channel pusher</w:t>
            </w:r>
          </w:p>
        </w:tc>
      </w:tr>
      <w:tr w:rsidR="002851ED" w:rsidRPr="00ED799A" w14:paraId="035BE43B" w14:textId="77777777" w:rsidTr="002851ED">
        <w:trPr>
          <w:trHeight w:val="300"/>
        </w:trPr>
        <w:tc>
          <w:tcPr>
            <w:tcW w:w="709" w:type="dxa"/>
            <w:shd w:val="clear" w:color="auto" w:fill="auto"/>
            <w:vAlign w:val="center"/>
            <w:hideMark/>
          </w:tcPr>
          <w:p w14:paraId="5F29E0DE"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64A49929"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door/update-status</w:t>
            </w:r>
          </w:p>
        </w:tc>
        <w:tc>
          <w:tcPr>
            <w:tcW w:w="992" w:type="dxa"/>
            <w:shd w:val="clear" w:color="auto" w:fill="auto"/>
            <w:vAlign w:val="center"/>
            <w:hideMark/>
          </w:tcPr>
          <w:p w14:paraId="1994A50B"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w:t>
            </w:r>
          </w:p>
        </w:tc>
        <w:tc>
          <w:tcPr>
            <w:tcW w:w="1843" w:type="dxa"/>
            <w:shd w:val="clear" w:color="auto" w:fill="auto"/>
            <w:vAlign w:val="center"/>
            <w:hideMark/>
          </w:tcPr>
          <w:p w14:paraId="768C6717"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update status pintu</w:t>
            </w:r>
          </w:p>
        </w:tc>
      </w:tr>
      <w:tr w:rsidR="002851ED" w:rsidRPr="00ED799A" w14:paraId="01DC5912" w14:textId="77777777" w:rsidTr="002851ED">
        <w:trPr>
          <w:trHeight w:val="300"/>
        </w:trPr>
        <w:tc>
          <w:tcPr>
            <w:tcW w:w="709" w:type="dxa"/>
            <w:tcBorders>
              <w:bottom w:val="single" w:sz="4" w:space="0" w:color="auto"/>
            </w:tcBorders>
            <w:shd w:val="clear" w:color="auto" w:fill="auto"/>
            <w:vAlign w:val="center"/>
            <w:hideMark/>
          </w:tcPr>
          <w:p w14:paraId="774F5D1C"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tcBorders>
              <w:bottom w:val="single" w:sz="4" w:space="0" w:color="auto"/>
            </w:tcBorders>
            <w:shd w:val="clear" w:color="auto" w:fill="auto"/>
            <w:vAlign w:val="center"/>
            <w:hideMark/>
          </w:tcPr>
          <w:p w14:paraId="3AB3E56C"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door/alert</w:t>
            </w:r>
          </w:p>
        </w:tc>
        <w:tc>
          <w:tcPr>
            <w:tcW w:w="992" w:type="dxa"/>
            <w:tcBorders>
              <w:bottom w:val="single" w:sz="4" w:space="0" w:color="auto"/>
            </w:tcBorders>
            <w:shd w:val="clear" w:color="auto" w:fill="auto"/>
            <w:vAlign w:val="center"/>
            <w:hideMark/>
          </w:tcPr>
          <w:p w14:paraId="22752971"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w:t>
            </w:r>
          </w:p>
        </w:tc>
        <w:tc>
          <w:tcPr>
            <w:tcW w:w="1843" w:type="dxa"/>
            <w:tcBorders>
              <w:bottom w:val="single" w:sz="4" w:space="0" w:color="auto"/>
            </w:tcBorders>
            <w:shd w:val="clear" w:color="auto" w:fill="auto"/>
            <w:vAlign w:val="center"/>
            <w:hideMark/>
          </w:tcPr>
          <w:p w14:paraId="03C3994A"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peringatan pada pintu</w:t>
            </w:r>
          </w:p>
        </w:tc>
      </w:tr>
    </w:tbl>
    <w:p w14:paraId="7D51A8F4" w14:textId="77777777" w:rsidR="002851ED" w:rsidRPr="00B16CC8" w:rsidRDefault="002851ED" w:rsidP="002851ED">
      <w:pPr>
        <w:spacing w:line="276" w:lineRule="auto"/>
        <w:rPr>
          <w:rFonts w:cs="Times New Roman"/>
          <w:sz w:val="20"/>
          <w:szCs w:val="20"/>
        </w:rPr>
      </w:pPr>
    </w:p>
    <w:p w14:paraId="40CB994C" w14:textId="77777777" w:rsidR="002851ED" w:rsidRPr="009C4EB3" w:rsidRDefault="002851ED" w:rsidP="00751E43">
      <w:pPr>
        <w:pStyle w:val="ListParagraph"/>
        <w:numPr>
          <w:ilvl w:val="0"/>
          <w:numId w:val="25"/>
        </w:numPr>
        <w:spacing w:line="276" w:lineRule="auto"/>
        <w:ind w:left="567" w:hanging="567"/>
        <w:jc w:val="left"/>
        <w:rPr>
          <w:rFonts w:cs="Times New Roman"/>
          <w:i/>
          <w:sz w:val="20"/>
          <w:szCs w:val="20"/>
        </w:rPr>
      </w:pPr>
      <w:r w:rsidRPr="009C4EB3">
        <w:rPr>
          <w:rFonts w:cs="Times New Roman"/>
          <w:i/>
          <w:sz w:val="20"/>
          <w:szCs w:val="20"/>
        </w:rPr>
        <w:t xml:space="preserve">Login </w:t>
      </w:r>
    </w:p>
    <w:p w14:paraId="5DC4BE5E" w14:textId="77777777" w:rsidR="002851ED" w:rsidRDefault="002851ED" w:rsidP="002851ED">
      <w:pPr>
        <w:spacing w:line="276" w:lineRule="auto"/>
        <w:ind w:firstLine="567"/>
        <w:rPr>
          <w:rFonts w:cs="Times New Roman"/>
          <w:sz w:val="20"/>
          <w:szCs w:val="20"/>
        </w:rPr>
      </w:pPr>
      <w:r w:rsidRPr="00AB52CE">
        <w:rPr>
          <w:rFonts w:cs="Times New Roman"/>
          <w:sz w:val="20"/>
          <w:szCs w:val="20"/>
        </w:rPr>
        <w:t xml:space="preserve">API </w:t>
      </w:r>
      <w:r w:rsidRPr="009C4EB3">
        <w:rPr>
          <w:rFonts w:cs="Times New Roman"/>
          <w:i/>
          <w:sz w:val="20"/>
          <w:szCs w:val="20"/>
        </w:rPr>
        <w:t>login</w:t>
      </w:r>
      <w:r w:rsidRPr="00AB52CE">
        <w:rPr>
          <w:rFonts w:cs="Times New Roman"/>
          <w:sz w:val="20"/>
          <w:szCs w:val="20"/>
        </w:rPr>
        <w:t xml:space="preserve"> digunakan untuk melakukan autentikasi </w:t>
      </w:r>
      <w:r w:rsidRPr="009C4EB3">
        <w:rPr>
          <w:rFonts w:cs="Times New Roman"/>
          <w:i/>
          <w:sz w:val="20"/>
          <w:szCs w:val="20"/>
        </w:rPr>
        <w:t>client</w:t>
      </w:r>
      <w:r w:rsidRPr="00AB52CE">
        <w:rPr>
          <w:rFonts w:cs="Times New Roman"/>
          <w:sz w:val="20"/>
          <w:szCs w:val="20"/>
        </w:rPr>
        <w:t xml:space="preserve"> melalui </w:t>
      </w:r>
      <w:r w:rsidRPr="009C4EB3">
        <w:rPr>
          <w:rFonts w:cs="Times New Roman"/>
          <w:i/>
          <w:sz w:val="20"/>
          <w:szCs w:val="20"/>
        </w:rPr>
        <w:t>username</w:t>
      </w:r>
      <w:r w:rsidRPr="00AB52CE">
        <w:rPr>
          <w:rFonts w:cs="Times New Roman"/>
          <w:sz w:val="20"/>
          <w:szCs w:val="20"/>
        </w:rPr>
        <w:t xml:space="preserve"> dan </w:t>
      </w:r>
      <w:r w:rsidRPr="009C4EB3">
        <w:rPr>
          <w:rFonts w:cs="Times New Roman"/>
          <w:i/>
          <w:sz w:val="20"/>
          <w:szCs w:val="20"/>
        </w:rPr>
        <w:t>password</w:t>
      </w:r>
      <w:r w:rsidRPr="00AB52CE">
        <w:rPr>
          <w:rFonts w:cs="Times New Roman"/>
          <w:sz w:val="20"/>
          <w:szCs w:val="20"/>
        </w:rPr>
        <w:t xml:space="preserve"> yang dikirimkan, API </w:t>
      </w:r>
      <w:r w:rsidRPr="009C4EB3">
        <w:rPr>
          <w:rFonts w:cs="Times New Roman"/>
          <w:i/>
          <w:sz w:val="20"/>
          <w:szCs w:val="20"/>
        </w:rPr>
        <w:t>login</w:t>
      </w:r>
      <w:r w:rsidRPr="00AB52CE">
        <w:rPr>
          <w:rFonts w:cs="Times New Roman"/>
          <w:sz w:val="20"/>
          <w:szCs w:val="20"/>
        </w:rPr>
        <w:t xml:space="preserve"> juga memeriksa apakah pengguna dan </w:t>
      </w:r>
      <w:r>
        <w:rPr>
          <w:rFonts w:cs="Times New Roman"/>
          <w:sz w:val="20"/>
          <w:szCs w:val="20"/>
        </w:rPr>
        <w:t>operator sudah melakukan verifi</w:t>
      </w:r>
      <w:r w:rsidRPr="00AB52CE">
        <w:rPr>
          <w:rFonts w:cs="Times New Roman"/>
          <w:sz w:val="20"/>
          <w:szCs w:val="20"/>
        </w:rPr>
        <w:t>k</w:t>
      </w:r>
      <w:r>
        <w:rPr>
          <w:rFonts w:cs="Times New Roman"/>
          <w:sz w:val="20"/>
          <w:szCs w:val="20"/>
        </w:rPr>
        <w:t>a</w:t>
      </w:r>
      <w:r w:rsidRPr="00AB52CE">
        <w:rPr>
          <w:rFonts w:cs="Times New Roman"/>
          <w:sz w:val="20"/>
          <w:szCs w:val="20"/>
        </w:rPr>
        <w:t xml:space="preserve">si email, jika belum maka </w:t>
      </w:r>
      <w:r w:rsidRPr="009C4EB3">
        <w:rPr>
          <w:rFonts w:cs="Times New Roman"/>
          <w:i/>
          <w:sz w:val="20"/>
          <w:szCs w:val="20"/>
        </w:rPr>
        <w:t>login</w:t>
      </w:r>
      <w:r w:rsidRPr="00AB52CE">
        <w:rPr>
          <w:rFonts w:cs="Times New Roman"/>
          <w:sz w:val="20"/>
          <w:szCs w:val="20"/>
        </w:rPr>
        <w:t xml:space="preserve"> akan tertahan sampai pengguna melalukan verifikasi email. Diagram fungsi log</w:t>
      </w:r>
      <w:r>
        <w:rPr>
          <w:rFonts w:cs="Times New Roman"/>
          <w:sz w:val="20"/>
          <w:szCs w:val="20"/>
        </w:rPr>
        <w:t>in dapat dilihat pada gambar 3.</w:t>
      </w:r>
    </w:p>
    <w:p w14:paraId="5FC7FA1B" w14:textId="77777777" w:rsidR="002851ED" w:rsidRDefault="002851ED" w:rsidP="002851ED">
      <w:pPr>
        <w:spacing w:line="276" w:lineRule="auto"/>
        <w:rPr>
          <w:rFonts w:cs="Times New Roman"/>
          <w:sz w:val="20"/>
          <w:szCs w:val="20"/>
        </w:rPr>
      </w:pPr>
      <w:r>
        <w:rPr>
          <w:noProof/>
          <w:lang w:val="en-US"/>
        </w:rPr>
        <w:drawing>
          <wp:inline distT="0" distB="0" distL="0" distR="0" wp14:anchorId="50A32577" wp14:editId="1DE12B76">
            <wp:extent cx="2970530" cy="2278922"/>
            <wp:effectExtent l="0" t="0" r="127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70530" cy="2278922"/>
                    </a:xfrm>
                    <a:prstGeom prst="rect">
                      <a:avLst/>
                    </a:prstGeom>
                  </pic:spPr>
                </pic:pic>
              </a:graphicData>
            </a:graphic>
          </wp:inline>
        </w:drawing>
      </w:r>
    </w:p>
    <w:p w14:paraId="15D2D579" w14:textId="77777777" w:rsidR="002851ED" w:rsidRPr="00AB52CE" w:rsidRDefault="002851ED" w:rsidP="002851ED">
      <w:pPr>
        <w:spacing w:line="276" w:lineRule="auto"/>
        <w:jc w:val="center"/>
        <w:rPr>
          <w:rFonts w:cs="Times New Roman"/>
          <w:sz w:val="20"/>
          <w:szCs w:val="20"/>
        </w:rPr>
      </w:pPr>
      <w:r w:rsidRPr="005F7593">
        <w:rPr>
          <w:rFonts w:cs="Times New Roman"/>
          <w:b/>
          <w:sz w:val="20"/>
          <w:szCs w:val="20"/>
        </w:rPr>
        <w:t>Gambar 3</w:t>
      </w:r>
      <w:r>
        <w:rPr>
          <w:rFonts w:cs="Times New Roman"/>
          <w:sz w:val="20"/>
          <w:szCs w:val="20"/>
        </w:rPr>
        <w:t xml:space="preserve"> API </w:t>
      </w:r>
      <w:r w:rsidRPr="005438CA">
        <w:rPr>
          <w:rFonts w:cs="Times New Roman"/>
          <w:i/>
          <w:sz w:val="20"/>
          <w:szCs w:val="20"/>
        </w:rPr>
        <w:t>Login</w:t>
      </w:r>
    </w:p>
    <w:p w14:paraId="54543981" w14:textId="77777777" w:rsidR="002851ED" w:rsidRPr="005438CA" w:rsidRDefault="002851ED" w:rsidP="00751E43">
      <w:pPr>
        <w:pStyle w:val="ListParagraph"/>
        <w:numPr>
          <w:ilvl w:val="0"/>
          <w:numId w:val="25"/>
        </w:numPr>
        <w:spacing w:line="276" w:lineRule="auto"/>
        <w:ind w:left="567" w:hanging="567"/>
        <w:jc w:val="left"/>
        <w:rPr>
          <w:rFonts w:cs="Times New Roman"/>
          <w:i/>
          <w:sz w:val="20"/>
          <w:szCs w:val="20"/>
        </w:rPr>
      </w:pPr>
      <w:r w:rsidRPr="005438CA">
        <w:rPr>
          <w:rFonts w:cs="Times New Roman"/>
          <w:i/>
          <w:sz w:val="20"/>
          <w:szCs w:val="20"/>
        </w:rPr>
        <w:t>Logout</w:t>
      </w:r>
    </w:p>
    <w:p w14:paraId="3E2EECB2" w14:textId="77777777" w:rsidR="002851ED" w:rsidRDefault="002851ED" w:rsidP="002851ED">
      <w:pPr>
        <w:spacing w:line="276" w:lineRule="auto"/>
        <w:ind w:firstLine="567"/>
        <w:rPr>
          <w:rFonts w:cs="Times New Roman"/>
          <w:sz w:val="20"/>
          <w:szCs w:val="20"/>
        </w:rPr>
      </w:pPr>
      <w:r>
        <w:rPr>
          <w:rFonts w:cs="Times New Roman"/>
          <w:sz w:val="20"/>
          <w:szCs w:val="20"/>
        </w:rPr>
        <w:t xml:space="preserve">API </w:t>
      </w:r>
      <w:r w:rsidRPr="005438CA">
        <w:rPr>
          <w:rFonts w:cs="Times New Roman"/>
          <w:i/>
          <w:sz w:val="20"/>
          <w:szCs w:val="20"/>
        </w:rPr>
        <w:t>logout</w:t>
      </w:r>
      <w:r w:rsidRPr="00AB52CE">
        <w:rPr>
          <w:rFonts w:cs="Times New Roman"/>
          <w:sz w:val="20"/>
          <w:szCs w:val="20"/>
        </w:rPr>
        <w:t xml:space="preserve"> digunakan untuk mengakhiri sesi </w:t>
      </w:r>
      <w:r w:rsidRPr="005438CA">
        <w:rPr>
          <w:rFonts w:cs="Times New Roman"/>
          <w:i/>
          <w:sz w:val="20"/>
          <w:szCs w:val="20"/>
        </w:rPr>
        <w:t>login</w:t>
      </w:r>
      <w:r w:rsidRPr="00AB52CE">
        <w:rPr>
          <w:rFonts w:cs="Times New Roman"/>
          <w:sz w:val="20"/>
          <w:szCs w:val="20"/>
        </w:rPr>
        <w:t xml:space="preserve"> pengguna dan operator dengan cara menghapus semua </w:t>
      </w:r>
      <w:r w:rsidRPr="00AB52CE">
        <w:rPr>
          <w:rFonts w:cs="Times New Roman"/>
          <w:sz w:val="20"/>
          <w:szCs w:val="20"/>
        </w:rPr>
        <w:lastRenderedPageBreak/>
        <w:t xml:space="preserve">token yang dimilikinya. Diagram dari API </w:t>
      </w:r>
      <w:r w:rsidRPr="005438CA">
        <w:rPr>
          <w:rFonts w:cs="Times New Roman"/>
          <w:i/>
          <w:sz w:val="20"/>
          <w:szCs w:val="20"/>
        </w:rPr>
        <w:t>logout</w:t>
      </w:r>
      <w:r w:rsidRPr="00AB52CE">
        <w:rPr>
          <w:rFonts w:cs="Times New Roman"/>
          <w:sz w:val="20"/>
          <w:szCs w:val="20"/>
        </w:rPr>
        <w:t xml:space="preserve"> dapat dil</w:t>
      </w:r>
      <w:r>
        <w:rPr>
          <w:rFonts w:cs="Times New Roman"/>
          <w:sz w:val="20"/>
          <w:szCs w:val="20"/>
        </w:rPr>
        <w:t>ihat pada gambar 4.</w:t>
      </w:r>
    </w:p>
    <w:p w14:paraId="293B328C"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624D108D" wp14:editId="4180E463">
            <wp:extent cx="2090057" cy="1105104"/>
            <wp:effectExtent l="0" t="0" r="571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35">
                      <a:extLst>
                        <a:ext uri="{28A0092B-C50C-407E-A947-70E740481C1C}">
                          <a14:useLocalDpi xmlns:a14="http://schemas.microsoft.com/office/drawing/2010/main" val="0"/>
                        </a:ext>
                      </a:extLst>
                    </a:blip>
                    <a:srcRect l="11603" t="14057" r="14979" b="22859"/>
                    <a:stretch/>
                  </pic:blipFill>
                  <pic:spPr bwMode="auto">
                    <a:xfrm>
                      <a:off x="0" y="0"/>
                      <a:ext cx="2099348" cy="1110017"/>
                    </a:xfrm>
                    <a:prstGeom prst="rect">
                      <a:avLst/>
                    </a:prstGeom>
                    <a:ln>
                      <a:noFill/>
                    </a:ln>
                    <a:extLst>
                      <a:ext uri="{53640926-AAD7-44D8-BBD7-CCE9431645EC}">
                        <a14:shadowObscured xmlns:a14="http://schemas.microsoft.com/office/drawing/2010/main"/>
                      </a:ext>
                    </a:extLst>
                  </pic:spPr>
                </pic:pic>
              </a:graphicData>
            </a:graphic>
          </wp:inline>
        </w:drawing>
      </w:r>
    </w:p>
    <w:p w14:paraId="5F0EDC14" w14:textId="77777777" w:rsidR="002851ED" w:rsidRDefault="002851ED" w:rsidP="002851ED">
      <w:pPr>
        <w:spacing w:line="276" w:lineRule="auto"/>
        <w:jc w:val="center"/>
        <w:rPr>
          <w:rFonts w:cs="Times New Roman"/>
          <w:sz w:val="20"/>
          <w:szCs w:val="20"/>
        </w:rPr>
      </w:pPr>
      <w:r w:rsidRPr="00023D20">
        <w:rPr>
          <w:rFonts w:cs="Times New Roman"/>
          <w:b/>
          <w:sz w:val="20"/>
          <w:szCs w:val="20"/>
        </w:rPr>
        <w:t>Gambar 4</w:t>
      </w:r>
      <w:r>
        <w:rPr>
          <w:rFonts w:cs="Times New Roman"/>
          <w:sz w:val="20"/>
          <w:szCs w:val="20"/>
        </w:rPr>
        <w:t xml:space="preserve"> API </w:t>
      </w:r>
      <w:r w:rsidRPr="005438CA">
        <w:rPr>
          <w:rFonts w:cs="Times New Roman"/>
          <w:i/>
          <w:sz w:val="20"/>
          <w:szCs w:val="20"/>
        </w:rPr>
        <w:t>Logout</w:t>
      </w:r>
    </w:p>
    <w:p w14:paraId="581DE672" w14:textId="77777777" w:rsidR="002851ED" w:rsidRPr="00AB52CE" w:rsidRDefault="002851ED" w:rsidP="002851ED">
      <w:pPr>
        <w:spacing w:line="276" w:lineRule="auto"/>
        <w:jc w:val="center"/>
        <w:rPr>
          <w:rFonts w:cs="Times New Roman"/>
          <w:sz w:val="20"/>
          <w:szCs w:val="20"/>
        </w:rPr>
      </w:pPr>
    </w:p>
    <w:p w14:paraId="0E1E94E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Email</w:t>
      </w:r>
    </w:p>
    <w:p w14:paraId="46444F6B" w14:textId="77777777" w:rsidR="002851ED" w:rsidRDefault="002851ED" w:rsidP="002851ED">
      <w:pPr>
        <w:spacing w:line="276" w:lineRule="auto"/>
        <w:ind w:firstLine="567"/>
        <w:rPr>
          <w:rFonts w:cs="Times New Roman"/>
          <w:sz w:val="20"/>
          <w:szCs w:val="20"/>
        </w:rPr>
      </w:pPr>
      <w:r w:rsidRPr="00AB52CE">
        <w:rPr>
          <w:rFonts w:cs="Times New Roman"/>
          <w:sz w:val="20"/>
          <w:szCs w:val="20"/>
        </w:rPr>
        <w:t>API verifikasi email digunakan untuk memastikan bahwa pengguna dan operator memiliki email yang valid dan aktif, dengan adanya verifikasi email maka akan meningkatkan keamanan dengan hanya mengijinkan pengguna dan operator yang terpercaya untuk mengakses sumber daya yang ada. Verifikasi email dilakukan dengan cara mengirimkan kode OTP (</w:t>
      </w:r>
      <w:r w:rsidRPr="00DB7B08">
        <w:rPr>
          <w:rFonts w:cs="Times New Roman"/>
          <w:i/>
          <w:sz w:val="20"/>
          <w:szCs w:val="20"/>
        </w:rPr>
        <w:t>One</w:t>
      </w:r>
      <w:r w:rsidRPr="00AB52CE">
        <w:rPr>
          <w:rFonts w:cs="Times New Roman"/>
          <w:sz w:val="20"/>
          <w:szCs w:val="20"/>
        </w:rPr>
        <w:t xml:space="preserve"> </w:t>
      </w:r>
      <w:r w:rsidRPr="00DB7B08">
        <w:rPr>
          <w:rFonts w:cs="Times New Roman"/>
          <w:i/>
          <w:sz w:val="20"/>
          <w:szCs w:val="20"/>
        </w:rPr>
        <w:t>Time</w:t>
      </w:r>
      <w:r w:rsidRPr="00AB52CE">
        <w:rPr>
          <w:rFonts w:cs="Times New Roman"/>
          <w:sz w:val="20"/>
          <w:szCs w:val="20"/>
        </w:rPr>
        <w:t xml:space="preserve"> </w:t>
      </w:r>
      <w:r w:rsidRPr="00DB7B08">
        <w:rPr>
          <w:rFonts w:cs="Times New Roman"/>
          <w:i/>
          <w:sz w:val="20"/>
          <w:szCs w:val="20"/>
        </w:rPr>
        <w:t>Password</w:t>
      </w:r>
      <w:r w:rsidRPr="00AB52CE">
        <w:rPr>
          <w:rFonts w:cs="Times New Roman"/>
          <w:sz w:val="20"/>
          <w:szCs w:val="20"/>
        </w:rPr>
        <w:t>) ke email yang telah didaftarkan. Diagram dari API verifikasi ema</w:t>
      </w:r>
      <w:r>
        <w:rPr>
          <w:rFonts w:cs="Times New Roman"/>
          <w:sz w:val="20"/>
          <w:szCs w:val="20"/>
        </w:rPr>
        <w:t>il dapat dilihat pada gambar 5.</w:t>
      </w:r>
    </w:p>
    <w:p w14:paraId="45A7975C" w14:textId="77777777" w:rsidR="002851ED" w:rsidRDefault="002851ED" w:rsidP="002851ED">
      <w:pPr>
        <w:spacing w:line="276" w:lineRule="auto"/>
        <w:rPr>
          <w:rFonts w:cs="Times New Roman"/>
          <w:sz w:val="20"/>
          <w:szCs w:val="20"/>
        </w:rPr>
      </w:pPr>
      <w:r>
        <w:rPr>
          <w:noProof/>
          <w:lang w:val="en-US"/>
        </w:rPr>
        <w:drawing>
          <wp:inline distT="0" distB="0" distL="0" distR="0" wp14:anchorId="08C68AC7" wp14:editId="43C69B7B">
            <wp:extent cx="2970530" cy="1689412"/>
            <wp:effectExtent l="0" t="0" r="127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6" cstate="print">
                      <a:extLst>
                        <a:ext uri="{28A0092B-C50C-407E-A947-70E740481C1C}">
                          <a14:useLocalDpi xmlns:a14="http://schemas.microsoft.com/office/drawing/2010/main" val="0"/>
                        </a:ext>
                      </a:extLst>
                    </a:blip>
                    <a:srcRect l="12026" t="15918" r="6751" b="11452"/>
                    <a:stretch/>
                  </pic:blipFill>
                  <pic:spPr bwMode="auto">
                    <a:xfrm>
                      <a:off x="0" y="0"/>
                      <a:ext cx="2970530" cy="1689412"/>
                    </a:xfrm>
                    <a:prstGeom prst="rect">
                      <a:avLst/>
                    </a:prstGeom>
                    <a:ln>
                      <a:noFill/>
                    </a:ln>
                    <a:extLst>
                      <a:ext uri="{53640926-AAD7-44D8-BBD7-CCE9431645EC}">
                        <a14:shadowObscured xmlns:a14="http://schemas.microsoft.com/office/drawing/2010/main"/>
                      </a:ext>
                    </a:extLst>
                  </pic:spPr>
                </pic:pic>
              </a:graphicData>
            </a:graphic>
          </wp:inline>
        </w:drawing>
      </w:r>
    </w:p>
    <w:p w14:paraId="496675F2" w14:textId="77777777" w:rsidR="002851ED" w:rsidRDefault="002851ED" w:rsidP="002851ED">
      <w:pPr>
        <w:spacing w:line="276" w:lineRule="auto"/>
        <w:jc w:val="center"/>
        <w:rPr>
          <w:rFonts w:cs="Times New Roman"/>
          <w:sz w:val="20"/>
          <w:szCs w:val="20"/>
        </w:rPr>
      </w:pPr>
      <w:r w:rsidRPr="00023D20">
        <w:rPr>
          <w:rFonts w:cs="Times New Roman"/>
          <w:b/>
          <w:sz w:val="20"/>
          <w:szCs w:val="20"/>
        </w:rPr>
        <w:t>Gambar 5</w:t>
      </w:r>
      <w:r>
        <w:rPr>
          <w:rFonts w:cs="Times New Roman"/>
          <w:sz w:val="20"/>
          <w:szCs w:val="20"/>
        </w:rPr>
        <w:t xml:space="preserve"> API Verifikasi Email</w:t>
      </w:r>
    </w:p>
    <w:p w14:paraId="7AC7905D" w14:textId="77777777" w:rsidR="002851ED" w:rsidRPr="00AB52CE" w:rsidRDefault="002851ED" w:rsidP="002851ED">
      <w:pPr>
        <w:spacing w:line="276" w:lineRule="auto"/>
        <w:rPr>
          <w:rFonts w:cs="Times New Roman"/>
          <w:sz w:val="20"/>
          <w:szCs w:val="20"/>
        </w:rPr>
      </w:pPr>
    </w:p>
    <w:p w14:paraId="54FA3C9D"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DB7B08">
        <w:rPr>
          <w:rFonts w:cs="Times New Roman"/>
          <w:i/>
          <w:sz w:val="20"/>
          <w:szCs w:val="20"/>
        </w:rPr>
        <w:t>Reset</w:t>
      </w:r>
      <w:r>
        <w:rPr>
          <w:rFonts w:cs="Times New Roman"/>
          <w:sz w:val="20"/>
          <w:szCs w:val="20"/>
        </w:rPr>
        <w:t xml:space="preserve"> </w:t>
      </w:r>
      <w:r w:rsidRPr="00DB7B08">
        <w:rPr>
          <w:rFonts w:cs="Times New Roman"/>
          <w:i/>
          <w:sz w:val="20"/>
          <w:szCs w:val="20"/>
        </w:rPr>
        <w:t>Password</w:t>
      </w:r>
    </w:p>
    <w:p w14:paraId="1EF44467" w14:textId="77777777" w:rsidR="002851ED" w:rsidRDefault="002851ED" w:rsidP="002851ED">
      <w:pPr>
        <w:spacing w:line="276" w:lineRule="auto"/>
        <w:ind w:firstLine="567"/>
        <w:rPr>
          <w:rFonts w:cs="Times New Roman"/>
          <w:sz w:val="20"/>
          <w:szCs w:val="20"/>
        </w:rPr>
      </w:pPr>
      <w:r w:rsidRPr="00851F8A">
        <w:rPr>
          <w:rFonts w:cs="Times New Roman"/>
          <w:sz w:val="20"/>
          <w:szCs w:val="20"/>
        </w:rPr>
        <w:t xml:space="preserve">API reset </w:t>
      </w:r>
      <w:r w:rsidRPr="00DB7B08">
        <w:rPr>
          <w:rFonts w:cs="Times New Roman"/>
          <w:i/>
          <w:sz w:val="20"/>
          <w:szCs w:val="20"/>
        </w:rPr>
        <w:t>password</w:t>
      </w:r>
      <w:r w:rsidRPr="00851F8A">
        <w:rPr>
          <w:rFonts w:cs="Times New Roman"/>
          <w:sz w:val="20"/>
          <w:szCs w:val="20"/>
        </w:rPr>
        <w:t xml:space="preserve"> digunakan oleh pengguna dan operator untuk memperbarui </w:t>
      </w:r>
      <w:r w:rsidRPr="00DB7B08">
        <w:rPr>
          <w:rFonts w:cs="Times New Roman"/>
          <w:i/>
          <w:sz w:val="20"/>
          <w:szCs w:val="20"/>
        </w:rPr>
        <w:t>password</w:t>
      </w:r>
      <w:r w:rsidRPr="00851F8A">
        <w:rPr>
          <w:rFonts w:cs="Times New Roman"/>
          <w:sz w:val="20"/>
          <w:szCs w:val="20"/>
        </w:rPr>
        <w:t xml:space="preserve"> jika meraka lupa dengan cara memasukkan email yang sudah terdaftar dan menggunakan </w:t>
      </w:r>
      <w:r w:rsidRPr="00DB7B08">
        <w:rPr>
          <w:rFonts w:cs="Times New Roman"/>
          <w:i/>
          <w:sz w:val="20"/>
          <w:szCs w:val="20"/>
        </w:rPr>
        <w:t>link</w:t>
      </w:r>
      <w:r w:rsidRPr="00851F8A">
        <w:rPr>
          <w:rFonts w:cs="Times New Roman"/>
          <w:sz w:val="20"/>
          <w:szCs w:val="20"/>
        </w:rPr>
        <w:t xml:space="preserve"> yang telah dikirimkan ke email untuk memperbarui </w:t>
      </w:r>
      <w:r w:rsidRPr="00DB7B08">
        <w:rPr>
          <w:rFonts w:cs="Times New Roman"/>
          <w:i/>
          <w:sz w:val="20"/>
          <w:szCs w:val="20"/>
        </w:rPr>
        <w:t>password</w:t>
      </w:r>
      <w:r w:rsidRPr="00851F8A">
        <w:rPr>
          <w:rFonts w:cs="Times New Roman"/>
          <w:sz w:val="20"/>
          <w:szCs w:val="20"/>
        </w:rPr>
        <w:t xml:space="preserve">. Diagram dari API </w:t>
      </w:r>
      <w:r w:rsidRPr="00DB7B08">
        <w:rPr>
          <w:rFonts w:cs="Times New Roman"/>
          <w:i/>
          <w:sz w:val="20"/>
          <w:szCs w:val="20"/>
        </w:rPr>
        <w:t>reset</w:t>
      </w:r>
      <w:r w:rsidRPr="00851F8A">
        <w:rPr>
          <w:rFonts w:cs="Times New Roman"/>
          <w:sz w:val="20"/>
          <w:szCs w:val="20"/>
        </w:rPr>
        <w:t xml:space="preserve"> </w:t>
      </w:r>
      <w:r w:rsidRPr="00DB7B08">
        <w:rPr>
          <w:rFonts w:cs="Times New Roman"/>
          <w:i/>
          <w:sz w:val="20"/>
          <w:szCs w:val="20"/>
        </w:rPr>
        <w:t>password</w:t>
      </w:r>
      <w:r>
        <w:rPr>
          <w:rFonts w:cs="Times New Roman"/>
          <w:sz w:val="20"/>
          <w:szCs w:val="20"/>
        </w:rPr>
        <w:t xml:space="preserve"> dapat dilihat pada gambar 6.</w:t>
      </w:r>
    </w:p>
    <w:p w14:paraId="1BF0F671"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35479773" wp14:editId="1689E17C">
            <wp:extent cx="2351315" cy="1677089"/>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37">
                      <a:extLst>
                        <a:ext uri="{28A0092B-C50C-407E-A947-70E740481C1C}">
                          <a14:useLocalDpi xmlns:a14="http://schemas.microsoft.com/office/drawing/2010/main" val="0"/>
                        </a:ext>
                      </a:extLst>
                    </a:blip>
                    <a:srcRect l="14926" t="16647" r="9354" b="12769"/>
                    <a:stretch/>
                  </pic:blipFill>
                  <pic:spPr bwMode="auto">
                    <a:xfrm>
                      <a:off x="0" y="0"/>
                      <a:ext cx="2356810" cy="1681008"/>
                    </a:xfrm>
                    <a:prstGeom prst="rect">
                      <a:avLst/>
                    </a:prstGeom>
                    <a:ln>
                      <a:noFill/>
                    </a:ln>
                    <a:extLst>
                      <a:ext uri="{53640926-AAD7-44D8-BBD7-CCE9431645EC}">
                        <a14:shadowObscured xmlns:a14="http://schemas.microsoft.com/office/drawing/2010/main"/>
                      </a:ext>
                    </a:extLst>
                  </pic:spPr>
                </pic:pic>
              </a:graphicData>
            </a:graphic>
          </wp:inline>
        </w:drawing>
      </w:r>
    </w:p>
    <w:p w14:paraId="062B0A6C" w14:textId="77777777" w:rsidR="002851ED" w:rsidRPr="00851F8A" w:rsidRDefault="002851ED" w:rsidP="002851ED">
      <w:pPr>
        <w:spacing w:line="276" w:lineRule="auto"/>
        <w:jc w:val="center"/>
        <w:rPr>
          <w:rFonts w:cs="Times New Roman"/>
          <w:sz w:val="20"/>
          <w:szCs w:val="20"/>
        </w:rPr>
      </w:pPr>
      <w:r w:rsidRPr="0068103A">
        <w:rPr>
          <w:rFonts w:cs="Times New Roman"/>
          <w:b/>
          <w:sz w:val="20"/>
          <w:szCs w:val="20"/>
        </w:rPr>
        <w:t>Gambar 6</w:t>
      </w:r>
      <w:r>
        <w:rPr>
          <w:rFonts w:cs="Times New Roman"/>
          <w:sz w:val="20"/>
          <w:szCs w:val="20"/>
        </w:rPr>
        <w:t xml:space="preserve"> API </w:t>
      </w:r>
      <w:r w:rsidRPr="00DB7B08">
        <w:rPr>
          <w:rFonts w:cs="Times New Roman"/>
          <w:i/>
          <w:sz w:val="20"/>
          <w:szCs w:val="20"/>
        </w:rPr>
        <w:t>Reset</w:t>
      </w:r>
      <w:r>
        <w:rPr>
          <w:rFonts w:cs="Times New Roman"/>
          <w:sz w:val="20"/>
          <w:szCs w:val="20"/>
        </w:rPr>
        <w:t xml:space="preserve"> </w:t>
      </w:r>
      <w:r w:rsidRPr="00DB7B08">
        <w:rPr>
          <w:rFonts w:cs="Times New Roman"/>
          <w:i/>
          <w:sz w:val="20"/>
          <w:szCs w:val="20"/>
        </w:rPr>
        <w:t>Password</w:t>
      </w:r>
    </w:p>
    <w:p w14:paraId="3C3B7BA5"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 xml:space="preserve">Ganti </w:t>
      </w:r>
      <w:r w:rsidRPr="00DB7B08">
        <w:rPr>
          <w:rFonts w:cs="Times New Roman"/>
          <w:i/>
          <w:sz w:val="20"/>
          <w:szCs w:val="20"/>
        </w:rPr>
        <w:t>Password</w:t>
      </w:r>
    </w:p>
    <w:p w14:paraId="51033B70" w14:textId="77777777" w:rsidR="002851ED" w:rsidRDefault="002851ED" w:rsidP="002851ED">
      <w:pPr>
        <w:spacing w:line="276" w:lineRule="auto"/>
        <w:ind w:firstLine="567"/>
        <w:rPr>
          <w:rFonts w:cs="Times New Roman"/>
          <w:sz w:val="20"/>
          <w:szCs w:val="20"/>
        </w:rPr>
      </w:pPr>
      <w:r w:rsidRPr="00851F8A">
        <w:rPr>
          <w:rFonts w:cs="Times New Roman"/>
          <w:sz w:val="20"/>
          <w:szCs w:val="20"/>
        </w:rPr>
        <w:t xml:space="preserve">API ganti </w:t>
      </w:r>
      <w:r w:rsidRPr="00DB7B08">
        <w:rPr>
          <w:rFonts w:cs="Times New Roman"/>
          <w:i/>
          <w:sz w:val="20"/>
          <w:szCs w:val="20"/>
        </w:rPr>
        <w:t>password</w:t>
      </w:r>
      <w:r w:rsidRPr="00851F8A">
        <w:rPr>
          <w:rFonts w:cs="Times New Roman"/>
          <w:sz w:val="20"/>
          <w:szCs w:val="20"/>
        </w:rPr>
        <w:t xml:space="preserve"> digunakan oleh pengguna dan operator untuk mengganti </w:t>
      </w:r>
      <w:r w:rsidRPr="00DB7B08">
        <w:rPr>
          <w:rFonts w:cs="Times New Roman"/>
          <w:i/>
          <w:sz w:val="20"/>
          <w:szCs w:val="20"/>
        </w:rPr>
        <w:t>password</w:t>
      </w:r>
      <w:r w:rsidRPr="00851F8A">
        <w:rPr>
          <w:rFonts w:cs="Times New Roman"/>
          <w:sz w:val="20"/>
          <w:szCs w:val="20"/>
        </w:rPr>
        <w:t xml:space="preserve"> mereka melalui aplikasi </w:t>
      </w:r>
      <w:r w:rsidRPr="00DB7B08">
        <w:rPr>
          <w:rFonts w:cs="Times New Roman"/>
          <w:i/>
          <w:sz w:val="20"/>
          <w:szCs w:val="20"/>
        </w:rPr>
        <w:t>mobile</w:t>
      </w:r>
      <w:r w:rsidRPr="00851F8A">
        <w:rPr>
          <w:rFonts w:cs="Times New Roman"/>
          <w:sz w:val="20"/>
          <w:szCs w:val="20"/>
        </w:rPr>
        <w:t xml:space="preserve">. Berbeda dengan </w:t>
      </w:r>
      <w:r w:rsidRPr="00DB7B08">
        <w:rPr>
          <w:rFonts w:cs="Times New Roman"/>
          <w:i/>
          <w:sz w:val="20"/>
          <w:szCs w:val="20"/>
        </w:rPr>
        <w:t>reset</w:t>
      </w:r>
      <w:r w:rsidRPr="00851F8A">
        <w:rPr>
          <w:rFonts w:cs="Times New Roman"/>
          <w:sz w:val="20"/>
          <w:szCs w:val="20"/>
        </w:rPr>
        <w:t xml:space="preserve"> </w:t>
      </w:r>
      <w:r w:rsidRPr="00DB7B08">
        <w:rPr>
          <w:rFonts w:cs="Times New Roman"/>
          <w:i/>
          <w:sz w:val="20"/>
          <w:szCs w:val="20"/>
        </w:rPr>
        <w:t>password</w:t>
      </w:r>
      <w:r w:rsidRPr="00851F8A">
        <w:rPr>
          <w:rFonts w:cs="Times New Roman"/>
          <w:sz w:val="20"/>
          <w:szCs w:val="20"/>
        </w:rPr>
        <w:t xml:space="preserve">, API </w:t>
      </w:r>
      <w:r w:rsidRPr="00851F8A">
        <w:rPr>
          <w:rFonts w:cs="Times New Roman"/>
          <w:sz w:val="20"/>
          <w:szCs w:val="20"/>
        </w:rPr>
        <w:lastRenderedPageBreak/>
        <w:t xml:space="preserve">ganti </w:t>
      </w:r>
      <w:r w:rsidRPr="00DB7B08">
        <w:rPr>
          <w:rFonts w:cs="Times New Roman"/>
          <w:i/>
          <w:sz w:val="20"/>
          <w:szCs w:val="20"/>
        </w:rPr>
        <w:t>password</w:t>
      </w:r>
      <w:r w:rsidRPr="00851F8A">
        <w:rPr>
          <w:rFonts w:cs="Times New Roman"/>
          <w:sz w:val="20"/>
          <w:szCs w:val="20"/>
        </w:rPr>
        <w:t xml:space="preserve"> digunakan untuk mengganti </w:t>
      </w:r>
      <w:r w:rsidRPr="00DB7B08">
        <w:rPr>
          <w:rFonts w:cs="Times New Roman"/>
          <w:i/>
          <w:sz w:val="20"/>
          <w:szCs w:val="20"/>
        </w:rPr>
        <w:t>password</w:t>
      </w:r>
      <w:r w:rsidRPr="00851F8A">
        <w:rPr>
          <w:rFonts w:cs="Times New Roman"/>
          <w:sz w:val="20"/>
          <w:szCs w:val="20"/>
        </w:rPr>
        <w:t xml:space="preserve"> pengguna tanpa melalui </w:t>
      </w:r>
      <w:r w:rsidRPr="00DB7B08">
        <w:rPr>
          <w:rFonts w:cs="Times New Roman"/>
          <w:i/>
          <w:sz w:val="20"/>
          <w:szCs w:val="20"/>
        </w:rPr>
        <w:t>link</w:t>
      </w:r>
      <w:r w:rsidRPr="00851F8A">
        <w:rPr>
          <w:rFonts w:cs="Times New Roman"/>
          <w:sz w:val="20"/>
          <w:szCs w:val="20"/>
        </w:rPr>
        <w:t xml:space="preserve"> yang dikirimkan ke email. Diagram dari API ganti </w:t>
      </w:r>
      <w:r w:rsidRPr="00DB7B08">
        <w:rPr>
          <w:rFonts w:cs="Times New Roman"/>
          <w:i/>
          <w:sz w:val="20"/>
          <w:szCs w:val="20"/>
        </w:rPr>
        <w:t>password</w:t>
      </w:r>
      <w:r>
        <w:rPr>
          <w:rFonts w:cs="Times New Roman"/>
          <w:sz w:val="20"/>
          <w:szCs w:val="20"/>
        </w:rPr>
        <w:t xml:space="preserve"> dapat dilihat pada gambar 7.</w:t>
      </w:r>
    </w:p>
    <w:p w14:paraId="040C1102" w14:textId="77777777" w:rsidR="002851ED" w:rsidRDefault="002851ED" w:rsidP="002851ED">
      <w:pPr>
        <w:spacing w:line="276" w:lineRule="auto"/>
        <w:rPr>
          <w:rFonts w:cs="Times New Roman"/>
          <w:sz w:val="20"/>
          <w:szCs w:val="20"/>
        </w:rPr>
      </w:pPr>
      <w:r>
        <w:rPr>
          <w:noProof/>
          <w:lang w:val="en-US"/>
        </w:rPr>
        <w:drawing>
          <wp:inline distT="0" distB="0" distL="0" distR="0" wp14:anchorId="429C0932" wp14:editId="77199103">
            <wp:extent cx="2970530" cy="1677559"/>
            <wp:effectExtent l="0" t="0" r="127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38">
                      <a:extLst>
                        <a:ext uri="{28A0092B-C50C-407E-A947-70E740481C1C}">
                          <a14:useLocalDpi xmlns:a14="http://schemas.microsoft.com/office/drawing/2010/main" val="0"/>
                        </a:ext>
                      </a:extLst>
                    </a:blip>
                    <a:srcRect l="14792" t="20262" r="8505" b="12745"/>
                    <a:stretch/>
                  </pic:blipFill>
                  <pic:spPr bwMode="auto">
                    <a:xfrm>
                      <a:off x="0" y="0"/>
                      <a:ext cx="2970530" cy="1677559"/>
                    </a:xfrm>
                    <a:prstGeom prst="rect">
                      <a:avLst/>
                    </a:prstGeom>
                    <a:ln>
                      <a:noFill/>
                    </a:ln>
                    <a:extLst>
                      <a:ext uri="{53640926-AAD7-44D8-BBD7-CCE9431645EC}">
                        <a14:shadowObscured xmlns:a14="http://schemas.microsoft.com/office/drawing/2010/main"/>
                      </a:ext>
                    </a:extLst>
                  </pic:spPr>
                </pic:pic>
              </a:graphicData>
            </a:graphic>
          </wp:inline>
        </w:drawing>
      </w:r>
    </w:p>
    <w:p w14:paraId="5DF51A9E" w14:textId="77777777" w:rsidR="002851ED" w:rsidRDefault="002851ED" w:rsidP="002851ED">
      <w:pPr>
        <w:spacing w:line="276" w:lineRule="auto"/>
        <w:jc w:val="center"/>
        <w:rPr>
          <w:rFonts w:cs="Times New Roman"/>
          <w:sz w:val="20"/>
          <w:szCs w:val="20"/>
        </w:rPr>
      </w:pPr>
      <w:r w:rsidRPr="0068103A">
        <w:rPr>
          <w:rFonts w:cs="Times New Roman"/>
          <w:b/>
          <w:sz w:val="20"/>
          <w:szCs w:val="20"/>
        </w:rPr>
        <w:t>Gambar 7</w:t>
      </w:r>
      <w:r>
        <w:rPr>
          <w:rFonts w:cs="Times New Roman"/>
          <w:sz w:val="20"/>
          <w:szCs w:val="20"/>
        </w:rPr>
        <w:t xml:space="preserve"> API Ganti </w:t>
      </w:r>
      <w:r w:rsidRPr="00C6719F">
        <w:rPr>
          <w:rFonts w:cs="Times New Roman"/>
          <w:i/>
          <w:sz w:val="20"/>
          <w:szCs w:val="20"/>
        </w:rPr>
        <w:t>Password</w:t>
      </w:r>
    </w:p>
    <w:p w14:paraId="1F0B15A3" w14:textId="77777777" w:rsidR="002851ED" w:rsidRPr="00851F8A" w:rsidRDefault="002851ED" w:rsidP="002851ED">
      <w:pPr>
        <w:spacing w:line="276" w:lineRule="auto"/>
        <w:rPr>
          <w:rFonts w:cs="Times New Roman"/>
          <w:sz w:val="20"/>
          <w:szCs w:val="20"/>
        </w:rPr>
      </w:pPr>
    </w:p>
    <w:p w14:paraId="0749D9D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Ganti Profil</w:t>
      </w:r>
    </w:p>
    <w:p w14:paraId="37360B55" w14:textId="77777777" w:rsidR="002851ED" w:rsidRDefault="002851ED" w:rsidP="002851ED">
      <w:pPr>
        <w:spacing w:line="276" w:lineRule="auto"/>
        <w:ind w:firstLine="567"/>
        <w:rPr>
          <w:rFonts w:cs="Times New Roman"/>
          <w:sz w:val="20"/>
          <w:szCs w:val="20"/>
        </w:rPr>
      </w:pPr>
      <w:r w:rsidRPr="00851F8A">
        <w:rPr>
          <w:rFonts w:cs="Times New Roman"/>
          <w:sz w:val="20"/>
          <w:szCs w:val="20"/>
        </w:rPr>
        <w:t>API ganti profil digunakan untuk mengganti data pengguna dan operator seperti nama, email, nomor hp dan lain sebagainya melalui aplikasi mobile. Diagram dari API ganti prof</w:t>
      </w:r>
      <w:r>
        <w:rPr>
          <w:rFonts w:cs="Times New Roman"/>
          <w:sz w:val="20"/>
          <w:szCs w:val="20"/>
        </w:rPr>
        <w:t>il dapat dilihat pada gamabr 8.</w:t>
      </w:r>
    </w:p>
    <w:p w14:paraId="2F5D7EA4"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2ADD15BB" wp14:editId="7E976126">
            <wp:extent cx="2998251" cy="1591294"/>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39">
                      <a:extLst>
                        <a:ext uri="{28A0092B-C50C-407E-A947-70E740481C1C}">
                          <a14:useLocalDpi xmlns:a14="http://schemas.microsoft.com/office/drawing/2010/main" val="0"/>
                        </a:ext>
                      </a:extLst>
                    </a:blip>
                    <a:srcRect l="21730" t="30225" r="6329" b="8989"/>
                    <a:stretch/>
                  </pic:blipFill>
                  <pic:spPr bwMode="auto">
                    <a:xfrm>
                      <a:off x="0" y="0"/>
                      <a:ext cx="2989444" cy="1586620"/>
                    </a:xfrm>
                    <a:prstGeom prst="rect">
                      <a:avLst/>
                    </a:prstGeom>
                    <a:ln>
                      <a:noFill/>
                    </a:ln>
                    <a:extLst>
                      <a:ext uri="{53640926-AAD7-44D8-BBD7-CCE9431645EC}">
                        <a14:shadowObscured xmlns:a14="http://schemas.microsoft.com/office/drawing/2010/main"/>
                      </a:ext>
                    </a:extLst>
                  </pic:spPr>
                </pic:pic>
              </a:graphicData>
            </a:graphic>
          </wp:inline>
        </w:drawing>
      </w:r>
    </w:p>
    <w:p w14:paraId="30D02D59" w14:textId="77777777" w:rsidR="002851ED" w:rsidRDefault="002851ED" w:rsidP="002851ED">
      <w:pPr>
        <w:spacing w:line="276" w:lineRule="auto"/>
        <w:jc w:val="center"/>
        <w:rPr>
          <w:rFonts w:cs="Times New Roman"/>
          <w:sz w:val="20"/>
          <w:szCs w:val="20"/>
        </w:rPr>
      </w:pPr>
      <w:r w:rsidRPr="0068103A">
        <w:rPr>
          <w:rFonts w:cs="Times New Roman"/>
          <w:b/>
          <w:sz w:val="20"/>
          <w:szCs w:val="20"/>
        </w:rPr>
        <w:t>Gambar 8</w:t>
      </w:r>
      <w:r>
        <w:rPr>
          <w:rFonts w:cs="Times New Roman"/>
          <w:sz w:val="20"/>
          <w:szCs w:val="20"/>
        </w:rPr>
        <w:t xml:space="preserve"> API Ganti Profil</w:t>
      </w:r>
    </w:p>
    <w:p w14:paraId="3D688C05" w14:textId="77777777" w:rsidR="002851ED" w:rsidRPr="00851F8A" w:rsidRDefault="002851ED" w:rsidP="002851ED">
      <w:pPr>
        <w:spacing w:line="276" w:lineRule="auto"/>
        <w:rPr>
          <w:rFonts w:cs="Times New Roman"/>
          <w:sz w:val="20"/>
          <w:szCs w:val="20"/>
        </w:rPr>
      </w:pPr>
    </w:p>
    <w:p w14:paraId="6ED069BD"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Akses</w:t>
      </w:r>
    </w:p>
    <w:p w14:paraId="4C757444" w14:textId="77777777" w:rsidR="002851ED" w:rsidRDefault="002851ED" w:rsidP="002851ED">
      <w:pPr>
        <w:spacing w:line="276" w:lineRule="auto"/>
        <w:ind w:firstLine="567"/>
        <w:rPr>
          <w:rFonts w:cs="Times New Roman"/>
          <w:sz w:val="20"/>
          <w:szCs w:val="20"/>
        </w:rPr>
      </w:pPr>
      <w:r w:rsidRPr="00851F8A">
        <w:rPr>
          <w:rFonts w:cs="Times New Roman"/>
          <w:sz w:val="20"/>
          <w:szCs w:val="20"/>
        </w:rPr>
        <w:t xml:space="preserve">Verifikasi akses digunakan oleh pengguna dan operator untuk memverifikasi diri mereka dan untuk mendapatkan akses terhadap suatu pintu dengan cara memindai kode QR dengan perangkat </w:t>
      </w:r>
      <w:r w:rsidRPr="00C6719F">
        <w:rPr>
          <w:rFonts w:cs="Times New Roman"/>
          <w:i/>
          <w:sz w:val="20"/>
          <w:szCs w:val="20"/>
        </w:rPr>
        <w:t>mobile</w:t>
      </w:r>
      <w:r w:rsidRPr="00851F8A">
        <w:rPr>
          <w:rFonts w:cs="Times New Roman"/>
          <w:sz w:val="20"/>
          <w:szCs w:val="20"/>
        </w:rPr>
        <w:t>. Diagram dari API verifikasi akse</w:t>
      </w:r>
      <w:r>
        <w:rPr>
          <w:rFonts w:cs="Times New Roman"/>
          <w:sz w:val="20"/>
          <w:szCs w:val="20"/>
        </w:rPr>
        <w:t>s dapat dilihat pada gambar 9.</w:t>
      </w:r>
    </w:p>
    <w:p w14:paraId="50FA313D" w14:textId="77777777" w:rsidR="002851ED" w:rsidRDefault="002851ED" w:rsidP="002851ED">
      <w:pPr>
        <w:spacing w:line="276" w:lineRule="auto"/>
        <w:rPr>
          <w:rFonts w:cs="Times New Roman"/>
          <w:sz w:val="20"/>
          <w:szCs w:val="20"/>
        </w:rPr>
      </w:pPr>
      <w:r>
        <w:rPr>
          <w:noProof/>
          <w:lang w:val="en-US"/>
        </w:rPr>
        <w:drawing>
          <wp:inline distT="0" distB="0" distL="0" distR="0" wp14:anchorId="1076F42E" wp14:editId="3E82487A">
            <wp:extent cx="2895214" cy="2422566"/>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2">
                      <a:extLst>
                        <a:ext uri="{28A0092B-C50C-407E-A947-70E740481C1C}">
                          <a14:useLocalDpi xmlns:a14="http://schemas.microsoft.com/office/drawing/2010/main" val="0"/>
                        </a:ext>
                      </a:extLst>
                    </a:blip>
                    <a:srcRect l="15208" t="16978" r="5274" b="5420"/>
                    <a:stretch/>
                  </pic:blipFill>
                  <pic:spPr bwMode="auto">
                    <a:xfrm>
                      <a:off x="0" y="0"/>
                      <a:ext cx="2899464" cy="2426122"/>
                    </a:xfrm>
                    <a:prstGeom prst="rect">
                      <a:avLst/>
                    </a:prstGeom>
                    <a:ln>
                      <a:noFill/>
                    </a:ln>
                    <a:extLst>
                      <a:ext uri="{53640926-AAD7-44D8-BBD7-CCE9431645EC}">
                        <a14:shadowObscured xmlns:a14="http://schemas.microsoft.com/office/drawing/2010/main"/>
                      </a:ext>
                    </a:extLst>
                  </pic:spPr>
                </pic:pic>
              </a:graphicData>
            </a:graphic>
          </wp:inline>
        </w:drawing>
      </w:r>
    </w:p>
    <w:p w14:paraId="293FD784" w14:textId="77777777" w:rsidR="002851ED" w:rsidRDefault="002851ED" w:rsidP="002851ED">
      <w:pPr>
        <w:spacing w:line="276" w:lineRule="auto"/>
        <w:jc w:val="center"/>
        <w:rPr>
          <w:rFonts w:cs="Times New Roman"/>
          <w:sz w:val="20"/>
          <w:szCs w:val="20"/>
        </w:rPr>
      </w:pPr>
      <w:r w:rsidRPr="00C267F8">
        <w:rPr>
          <w:rFonts w:cs="Times New Roman"/>
          <w:b/>
          <w:sz w:val="20"/>
          <w:szCs w:val="20"/>
        </w:rPr>
        <w:t>Gambar 9</w:t>
      </w:r>
      <w:r>
        <w:rPr>
          <w:rFonts w:cs="Times New Roman"/>
          <w:sz w:val="20"/>
          <w:szCs w:val="20"/>
        </w:rPr>
        <w:t xml:space="preserve"> API Verifikasi Akses</w:t>
      </w:r>
    </w:p>
    <w:p w14:paraId="113B9B14" w14:textId="77777777" w:rsidR="002851ED" w:rsidRPr="00851F8A" w:rsidRDefault="002851ED" w:rsidP="002851ED">
      <w:pPr>
        <w:spacing w:line="276" w:lineRule="auto"/>
        <w:rPr>
          <w:rFonts w:cs="Times New Roman"/>
          <w:sz w:val="20"/>
          <w:szCs w:val="20"/>
        </w:rPr>
      </w:pPr>
    </w:p>
    <w:p w14:paraId="36B9039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Daftar Akses</w:t>
      </w:r>
    </w:p>
    <w:p w14:paraId="72CC8476" w14:textId="77777777" w:rsidR="002851ED" w:rsidRDefault="002851ED" w:rsidP="002851ED">
      <w:pPr>
        <w:spacing w:line="276" w:lineRule="auto"/>
        <w:ind w:firstLine="567"/>
        <w:rPr>
          <w:rFonts w:cs="Times New Roman"/>
          <w:sz w:val="20"/>
          <w:szCs w:val="20"/>
        </w:rPr>
      </w:pPr>
      <w:r w:rsidRPr="00646C1E">
        <w:rPr>
          <w:rFonts w:cs="Times New Roman"/>
          <w:sz w:val="20"/>
          <w:szCs w:val="20"/>
        </w:rPr>
        <w:t>API daftar akses digunakan untuk mendapatkan daftar dari pintu mana saja yang dapat diakses oleh pengguna, sehingga pengguna dapat mnegetahui pintu mana saja yang bisa diakses oleh dirinya. Diagram dari API dafar akse</w:t>
      </w:r>
      <w:r>
        <w:rPr>
          <w:rFonts w:cs="Times New Roman"/>
          <w:sz w:val="20"/>
          <w:szCs w:val="20"/>
        </w:rPr>
        <w:t>s dapat dilihat pada gambar 10.</w:t>
      </w:r>
    </w:p>
    <w:p w14:paraId="2B028852" w14:textId="77777777" w:rsidR="002851ED" w:rsidRDefault="002851ED" w:rsidP="002851ED">
      <w:pPr>
        <w:spacing w:line="276" w:lineRule="auto"/>
        <w:rPr>
          <w:rFonts w:cs="Times New Roman"/>
          <w:sz w:val="20"/>
          <w:szCs w:val="20"/>
        </w:rPr>
      </w:pPr>
      <w:r>
        <w:rPr>
          <w:noProof/>
          <w:lang w:val="en-US"/>
        </w:rPr>
        <w:drawing>
          <wp:inline distT="0" distB="0" distL="0" distR="0" wp14:anchorId="272339E7" wp14:editId="0D7114A2">
            <wp:extent cx="2755075" cy="2057273"/>
            <wp:effectExtent l="0" t="0" r="7620" b="63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43">
                      <a:extLst>
                        <a:ext uri="{28A0092B-C50C-407E-A947-70E740481C1C}">
                          <a14:useLocalDpi xmlns:a14="http://schemas.microsoft.com/office/drawing/2010/main" val="0"/>
                        </a:ext>
                      </a:extLst>
                    </a:blip>
                    <a:srcRect l="17089" t="19222" r="4642" b="6826"/>
                    <a:stretch/>
                  </pic:blipFill>
                  <pic:spPr bwMode="auto">
                    <a:xfrm>
                      <a:off x="0" y="0"/>
                      <a:ext cx="2751670" cy="2054730"/>
                    </a:xfrm>
                    <a:prstGeom prst="rect">
                      <a:avLst/>
                    </a:prstGeom>
                    <a:ln>
                      <a:noFill/>
                    </a:ln>
                    <a:extLst>
                      <a:ext uri="{53640926-AAD7-44D8-BBD7-CCE9431645EC}">
                        <a14:shadowObscured xmlns:a14="http://schemas.microsoft.com/office/drawing/2010/main"/>
                      </a:ext>
                    </a:extLst>
                  </pic:spPr>
                </pic:pic>
              </a:graphicData>
            </a:graphic>
          </wp:inline>
        </w:drawing>
      </w:r>
    </w:p>
    <w:p w14:paraId="1B348962" w14:textId="77777777" w:rsidR="002851ED" w:rsidRDefault="002851ED" w:rsidP="002851ED">
      <w:pPr>
        <w:spacing w:line="276" w:lineRule="auto"/>
        <w:jc w:val="center"/>
        <w:rPr>
          <w:rFonts w:cs="Times New Roman"/>
          <w:sz w:val="20"/>
          <w:szCs w:val="20"/>
        </w:rPr>
      </w:pPr>
      <w:r w:rsidRPr="00C267F8">
        <w:rPr>
          <w:rFonts w:cs="Times New Roman"/>
          <w:b/>
          <w:sz w:val="20"/>
          <w:szCs w:val="20"/>
        </w:rPr>
        <w:t>Gambar 10</w:t>
      </w:r>
      <w:r>
        <w:rPr>
          <w:rFonts w:cs="Times New Roman"/>
          <w:sz w:val="20"/>
          <w:szCs w:val="20"/>
        </w:rPr>
        <w:t xml:space="preserve"> API Daftar Akses</w:t>
      </w:r>
    </w:p>
    <w:p w14:paraId="4987350A" w14:textId="77777777" w:rsidR="002851ED" w:rsidRPr="00646C1E" w:rsidRDefault="002851ED" w:rsidP="002851ED">
      <w:pPr>
        <w:spacing w:line="276" w:lineRule="auto"/>
        <w:rPr>
          <w:rFonts w:cs="Times New Roman"/>
          <w:sz w:val="20"/>
          <w:szCs w:val="20"/>
        </w:rPr>
      </w:pPr>
    </w:p>
    <w:p w14:paraId="630AA290"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Riwayat Akses</w:t>
      </w:r>
    </w:p>
    <w:p w14:paraId="2A0B57AA" w14:textId="77777777" w:rsidR="002851ED" w:rsidRDefault="002851ED" w:rsidP="002851ED">
      <w:pPr>
        <w:spacing w:line="276" w:lineRule="auto"/>
        <w:ind w:firstLine="567"/>
        <w:rPr>
          <w:rFonts w:cs="Times New Roman"/>
          <w:sz w:val="20"/>
          <w:szCs w:val="20"/>
        </w:rPr>
      </w:pPr>
      <w:r w:rsidRPr="00646C1E">
        <w:rPr>
          <w:rFonts w:cs="Times New Roman"/>
          <w:sz w:val="20"/>
          <w:szCs w:val="20"/>
        </w:rPr>
        <w:t>API riwayat akses digunakan untuk memberikan informasi pencatatan akses pengguna, riwayat akses pengguna dapat dilihat pada masing-masing aplikasi mobile pengguna. Diagram dari API riwayat akse</w:t>
      </w:r>
      <w:r>
        <w:rPr>
          <w:rFonts w:cs="Times New Roman"/>
          <w:sz w:val="20"/>
          <w:szCs w:val="20"/>
        </w:rPr>
        <w:t>s dapat dilihat pada gambar 11.</w:t>
      </w:r>
    </w:p>
    <w:p w14:paraId="102ED713" w14:textId="77777777" w:rsidR="002851ED" w:rsidRDefault="002851ED" w:rsidP="002851ED">
      <w:pPr>
        <w:spacing w:line="276" w:lineRule="auto"/>
        <w:rPr>
          <w:rFonts w:cs="Times New Roman"/>
          <w:sz w:val="20"/>
          <w:szCs w:val="20"/>
        </w:rPr>
      </w:pPr>
      <w:r>
        <w:rPr>
          <w:noProof/>
          <w:lang w:val="en-US"/>
        </w:rPr>
        <w:drawing>
          <wp:inline distT="0" distB="0" distL="0" distR="0" wp14:anchorId="463149CB" wp14:editId="6BE8BA66">
            <wp:extent cx="2970530" cy="1681585"/>
            <wp:effectExtent l="0" t="0" r="127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44">
                      <a:extLst>
                        <a:ext uri="{28A0092B-C50C-407E-A947-70E740481C1C}">
                          <a14:useLocalDpi xmlns:a14="http://schemas.microsoft.com/office/drawing/2010/main" val="0"/>
                        </a:ext>
                      </a:extLst>
                    </a:blip>
                    <a:srcRect l="12483" t="17169" r="7322" b="10542"/>
                    <a:stretch/>
                  </pic:blipFill>
                  <pic:spPr bwMode="auto">
                    <a:xfrm>
                      <a:off x="0" y="0"/>
                      <a:ext cx="2970530" cy="1681585"/>
                    </a:xfrm>
                    <a:prstGeom prst="rect">
                      <a:avLst/>
                    </a:prstGeom>
                    <a:ln>
                      <a:noFill/>
                    </a:ln>
                    <a:extLst>
                      <a:ext uri="{53640926-AAD7-44D8-BBD7-CCE9431645EC}">
                        <a14:shadowObscured xmlns:a14="http://schemas.microsoft.com/office/drawing/2010/main"/>
                      </a:ext>
                    </a:extLst>
                  </pic:spPr>
                </pic:pic>
              </a:graphicData>
            </a:graphic>
          </wp:inline>
        </w:drawing>
      </w:r>
    </w:p>
    <w:p w14:paraId="6FFD9DDC" w14:textId="77777777" w:rsidR="002851ED" w:rsidRPr="00646C1E" w:rsidRDefault="002851ED" w:rsidP="002851ED">
      <w:pPr>
        <w:spacing w:line="276" w:lineRule="auto"/>
        <w:jc w:val="center"/>
        <w:rPr>
          <w:rFonts w:cs="Times New Roman"/>
          <w:sz w:val="20"/>
          <w:szCs w:val="20"/>
        </w:rPr>
      </w:pPr>
      <w:r w:rsidRPr="00C267F8">
        <w:rPr>
          <w:rFonts w:cs="Times New Roman"/>
          <w:b/>
          <w:sz w:val="20"/>
          <w:szCs w:val="20"/>
        </w:rPr>
        <w:t>Gambar 11</w:t>
      </w:r>
      <w:r>
        <w:rPr>
          <w:rFonts w:cs="Times New Roman"/>
          <w:sz w:val="20"/>
          <w:szCs w:val="20"/>
        </w:rPr>
        <w:t xml:space="preserve"> API Riwayat Akses</w:t>
      </w:r>
    </w:p>
    <w:p w14:paraId="6F9DF655"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Daftar Pintu</w:t>
      </w:r>
    </w:p>
    <w:p w14:paraId="1A000CFF" w14:textId="77777777" w:rsidR="002851ED" w:rsidRDefault="002851ED" w:rsidP="002851ED">
      <w:pPr>
        <w:spacing w:line="276" w:lineRule="auto"/>
        <w:ind w:firstLine="567"/>
        <w:rPr>
          <w:rFonts w:cs="Times New Roman"/>
          <w:sz w:val="20"/>
          <w:szCs w:val="20"/>
        </w:rPr>
      </w:pPr>
      <w:r w:rsidRPr="00646C1E">
        <w:rPr>
          <w:rFonts w:cs="Times New Roman"/>
          <w:sz w:val="20"/>
          <w:szCs w:val="20"/>
        </w:rPr>
        <w:t>API daftar pintu digunakan oleh operator untuk menampilkan daftar pintu yang ada pada suatu gedung, sehingga operator dapat mengetahui jumlah dan status pada setiap pintu. Diagram dari API daftar pint</w:t>
      </w:r>
      <w:r>
        <w:rPr>
          <w:rFonts w:cs="Times New Roman"/>
          <w:sz w:val="20"/>
          <w:szCs w:val="20"/>
        </w:rPr>
        <w:t>u dapat dilihat pada gambar 12.</w:t>
      </w:r>
    </w:p>
    <w:p w14:paraId="0EFF5EB1" w14:textId="77777777" w:rsidR="002851ED" w:rsidRPr="00646C1E" w:rsidRDefault="002851ED" w:rsidP="002851ED">
      <w:pPr>
        <w:spacing w:line="276" w:lineRule="auto"/>
        <w:jc w:val="center"/>
        <w:rPr>
          <w:rFonts w:cs="Times New Roman"/>
          <w:sz w:val="20"/>
          <w:szCs w:val="20"/>
        </w:rPr>
      </w:pPr>
      <w:r>
        <w:rPr>
          <w:noProof/>
          <w:lang w:val="en-US"/>
        </w:rPr>
        <w:lastRenderedPageBreak/>
        <w:drawing>
          <wp:inline distT="0" distB="0" distL="0" distR="0" wp14:anchorId="5A43CA19" wp14:editId="75AD0243">
            <wp:extent cx="2970530" cy="2133416"/>
            <wp:effectExtent l="0" t="0" r="1270" b="63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45">
                      <a:extLst>
                        <a:ext uri="{28A0092B-C50C-407E-A947-70E740481C1C}">
                          <a14:useLocalDpi xmlns:a14="http://schemas.microsoft.com/office/drawing/2010/main" val="0"/>
                        </a:ext>
                      </a:extLst>
                    </a:blip>
                    <a:srcRect l="13734" t="15406" r="8298" b="10364"/>
                    <a:stretch/>
                  </pic:blipFill>
                  <pic:spPr bwMode="auto">
                    <a:xfrm>
                      <a:off x="0" y="0"/>
                      <a:ext cx="2970530" cy="2133416"/>
                    </a:xfrm>
                    <a:prstGeom prst="rect">
                      <a:avLst/>
                    </a:prstGeom>
                    <a:ln>
                      <a:noFill/>
                    </a:ln>
                    <a:extLst>
                      <a:ext uri="{53640926-AAD7-44D8-BBD7-CCE9431645EC}">
                        <a14:shadowObscured xmlns:a14="http://schemas.microsoft.com/office/drawing/2010/main"/>
                      </a:ext>
                    </a:extLst>
                  </pic:spPr>
                </pic:pic>
              </a:graphicData>
            </a:graphic>
          </wp:inline>
        </w:drawing>
      </w:r>
    </w:p>
    <w:p w14:paraId="75E06DC9" w14:textId="77777777" w:rsidR="002851ED" w:rsidRDefault="002851ED" w:rsidP="002851ED">
      <w:pPr>
        <w:pStyle w:val="ListParagraph"/>
        <w:spacing w:line="276" w:lineRule="auto"/>
        <w:ind w:left="0"/>
        <w:jc w:val="center"/>
        <w:rPr>
          <w:rFonts w:cs="Times New Roman"/>
          <w:sz w:val="20"/>
          <w:szCs w:val="20"/>
        </w:rPr>
      </w:pPr>
      <w:r w:rsidRPr="00C267F8">
        <w:rPr>
          <w:rFonts w:cs="Times New Roman"/>
          <w:b/>
          <w:sz w:val="20"/>
          <w:szCs w:val="20"/>
        </w:rPr>
        <w:t>Gambar 12</w:t>
      </w:r>
      <w:r>
        <w:rPr>
          <w:rFonts w:cs="Times New Roman"/>
          <w:sz w:val="20"/>
          <w:szCs w:val="20"/>
        </w:rPr>
        <w:t xml:space="preserve"> API Daftar Pintu</w:t>
      </w:r>
    </w:p>
    <w:p w14:paraId="3DE0AEC8" w14:textId="77777777" w:rsidR="002851ED" w:rsidRDefault="002851ED" w:rsidP="002851ED">
      <w:pPr>
        <w:pStyle w:val="ListParagraph"/>
        <w:spacing w:line="276" w:lineRule="auto"/>
        <w:ind w:left="0"/>
        <w:jc w:val="left"/>
        <w:rPr>
          <w:rFonts w:cs="Times New Roman"/>
          <w:sz w:val="20"/>
          <w:szCs w:val="20"/>
        </w:rPr>
      </w:pPr>
    </w:p>
    <w:p w14:paraId="6F9E04B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C6719F">
        <w:rPr>
          <w:rFonts w:cs="Times New Roman"/>
          <w:i/>
          <w:sz w:val="20"/>
          <w:szCs w:val="20"/>
        </w:rPr>
        <w:t>Remote</w:t>
      </w:r>
      <w:r>
        <w:rPr>
          <w:rFonts w:cs="Times New Roman"/>
          <w:sz w:val="20"/>
          <w:szCs w:val="20"/>
        </w:rPr>
        <w:t xml:space="preserve"> Pintu</w:t>
      </w:r>
    </w:p>
    <w:p w14:paraId="1C290847" w14:textId="77777777" w:rsidR="002851ED" w:rsidRDefault="002851ED" w:rsidP="002851ED">
      <w:pPr>
        <w:spacing w:line="276" w:lineRule="auto"/>
        <w:ind w:firstLine="567"/>
        <w:rPr>
          <w:rFonts w:cs="Times New Roman"/>
          <w:sz w:val="20"/>
          <w:szCs w:val="20"/>
        </w:rPr>
      </w:pPr>
      <w:r w:rsidRPr="006A347C">
        <w:rPr>
          <w:rFonts w:cs="Times New Roman"/>
          <w:sz w:val="20"/>
          <w:szCs w:val="20"/>
        </w:rPr>
        <w:t xml:space="preserve">API </w:t>
      </w:r>
      <w:r w:rsidRPr="00C6719F">
        <w:rPr>
          <w:rFonts w:cs="Times New Roman"/>
          <w:i/>
          <w:sz w:val="20"/>
          <w:szCs w:val="20"/>
        </w:rPr>
        <w:t>remote</w:t>
      </w:r>
      <w:r w:rsidRPr="006A347C">
        <w:rPr>
          <w:rFonts w:cs="Times New Roman"/>
          <w:sz w:val="20"/>
          <w:szCs w:val="20"/>
        </w:rPr>
        <w:t xml:space="preserve"> pintu digunakan oleh operator untuk membuka atau mengunci pintu secara jarak jauh melalui aplikasi </w:t>
      </w:r>
      <w:r w:rsidRPr="00C6719F">
        <w:rPr>
          <w:rFonts w:cs="Times New Roman"/>
          <w:i/>
          <w:sz w:val="20"/>
          <w:szCs w:val="20"/>
        </w:rPr>
        <w:t>mobile</w:t>
      </w:r>
      <w:r w:rsidRPr="006A347C">
        <w:rPr>
          <w:rFonts w:cs="Times New Roman"/>
          <w:sz w:val="20"/>
          <w:szCs w:val="20"/>
        </w:rPr>
        <w:t xml:space="preserve">. Dengan adanya fitur ini operator dapat mengendalikan pintu melaui aplikasi </w:t>
      </w:r>
      <w:r w:rsidRPr="00C6719F">
        <w:rPr>
          <w:rFonts w:cs="Times New Roman"/>
          <w:i/>
          <w:sz w:val="20"/>
          <w:szCs w:val="20"/>
        </w:rPr>
        <w:t>mobile</w:t>
      </w:r>
      <w:r w:rsidRPr="006A347C">
        <w:rPr>
          <w:rFonts w:cs="Times New Roman"/>
          <w:sz w:val="20"/>
          <w:szCs w:val="20"/>
        </w:rPr>
        <w:t xml:space="preserve"> dimana saja dan kapan saja tanpa harus berapa di ruangan operasional dengan menggunaka komputer. Diagram dari API </w:t>
      </w:r>
      <w:r w:rsidRPr="00C6719F">
        <w:rPr>
          <w:rFonts w:cs="Times New Roman"/>
          <w:i/>
          <w:sz w:val="20"/>
          <w:szCs w:val="20"/>
        </w:rPr>
        <w:t>remote</w:t>
      </w:r>
      <w:r w:rsidRPr="006A347C">
        <w:rPr>
          <w:rFonts w:cs="Times New Roman"/>
          <w:sz w:val="20"/>
          <w:szCs w:val="20"/>
        </w:rPr>
        <w:t xml:space="preserve"> pint</w:t>
      </w:r>
      <w:r>
        <w:rPr>
          <w:rFonts w:cs="Times New Roman"/>
          <w:sz w:val="20"/>
          <w:szCs w:val="20"/>
        </w:rPr>
        <w:t>u dapat dilihat pada gambar 13.</w:t>
      </w:r>
    </w:p>
    <w:p w14:paraId="6D2F4D0E"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93CB4BC" wp14:editId="78EE5574">
            <wp:extent cx="2924387" cy="2105247"/>
            <wp:effectExtent l="0" t="0" r="0"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103">
                      <a:extLst>
                        <a:ext uri="{28A0092B-C50C-407E-A947-70E740481C1C}">
                          <a14:useLocalDpi xmlns:a14="http://schemas.microsoft.com/office/drawing/2010/main" val="0"/>
                        </a:ext>
                      </a:extLst>
                    </a:blip>
                    <a:srcRect l="18776" t="23117" r="5907" b="6989"/>
                    <a:stretch/>
                  </pic:blipFill>
                  <pic:spPr bwMode="auto">
                    <a:xfrm>
                      <a:off x="0" y="0"/>
                      <a:ext cx="2929433" cy="2108879"/>
                    </a:xfrm>
                    <a:prstGeom prst="rect">
                      <a:avLst/>
                    </a:prstGeom>
                    <a:ln>
                      <a:noFill/>
                    </a:ln>
                    <a:extLst>
                      <a:ext uri="{53640926-AAD7-44D8-BBD7-CCE9431645EC}">
                        <a14:shadowObscured xmlns:a14="http://schemas.microsoft.com/office/drawing/2010/main"/>
                      </a:ext>
                    </a:extLst>
                  </pic:spPr>
                </pic:pic>
              </a:graphicData>
            </a:graphic>
          </wp:inline>
        </w:drawing>
      </w:r>
    </w:p>
    <w:p w14:paraId="4AABF3F1" w14:textId="77777777" w:rsidR="002851ED" w:rsidRDefault="002851ED" w:rsidP="002851ED">
      <w:pPr>
        <w:spacing w:line="276" w:lineRule="auto"/>
        <w:jc w:val="center"/>
        <w:rPr>
          <w:rFonts w:cs="Times New Roman"/>
          <w:sz w:val="20"/>
          <w:szCs w:val="20"/>
        </w:rPr>
      </w:pPr>
      <w:r w:rsidRPr="00D857ED">
        <w:rPr>
          <w:rFonts w:cs="Times New Roman"/>
          <w:b/>
          <w:sz w:val="20"/>
          <w:szCs w:val="20"/>
        </w:rPr>
        <w:t>Gambar 13</w:t>
      </w:r>
      <w:r>
        <w:rPr>
          <w:rFonts w:cs="Times New Roman"/>
          <w:sz w:val="20"/>
          <w:szCs w:val="20"/>
        </w:rPr>
        <w:t xml:space="preserve"> API </w:t>
      </w:r>
      <w:r w:rsidRPr="00C6719F">
        <w:rPr>
          <w:rFonts w:cs="Times New Roman"/>
          <w:i/>
          <w:sz w:val="20"/>
          <w:szCs w:val="20"/>
        </w:rPr>
        <w:t>Remote</w:t>
      </w:r>
      <w:r>
        <w:rPr>
          <w:rFonts w:cs="Times New Roman"/>
          <w:sz w:val="20"/>
          <w:szCs w:val="20"/>
        </w:rPr>
        <w:t xml:space="preserve"> Pintu</w:t>
      </w:r>
    </w:p>
    <w:p w14:paraId="41BA46EF" w14:textId="77777777" w:rsidR="002851ED" w:rsidRPr="006A347C" w:rsidRDefault="002851ED" w:rsidP="002851ED">
      <w:pPr>
        <w:spacing w:line="276" w:lineRule="auto"/>
        <w:jc w:val="center"/>
        <w:rPr>
          <w:rFonts w:cs="Times New Roman"/>
          <w:sz w:val="20"/>
          <w:szCs w:val="20"/>
        </w:rPr>
      </w:pPr>
    </w:p>
    <w:p w14:paraId="2240054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 xml:space="preserve">Door </w:t>
      </w:r>
      <w:r w:rsidRPr="00704222">
        <w:rPr>
          <w:rFonts w:cs="Times New Roman"/>
          <w:i/>
          <w:sz w:val="20"/>
          <w:szCs w:val="20"/>
        </w:rPr>
        <w:t>Login</w:t>
      </w:r>
    </w:p>
    <w:p w14:paraId="0D1684EE" w14:textId="77777777" w:rsidR="002851ED" w:rsidRDefault="002851ED" w:rsidP="002851ED">
      <w:pPr>
        <w:spacing w:line="276" w:lineRule="auto"/>
        <w:ind w:firstLine="567"/>
        <w:rPr>
          <w:rFonts w:cs="Times New Roman"/>
          <w:sz w:val="20"/>
          <w:szCs w:val="20"/>
        </w:rPr>
      </w:pPr>
      <w:r w:rsidRPr="006A347C">
        <w:rPr>
          <w:rFonts w:cs="Times New Roman"/>
          <w:sz w:val="20"/>
          <w:szCs w:val="20"/>
        </w:rPr>
        <w:t xml:space="preserve">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login</w:t>
      </w:r>
      <w:r w:rsidRPr="006A347C">
        <w:rPr>
          <w:rFonts w:cs="Times New Roman"/>
          <w:sz w:val="20"/>
          <w:szCs w:val="20"/>
        </w:rPr>
        <w:t xml:space="preserve"> digunakan untuk proses autentikasi perangkat kunci pintu, berbeda dengan </w:t>
      </w:r>
      <w:r w:rsidRPr="00704222">
        <w:rPr>
          <w:rFonts w:cs="Times New Roman"/>
          <w:i/>
          <w:sz w:val="20"/>
          <w:szCs w:val="20"/>
        </w:rPr>
        <w:t>login</w:t>
      </w:r>
      <w:r w:rsidRPr="006A347C">
        <w:rPr>
          <w:rFonts w:cs="Times New Roman"/>
          <w:sz w:val="20"/>
          <w:szCs w:val="20"/>
        </w:rPr>
        <w:t xml:space="preserve"> pada pengguna dan operator pada </w:t>
      </w:r>
      <w:r w:rsidRPr="00704222">
        <w:rPr>
          <w:rFonts w:cs="Times New Roman"/>
          <w:i/>
          <w:sz w:val="20"/>
          <w:szCs w:val="20"/>
        </w:rPr>
        <w:t>login</w:t>
      </w:r>
      <w:r w:rsidRPr="006A347C">
        <w:rPr>
          <w:rFonts w:cs="Times New Roman"/>
          <w:sz w:val="20"/>
          <w:szCs w:val="20"/>
        </w:rPr>
        <w:t xml:space="preserve"> pintu hanya terdapat pengecekan </w:t>
      </w:r>
      <w:r w:rsidRPr="00704222">
        <w:rPr>
          <w:rFonts w:cs="Times New Roman"/>
          <w:i/>
          <w:sz w:val="20"/>
          <w:szCs w:val="20"/>
        </w:rPr>
        <w:t>username</w:t>
      </w:r>
      <w:r w:rsidRPr="006A347C">
        <w:rPr>
          <w:rFonts w:cs="Times New Roman"/>
          <w:sz w:val="20"/>
          <w:szCs w:val="20"/>
        </w:rPr>
        <w:t xml:space="preserve"> dan </w:t>
      </w:r>
      <w:r w:rsidRPr="00704222">
        <w:rPr>
          <w:rFonts w:cs="Times New Roman"/>
          <w:i/>
          <w:sz w:val="20"/>
          <w:szCs w:val="20"/>
        </w:rPr>
        <w:t>password</w:t>
      </w:r>
      <w:r w:rsidRPr="006A347C">
        <w:rPr>
          <w:rFonts w:cs="Times New Roman"/>
          <w:sz w:val="20"/>
          <w:szCs w:val="20"/>
        </w:rPr>
        <w:t xml:space="preserve"> saja tanpa ada pengeceka verifikasi email dan lainnya hal ini dikarenakan pada perangkat kunci pintu tidak menggunakan email sebagai identitasnya.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login</w:t>
      </w:r>
      <w:r>
        <w:rPr>
          <w:rFonts w:cs="Times New Roman"/>
          <w:sz w:val="20"/>
          <w:szCs w:val="20"/>
        </w:rPr>
        <w:t xml:space="preserve"> dapat dilihat pada gambar 14.</w:t>
      </w:r>
    </w:p>
    <w:p w14:paraId="33F64AAB" w14:textId="77777777" w:rsidR="002851ED" w:rsidRDefault="002851ED" w:rsidP="002851ED">
      <w:pPr>
        <w:spacing w:line="276" w:lineRule="auto"/>
        <w:jc w:val="center"/>
        <w:rPr>
          <w:rFonts w:cs="Times New Roman"/>
          <w:sz w:val="20"/>
          <w:szCs w:val="20"/>
        </w:rPr>
      </w:pPr>
      <w:r>
        <w:rPr>
          <w:noProof/>
          <w:lang w:val="en-US"/>
        </w:rPr>
        <w:lastRenderedPageBreak/>
        <w:drawing>
          <wp:inline distT="0" distB="0" distL="0" distR="0" wp14:anchorId="6A513614" wp14:editId="48948F88">
            <wp:extent cx="2714350" cy="1956391"/>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47">
                      <a:extLst>
                        <a:ext uri="{28A0092B-C50C-407E-A947-70E740481C1C}">
                          <a14:useLocalDpi xmlns:a14="http://schemas.microsoft.com/office/drawing/2010/main" val="0"/>
                        </a:ext>
                      </a:extLst>
                    </a:blip>
                    <a:stretch>
                      <a:fillRect/>
                    </a:stretch>
                  </pic:blipFill>
                  <pic:spPr>
                    <a:xfrm>
                      <a:off x="0" y="0"/>
                      <a:ext cx="2719292" cy="1959953"/>
                    </a:xfrm>
                    <a:prstGeom prst="rect">
                      <a:avLst/>
                    </a:prstGeom>
                  </pic:spPr>
                </pic:pic>
              </a:graphicData>
            </a:graphic>
          </wp:inline>
        </w:drawing>
      </w:r>
    </w:p>
    <w:p w14:paraId="0A9B6268" w14:textId="77777777" w:rsidR="002851ED" w:rsidRDefault="002851ED" w:rsidP="002851ED">
      <w:pPr>
        <w:spacing w:line="276" w:lineRule="auto"/>
        <w:jc w:val="center"/>
        <w:rPr>
          <w:rFonts w:cs="Times New Roman"/>
          <w:sz w:val="20"/>
          <w:szCs w:val="20"/>
        </w:rPr>
      </w:pPr>
      <w:r w:rsidRPr="00F435EF">
        <w:rPr>
          <w:rFonts w:cs="Times New Roman"/>
          <w:b/>
          <w:sz w:val="20"/>
          <w:szCs w:val="20"/>
        </w:rPr>
        <w:t>Gambar 14</w:t>
      </w:r>
      <w:r>
        <w:rPr>
          <w:rFonts w:cs="Times New Roman"/>
          <w:sz w:val="20"/>
          <w:szCs w:val="20"/>
        </w:rPr>
        <w:t xml:space="preserve"> API Door Login</w:t>
      </w:r>
    </w:p>
    <w:p w14:paraId="061AF2EC" w14:textId="77777777" w:rsidR="002851ED" w:rsidRPr="006A347C" w:rsidRDefault="002851ED" w:rsidP="002851ED">
      <w:pPr>
        <w:spacing w:line="276" w:lineRule="auto"/>
        <w:jc w:val="left"/>
        <w:rPr>
          <w:rFonts w:cs="Times New Roman"/>
          <w:sz w:val="20"/>
          <w:szCs w:val="20"/>
        </w:rPr>
      </w:pPr>
    </w:p>
    <w:p w14:paraId="52E5F19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 xml:space="preserve">Door </w:t>
      </w:r>
      <w:r w:rsidRPr="00704222">
        <w:rPr>
          <w:rFonts w:cs="Times New Roman"/>
          <w:i/>
          <w:sz w:val="20"/>
          <w:szCs w:val="20"/>
        </w:rPr>
        <w:t>Register</w:t>
      </w:r>
    </w:p>
    <w:p w14:paraId="5A7328D7" w14:textId="77777777" w:rsidR="002851ED" w:rsidRDefault="002851ED" w:rsidP="002851ED">
      <w:pPr>
        <w:spacing w:line="276" w:lineRule="auto"/>
        <w:ind w:firstLine="567"/>
        <w:rPr>
          <w:rFonts w:cs="Times New Roman"/>
          <w:sz w:val="20"/>
          <w:szCs w:val="20"/>
        </w:rPr>
      </w:pPr>
      <w:r w:rsidRPr="006A347C">
        <w:rPr>
          <w:rFonts w:cs="Times New Roman"/>
          <w:sz w:val="20"/>
          <w:szCs w:val="20"/>
        </w:rPr>
        <w:t xml:space="preserve">API door </w:t>
      </w:r>
      <w:r w:rsidRPr="00704222">
        <w:rPr>
          <w:rFonts w:cs="Times New Roman"/>
          <w:i/>
          <w:sz w:val="20"/>
          <w:szCs w:val="20"/>
        </w:rPr>
        <w:t>register</w:t>
      </w:r>
      <w:r w:rsidRPr="006A347C">
        <w:rPr>
          <w:rFonts w:cs="Times New Roman"/>
          <w:sz w:val="20"/>
          <w:szCs w:val="20"/>
        </w:rPr>
        <w:t xml:space="preserve"> digunakan untuk menambahkan perangkat penguncian yang baru kedalam pintu. Pada saat operator menambahakan pintu baru melalui </w:t>
      </w:r>
      <w:r w:rsidRPr="00704222">
        <w:rPr>
          <w:rFonts w:cs="Times New Roman"/>
          <w:i/>
          <w:sz w:val="20"/>
          <w:szCs w:val="20"/>
        </w:rPr>
        <w:t>dashboard</w:t>
      </w:r>
      <w:r w:rsidRPr="006A347C">
        <w:rPr>
          <w:rFonts w:cs="Times New Roman"/>
          <w:sz w:val="20"/>
          <w:szCs w:val="20"/>
        </w:rPr>
        <w:t xml:space="preserve"> </w:t>
      </w:r>
      <w:r w:rsidRPr="00704222">
        <w:rPr>
          <w:rFonts w:cs="Times New Roman"/>
          <w:i/>
          <w:sz w:val="20"/>
          <w:szCs w:val="20"/>
        </w:rPr>
        <w:t>website</w:t>
      </w:r>
      <w:r w:rsidRPr="006A347C">
        <w:rPr>
          <w:rFonts w:cs="Times New Roman"/>
          <w:sz w:val="20"/>
          <w:szCs w:val="20"/>
        </w:rPr>
        <w:t xml:space="preserve"> operator maka pintu tersebut belum terpasang perangkat kunci pintu sehingga harus ditambahkan secara manual melalui prosedur pendaftaran.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register</w:t>
      </w:r>
      <w:r>
        <w:rPr>
          <w:rFonts w:cs="Times New Roman"/>
          <w:sz w:val="20"/>
          <w:szCs w:val="20"/>
        </w:rPr>
        <w:t xml:space="preserve"> dapat dilihat pada gambar 15.</w:t>
      </w:r>
    </w:p>
    <w:p w14:paraId="0EF2B645"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6532E53" wp14:editId="4024D86E">
            <wp:extent cx="2525974" cy="2594344"/>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49">
                      <a:extLst>
                        <a:ext uri="{28A0092B-C50C-407E-A947-70E740481C1C}">
                          <a14:useLocalDpi xmlns:a14="http://schemas.microsoft.com/office/drawing/2010/main" val="0"/>
                        </a:ext>
                      </a:extLst>
                    </a:blip>
                    <a:stretch>
                      <a:fillRect/>
                    </a:stretch>
                  </pic:blipFill>
                  <pic:spPr>
                    <a:xfrm>
                      <a:off x="0" y="0"/>
                      <a:ext cx="2532811" cy="2601366"/>
                    </a:xfrm>
                    <a:prstGeom prst="rect">
                      <a:avLst/>
                    </a:prstGeom>
                  </pic:spPr>
                </pic:pic>
              </a:graphicData>
            </a:graphic>
          </wp:inline>
        </w:drawing>
      </w:r>
    </w:p>
    <w:p w14:paraId="104739B4" w14:textId="77777777" w:rsidR="002851ED" w:rsidRDefault="002851ED" w:rsidP="002851ED">
      <w:pPr>
        <w:spacing w:line="276" w:lineRule="auto"/>
        <w:jc w:val="center"/>
        <w:rPr>
          <w:rFonts w:cs="Times New Roman"/>
          <w:sz w:val="20"/>
          <w:szCs w:val="20"/>
        </w:rPr>
      </w:pPr>
      <w:r w:rsidRPr="00F435EF">
        <w:rPr>
          <w:rFonts w:cs="Times New Roman"/>
          <w:b/>
          <w:sz w:val="20"/>
          <w:szCs w:val="20"/>
        </w:rPr>
        <w:t>Gambar 15</w:t>
      </w:r>
      <w:r>
        <w:rPr>
          <w:rFonts w:cs="Times New Roman"/>
          <w:sz w:val="20"/>
          <w:szCs w:val="20"/>
        </w:rPr>
        <w:t xml:space="preserve"> API </w:t>
      </w:r>
      <w:r w:rsidRPr="00704222">
        <w:rPr>
          <w:rFonts w:cs="Times New Roman"/>
          <w:i/>
          <w:sz w:val="20"/>
          <w:szCs w:val="20"/>
        </w:rPr>
        <w:t>Door</w:t>
      </w:r>
      <w:r>
        <w:rPr>
          <w:rFonts w:cs="Times New Roman"/>
          <w:sz w:val="20"/>
          <w:szCs w:val="20"/>
        </w:rPr>
        <w:t xml:space="preserve"> </w:t>
      </w:r>
      <w:r w:rsidRPr="00704222">
        <w:rPr>
          <w:rFonts w:cs="Times New Roman"/>
          <w:i/>
          <w:sz w:val="20"/>
          <w:szCs w:val="20"/>
        </w:rPr>
        <w:t>Register</w:t>
      </w:r>
    </w:p>
    <w:p w14:paraId="177D708E" w14:textId="77777777" w:rsidR="002851ED" w:rsidRPr="006A347C" w:rsidRDefault="002851ED" w:rsidP="002851ED">
      <w:pPr>
        <w:spacing w:line="276" w:lineRule="auto"/>
        <w:jc w:val="center"/>
        <w:rPr>
          <w:rFonts w:cs="Times New Roman"/>
          <w:sz w:val="20"/>
          <w:szCs w:val="20"/>
        </w:rPr>
      </w:pPr>
    </w:p>
    <w:p w14:paraId="4253B9F9"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Signature</w:t>
      </w:r>
    </w:p>
    <w:p w14:paraId="21125CC0" w14:textId="77777777" w:rsidR="002851ED" w:rsidRPr="00EB0BDF" w:rsidRDefault="002851ED" w:rsidP="002851ED">
      <w:pPr>
        <w:spacing w:line="276" w:lineRule="auto"/>
        <w:ind w:firstLine="567"/>
        <w:rPr>
          <w:rFonts w:cs="Times New Roman"/>
          <w:sz w:val="20"/>
          <w:szCs w:val="20"/>
        </w:rPr>
      </w:pPr>
      <w:r w:rsidRPr="00EB0BDF">
        <w:rPr>
          <w:rFonts w:cs="Times New Roman"/>
          <w:sz w:val="20"/>
          <w:szCs w:val="20"/>
        </w:rPr>
        <w:t xml:space="preserve">API </w:t>
      </w:r>
      <w:r w:rsidRPr="00704222">
        <w:rPr>
          <w:rFonts w:cs="Times New Roman"/>
          <w:i/>
          <w:sz w:val="20"/>
          <w:szCs w:val="20"/>
        </w:rPr>
        <w:t>door</w:t>
      </w:r>
      <w:r w:rsidRPr="00EB0BDF">
        <w:rPr>
          <w:rFonts w:cs="Times New Roman"/>
          <w:sz w:val="20"/>
          <w:szCs w:val="20"/>
        </w:rPr>
        <w:t xml:space="preserve"> </w:t>
      </w:r>
      <w:r w:rsidRPr="00704222">
        <w:rPr>
          <w:rFonts w:cs="Times New Roman"/>
          <w:i/>
          <w:sz w:val="20"/>
          <w:szCs w:val="20"/>
        </w:rPr>
        <w:t>signature</w:t>
      </w:r>
      <w:r w:rsidRPr="00EB0BDF">
        <w:rPr>
          <w:rFonts w:cs="Times New Roman"/>
          <w:sz w:val="20"/>
          <w:szCs w:val="20"/>
        </w:rPr>
        <w:t xml:space="preserve"> digunakan untuk mendapatkan kode unik yang digunakan untuk melakukan </w:t>
      </w:r>
      <w:r w:rsidRPr="00704222">
        <w:rPr>
          <w:rFonts w:cs="Times New Roman"/>
          <w:i/>
          <w:sz w:val="20"/>
          <w:szCs w:val="20"/>
        </w:rPr>
        <w:t>subcribe</w:t>
      </w:r>
      <w:r w:rsidRPr="00EB0BDF">
        <w:rPr>
          <w:rFonts w:cs="Times New Roman"/>
          <w:sz w:val="20"/>
          <w:szCs w:val="20"/>
        </w:rPr>
        <w:t xml:space="preserve"> ke </w:t>
      </w:r>
      <w:r w:rsidRPr="00704222">
        <w:rPr>
          <w:rFonts w:cs="Times New Roman"/>
          <w:i/>
          <w:sz w:val="20"/>
          <w:szCs w:val="20"/>
        </w:rPr>
        <w:t>channel</w:t>
      </w:r>
      <w:r w:rsidRPr="00EB0BDF">
        <w:rPr>
          <w:rFonts w:cs="Times New Roman"/>
          <w:sz w:val="20"/>
          <w:szCs w:val="20"/>
        </w:rPr>
        <w:t xml:space="preserve"> pusher.</w:t>
      </w:r>
      <w:r>
        <w:rPr>
          <w:rFonts w:cs="Times New Roman"/>
          <w:sz w:val="20"/>
          <w:szCs w:val="20"/>
        </w:rPr>
        <w:t xml:space="preserve"> U</w:t>
      </w:r>
      <w:r w:rsidRPr="00EB0BDF">
        <w:rPr>
          <w:rFonts w:cs="Times New Roman"/>
          <w:sz w:val="20"/>
          <w:szCs w:val="20"/>
        </w:rPr>
        <w:t xml:space="preserve">ntuk mendapatkan kode </w:t>
      </w:r>
      <w:r w:rsidRPr="00704222">
        <w:rPr>
          <w:rFonts w:cs="Times New Roman"/>
          <w:i/>
          <w:sz w:val="20"/>
          <w:szCs w:val="20"/>
        </w:rPr>
        <w:t>signature</w:t>
      </w:r>
      <w:r w:rsidRPr="00EB0BDF">
        <w:rPr>
          <w:rFonts w:cs="Times New Roman"/>
          <w:sz w:val="20"/>
          <w:szCs w:val="20"/>
        </w:rPr>
        <w:t xml:space="preserve"> pusher pertama perangkat kunci pintu melakukan permintaan ke </w:t>
      </w:r>
      <w:r w:rsidRPr="00704222">
        <w:rPr>
          <w:rFonts w:cs="Times New Roman"/>
          <w:i/>
          <w:sz w:val="20"/>
          <w:szCs w:val="20"/>
        </w:rPr>
        <w:t>endpoint</w:t>
      </w:r>
      <w:r w:rsidRPr="00EB0BDF">
        <w:rPr>
          <w:rFonts w:cs="Times New Roman"/>
          <w:sz w:val="20"/>
          <w:szCs w:val="20"/>
        </w:rPr>
        <w:t xml:space="preserve"> “/door/get-signature” dengan mengirimkan data-data seperti </w:t>
      </w:r>
      <w:r w:rsidRPr="00704222">
        <w:rPr>
          <w:rFonts w:cs="Times New Roman"/>
          <w:i/>
          <w:sz w:val="20"/>
          <w:szCs w:val="20"/>
        </w:rPr>
        <w:t>socket</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w:t>
      </w:r>
      <w:r w:rsidRPr="00704222">
        <w:rPr>
          <w:rFonts w:cs="Times New Roman"/>
          <w:i/>
          <w:sz w:val="20"/>
          <w:szCs w:val="20"/>
        </w:rPr>
        <w:t>office</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dan </w:t>
      </w:r>
      <w:r w:rsidRPr="00704222">
        <w:rPr>
          <w:rFonts w:cs="Times New Roman"/>
          <w:i/>
          <w:sz w:val="20"/>
          <w:szCs w:val="20"/>
        </w:rPr>
        <w:t>channel</w:t>
      </w:r>
      <w:r w:rsidRPr="00EB0BDF">
        <w:rPr>
          <w:rFonts w:cs="Times New Roman"/>
          <w:sz w:val="20"/>
          <w:szCs w:val="20"/>
        </w:rPr>
        <w:t>-</w:t>
      </w:r>
      <w:r w:rsidRPr="00704222">
        <w:rPr>
          <w:rFonts w:cs="Times New Roman"/>
          <w:i/>
          <w:sz w:val="20"/>
          <w:szCs w:val="20"/>
        </w:rPr>
        <w:t>data</w:t>
      </w:r>
      <w:r w:rsidRPr="00EB0BDF">
        <w:rPr>
          <w:rFonts w:cs="Times New Roman"/>
          <w:sz w:val="20"/>
          <w:szCs w:val="20"/>
        </w:rPr>
        <w:t xml:space="preserve">, dari data tersebut kemudian kontroler akan membuat kode </w:t>
      </w:r>
      <w:r w:rsidRPr="00704222">
        <w:rPr>
          <w:rFonts w:cs="Times New Roman"/>
          <w:i/>
          <w:sz w:val="20"/>
          <w:szCs w:val="20"/>
        </w:rPr>
        <w:t>signature</w:t>
      </w:r>
      <w:r w:rsidRPr="00EB0BDF">
        <w:rPr>
          <w:rFonts w:cs="Times New Roman"/>
          <w:sz w:val="20"/>
          <w:szCs w:val="20"/>
        </w:rPr>
        <w:t xml:space="preserve"> menggunakan metode yang ada pada protokol pusher yaitu :</w:t>
      </w:r>
    </w:p>
    <w:p w14:paraId="587CFCAD" w14:textId="77777777" w:rsidR="002851ED" w:rsidRDefault="002851ED" w:rsidP="002851ED">
      <w:pPr>
        <w:spacing w:line="276" w:lineRule="auto"/>
        <w:rPr>
          <w:rFonts w:cs="Times New Roman"/>
          <w:sz w:val="20"/>
          <w:szCs w:val="20"/>
        </w:rPr>
      </w:pPr>
    </w:p>
    <w:p w14:paraId="4DF66B43" w14:textId="77777777" w:rsidR="002851ED" w:rsidRPr="00EB0BDF" w:rsidRDefault="002851ED" w:rsidP="002851ED">
      <w:pPr>
        <w:spacing w:line="276" w:lineRule="auto"/>
        <w:jc w:val="center"/>
        <w:rPr>
          <w:rFonts w:cs="Times New Roman"/>
          <w:sz w:val="20"/>
          <w:szCs w:val="20"/>
        </w:rPr>
      </w:pPr>
      <w:r w:rsidRPr="00EB0BDF">
        <w:rPr>
          <w:rFonts w:cs="Times New Roman"/>
          <w:sz w:val="20"/>
          <w:szCs w:val="20"/>
        </w:rPr>
        <w:t>hash_hmac('sha256','socket:channel:data','secret_key')</w:t>
      </w:r>
    </w:p>
    <w:p w14:paraId="017DD132" w14:textId="77777777" w:rsidR="002851ED" w:rsidRPr="00EB0BDF" w:rsidRDefault="002851ED" w:rsidP="002851ED">
      <w:pPr>
        <w:spacing w:line="276" w:lineRule="auto"/>
        <w:ind w:firstLine="567"/>
        <w:rPr>
          <w:rFonts w:cs="Times New Roman"/>
          <w:sz w:val="20"/>
          <w:szCs w:val="20"/>
        </w:rPr>
      </w:pPr>
    </w:p>
    <w:p w14:paraId="52CF1533" w14:textId="77777777" w:rsidR="002851ED" w:rsidRDefault="002851ED" w:rsidP="002851ED">
      <w:pPr>
        <w:spacing w:line="276" w:lineRule="auto"/>
        <w:ind w:firstLine="567"/>
        <w:rPr>
          <w:rFonts w:cs="Times New Roman"/>
          <w:sz w:val="20"/>
          <w:szCs w:val="20"/>
        </w:rPr>
      </w:pPr>
      <w:r w:rsidRPr="00EB0BDF">
        <w:rPr>
          <w:rFonts w:cs="Times New Roman"/>
          <w:sz w:val="20"/>
          <w:szCs w:val="20"/>
        </w:rPr>
        <w:t>dimana ‘</w:t>
      </w:r>
      <w:r w:rsidRPr="00704222">
        <w:rPr>
          <w:rFonts w:cs="Times New Roman"/>
          <w:i/>
          <w:sz w:val="20"/>
          <w:szCs w:val="20"/>
        </w:rPr>
        <w:t>secret</w:t>
      </w:r>
      <w:r w:rsidRPr="00EB0BDF">
        <w:rPr>
          <w:rFonts w:cs="Times New Roman"/>
          <w:sz w:val="20"/>
          <w:szCs w:val="20"/>
        </w:rPr>
        <w:t>_</w:t>
      </w:r>
      <w:r w:rsidRPr="00704222">
        <w:rPr>
          <w:rFonts w:cs="Times New Roman"/>
          <w:i/>
          <w:sz w:val="20"/>
          <w:szCs w:val="20"/>
        </w:rPr>
        <w:t>key’</w:t>
      </w:r>
      <w:r w:rsidRPr="00EB0BDF">
        <w:rPr>
          <w:rFonts w:cs="Times New Roman"/>
          <w:sz w:val="20"/>
          <w:szCs w:val="20"/>
        </w:rPr>
        <w:t xml:space="preserve"> merupakan kunci pusher yang terdapat pada </w:t>
      </w:r>
      <w:r w:rsidRPr="00704222">
        <w:rPr>
          <w:rFonts w:cs="Times New Roman"/>
          <w:i/>
          <w:sz w:val="20"/>
          <w:szCs w:val="20"/>
        </w:rPr>
        <w:t>server</w:t>
      </w:r>
      <w:r w:rsidRPr="00EB0BDF">
        <w:rPr>
          <w:rFonts w:cs="Times New Roman"/>
          <w:sz w:val="20"/>
          <w:szCs w:val="20"/>
        </w:rPr>
        <w:t xml:space="preserve">. Setelah mendapatkan nilai signature </w:t>
      </w:r>
      <w:r w:rsidRPr="00EB0BDF">
        <w:rPr>
          <w:rFonts w:cs="Times New Roman"/>
          <w:sz w:val="20"/>
          <w:szCs w:val="20"/>
        </w:rPr>
        <w:lastRenderedPageBreak/>
        <w:t xml:space="preserve">kemudian kontroler akan megembalikan respon kode </w:t>
      </w:r>
      <w:r w:rsidRPr="00704222">
        <w:rPr>
          <w:rFonts w:cs="Times New Roman"/>
          <w:i/>
          <w:sz w:val="20"/>
          <w:szCs w:val="20"/>
        </w:rPr>
        <w:t>signature</w:t>
      </w:r>
      <w:r w:rsidRPr="00EB0BDF">
        <w:rPr>
          <w:rFonts w:cs="Times New Roman"/>
          <w:sz w:val="20"/>
          <w:szCs w:val="20"/>
        </w:rPr>
        <w:t xml:space="preserve"> ke perangkat kunci pintu.</w:t>
      </w:r>
      <w:r>
        <w:rPr>
          <w:rFonts w:cs="Times New Roman"/>
          <w:sz w:val="20"/>
          <w:szCs w:val="20"/>
        </w:rPr>
        <w:t xml:space="preserve"> </w:t>
      </w:r>
      <w:r w:rsidRPr="00EB0BDF">
        <w:rPr>
          <w:rFonts w:cs="Times New Roman"/>
          <w:sz w:val="20"/>
          <w:szCs w:val="20"/>
        </w:rPr>
        <w:t xml:space="preserve">Diagram dari API door </w:t>
      </w:r>
      <w:r w:rsidRPr="00704222">
        <w:rPr>
          <w:rFonts w:cs="Times New Roman"/>
          <w:i/>
          <w:sz w:val="20"/>
          <w:szCs w:val="20"/>
        </w:rPr>
        <w:t>signature</w:t>
      </w:r>
      <w:r>
        <w:rPr>
          <w:rFonts w:cs="Times New Roman"/>
          <w:sz w:val="20"/>
          <w:szCs w:val="20"/>
        </w:rPr>
        <w:t xml:space="preserve"> dapat dilihat pada gambar 16.</w:t>
      </w:r>
    </w:p>
    <w:p w14:paraId="6D6D1B8B" w14:textId="77777777" w:rsidR="002851ED" w:rsidRDefault="002851ED" w:rsidP="002851ED">
      <w:pPr>
        <w:spacing w:line="276" w:lineRule="auto"/>
        <w:rPr>
          <w:rFonts w:cs="Times New Roman"/>
          <w:sz w:val="20"/>
          <w:szCs w:val="20"/>
        </w:rPr>
      </w:pPr>
      <w:r>
        <w:rPr>
          <w:noProof/>
          <w:lang w:val="en-US"/>
        </w:rPr>
        <w:drawing>
          <wp:inline distT="0" distB="0" distL="0" distR="0" wp14:anchorId="608FC93A" wp14:editId="0727AB0A">
            <wp:extent cx="2970530" cy="1349937"/>
            <wp:effectExtent l="0" t="0" r="127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0">
                      <a:extLst>
                        <a:ext uri="{28A0092B-C50C-407E-A947-70E740481C1C}">
                          <a14:useLocalDpi xmlns:a14="http://schemas.microsoft.com/office/drawing/2010/main" val="0"/>
                        </a:ext>
                      </a:extLst>
                    </a:blip>
                    <a:stretch>
                      <a:fillRect/>
                    </a:stretch>
                  </pic:blipFill>
                  <pic:spPr>
                    <a:xfrm>
                      <a:off x="0" y="0"/>
                      <a:ext cx="2970530" cy="1349937"/>
                    </a:xfrm>
                    <a:prstGeom prst="rect">
                      <a:avLst/>
                    </a:prstGeom>
                  </pic:spPr>
                </pic:pic>
              </a:graphicData>
            </a:graphic>
          </wp:inline>
        </w:drawing>
      </w:r>
    </w:p>
    <w:p w14:paraId="0DC69CE2" w14:textId="77777777" w:rsidR="002851ED" w:rsidRDefault="002851ED" w:rsidP="002851ED">
      <w:pPr>
        <w:spacing w:line="276" w:lineRule="auto"/>
        <w:jc w:val="center"/>
        <w:rPr>
          <w:rFonts w:cs="Times New Roman"/>
          <w:sz w:val="20"/>
          <w:szCs w:val="20"/>
        </w:rPr>
      </w:pPr>
      <w:r w:rsidRPr="00F435EF">
        <w:rPr>
          <w:rFonts w:cs="Times New Roman"/>
          <w:b/>
          <w:sz w:val="20"/>
          <w:szCs w:val="20"/>
        </w:rPr>
        <w:t>Gambar 16</w:t>
      </w:r>
      <w:r>
        <w:rPr>
          <w:rFonts w:cs="Times New Roman"/>
          <w:sz w:val="20"/>
          <w:szCs w:val="20"/>
        </w:rPr>
        <w:t xml:space="preserve"> API Door Signature</w:t>
      </w:r>
    </w:p>
    <w:p w14:paraId="177D4778" w14:textId="77777777" w:rsidR="002851ED" w:rsidRPr="00EB0BDF" w:rsidRDefault="002851ED" w:rsidP="002851ED">
      <w:pPr>
        <w:spacing w:line="276" w:lineRule="auto"/>
        <w:rPr>
          <w:rFonts w:cs="Times New Roman"/>
          <w:sz w:val="20"/>
          <w:szCs w:val="20"/>
        </w:rPr>
      </w:pPr>
    </w:p>
    <w:p w14:paraId="3C2B975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w:t>
      </w:r>
      <w:r w:rsidRPr="00704222">
        <w:rPr>
          <w:rFonts w:cs="Times New Roman"/>
          <w:sz w:val="20"/>
          <w:szCs w:val="20"/>
        </w:rPr>
        <w:t>Status</w:t>
      </w:r>
    </w:p>
    <w:p w14:paraId="6F5AC3A4" w14:textId="77777777"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s digunakan oleh perangkat kunci pintu untuk memperbarui status pintu seperti pintu terbuka, pintu terkunci atau pintu terkoneksi. Pada setiap proses updata ini kunci pintu juga akan diperbarui sehingga meningkatkan keamanan karena kode kunci selalu berubah secara dinamis.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w:t>
      </w:r>
      <w:r>
        <w:rPr>
          <w:rFonts w:cs="Times New Roman"/>
          <w:sz w:val="20"/>
          <w:szCs w:val="20"/>
        </w:rPr>
        <w:t>s dapat dilihat pada gambar 17.</w:t>
      </w:r>
    </w:p>
    <w:p w14:paraId="08106A42" w14:textId="77777777" w:rsidR="002851ED" w:rsidRDefault="002851ED" w:rsidP="002851ED">
      <w:pPr>
        <w:spacing w:line="276" w:lineRule="auto"/>
        <w:rPr>
          <w:rFonts w:cs="Times New Roman"/>
          <w:sz w:val="20"/>
          <w:szCs w:val="20"/>
        </w:rPr>
      </w:pPr>
      <w:r>
        <w:rPr>
          <w:noProof/>
          <w:lang w:val="en-US"/>
        </w:rPr>
        <w:drawing>
          <wp:inline distT="0" distB="0" distL="0" distR="0" wp14:anchorId="17D94081" wp14:editId="048C4C3D">
            <wp:extent cx="2970530" cy="1774236"/>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1">
                      <a:extLst>
                        <a:ext uri="{28A0092B-C50C-407E-A947-70E740481C1C}">
                          <a14:useLocalDpi xmlns:a14="http://schemas.microsoft.com/office/drawing/2010/main" val="0"/>
                        </a:ext>
                      </a:extLst>
                    </a:blip>
                    <a:srcRect l="10760" t="14514" r="9071" b="13862"/>
                    <a:stretch/>
                  </pic:blipFill>
                  <pic:spPr bwMode="auto">
                    <a:xfrm>
                      <a:off x="0" y="0"/>
                      <a:ext cx="2970530" cy="1774236"/>
                    </a:xfrm>
                    <a:prstGeom prst="rect">
                      <a:avLst/>
                    </a:prstGeom>
                    <a:ln>
                      <a:noFill/>
                    </a:ln>
                    <a:extLst>
                      <a:ext uri="{53640926-AAD7-44D8-BBD7-CCE9431645EC}">
                        <a14:shadowObscured xmlns:a14="http://schemas.microsoft.com/office/drawing/2010/main"/>
                      </a:ext>
                    </a:extLst>
                  </pic:spPr>
                </pic:pic>
              </a:graphicData>
            </a:graphic>
          </wp:inline>
        </w:drawing>
      </w:r>
    </w:p>
    <w:p w14:paraId="78C92D3B" w14:textId="77777777" w:rsidR="002851ED" w:rsidRDefault="002851ED" w:rsidP="002851ED">
      <w:pPr>
        <w:spacing w:line="276" w:lineRule="auto"/>
        <w:jc w:val="center"/>
        <w:rPr>
          <w:rFonts w:cs="Times New Roman"/>
          <w:sz w:val="20"/>
          <w:szCs w:val="20"/>
        </w:rPr>
      </w:pPr>
      <w:r w:rsidRPr="00F435EF">
        <w:rPr>
          <w:rFonts w:cs="Times New Roman"/>
          <w:b/>
          <w:sz w:val="20"/>
          <w:szCs w:val="20"/>
        </w:rPr>
        <w:t>Gambar 17</w:t>
      </w:r>
      <w:r>
        <w:rPr>
          <w:rFonts w:cs="Times New Roman"/>
          <w:sz w:val="20"/>
          <w:szCs w:val="20"/>
        </w:rPr>
        <w:t xml:space="preserve"> API </w:t>
      </w: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Status</w:t>
      </w:r>
    </w:p>
    <w:p w14:paraId="58D926AB" w14:textId="77777777" w:rsidR="002851ED" w:rsidRPr="00EB0BDF" w:rsidRDefault="002851ED" w:rsidP="002851ED">
      <w:pPr>
        <w:spacing w:line="276" w:lineRule="auto"/>
        <w:rPr>
          <w:rFonts w:cs="Times New Roman"/>
          <w:sz w:val="20"/>
          <w:szCs w:val="20"/>
        </w:rPr>
      </w:pPr>
    </w:p>
    <w:p w14:paraId="1DAD6017"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14:paraId="1F4C1066" w14:textId="77777777"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Pr="000E61A8">
        <w:rPr>
          <w:rFonts w:cs="Times New Roman"/>
          <w:sz w:val="20"/>
          <w:szCs w:val="20"/>
        </w:rPr>
        <w:t xml:space="preserve"> digunakan oleh perangkat kunci pintu untuk memberikan peringatan kepada operator bahwa pintu dalam kondisi yang tidak aman seperti terbuka tanpa autentikasi yang sah.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Pr>
          <w:rFonts w:cs="Times New Roman"/>
          <w:sz w:val="20"/>
          <w:szCs w:val="20"/>
        </w:rPr>
        <w:t xml:space="preserve"> dapat dilihat pada gambar 18.</w:t>
      </w:r>
    </w:p>
    <w:p w14:paraId="441DDBD1" w14:textId="77777777" w:rsidR="002851ED" w:rsidRDefault="002851ED" w:rsidP="002851ED">
      <w:pPr>
        <w:spacing w:line="276" w:lineRule="auto"/>
        <w:rPr>
          <w:rFonts w:cs="Times New Roman"/>
          <w:sz w:val="20"/>
          <w:szCs w:val="20"/>
        </w:rPr>
      </w:pPr>
      <w:r>
        <w:rPr>
          <w:noProof/>
          <w:lang w:val="en-US"/>
        </w:rPr>
        <w:drawing>
          <wp:inline distT="0" distB="0" distL="0" distR="0" wp14:anchorId="15557C8E" wp14:editId="0B981680">
            <wp:extent cx="2970530" cy="1822277"/>
            <wp:effectExtent l="0" t="0" r="127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2">
                      <a:extLst>
                        <a:ext uri="{28A0092B-C50C-407E-A947-70E740481C1C}">
                          <a14:useLocalDpi xmlns:a14="http://schemas.microsoft.com/office/drawing/2010/main" val="0"/>
                        </a:ext>
                      </a:extLst>
                    </a:blip>
                    <a:stretch>
                      <a:fillRect/>
                    </a:stretch>
                  </pic:blipFill>
                  <pic:spPr>
                    <a:xfrm>
                      <a:off x="0" y="0"/>
                      <a:ext cx="2970530" cy="1822277"/>
                    </a:xfrm>
                    <a:prstGeom prst="rect">
                      <a:avLst/>
                    </a:prstGeom>
                  </pic:spPr>
                </pic:pic>
              </a:graphicData>
            </a:graphic>
          </wp:inline>
        </w:drawing>
      </w:r>
    </w:p>
    <w:p w14:paraId="4886B4B2" w14:textId="77777777" w:rsidR="002851ED" w:rsidRDefault="002851ED" w:rsidP="002851ED">
      <w:pPr>
        <w:spacing w:line="276" w:lineRule="auto"/>
        <w:jc w:val="center"/>
        <w:rPr>
          <w:rFonts w:cs="Times New Roman"/>
          <w:sz w:val="20"/>
          <w:szCs w:val="20"/>
        </w:rPr>
      </w:pPr>
      <w:r w:rsidRPr="00F435EF">
        <w:rPr>
          <w:rFonts w:cs="Times New Roman"/>
          <w:b/>
          <w:sz w:val="20"/>
          <w:szCs w:val="20"/>
        </w:rPr>
        <w:t>Gambar 18</w:t>
      </w:r>
      <w:r>
        <w:rPr>
          <w:rFonts w:cs="Times New Roman"/>
          <w:sz w:val="20"/>
          <w:szCs w:val="20"/>
        </w:rPr>
        <w:t xml:space="preserve"> API </w:t>
      </w: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14:paraId="72CEED59" w14:textId="77777777" w:rsidR="002851ED" w:rsidRDefault="002851ED" w:rsidP="002851ED">
      <w:pPr>
        <w:spacing w:line="276" w:lineRule="auto"/>
        <w:rPr>
          <w:rFonts w:cs="Times New Roman"/>
          <w:sz w:val="20"/>
          <w:szCs w:val="20"/>
        </w:rPr>
      </w:pPr>
    </w:p>
    <w:p w14:paraId="077463A0" w14:textId="77777777" w:rsidR="002851ED" w:rsidRPr="000E61A8" w:rsidRDefault="002851ED" w:rsidP="002851ED">
      <w:pPr>
        <w:spacing w:line="276" w:lineRule="auto"/>
        <w:rPr>
          <w:rFonts w:cs="Times New Roman"/>
          <w:sz w:val="20"/>
          <w:szCs w:val="20"/>
        </w:rPr>
      </w:pPr>
    </w:p>
    <w:p w14:paraId="171EA102"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 xml:space="preserve">Penjadwalan </w:t>
      </w:r>
    </w:p>
    <w:p w14:paraId="0D137FD4" w14:textId="77777777" w:rsidR="002851ED" w:rsidRPr="00704222" w:rsidRDefault="002851ED" w:rsidP="002851ED">
      <w:pPr>
        <w:spacing w:line="276" w:lineRule="auto"/>
        <w:ind w:firstLine="567"/>
        <w:rPr>
          <w:sz w:val="20"/>
          <w:szCs w:val="20"/>
        </w:rPr>
      </w:pPr>
      <w:r w:rsidRPr="00704222">
        <w:rPr>
          <w:sz w:val="20"/>
          <w:szCs w:val="20"/>
        </w:rPr>
        <w:lastRenderedPageBreak/>
        <w:t xml:space="preserve">Proses penjadwalan dilakukan dengan cara memeriksa data jadwal pada tabel </w:t>
      </w:r>
      <w:r w:rsidRPr="00704222">
        <w:rPr>
          <w:i/>
          <w:sz w:val="20"/>
          <w:szCs w:val="20"/>
        </w:rPr>
        <w:t>schedules</w:t>
      </w:r>
      <w:r w:rsidRPr="00704222">
        <w:rPr>
          <w:sz w:val="20"/>
          <w:szCs w:val="20"/>
        </w:rPr>
        <w:t xml:space="preserve"> setiap satu menit sekali. </w:t>
      </w:r>
      <w:r w:rsidRPr="00704222">
        <w:rPr>
          <w:i/>
          <w:sz w:val="20"/>
          <w:szCs w:val="20"/>
        </w:rPr>
        <w:t>Kernel</w:t>
      </w:r>
      <w:r w:rsidRPr="00704222">
        <w:rPr>
          <w:sz w:val="20"/>
          <w:szCs w:val="20"/>
        </w:rPr>
        <w:t xml:space="preserve"> akan menjalankan </w:t>
      </w:r>
      <w:r w:rsidRPr="00704222">
        <w:rPr>
          <w:i/>
          <w:sz w:val="20"/>
          <w:szCs w:val="20"/>
        </w:rPr>
        <w:t>job</w:t>
      </w:r>
      <w:r w:rsidRPr="00704222">
        <w:rPr>
          <w:sz w:val="20"/>
          <w:szCs w:val="20"/>
        </w:rPr>
        <w:t xml:space="preserve"> setiap satu menit sekali untuk memeriksa jadwal, jika ada jadwal yang harus dilaksanakan seperti membuka pintu atau mengunci pintu maka perintah akan dikirimkan ke perangkat kunci pintu melalui websocket. Diagram dari pengecekan jadwal dapat dilihat pada gambar 19.</w:t>
      </w:r>
    </w:p>
    <w:p w14:paraId="401BA109" w14:textId="77777777" w:rsidR="002851ED" w:rsidRDefault="002851ED" w:rsidP="002851ED">
      <w:pPr>
        <w:spacing w:line="276" w:lineRule="auto"/>
        <w:rPr>
          <w:rFonts w:cs="Times New Roman"/>
          <w:sz w:val="20"/>
          <w:szCs w:val="20"/>
        </w:rPr>
      </w:pPr>
      <w:r>
        <w:rPr>
          <w:noProof/>
          <w:lang w:val="en-US"/>
        </w:rPr>
        <w:drawing>
          <wp:inline distT="0" distB="0" distL="0" distR="0" wp14:anchorId="64A3E7D7" wp14:editId="7F021DE9">
            <wp:extent cx="2970530" cy="2211390"/>
            <wp:effectExtent l="0" t="0" r="127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3">
                      <a:extLst>
                        <a:ext uri="{28A0092B-C50C-407E-A947-70E740481C1C}">
                          <a14:useLocalDpi xmlns:a14="http://schemas.microsoft.com/office/drawing/2010/main" val="0"/>
                        </a:ext>
                      </a:extLst>
                    </a:blip>
                    <a:srcRect l="17752" t="21136" r="1055" b="3176"/>
                    <a:stretch/>
                  </pic:blipFill>
                  <pic:spPr bwMode="auto">
                    <a:xfrm>
                      <a:off x="0" y="0"/>
                      <a:ext cx="2970530" cy="2211390"/>
                    </a:xfrm>
                    <a:prstGeom prst="rect">
                      <a:avLst/>
                    </a:prstGeom>
                    <a:ln>
                      <a:noFill/>
                    </a:ln>
                    <a:extLst>
                      <a:ext uri="{53640926-AAD7-44D8-BBD7-CCE9431645EC}">
                        <a14:shadowObscured xmlns:a14="http://schemas.microsoft.com/office/drawing/2010/main"/>
                      </a:ext>
                    </a:extLst>
                  </pic:spPr>
                </pic:pic>
              </a:graphicData>
            </a:graphic>
          </wp:inline>
        </w:drawing>
      </w:r>
    </w:p>
    <w:p w14:paraId="7EFDB8DF" w14:textId="77777777" w:rsidR="002851ED" w:rsidRDefault="002851ED" w:rsidP="002851ED">
      <w:pPr>
        <w:spacing w:line="276" w:lineRule="auto"/>
        <w:jc w:val="center"/>
        <w:rPr>
          <w:rFonts w:cs="Times New Roman"/>
          <w:sz w:val="20"/>
          <w:szCs w:val="20"/>
        </w:rPr>
      </w:pPr>
      <w:r w:rsidRPr="00F435EF">
        <w:rPr>
          <w:rFonts w:cs="Times New Roman"/>
          <w:b/>
          <w:sz w:val="20"/>
          <w:szCs w:val="20"/>
        </w:rPr>
        <w:t>Gambar 19</w:t>
      </w:r>
      <w:r>
        <w:rPr>
          <w:rFonts w:cs="Times New Roman"/>
          <w:sz w:val="20"/>
          <w:szCs w:val="20"/>
        </w:rPr>
        <w:t xml:space="preserve"> Proses Penjadwalan</w:t>
      </w:r>
    </w:p>
    <w:p w14:paraId="66AA44B6" w14:textId="77777777" w:rsidR="002851ED" w:rsidRPr="000E61A8" w:rsidRDefault="002851ED" w:rsidP="002851ED">
      <w:pPr>
        <w:spacing w:line="276" w:lineRule="auto"/>
        <w:rPr>
          <w:rFonts w:cs="Times New Roman"/>
          <w:sz w:val="20"/>
          <w:szCs w:val="20"/>
        </w:rPr>
      </w:pPr>
    </w:p>
    <w:p w14:paraId="2D1AE424"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Komunikasi Websocket</w:t>
      </w:r>
    </w:p>
    <w:p w14:paraId="7BAF13BD" w14:textId="77777777" w:rsidR="002851ED" w:rsidRDefault="002851ED" w:rsidP="002851ED">
      <w:pPr>
        <w:spacing w:line="276" w:lineRule="auto"/>
        <w:ind w:firstLine="567"/>
        <w:rPr>
          <w:rFonts w:cs="Times New Roman"/>
          <w:sz w:val="20"/>
          <w:szCs w:val="20"/>
        </w:rPr>
      </w:pPr>
      <w:r w:rsidRPr="0086141B">
        <w:rPr>
          <w:rFonts w:cs="Times New Roman"/>
          <w:sz w:val="20"/>
          <w:szCs w:val="20"/>
        </w:rPr>
        <w:t xml:space="preserve">Websocket digunakan sebagai jalur komunikasi yang menghubungkan antara </w:t>
      </w:r>
      <w:r w:rsidRPr="00704222">
        <w:rPr>
          <w:rFonts w:cs="Times New Roman"/>
          <w:i/>
          <w:sz w:val="20"/>
          <w:szCs w:val="20"/>
        </w:rPr>
        <w:t>server</w:t>
      </w:r>
      <w:r w:rsidRPr="0086141B">
        <w:rPr>
          <w:rFonts w:cs="Times New Roman"/>
          <w:sz w:val="20"/>
          <w:szCs w:val="20"/>
        </w:rPr>
        <w:t xml:space="preserve"> dengan perangkan kunci pintu, dengan adanya komunikasi websocket maka perangkat kunci pintu dan </w:t>
      </w:r>
      <w:r w:rsidRPr="00704222">
        <w:rPr>
          <w:rFonts w:cs="Times New Roman"/>
          <w:i/>
          <w:sz w:val="20"/>
          <w:szCs w:val="20"/>
        </w:rPr>
        <w:t>server</w:t>
      </w:r>
      <w:r w:rsidRPr="0086141B">
        <w:rPr>
          <w:rFonts w:cs="Times New Roman"/>
          <w:sz w:val="20"/>
          <w:szCs w:val="20"/>
        </w:rPr>
        <w:t xml:space="preserve"> akan selalu terhubung sehingga dapat berkomunikasi secara langsung.</w:t>
      </w:r>
      <w:r>
        <w:rPr>
          <w:rFonts w:cs="Times New Roman"/>
          <w:sz w:val="20"/>
          <w:szCs w:val="20"/>
        </w:rPr>
        <w:t xml:space="preserve"> </w:t>
      </w:r>
    </w:p>
    <w:p w14:paraId="069531A0" w14:textId="77777777" w:rsidR="002851ED" w:rsidRDefault="002851ED" w:rsidP="002851ED">
      <w:pPr>
        <w:spacing w:line="276" w:lineRule="auto"/>
        <w:ind w:firstLine="567"/>
        <w:rPr>
          <w:rFonts w:cs="Times New Roman"/>
          <w:sz w:val="20"/>
          <w:szCs w:val="20"/>
        </w:rPr>
      </w:pPr>
      <w:r w:rsidRPr="0086141B">
        <w:rPr>
          <w:rFonts w:cs="Times New Roman"/>
          <w:sz w:val="20"/>
          <w:szCs w:val="20"/>
        </w:rPr>
        <w:t xml:space="preserve">Pada perancangan </w:t>
      </w:r>
      <w:r w:rsidRPr="00704222">
        <w:rPr>
          <w:rFonts w:cs="Times New Roman"/>
          <w:i/>
          <w:sz w:val="20"/>
          <w:szCs w:val="20"/>
        </w:rPr>
        <w:t>backend</w:t>
      </w:r>
      <w:r w:rsidRPr="0086141B">
        <w:rPr>
          <w:rFonts w:cs="Times New Roman"/>
          <w:sz w:val="20"/>
          <w:szCs w:val="20"/>
        </w:rPr>
        <w:t xml:space="preserve"> </w:t>
      </w:r>
      <w:r w:rsidRPr="00704222">
        <w:rPr>
          <w:rFonts w:cs="Times New Roman"/>
          <w:i/>
          <w:sz w:val="20"/>
          <w:szCs w:val="20"/>
        </w:rPr>
        <w:t>server</w:t>
      </w:r>
      <w:r w:rsidRPr="0086141B">
        <w:rPr>
          <w:rFonts w:cs="Times New Roman"/>
          <w:sz w:val="20"/>
          <w:szCs w:val="20"/>
        </w:rPr>
        <w:t xml:space="preserve"> untuk mendukung kinerja perangkat kunci pintu ini menggunakan pusher sebagai protokol komunikasi websocket yang menghubungkan antara perangkat kunci pintu dengan </w:t>
      </w:r>
      <w:r w:rsidRPr="00704222">
        <w:rPr>
          <w:rFonts w:cs="Times New Roman"/>
          <w:i/>
          <w:sz w:val="20"/>
          <w:szCs w:val="20"/>
        </w:rPr>
        <w:t>server</w:t>
      </w:r>
      <w:r w:rsidRPr="0086141B">
        <w:rPr>
          <w:rFonts w:cs="Times New Roman"/>
          <w:sz w:val="20"/>
          <w:szCs w:val="20"/>
        </w:rPr>
        <w:t xml:space="preserve"> dengan konfigurasi sepert</w:t>
      </w:r>
      <w:r>
        <w:rPr>
          <w:rFonts w:cs="Times New Roman"/>
          <w:sz w:val="20"/>
          <w:szCs w:val="20"/>
        </w:rPr>
        <w:t xml:space="preserve">i yang terlihat pada gambar 20. </w:t>
      </w:r>
    </w:p>
    <w:p w14:paraId="249D7343" w14:textId="77777777" w:rsidR="002851ED" w:rsidRDefault="002851ED" w:rsidP="002851ED">
      <w:pPr>
        <w:spacing w:line="276" w:lineRule="auto"/>
        <w:rPr>
          <w:rFonts w:cs="Times New Roman"/>
          <w:sz w:val="20"/>
          <w:szCs w:val="20"/>
        </w:rPr>
      </w:pPr>
      <w:r>
        <w:rPr>
          <w:noProof/>
          <w:lang w:val="en-US"/>
        </w:rPr>
        <w:drawing>
          <wp:inline distT="0" distB="0" distL="0" distR="0" wp14:anchorId="0F4268B0" wp14:editId="01B6D0C7">
            <wp:extent cx="2970530" cy="1174038"/>
            <wp:effectExtent l="0" t="0" r="127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970530" cy="1174038"/>
                    </a:xfrm>
                    <a:prstGeom prst="rect">
                      <a:avLst/>
                    </a:prstGeom>
                  </pic:spPr>
                </pic:pic>
              </a:graphicData>
            </a:graphic>
          </wp:inline>
        </w:drawing>
      </w:r>
    </w:p>
    <w:p w14:paraId="475B844A" w14:textId="77777777" w:rsidR="002851ED" w:rsidRPr="000E61A8" w:rsidRDefault="002851ED" w:rsidP="002851ED">
      <w:pPr>
        <w:spacing w:line="276" w:lineRule="auto"/>
        <w:jc w:val="center"/>
        <w:rPr>
          <w:rFonts w:cs="Times New Roman"/>
          <w:sz w:val="20"/>
          <w:szCs w:val="20"/>
        </w:rPr>
      </w:pPr>
      <w:r w:rsidRPr="00F435EF">
        <w:rPr>
          <w:rFonts w:cs="Times New Roman"/>
          <w:b/>
          <w:sz w:val="20"/>
          <w:szCs w:val="20"/>
        </w:rPr>
        <w:t>Gambar 20</w:t>
      </w:r>
      <w:r>
        <w:rPr>
          <w:rFonts w:cs="Times New Roman"/>
          <w:sz w:val="20"/>
          <w:szCs w:val="20"/>
        </w:rPr>
        <w:t xml:space="preserve"> Komunikasi Websocket</w:t>
      </w:r>
    </w:p>
    <w:p w14:paraId="1CEEF881" w14:textId="77777777" w:rsidR="002851ED" w:rsidRDefault="002851ED" w:rsidP="002851ED">
      <w:pPr>
        <w:spacing w:line="276" w:lineRule="auto"/>
        <w:jc w:val="left"/>
        <w:rPr>
          <w:rFonts w:cs="Times New Roman"/>
          <w:sz w:val="20"/>
          <w:szCs w:val="20"/>
        </w:rPr>
      </w:pPr>
    </w:p>
    <w:p w14:paraId="16C03CBD" w14:textId="77777777" w:rsidR="002851ED" w:rsidRDefault="002851ED" w:rsidP="002851ED">
      <w:pPr>
        <w:spacing w:line="276" w:lineRule="auto"/>
        <w:ind w:firstLine="567"/>
        <w:rPr>
          <w:rFonts w:cs="Times New Roman"/>
          <w:sz w:val="20"/>
          <w:szCs w:val="20"/>
        </w:rPr>
      </w:pPr>
      <w:r>
        <w:rPr>
          <w:rFonts w:cs="Times New Roman"/>
          <w:sz w:val="20"/>
          <w:szCs w:val="20"/>
        </w:rPr>
        <w:t>S</w:t>
      </w:r>
      <w:r w:rsidRPr="0086141B">
        <w:rPr>
          <w:rFonts w:cs="Times New Roman"/>
          <w:sz w:val="20"/>
          <w:szCs w:val="20"/>
        </w:rPr>
        <w:t>etiap pintu akan dikelompokkan berdasarkan dengan gedung dengan satu orang operator, setiap gedung akan memiliki satu channel pusher yang dapat di-</w:t>
      </w:r>
      <w:r w:rsidRPr="00704222">
        <w:rPr>
          <w:rFonts w:cs="Times New Roman"/>
          <w:i/>
          <w:sz w:val="20"/>
          <w:szCs w:val="20"/>
        </w:rPr>
        <w:t>subscribe</w:t>
      </w:r>
      <w:r w:rsidRPr="0086141B">
        <w:rPr>
          <w:rFonts w:cs="Times New Roman"/>
          <w:sz w:val="20"/>
          <w:szCs w:val="20"/>
        </w:rPr>
        <w:t xml:space="preserve"> oleh perangkat penguncian didalam gedung tersebut, untuk mengawasi semua aktifitas yang terhubung ke channel dengan mudah maka konfigurasi </w:t>
      </w:r>
      <w:r w:rsidRPr="00704222">
        <w:rPr>
          <w:rFonts w:cs="Times New Roman"/>
          <w:i/>
          <w:sz w:val="20"/>
          <w:szCs w:val="20"/>
        </w:rPr>
        <w:t>channel</w:t>
      </w:r>
      <w:r w:rsidRPr="0086141B">
        <w:rPr>
          <w:rFonts w:cs="Times New Roman"/>
          <w:sz w:val="20"/>
          <w:szCs w:val="20"/>
        </w:rPr>
        <w:t xml:space="preserve">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dengan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maka aktifitas semua perangkat kunci pintu seperti perangkat kunci melakukan </w:t>
      </w:r>
      <w:r w:rsidRPr="00704222">
        <w:rPr>
          <w:rFonts w:cs="Times New Roman"/>
          <w:i/>
          <w:sz w:val="20"/>
          <w:szCs w:val="20"/>
        </w:rPr>
        <w:lastRenderedPageBreak/>
        <w:t>subscribe</w:t>
      </w:r>
      <w:r w:rsidRPr="0086141B">
        <w:rPr>
          <w:rFonts w:cs="Times New Roman"/>
          <w:sz w:val="20"/>
          <w:szCs w:val="20"/>
        </w:rPr>
        <w:t xml:space="preserve"> dan koneksi terputus dapat diketahui secara langsung.</w:t>
      </w:r>
    </w:p>
    <w:p w14:paraId="67E6EA43" w14:textId="77777777" w:rsidR="002851ED" w:rsidRPr="0086141B" w:rsidRDefault="002851ED" w:rsidP="002851ED">
      <w:pPr>
        <w:spacing w:line="276" w:lineRule="auto"/>
        <w:ind w:firstLine="567"/>
        <w:rPr>
          <w:rFonts w:cs="Times New Roman"/>
          <w:sz w:val="20"/>
          <w:szCs w:val="20"/>
        </w:rPr>
      </w:pPr>
    </w:p>
    <w:p w14:paraId="20B5F0BF" w14:textId="77777777" w:rsidR="002851ED" w:rsidRPr="00704222" w:rsidRDefault="002851ED" w:rsidP="00751E43">
      <w:pPr>
        <w:pStyle w:val="ListParagraph"/>
        <w:numPr>
          <w:ilvl w:val="0"/>
          <w:numId w:val="22"/>
        </w:numPr>
        <w:spacing w:line="276" w:lineRule="auto"/>
        <w:ind w:left="567" w:hanging="567"/>
        <w:jc w:val="left"/>
        <w:rPr>
          <w:rFonts w:cs="Times New Roman"/>
          <w:i/>
          <w:sz w:val="20"/>
          <w:szCs w:val="20"/>
        </w:rPr>
      </w:pPr>
      <w:r w:rsidRPr="00704222">
        <w:rPr>
          <w:rFonts w:cs="Times New Roman"/>
          <w:i/>
          <w:sz w:val="20"/>
          <w:szCs w:val="20"/>
        </w:rPr>
        <w:t xml:space="preserve">Server </w:t>
      </w:r>
    </w:p>
    <w:p w14:paraId="7EE19225" w14:textId="77777777" w:rsidR="002851ED" w:rsidRDefault="002851ED" w:rsidP="002851ED">
      <w:pPr>
        <w:spacing w:line="276" w:lineRule="auto"/>
        <w:ind w:firstLine="567"/>
        <w:rPr>
          <w:rFonts w:cs="Times New Roman"/>
          <w:sz w:val="20"/>
          <w:szCs w:val="20"/>
        </w:rPr>
      </w:pPr>
      <w:r w:rsidRPr="00F81906">
        <w:rPr>
          <w:rFonts w:cs="Times New Roman"/>
          <w:sz w:val="20"/>
          <w:szCs w:val="20"/>
        </w:rPr>
        <w:t xml:space="preserve">Dengan menggunakan Laravel sebagai </w:t>
      </w:r>
      <w:r w:rsidRPr="00704222">
        <w:rPr>
          <w:rFonts w:cs="Times New Roman"/>
          <w:i/>
          <w:sz w:val="20"/>
          <w:szCs w:val="20"/>
        </w:rPr>
        <w:t>backend</w:t>
      </w:r>
      <w:r w:rsidRPr="00F81906">
        <w:rPr>
          <w:rFonts w:cs="Times New Roman"/>
          <w:sz w:val="20"/>
          <w:szCs w:val="20"/>
        </w:rPr>
        <w:t xml:space="preserve"> yang mengatur kinerja dari perangkat kunci pintu tentunya diperlukan sebuah </w:t>
      </w:r>
      <w:r w:rsidRPr="00704222">
        <w:rPr>
          <w:rFonts w:cs="Times New Roman"/>
          <w:i/>
          <w:sz w:val="20"/>
          <w:szCs w:val="20"/>
        </w:rPr>
        <w:t>server</w:t>
      </w:r>
      <w:r w:rsidRPr="00F81906">
        <w:rPr>
          <w:rFonts w:cs="Times New Roman"/>
          <w:sz w:val="20"/>
          <w:szCs w:val="20"/>
        </w:rPr>
        <w:t xml:space="preserve">. </w:t>
      </w:r>
      <w:r w:rsidRPr="00704222">
        <w:rPr>
          <w:rFonts w:cs="Times New Roman"/>
          <w:i/>
          <w:sz w:val="20"/>
          <w:szCs w:val="20"/>
        </w:rPr>
        <w:t>Server</w:t>
      </w:r>
      <w:r w:rsidRPr="00F81906">
        <w:rPr>
          <w:rFonts w:cs="Times New Roman"/>
          <w:sz w:val="20"/>
          <w:szCs w:val="20"/>
        </w:rPr>
        <w:t xml:space="preserve"> ini akan bertindak sebagai pusat pengolahan data dan berfungsi untuk menerima permintaan dari perangkat kunci pintu, mengatur akses, memproses logika bisnis, dan berkomunikasi dengan database. Diagram dari </w:t>
      </w:r>
      <w:r w:rsidRPr="00704222">
        <w:rPr>
          <w:rFonts w:cs="Times New Roman"/>
          <w:i/>
          <w:sz w:val="20"/>
          <w:szCs w:val="20"/>
        </w:rPr>
        <w:t>backend</w:t>
      </w:r>
      <w:r w:rsidRPr="00F81906">
        <w:rPr>
          <w:rFonts w:cs="Times New Roman"/>
          <w:sz w:val="20"/>
          <w:szCs w:val="20"/>
        </w:rPr>
        <w:t xml:space="preserve"> </w:t>
      </w:r>
      <w:r w:rsidRPr="00704222">
        <w:rPr>
          <w:rFonts w:cs="Times New Roman"/>
          <w:i/>
          <w:sz w:val="20"/>
          <w:szCs w:val="20"/>
        </w:rPr>
        <w:t>server</w:t>
      </w:r>
      <w:r>
        <w:rPr>
          <w:rFonts w:cs="Times New Roman"/>
          <w:sz w:val="20"/>
          <w:szCs w:val="20"/>
        </w:rPr>
        <w:t xml:space="preserve"> dapat dilihat pada gambar 21.</w:t>
      </w:r>
    </w:p>
    <w:p w14:paraId="2EB08F93" w14:textId="77777777" w:rsidR="002851ED" w:rsidRDefault="002851ED" w:rsidP="002851ED">
      <w:pPr>
        <w:spacing w:line="276" w:lineRule="auto"/>
        <w:rPr>
          <w:rFonts w:cs="Times New Roman"/>
          <w:sz w:val="20"/>
          <w:szCs w:val="20"/>
        </w:rPr>
      </w:pPr>
      <w:r>
        <w:rPr>
          <w:rFonts w:eastAsia="Calibri" w:cs="Times New Roman"/>
          <w:noProof/>
          <w:szCs w:val="24"/>
          <w:lang w:val="en-US"/>
        </w:rPr>
        <w:drawing>
          <wp:inline distT="0" distB="0" distL="0" distR="0" wp14:anchorId="5D74158B" wp14:editId="496B58A1">
            <wp:extent cx="2970530" cy="1643017"/>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970530" cy="1643017"/>
                    </a:xfrm>
                    <a:prstGeom prst="rect">
                      <a:avLst/>
                    </a:prstGeom>
                  </pic:spPr>
                </pic:pic>
              </a:graphicData>
            </a:graphic>
          </wp:inline>
        </w:drawing>
      </w:r>
    </w:p>
    <w:p w14:paraId="4680D717" w14:textId="77777777" w:rsidR="002851ED" w:rsidRDefault="002851ED" w:rsidP="002851ED">
      <w:pPr>
        <w:spacing w:line="276" w:lineRule="auto"/>
        <w:jc w:val="center"/>
        <w:rPr>
          <w:rFonts w:cs="Times New Roman"/>
          <w:sz w:val="20"/>
          <w:szCs w:val="20"/>
        </w:rPr>
      </w:pPr>
      <w:r w:rsidRPr="005306D1">
        <w:rPr>
          <w:rFonts w:cs="Times New Roman"/>
          <w:b/>
          <w:sz w:val="20"/>
          <w:szCs w:val="20"/>
        </w:rPr>
        <w:t>Gambar 21</w:t>
      </w:r>
      <w:r>
        <w:rPr>
          <w:rFonts w:cs="Times New Roman"/>
          <w:sz w:val="20"/>
          <w:szCs w:val="20"/>
        </w:rPr>
        <w:t xml:space="preserve"> Konfigurasi </w:t>
      </w:r>
      <w:r w:rsidRPr="00704222">
        <w:rPr>
          <w:rFonts w:cs="Times New Roman"/>
          <w:i/>
          <w:sz w:val="20"/>
          <w:szCs w:val="20"/>
        </w:rPr>
        <w:t>Server</w:t>
      </w:r>
    </w:p>
    <w:p w14:paraId="57C85B48" w14:textId="77777777" w:rsidR="002851ED" w:rsidRPr="00F81906" w:rsidRDefault="002851ED" w:rsidP="002851ED">
      <w:pPr>
        <w:spacing w:line="276" w:lineRule="auto"/>
        <w:rPr>
          <w:rFonts w:cs="Times New Roman"/>
          <w:sz w:val="20"/>
          <w:szCs w:val="20"/>
        </w:rPr>
      </w:pPr>
    </w:p>
    <w:p w14:paraId="3C62AF66" w14:textId="77777777" w:rsidR="002851ED" w:rsidRDefault="002851ED" w:rsidP="002851ED">
      <w:pPr>
        <w:spacing w:line="276" w:lineRule="auto"/>
        <w:ind w:firstLine="567"/>
        <w:rPr>
          <w:rFonts w:cs="Times New Roman"/>
          <w:sz w:val="20"/>
          <w:szCs w:val="20"/>
        </w:rPr>
      </w:pPr>
      <w:r w:rsidRPr="00704222">
        <w:rPr>
          <w:rFonts w:cs="Times New Roman"/>
          <w:i/>
          <w:sz w:val="20"/>
          <w:szCs w:val="20"/>
        </w:rPr>
        <w:t>Server</w:t>
      </w:r>
      <w:r w:rsidRPr="00F81906">
        <w:rPr>
          <w:rFonts w:cs="Times New Roman"/>
          <w:sz w:val="20"/>
          <w:szCs w:val="20"/>
        </w:rPr>
        <w:t xml:space="preserve"> dibangun menggunakan sistem operasi ubuntu 20.04, ubuntu merupakan bagian dari sistem operasi linux yang biasa digunakan baik untuk perangkat dekstop maupun server karena </w:t>
      </w:r>
      <w:r w:rsidRPr="00704222">
        <w:rPr>
          <w:rFonts w:cs="Times New Roman"/>
          <w:i/>
          <w:sz w:val="20"/>
          <w:szCs w:val="20"/>
        </w:rPr>
        <w:t>open</w:t>
      </w:r>
      <w:r w:rsidRPr="00F81906">
        <w:rPr>
          <w:rFonts w:cs="Times New Roman"/>
          <w:sz w:val="20"/>
          <w:szCs w:val="20"/>
        </w:rPr>
        <w:t xml:space="preserve"> </w:t>
      </w:r>
      <w:r w:rsidRPr="00704222">
        <w:rPr>
          <w:rFonts w:cs="Times New Roman"/>
          <w:i/>
          <w:sz w:val="20"/>
          <w:szCs w:val="20"/>
        </w:rPr>
        <w:t>source</w:t>
      </w:r>
      <w:r w:rsidRPr="00F81906">
        <w:rPr>
          <w:rFonts w:cs="Times New Roman"/>
          <w:sz w:val="20"/>
          <w:szCs w:val="20"/>
        </w:rPr>
        <w:t xml:space="preserve"> dan ringan</w:t>
      </w:r>
      <w:r>
        <w:rPr>
          <w:rFonts w:cs="Times New Roman"/>
          <w:sz w:val="20"/>
          <w:szCs w:val="20"/>
        </w:rPr>
        <w:t xml:space="preserve">. </w:t>
      </w:r>
      <w:r w:rsidRPr="00917195">
        <w:rPr>
          <w:rFonts w:cs="Times New Roman"/>
          <w:sz w:val="20"/>
          <w:szCs w:val="20"/>
        </w:rPr>
        <w:t xml:space="preserve">Didalam sistem operasi ubuntu 20.04 dipasang nginx yang digunakan sebagai </w:t>
      </w:r>
      <w:r w:rsidRPr="00704222">
        <w:rPr>
          <w:rFonts w:cs="Times New Roman"/>
          <w:i/>
          <w:sz w:val="20"/>
          <w:szCs w:val="20"/>
        </w:rPr>
        <w:t>web</w:t>
      </w:r>
      <w:r w:rsidRPr="00917195">
        <w:rPr>
          <w:rFonts w:cs="Times New Roman"/>
          <w:sz w:val="20"/>
          <w:szCs w:val="20"/>
        </w:rPr>
        <w:t xml:space="preserve"> </w:t>
      </w:r>
      <w:r w:rsidRPr="00704222">
        <w:rPr>
          <w:rFonts w:cs="Times New Roman"/>
          <w:i/>
          <w:sz w:val="20"/>
          <w:szCs w:val="20"/>
        </w:rPr>
        <w:t>server</w:t>
      </w:r>
      <w:r w:rsidRPr="00917195">
        <w:rPr>
          <w:rFonts w:cs="Times New Roman"/>
          <w:sz w:val="20"/>
          <w:szCs w:val="20"/>
        </w:rPr>
        <w:t xml:space="preserve"> untuk menjalankan aplikasi laravel</w:t>
      </w:r>
      <w:r>
        <w:rPr>
          <w:rFonts w:cs="Times New Roman"/>
          <w:sz w:val="20"/>
          <w:szCs w:val="20"/>
        </w:rPr>
        <w:t xml:space="preserve">. </w:t>
      </w:r>
      <w:r w:rsidRPr="00917195">
        <w:rPr>
          <w:rFonts w:cs="Times New Roman"/>
          <w:sz w:val="20"/>
          <w:szCs w:val="20"/>
        </w:rPr>
        <w:t xml:space="preserve">Didalam ubuntu juga dipasang MySQL sebagai pusat penyimpanan data yang terhubung ke laravel, dengan menggunakan </w:t>
      </w:r>
      <w:r w:rsidRPr="00704222">
        <w:rPr>
          <w:rFonts w:cs="Times New Roman"/>
          <w:i/>
          <w:sz w:val="20"/>
          <w:szCs w:val="20"/>
        </w:rPr>
        <w:t>database</w:t>
      </w:r>
      <w:r w:rsidRPr="00917195">
        <w:rPr>
          <w:rFonts w:cs="Times New Roman"/>
          <w:sz w:val="20"/>
          <w:szCs w:val="20"/>
        </w:rPr>
        <w:t xml:space="preserve"> yang berjalan pada </w:t>
      </w:r>
      <w:r w:rsidRPr="00704222">
        <w:rPr>
          <w:rFonts w:cs="Times New Roman"/>
          <w:i/>
          <w:sz w:val="20"/>
          <w:szCs w:val="20"/>
        </w:rPr>
        <w:t>server</w:t>
      </w:r>
      <w:r w:rsidRPr="00917195">
        <w:rPr>
          <w:rFonts w:cs="Times New Roman"/>
          <w:sz w:val="20"/>
          <w:szCs w:val="20"/>
        </w:rPr>
        <w:t xml:space="preserve"> yang sama maka kecepatan transfer data akan sangat cepat dengan menghilangkan latensi jaringan</w:t>
      </w:r>
      <w:r>
        <w:rPr>
          <w:rFonts w:cs="Times New Roman"/>
          <w:sz w:val="20"/>
          <w:szCs w:val="20"/>
        </w:rPr>
        <w:t xml:space="preserve">. </w:t>
      </w:r>
    </w:p>
    <w:p w14:paraId="30EFB884" w14:textId="77777777" w:rsidR="002851ED" w:rsidRPr="00F81906" w:rsidRDefault="002851ED" w:rsidP="002851ED">
      <w:pPr>
        <w:spacing w:line="276" w:lineRule="auto"/>
        <w:rPr>
          <w:rFonts w:cs="Times New Roman"/>
          <w:sz w:val="20"/>
          <w:szCs w:val="20"/>
        </w:rPr>
      </w:pPr>
    </w:p>
    <w:p w14:paraId="77867F55"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Hasil dan Pembahasan</w:t>
      </w:r>
    </w:p>
    <w:p w14:paraId="7DCFE8D8"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ngujian </w:t>
      </w:r>
    </w:p>
    <w:p w14:paraId="2C24A82C" w14:textId="77777777" w:rsidR="002851ED" w:rsidRDefault="002851ED" w:rsidP="002851ED">
      <w:pPr>
        <w:spacing w:line="276" w:lineRule="auto"/>
        <w:ind w:firstLine="567"/>
        <w:rPr>
          <w:rFonts w:cs="Times New Roman"/>
          <w:sz w:val="20"/>
          <w:szCs w:val="20"/>
        </w:rPr>
      </w:pPr>
      <w:r w:rsidRPr="009F5268">
        <w:rPr>
          <w:rFonts w:cs="Times New Roman"/>
          <w:sz w:val="20"/>
          <w:szCs w:val="20"/>
        </w:rPr>
        <w:t>Pengujian dilakukan untuk memeriksa hasil dari perancangan dan untuk memastikan semua bagian berfungsi secara baik.</w:t>
      </w:r>
    </w:p>
    <w:p w14:paraId="155463A6" w14:textId="77777777" w:rsidR="002851ED" w:rsidRPr="009F5268" w:rsidRDefault="002851ED" w:rsidP="002851ED">
      <w:pPr>
        <w:spacing w:line="276" w:lineRule="auto"/>
        <w:ind w:firstLine="567"/>
        <w:rPr>
          <w:rFonts w:cs="Times New Roman"/>
          <w:sz w:val="20"/>
          <w:szCs w:val="20"/>
        </w:rPr>
      </w:pPr>
    </w:p>
    <w:p w14:paraId="617F8B9A"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2</w:t>
      </w:r>
      <w:r>
        <w:rPr>
          <w:rFonts w:cs="Times New Roman"/>
          <w:sz w:val="20"/>
          <w:szCs w:val="20"/>
        </w:rPr>
        <w:t xml:space="preserve"> Pengujian </w:t>
      </w:r>
      <w:r w:rsidRPr="00704222">
        <w:rPr>
          <w:rFonts w:cs="Times New Roman"/>
          <w:i/>
          <w:sz w:val="20"/>
          <w:szCs w:val="20"/>
        </w:rPr>
        <w:t>Login</w:t>
      </w:r>
      <w:r w:rsidRPr="005306D1">
        <w:rPr>
          <w:rFonts w:cs="Times New Roman"/>
          <w:sz w:val="20"/>
          <w:szCs w:val="20"/>
        </w:rPr>
        <w:t xml:space="preserve"> </w:t>
      </w:r>
    </w:p>
    <w:tbl>
      <w:tblPr>
        <w:tblW w:w="4488" w:type="dxa"/>
        <w:tblInd w:w="108" w:type="dxa"/>
        <w:tblLook w:val="04A0" w:firstRow="1" w:lastRow="0" w:firstColumn="1" w:lastColumn="0" w:noHBand="0" w:noVBand="1"/>
      </w:tblPr>
      <w:tblGrid>
        <w:gridCol w:w="1183"/>
        <w:gridCol w:w="1511"/>
        <w:gridCol w:w="1984"/>
      </w:tblGrid>
      <w:tr w:rsidR="002851ED" w:rsidRPr="00917195" w14:paraId="5034550A" w14:textId="77777777" w:rsidTr="002851ED">
        <w:trPr>
          <w:trHeight w:val="300"/>
        </w:trPr>
        <w:tc>
          <w:tcPr>
            <w:tcW w:w="993" w:type="dxa"/>
            <w:tcBorders>
              <w:top w:val="single" w:sz="4" w:space="0" w:color="auto"/>
              <w:left w:val="nil"/>
              <w:bottom w:val="single" w:sz="4" w:space="0" w:color="auto"/>
              <w:right w:val="nil"/>
            </w:tcBorders>
            <w:shd w:val="clear" w:color="auto" w:fill="auto"/>
            <w:noWrap/>
            <w:vAlign w:val="center"/>
            <w:hideMark/>
          </w:tcPr>
          <w:p w14:paraId="751B8AE7" w14:textId="77777777" w:rsidR="002851ED" w:rsidRPr="00917195" w:rsidRDefault="002851ED" w:rsidP="002851ED">
            <w:pPr>
              <w:spacing w:before="60" w:after="60" w:line="276"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Nama</w:t>
            </w:r>
          </w:p>
        </w:tc>
        <w:tc>
          <w:tcPr>
            <w:tcW w:w="1511" w:type="dxa"/>
            <w:tcBorders>
              <w:top w:val="single" w:sz="4" w:space="0" w:color="auto"/>
              <w:left w:val="nil"/>
              <w:bottom w:val="single" w:sz="4" w:space="0" w:color="auto"/>
              <w:right w:val="nil"/>
            </w:tcBorders>
            <w:shd w:val="clear" w:color="auto" w:fill="auto"/>
            <w:noWrap/>
            <w:vAlign w:val="center"/>
            <w:hideMark/>
          </w:tcPr>
          <w:p w14:paraId="3CACB8B4" w14:textId="77777777" w:rsidR="002851ED" w:rsidRPr="00917195" w:rsidRDefault="002851ED" w:rsidP="002851ED">
            <w:pPr>
              <w:spacing w:before="60" w:after="60" w:line="276"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4936A3BD" w14:textId="77777777" w:rsidR="002851ED" w:rsidRPr="00917195" w:rsidRDefault="002851ED" w:rsidP="002851ED">
            <w:pPr>
              <w:spacing w:before="60" w:after="60" w:line="276" w:lineRule="auto"/>
              <w:jc w:val="center"/>
              <w:rPr>
                <w:rFonts w:eastAsia="Times New Roman" w:cs="Times New Roman"/>
                <w:b/>
                <w:color w:val="000000"/>
                <w:sz w:val="20"/>
                <w:szCs w:val="20"/>
                <w:lang w:val="en-US"/>
              </w:rPr>
            </w:pPr>
            <w:r w:rsidRPr="00917195">
              <w:rPr>
                <w:rFonts w:eastAsia="Times New Roman" w:cs="Times New Roman"/>
                <w:b/>
                <w:color w:val="000000"/>
                <w:sz w:val="20"/>
                <w:szCs w:val="20"/>
                <w:lang w:val="en-US"/>
              </w:rPr>
              <w:t>Respon</w:t>
            </w:r>
          </w:p>
        </w:tc>
      </w:tr>
      <w:tr w:rsidR="002851ED" w:rsidRPr="00917195" w14:paraId="5FDFC2FC" w14:textId="77777777" w:rsidTr="002851ED">
        <w:trPr>
          <w:trHeight w:val="300"/>
        </w:trPr>
        <w:tc>
          <w:tcPr>
            <w:tcW w:w="993" w:type="dxa"/>
            <w:tcBorders>
              <w:top w:val="single" w:sz="4" w:space="0" w:color="auto"/>
              <w:left w:val="nil"/>
              <w:bottom w:val="nil"/>
              <w:right w:val="nil"/>
            </w:tcBorders>
            <w:shd w:val="clear" w:color="auto" w:fill="auto"/>
            <w:noWrap/>
            <w:vAlign w:val="center"/>
            <w:hideMark/>
          </w:tcPr>
          <w:p w14:paraId="02AF3023"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benar</w:t>
            </w:r>
          </w:p>
        </w:tc>
        <w:tc>
          <w:tcPr>
            <w:tcW w:w="1511" w:type="dxa"/>
            <w:tcBorders>
              <w:top w:val="single" w:sz="4" w:space="0" w:color="auto"/>
              <w:left w:val="nil"/>
              <w:bottom w:val="nil"/>
              <w:right w:val="nil"/>
            </w:tcBorders>
            <w:shd w:val="clear" w:color="auto" w:fill="auto"/>
            <w:noWrap/>
            <w:vAlign w:val="center"/>
            <w:hideMark/>
          </w:tcPr>
          <w:p w14:paraId="15D6577B"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menggunakan email dan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esuai</w:t>
            </w:r>
          </w:p>
        </w:tc>
        <w:tc>
          <w:tcPr>
            <w:tcW w:w="1984" w:type="dxa"/>
            <w:tcBorders>
              <w:top w:val="single" w:sz="4" w:space="0" w:color="auto"/>
              <w:left w:val="nil"/>
              <w:bottom w:val="nil"/>
              <w:right w:val="nil"/>
            </w:tcBorders>
            <w:shd w:val="clear" w:color="auto" w:fill="auto"/>
            <w:noWrap/>
            <w:vAlign w:val="center"/>
            <w:hideMark/>
          </w:tcPr>
          <w:p w14:paraId="5AE6B5F8" w14:textId="77777777" w:rsidR="002851ED" w:rsidRPr="00917195" w:rsidRDefault="002851ED" w:rsidP="002851ED">
            <w:pPr>
              <w:spacing w:before="60" w:after="60" w:line="276"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success</w:t>
            </w:r>
          </w:p>
        </w:tc>
      </w:tr>
      <w:tr w:rsidR="002851ED" w:rsidRPr="00917195" w14:paraId="3F4A5F3A" w14:textId="77777777" w:rsidTr="002851ED">
        <w:trPr>
          <w:trHeight w:val="300"/>
        </w:trPr>
        <w:tc>
          <w:tcPr>
            <w:tcW w:w="993" w:type="dxa"/>
            <w:tcBorders>
              <w:top w:val="nil"/>
              <w:left w:val="nil"/>
              <w:bottom w:val="nil"/>
              <w:right w:val="nil"/>
            </w:tcBorders>
            <w:shd w:val="clear" w:color="auto" w:fill="auto"/>
            <w:noWrap/>
            <w:vAlign w:val="center"/>
            <w:hideMark/>
          </w:tcPr>
          <w:p w14:paraId="264819DC"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salah</w:t>
            </w:r>
          </w:p>
        </w:tc>
        <w:tc>
          <w:tcPr>
            <w:tcW w:w="1511" w:type="dxa"/>
            <w:tcBorders>
              <w:top w:val="nil"/>
              <w:left w:val="nil"/>
              <w:bottom w:val="nil"/>
              <w:right w:val="nil"/>
            </w:tcBorders>
            <w:shd w:val="clear" w:color="auto" w:fill="auto"/>
            <w:noWrap/>
            <w:vAlign w:val="center"/>
            <w:hideMark/>
          </w:tcPr>
          <w:p w14:paraId="3714DE5F"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color w:val="000000"/>
                <w:sz w:val="20"/>
                <w:szCs w:val="20"/>
                <w:lang w:val="en-US"/>
              </w:rPr>
              <w:lastRenderedPageBreak/>
              <w:t xml:space="preserve">email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alah</w:t>
            </w:r>
          </w:p>
        </w:tc>
        <w:tc>
          <w:tcPr>
            <w:tcW w:w="1984" w:type="dxa"/>
            <w:tcBorders>
              <w:top w:val="nil"/>
              <w:left w:val="nil"/>
              <w:bottom w:val="nil"/>
              <w:right w:val="nil"/>
            </w:tcBorders>
            <w:shd w:val="clear" w:color="auto" w:fill="auto"/>
            <w:noWrap/>
            <w:vAlign w:val="center"/>
            <w:hideMark/>
          </w:tcPr>
          <w:p w14:paraId="36A3A6FF" w14:textId="77777777" w:rsidR="002851ED" w:rsidRPr="00917195" w:rsidRDefault="002851ED" w:rsidP="002851ED">
            <w:pPr>
              <w:spacing w:before="60" w:after="60" w:line="276"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failed</w:t>
            </w:r>
          </w:p>
        </w:tc>
      </w:tr>
      <w:tr w:rsidR="002851ED" w:rsidRPr="00917195" w14:paraId="7696EFFD" w14:textId="77777777" w:rsidTr="002851ED">
        <w:trPr>
          <w:trHeight w:val="300"/>
        </w:trPr>
        <w:tc>
          <w:tcPr>
            <w:tcW w:w="993" w:type="dxa"/>
            <w:tcBorders>
              <w:top w:val="nil"/>
              <w:left w:val="nil"/>
              <w:bottom w:val="nil"/>
              <w:right w:val="nil"/>
            </w:tcBorders>
            <w:shd w:val="clear" w:color="auto" w:fill="auto"/>
            <w:noWrap/>
            <w:vAlign w:val="center"/>
            <w:hideMark/>
          </w:tcPr>
          <w:p w14:paraId="2333FEB3"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kurang</w:t>
            </w:r>
          </w:p>
        </w:tc>
        <w:tc>
          <w:tcPr>
            <w:tcW w:w="1511" w:type="dxa"/>
            <w:tcBorders>
              <w:top w:val="nil"/>
              <w:left w:val="nil"/>
              <w:bottom w:val="nil"/>
              <w:right w:val="nil"/>
            </w:tcBorders>
            <w:shd w:val="clear" w:color="auto" w:fill="auto"/>
            <w:noWrap/>
            <w:vAlign w:val="center"/>
            <w:hideMark/>
          </w:tcPr>
          <w:p w14:paraId="1CBEEF92"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email saja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ja</w:t>
            </w:r>
          </w:p>
        </w:tc>
        <w:tc>
          <w:tcPr>
            <w:tcW w:w="1984" w:type="dxa"/>
            <w:tcBorders>
              <w:top w:val="nil"/>
              <w:left w:val="nil"/>
              <w:bottom w:val="nil"/>
              <w:right w:val="nil"/>
            </w:tcBorders>
            <w:shd w:val="clear" w:color="auto" w:fill="auto"/>
            <w:noWrap/>
            <w:vAlign w:val="center"/>
            <w:hideMark/>
          </w:tcPr>
          <w:p w14:paraId="63F98602" w14:textId="77777777" w:rsidR="002851ED" w:rsidRPr="00917195" w:rsidRDefault="002851ED" w:rsidP="002851ED">
            <w:pPr>
              <w:spacing w:before="60" w:after="60" w:line="276"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0D921922" w14:textId="77777777" w:rsidTr="002851ED">
        <w:trPr>
          <w:trHeight w:val="300"/>
        </w:trPr>
        <w:tc>
          <w:tcPr>
            <w:tcW w:w="993" w:type="dxa"/>
            <w:tcBorders>
              <w:top w:val="nil"/>
              <w:left w:val="nil"/>
              <w:bottom w:val="nil"/>
              <w:right w:val="nil"/>
            </w:tcBorders>
            <w:shd w:val="clear" w:color="auto" w:fill="auto"/>
            <w:noWrap/>
            <w:vAlign w:val="center"/>
            <w:hideMark/>
          </w:tcPr>
          <w:p w14:paraId="1781A104"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tidak terdaftar</w:t>
            </w:r>
          </w:p>
        </w:tc>
        <w:tc>
          <w:tcPr>
            <w:tcW w:w="1511" w:type="dxa"/>
            <w:tcBorders>
              <w:top w:val="nil"/>
              <w:left w:val="nil"/>
              <w:bottom w:val="nil"/>
              <w:right w:val="nil"/>
            </w:tcBorders>
            <w:shd w:val="clear" w:color="auto" w:fill="auto"/>
            <w:noWrap/>
            <w:vAlign w:val="center"/>
            <w:hideMark/>
          </w:tcPr>
          <w:p w14:paraId="630AE3B4"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Melakukan login dengan menggunakan email yang belum terdaftar</w:t>
            </w:r>
          </w:p>
        </w:tc>
        <w:tc>
          <w:tcPr>
            <w:tcW w:w="1984" w:type="dxa"/>
            <w:tcBorders>
              <w:top w:val="nil"/>
              <w:left w:val="nil"/>
              <w:bottom w:val="nil"/>
              <w:right w:val="nil"/>
            </w:tcBorders>
            <w:shd w:val="clear" w:color="auto" w:fill="auto"/>
            <w:noWrap/>
            <w:vAlign w:val="center"/>
            <w:hideMark/>
          </w:tcPr>
          <w:p w14:paraId="33CE54A5" w14:textId="77777777" w:rsidR="002851ED" w:rsidRPr="00917195" w:rsidRDefault="002851ED" w:rsidP="002851ED">
            <w:pPr>
              <w:spacing w:before="60" w:after="60" w:line="276"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107A55A0" w14:textId="77777777" w:rsidTr="002851ED">
        <w:trPr>
          <w:trHeight w:val="300"/>
        </w:trPr>
        <w:tc>
          <w:tcPr>
            <w:tcW w:w="993" w:type="dxa"/>
            <w:tcBorders>
              <w:top w:val="nil"/>
              <w:left w:val="nil"/>
              <w:right w:val="nil"/>
            </w:tcBorders>
            <w:shd w:val="clear" w:color="auto" w:fill="auto"/>
            <w:noWrap/>
            <w:vAlign w:val="center"/>
            <w:hideMark/>
          </w:tcPr>
          <w:p w14:paraId="38DAE300"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format tidak sesuai</w:t>
            </w:r>
          </w:p>
        </w:tc>
        <w:tc>
          <w:tcPr>
            <w:tcW w:w="1511" w:type="dxa"/>
            <w:tcBorders>
              <w:top w:val="nil"/>
              <w:left w:val="nil"/>
              <w:right w:val="nil"/>
            </w:tcBorders>
            <w:shd w:val="clear" w:color="auto" w:fill="auto"/>
            <w:noWrap/>
            <w:vAlign w:val="center"/>
            <w:hideMark/>
          </w:tcPr>
          <w:p w14:paraId="404352F0"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i/>
                <w:color w:val="000000"/>
                <w:sz w:val="20"/>
                <w:szCs w:val="20"/>
                <w:lang w:val="en-US"/>
              </w:rPr>
              <w:t>username</w:t>
            </w:r>
            <w:r w:rsidRPr="00917195">
              <w:rPr>
                <w:rFonts w:eastAsia="Times New Roman" w:cs="Times New Roman"/>
                <w:color w:val="000000"/>
                <w:sz w:val="20"/>
                <w:szCs w:val="20"/>
                <w:lang w:val="en-US"/>
              </w:rPr>
              <w:t xml:space="preserve"> bukan email</w:t>
            </w:r>
          </w:p>
        </w:tc>
        <w:tc>
          <w:tcPr>
            <w:tcW w:w="1984" w:type="dxa"/>
            <w:tcBorders>
              <w:top w:val="nil"/>
              <w:left w:val="nil"/>
              <w:right w:val="nil"/>
            </w:tcBorders>
            <w:shd w:val="clear" w:color="auto" w:fill="auto"/>
            <w:noWrap/>
            <w:vAlign w:val="center"/>
            <w:hideMark/>
          </w:tcPr>
          <w:p w14:paraId="71D19627" w14:textId="77777777" w:rsidR="002851ED" w:rsidRPr="00917195" w:rsidRDefault="002851ED" w:rsidP="002851ED">
            <w:pPr>
              <w:spacing w:before="60" w:after="60" w:line="276"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7158F1C4" w14:textId="77777777" w:rsidTr="002851ED">
        <w:trPr>
          <w:trHeight w:val="300"/>
        </w:trPr>
        <w:tc>
          <w:tcPr>
            <w:tcW w:w="993" w:type="dxa"/>
            <w:tcBorders>
              <w:top w:val="nil"/>
              <w:left w:val="nil"/>
              <w:bottom w:val="single" w:sz="4" w:space="0" w:color="auto"/>
              <w:right w:val="nil"/>
            </w:tcBorders>
            <w:shd w:val="clear" w:color="auto" w:fill="auto"/>
            <w:noWrap/>
            <w:vAlign w:val="center"/>
            <w:hideMark/>
          </w:tcPr>
          <w:p w14:paraId="40338D8D"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email belum terverifikasi</w:t>
            </w:r>
          </w:p>
        </w:tc>
        <w:tc>
          <w:tcPr>
            <w:tcW w:w="1511" w:type="dxa"/>
            <w:tcBorders>
              <w:top w:val="nil"/>
              <w:left w:val="nil"/>
              <w:bottom w:val="single" w:sz="4" w:space="0" w:color="auto"/>
              <w:right w:val="nil"/>
            </w:tcBorders>
            <w:shd w:val="clear" w:color="auto" w:fill="auto"/>
            <w:noWrap/>
            <w:vAlign w:val="center"/>
            <w:hideMark/>
          </w:tcPr>
          <w:p w14:paraId="14CA3D6E"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email yang berlum terverifikasi</w:t>
            </w:r>
          </w:p>
        </w:tc>
        <w:tc>
          <w:tcPr>
            <w:tcW w:w="1984" w:type="dxa"/>
            <w:tcBorders>
              <w:top w:val="nil"/>
              <w:left w:val="nil"/>
              <w:bottom w:val="single" w:sz="4" w:space="0" w:color="auto"/>
              <w:right w:val="nil"/>
            </w:tcBorders>
            <w:shd w:val="clear" w:color="auto" w:fill="auto"/>
            <w:noWrap/>
            <w:vAlign w:val="center"/>
            <w:hideMark/>
          </w:tcPr>
          <w:p w14:paraId="2DA36B52" w14:textId="77777777" w:rsidR="002851ED" w:rsidRPr="00917195" w:rsidRDefault="002851ED" w:rsidP="002851ED">
            <w:pPr>
              <w:spacing w:before="60" w:after="60" w:line="276"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email</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unverified</w:t>
            </w:r>
          </w:p>
        </w:tc>
      </w:tr>
    </w:tbl>
    <w:p w14:paraId="7C3FE941" w14:textId="77777777" w:rsidR="002851ED" w:rsidRDefault="002851ED" w:rsidP="002851ED">
      <w:pPr>
        <w:spacing w:line="276" w:lineRule="auto"/>
        <w:jc w:val="left"/>
        <w:rPr>
          <w:rFonts w:cs="Times New Roman"/>
          <w:sz w:val="20"/>
          <w:szCs w:val="20"/>
        </w:rPr>
      </w:pPr>
    </w:p>
    <w:p w14:paraId="3AE468F6" w14:textId="77777777" w:rsidR="002851ED" w:rsidRDefault="002851ED" w:rsidP="002851ED">
      <w:pPr>
        <w:spacing w:line="276" w:lineRule="auto"/>
        <w:ind w:firstLine="567"/>
        <w:rPr>
          <w:rFonts w:cs="Times New Roman"/>
          <w:sz w:val="20"/>
          <w:szCs w:val="20"/>
        </w:rPr>
      </w:pPr>
      <w:r>
        <w:rPr>
          <w:rFonts w:cs="Times New Roman"/>
          <w:sz w:val="20"/>
          <w:szCs w:val="20"/>
        </w:rPr>
        <w:t>P</w:t>
      </w:r>
      <w:r w:rsidRPr="00103F4D">
        <w:rPr>
          <w:rFonts w:cs="Times New Roman"/>
          <w:sz w:val="20"/>
          <w:szCs w:val="20"/>
        </w:rPr>
        <w:t xml:space="preserve">roses </w:t>
      </w:r>
      <w:r w:rsidRPr="00704222">
        <w:rPr>
          <w:rFonts w:cs="Times New Roman"/>
          <w:i/>
          <w:sz w:val="20"/>
          <w:szCs w:val="20"/>
        </w:rPr>
        <w:t>login</w:t>
      </w:r>
      <w:r w:rsidRPr="00103F4D">
        <w:rPr>
          <w:rFonts w:cs="Times New Roman"/>
          <w:sz w:val="20"/>
          <w:szCs w:val="20"/>
        </w:rPr>
        <w:t xml:space="preserve"> akan berhasil jika menggunakan email dan </w:t>
      </w:r>
      <w:r w:rsidRPr="00704222">
        <w:rPr>
          <w:rFonts w:cs="Times New Roman"/>
          <w:i/>
          <w:sz w:val="20"/>
          <w:szCs w:val="20"/>
        </w:rPr>
        <w:t>password</w:t>
      </w:r>
      <w:r w:rsidRPr="00103F4D">
        <w:rPr>
          <w:rFonts w:cs="Times New Roman"/>
          <w:sz w:val="20"/>
          <w:szCs w:val="20"/>
        </w:rPr>
        <w:t xml:space="preserve"> yang sesuai, proses </w:t>
      </w:r>
      <w:r w:rsidRPr="00704222">
        <w:rPr>
          <w:rFonts w:cs="Times New Roman"/>
          <w:i/>
          <w:sz w:val="20"/>
          <w:szCs w:val="20"/>
        </w:rPr>
        <w:t>login</w:t>
      </w:r>
      <w:r w:rsidRPr="00103F4D">
        <w:rPr>
          <w:rFonts w:cs="Times New Roman"/>
          <w:sz w:val="20"/>
          <w:szCs w:val="20"/>
        </w:rPr>
        <w:t xml:space="preserve"> juga memastikan semua parameter yang digunakan pada autentikasi tersedia dan juga sesuai. Pada proses pengujian menggunakan email yang belum terverifikasi </w:t>
      </w:r>
      <w:r w:rsidRPr="00704222">
        <w:rPr>
          <w:rFonts w:cs="Times New Roman"/>
          <w:i/>
          <w:sz w:val="20"/>
          <w:szCs w:val="20"/>
        </w:rPr>
        <w:t>login</w:t>
      </w:r>
      <w:r w:rsidRPr="00103F4D">
        <w:rPr>
          <w:rFonts w:cs="Times New Roman"/>
          <w:sz w:val="20"/>
          <w:szCs w:val="20"/>
        </w:rPr>
        <w:t xml:space="preserve"> akan tertahan dengan status </w:t>
      </w:r>
      <w:r w:rsidRPr="00704222">
        <w:rPr>
          <w:rFonts w:cs="Times New Roman"/>
          <w:i/>
          <w:sz w:val="20"/>
          <w:szCs w:val="20"/>
        </w:rPr>
        <w:t>email</w:t>
      </w:r>
      <w:r w:rsidRPr="00103F4D">
        <w:rPr>
          <w:rFonts w:cs="Times New Roman"/>
          <w:sz w:val="20"/>
          <w:szCs w:val="20"/>
        </w:rPr>
        <w:t>_</w:t>
      </w:r>
      <w:r w:rsidRPr="00704222">
        <w:rPr>
          <w:rFonts w:cs="Times New Roman"/>
          <w:i/>
          <w:sz w:val="20"/>
          <w:szCs w:val="20"/>
        </w:rPr>
        <w:t>unverified</w:t>
      </w:r>
      <w:r w:rsidRPr="00103F4D">
        <w:rPr>
          <w:rFonts w:cs="Times New Roman"/>
          <w:sz w:val="20"/>
          <w:szCs w:val="20"/>
        </w:rPr>
        <w:t xml:space="preserve"> dan menunggu </w:t>
      </w:r>
      <w:r w:rsidRPr="00704222">
        <w:rPr>
          <w:rFonts w:cs="Times New Roman"/>
          <w:i/>
          <w:sz w:val="20"/>
          <w:szCs w:val="20"/>
        </w:rPr>
        <w:t>client</w:t>
      </w:r>
      <w:r w:rsidRPr="00103F4D">
        <w:rPr>
          <w:rFonts w:cs="Times New Roman"/>
          <w:sz w:val="20"/>
          <w:szCs w:val="20"/>
        </w:rPr>
        <w:t xml:space="preserve"> untuk melakukan verifikasi email.</w:t>
      </w:r>
    </w:p>
    <w:p w14:paraId="679B7311" w14:textId="77777777" w:rsidR="002851ED" w:rsidRPr="00917195" w:rsidRDefault="002851ED" w:rsidP="002851ED">
      <w:pPr>
        <w:spacing w:line="276" w:lineRule="auto"/>
        <w:ind w:firstLine="567"/>
        <w:rPr>
          <w:rFonts w:cs="Times New Roman"/>
          <w:sz w:val="20"/>
          <w:szCs w:val="20"/>
        </w:rPr>
      </w:pPr>
    </w:p>
    <w:p w14:paraId="519A3AE0"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3</w:t>
      </w:r>
      <w:r>
        <w:rPr>
          <w:rFonts w:cs="Times New Roman"/>
          <w:sz w:val="20"/>
          <w:szCs w:val="20"/>
        </w:rPr>
        <w:t xml:space="preserve"> Pengujian </w:t>
      </w:r>
      <w:r w:rsidRPr="005306D1">
        <w:rPr>
          <w:rFonts w:cs="Times New Roman"/>
          <w:sz w:val="20"/>
          <w:szCs w:val="20"/>
        </w:rPr>
        <w:t xml:space="preserve">Logout </w:t>
      </w:r>
    </w:p>
    <w:tbl>
      <w:tblPr>
        <w:tblW w:w="4678" w:type="dxa"/>
        <w:tblInd w:w="108" w:type="dxa"/>
        <w:tblLook w:val="04A0" w:firstRow="1" w:lastRow="0" w:firstColumn="1" w:lastColumn="0" w:noHBand="0" w:noVBand="1"/>
      </w:tblPr>
      <w:tblGrid>
        <w:gridCol w:w="1134"/>
        <w:gridCol w:w="1560"/>
        <w:gridCol w:w="1984"/>
      </w:tblGrid>
      <w:tr w:rsidR="002851ED" w:rsidRPr="00103F4D" w14:paraId="140B4E3B"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4D18C34" w14:textId="77777777" w:rsidR="002851ED" w:rsidRPr="00103F4D" w:rsidRDefault="002851ED" w:rsidP="002851ED">
            <w:pPr>
              <w:spacing w:before="60" w:after="60" w:line="276" w:lineRule="auto"/>
              <w:jc w:val="left"/>
              <w:rPr>
                <w:rFonts w:eastAsia="Times New Roman" w:cs="Times New Roman"/>
                <w:b/>
                <w:color w:val="000000"/>
                <w:sz w:val="20"/>
                <w:szCs w:val="20"/>
                <w:lang w:val="en-US"/>
              </w:rPr>
            </w:pPr>
            <w:r w:rsidRPr="00103F4D">
              <w:rPr>
                <w:rFonts w:eastAsia="Times New Roman" w:cs="Times New Roman"/>
                <w:b/>
                <w:color w:val="000000"/>
                <w:sz w:val="20"/>
                <w:szCs w:val="20"/>
                <w:lang w:val="en-US"/>
              </w:rPr>
              <w:t>Nama</w:t>
            </w:r>
          </w:p>
        </w:tc>
        <w:tc>
          <w:tcPr>
            <w:tcW w:w="1560" w:type="dxa"/>
            <w:tcBorders>
              <w:top w:val="single" w:sz="4" w:space="0" w:color="auto"/>
              <w:left w:val="nil"/>
              <w:bottom w:val="single" w:sz="4" w:space="0" w:color="auto"/>
              <w:right w:val="nil"/>
            </w:tcBorders>
            <w:shd w:val="clear" w:color="auto" w:fill="auto"/>
            <w:noWrap/>
            <w:vAlign w:val="center"/>
            <w:hideMark/>
          </w:tcPr>
          <w:p w14:paraId="15FC5ECA" w14:textId="77777777" w:rsidR="002851ED" w:rsidRPr="00103F4D" w:rsidRDefault="002851ED" w:rsidP="002851ED">
            <w:pPr>
              <w:spacing w:before="60" w:after="60" w:line="276" w:lineRule="auto"/>
              <w:jc w:val="left"/>
              <w:rPr>
                <w:rFonts w:eastAsia="Times New Roman" w:cs="Times New Roman"/>
                <w:b/>
                <w:color w:val="000000"/>
                <w:sz w:val="20"/>
                <w:szCs w:val="20"/>
                <w:lang w:val="en-US"/>
              </w:rPr>
            </w:pPr>
            <w:r w:rsidRPr="00103F4D">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0DCD3232" w14:textId="77777777" w:rsidR="002851ED" w:rsidRPr="00103F4D" w:rsidRDefault="002851ED" w:rsidP="002851ED">
            <w:pPr>
              <w:spacing w:before="60" w:after="60" w:line="276" w:lineRule="auto"/>
              <w:jc w:val="center"/>
              <w:rPr>
                <w:rFonts w:eastAsia="Times New Roman" w:cs="Times New Roman"/>
                <w:b/>
                <w:color w:val="000000"/>
                <w:sz w:val="20"/>
                <w:szCs w:val="20"/>
                <w:lang w:val="en-US"/>
              </w:rPr>
            </w:pPr>
            <w:r w:rsidRPr="00103F4D">
              <w:rPr>
                <w:rFonts w:eastAsia="Times New Roman" w:cs="Times New Roman"/>
                <w:b/>
                <w:color w:val="000000"/>
                <w:sz w:val="20"/>
                <w:szCs w:val="20"/>
                <w:lang w:val="en-US"/>
              </w:rPr>
              <w:t>Respon</w:t>
            </w:r>
          </w:p>
        </w:tc>
      </w:tr>
      <w:tr w:rsidR="002851ED" w:rsidRPr="00103F4D" w14:paraId="1382849E" w14:textId="77777777" w:rsidTr="002851ED">
        <w:trPr>
          <w:trHeight w:val="300"/>
        </w:trPr>
        <w:tc>
          <w:tcPr>
            <w:tcW w:w="1134" w:type="dxa"/>
            <w:tcBorders>
              <w:top w:val="single" w:sz="4" w:space="0" w:color="auto"/>
              <w:left w:val="nil"/>
              <w:bottom w:val="nil"/>
              <w:right w:val="nil"/>
            </w:tcBorders>
            <w:shd w:val="clear" w:color="auto" w:fill="auto"/>
            <w:noWrap/>
            <w:vAlign w:val="center"/>
            <w:hideMark/>
          </w:tcPr>
          <w:p w14:paraId="10C4EB67" w14:textId="77777777" w:rsidR="002851ED" w:rsidRPr="00103F4D" w:rsidRDefault="002851ED" w:rsidP="002851ED">
            <w:pPr>
              <w:spacing w:before="60" w:after="60" w:line="276" w:lineRule="auto"/>
              <w:jc w:val="left"/>
              <w:rPr>
                <w:rFonts w:eastAsia="Times New Roman" w:cs="Times New Roman"/>
                <w:color w:val="000000"/>
                <w:sz w:val="20"/>
                <w:szCs w:val="20"/>
                <w:lang w:val="en-US"/>
              </w:rPr>
            </w:pPr>
            <w:r w:rsidRPr="00103F4D">
              <w:rPr>
                <w:rFonts w:eastAsia="Times New Roman" w:cs="Times New Roman"/>
                <w:i/>
                <w:color w:val="000000"/>
                <w:sz w:val="20"/>
                <w:szCs w:val="20"/>
                <w:lang w:val="en-US"/>
              </w:rPr>
              <w:t>Logout</w:t>
            </w:r>
            <w:r w:rsidRPr="00103F4D">
              <w:rPr>
                <w:rFonts w:eastAsia="Times New Roman" w:cs="Times New Roman"/>
                <w:color w:val="000000"/>
                <w:sz w:val="20"/>
                <w:szCs w:val="20"/>
                <w:lang w:val="en-US"/>
              </w:rPr>
              <w:t xml:space="preserve"> dengan token</w:t>
            </w:r>
          </w:p>
        </w:tc>
        <w:tc>
          <w:tcPr>
            <w:tcW w:w="1560" w:type="dxa"/>
            <w:tcBorders>
              <w:top w:val="single" w:sz="4" w:space="0" w:color="auto"/>
              <w:left w:val="nil"/>
              <w:bottom w:val="nil"/>
              <w:right w:val="nil"/>
            </w:tcBorders>
            <w:shd w:val="clear" w:color="auto" w:fill="auto"/>
            <w:noWrap/>
            <w:vAlign w:val="center"/>
            <w:hideMark/>
          </w:tcPr>
          <w:p w14:paraId="6D878A35" w14:textId="77777777" w:rsidR="002851ED" w:rsidRPr="00103F4D" w:rsidRDefault="002851ED" w:rsidP="002851ED">
            <w:pPr>
              <w:spacing w:before="60" w:after="60" w:line="276" w:lineRule="auto"/>
              <w:jc w:val="left"/>
              <w:rPr>
                <w:rFonts w:eastAsia="Times New Roman" w:cs="Times New Roman"/>
                <w:color w:val="000000"/>
                <w:sz w:val="20"/>
                <w:szCs w:val="20"/>
                <w:lang w:val="en-US"/>
              </w:rPr>
            </w:pPr>
            <w:r w:rsidRPr="00103F4D">
              <w:rPr>
                <w:rFonts w:eastAsia="Times New Roman" w:cs="Times New Roman"/>
                <w:color w:val="000000"/>
                <w:sz w:val="20"/>
                <w:szCs w:val="20"/>
                <w:lang w:val="en-US"/>
              </w:rPr>
              <w:t xml:space="preserve">Melakukan </w:t>
            </w:r>
            <w:r w:rsidRPr="00103F4D">
              <w:rPr>
                <w:rFonts w:eastAsia="Times New Roman" w:cs="Times New Roman"/>
                <w:i/>
                <w:color w:val="000000"/>
                <w:sz w:val="20"/>
                <w:szCs w:val="20"/>
                <w:lang w:val="en-US"/>
              </w:rPr>
              <w:t>logout</w:t>
            </w:r>
            <w:r w:rsidRPr="00103F4D">
              <w:rPr>
                <w:rFonts w:eastAsia="Times New Roman" w:cs="Times New Roman"/>
                <w:color w:val="000000"/>
                <w:sz w:val="20"/>
                <w:szCs w:val="20"/>
                <w:lang w:val="en-US"/>
              </w:rPr>
              <w:t xml:space="preserve"> menggunakan token yang sesuai</w:t>
            </w:r>
          </w:p>
        </w:tc>
        <w:tc>
          <w:tcPr>
            <w:tcW w:w="1984" w:type="dxa"/>
            <w:tcBorders>
              <w:top w:val="single" w:sz="4" w:space="0" w:color="auto"/>
              <w:left w:val="nil"/>
              <w:bottom w:val="nil"/>
              <w:right w:val="nil"/>
            </w:tcBorders>
            <w:shd w:val="clear" w:color="auto" w:fill="auto"/>
            <w:noWrap/>
            <w:vAlign w:val="center"/>
            <w:hideMark/>
          </w:tcPr>
          <w:p w14:paraId="03CE1183" w14:textId="77777777" w:rsidR="002851ED" w:rsidRPr="00103F4D" w:rsidRDefault="002851ED" w:rsidP="002851ED">
            <w:pPr>
              <w:spacing w:before="60" w:after="60" w:line="276" w:lineRule="auto"/>
              <w:jc w:val="center"/>
              <w:rPr>
                <w:rFonts w:eastAsia="Times New Roman" w:cs="Times New Roman"/>
                <w:i/>
                <w:color w:val="000000"/>
                <w:sz w:val="20"/>
                <w:szCs w:val="20"/>
                <w:lang w:val="en-US"/>
              </w:rPr>
            </w:pPr>
            <w:r w:rsidRPr="00103F4D">
              <w:rPr>
                <w:rFonts w:eastAsia="Times New Roman" w:cs="Times New Roman"/>
                <w:i/>
                <w:color w:val="000000"/>
                <w:sz w:val="20"/>
                <w:szCs w:val="20"/>
                <w:lang w:val="en-US"/>
              </w:rPr>
              <w:t>success</w:t>
            </w:r>
          </w:p>
        </w:tc>
      </w:tr>
      <w:tr w:rsidR="002851ED" w:rsidRPr="00103F4D" w14:paraId="5431F01F" w14:textId="77777777" w:rsidTr="002851ED">
        <w:trPr>
          <w:trHeight w:val="300"/>
        </w:trPr>
        <w:tc>
          <w:tcPr>
            <w:tcW w:w="1134" w:type="dxa"/>
            <w:tcBorders>
              <w:top w:val="nil"/>
              <w:left w:val="nil"/>
              <w:right w:val="nil"/>
            </w:tcBorders>
            <w:shd w:val="clear" w:color="auto" w:fill="auto"/>
            <w:noWrap/>
            <w:vAlign w:val="center"/>
            <w:hideMark/>
          </w:tcPr>
          <w:p w14:paraId="11265374" w14:textId="77777777" w:rsidR="002851ED" w:rsidRPr="00103F4D" w:rsidRDefault="002851ED" w:rsidP="002851ED">
            <w:pPr>
              <w:spacing w:before="60" w:after="60" w:line="276" w:lineRule="auto"/>
              <w:jc w:val="left"/>
              <w:rPr>
                <w:rFonts w:eastAsia="Times New Roman" w:cs="Times New Roman"/>
                <w:color w:val="000000"/>
                <w:sz w:val="20"/>
                <w:szCs w:val="20"/>
                <w:lang w:val="en-US"/>
              </w:rPr>
            </w:pPr>
            <w:r w:rsidRPr="00103F4D">
              <w:rPr>
                <w:rFonts w:eastAsia="Times New Roman" w:cs="Times New Roman"/>
                <w:i/>
                <w:color w:val="000000"/>
                <w:sz w:val="20"/>
                <w:szCs w:val="20"/>
                <w:lang w:val="en-US"/>
              </w:rPr>
              <w:t xml:space="preserve">Logout </w:t>
            </w:r>
            <w:r w:rsidRPr="00103F4D">
              <w:rPr>
                <w:rFonts w:eastAsia="Times New Roman" w:cs="Times New Roman"/>
                <w:color w:val="000000"/>
                <w:sz w:val="20"/>
                <w:szCs w:val="20"/>
                <w:lang w:val="en-US"/>
              </w:rPr>
              <w:t xml:space="preserve"> tanpa token</w:t>
            </w:r>
          </w:p>
        </w:tc>
        <w:tc>
          <w:tcPr>
            <w:tcW w:w="1560" w:type="dxa"/>
            <w:tcBorders>
              <w:top w:val="nil"/>
              <w:left w:val="nil"/>
              <w:right w:val="nil"/>
            </w:tcBorders>
            <w:shd w:val="clear" w:color="auto" w:fill="auto"/>
            <w:noWrap/>
            <w:vAlign w:val="center"/>
            <w:hideMark/>
          </w:tcPr>
          <w:p w14:paraId="065C4982" w14:textId="77777777" w:rsidR="002851ED" w:rsidRPr="00103F4D" w:rsidRDefault="002851ED" w:rsidP="002851ED">
            <w:pPr>
              <w:spacing w:before="60" w:after="60" w:line="276" w:lineRule="auto"/>
              <w:jc w:val="left"/>
              <w:rPr>
                <w:rFonts w:eastAsia="Times New Roman" w:cs="Times New Roman"/>
                <w:color w:val="000000"/>
                <w:sz w:val="20"/>
                <w:szCs w:val="20"/>
                <w:lang w:val="en-US"/>
              </w:rPr>
            </w:pPr>
            <w:r w:rsidRPr="00103F4D">
              <w:rPr>
                <w:rFonts w:eastAsia="Times New Roman" w:cs="Times New Roman"/>
                <w:color w:val="000000"/>
                <w:sz w:val="20"/>
                <w:szCs w:val="20"/>
                <w:lang w:val="en-US"/>
              </w:rPr>
              <w:t xml:space="preserve">Melakukan </w:t>
            </w:r>
            <w:r w:rsidRPr="00103F4D">
              <w:rPr>
                <w:rFonts w:eastAsia="Times New Roman" w:cs="Times New Roman"/>
                <w:i/>
                <w:color w:val="000000"/>
                <w:sz w:val="20"/>
                <w:szCs w:val="20"/>
                <w:lang w:val="en-US"/>
              </w:rPr>
              <w:t xml:space="preserve">logout </w:t>
            </w:r>
            <w:r w:rsidRPr="00103F4D">
              <w:rPr>
                <w:rFonts w:eastAsia="Times New Roman" w:cs="Times New Roman"/>
                <w:color w:val="000000"/>
                <w:sz w:val="20"/>
                <w:szCs w:val="20"/>
                <w:lang w:val="en-US"/>
              </w:rPr>
              <w:t>tanpa menggunakan token</w:t>
            </w:r>
          </w:p>
        </w:tc>
        <w:tc>
          <w:tcPr>
            <w:tcW w:w="1984" w:type="dxa"/>
            <w:tcBorders>
              <w:top w:val="nil"/>
              <w:left w:val="nil"/>
              <w:right w:val="nil"/>
            </w:tcBorders>
            <w:shd w:val="clear" w:color="auto" w:fill="auto"/>
            <w:noWrap/>
            <w:vAlign w:val="center"/>
            <w:hideMark/>
          </w:tcPr>
          <w:p w14:paraId="1D7CB4D4" w14:textId="77777777" w:rsidR="002851ED" w:rsidRPr="00103F4D" w:rsidRDefault="002851ED" w:rsidP="002851ED">
            <w:pPr>
              <w:spacing w:before="60" w:after="60" w:line="276" w:lineRule="auto"/>
              <w:jc w:val="center"/>
              <w:rPr>
                <w:rFonts w:eastAsia="Times New Roman" w:cs="Times New Roman"/>
                <w:i/>
                <w:color w:val="000000"/>
                <w:sz w:val="20"/>
                <w:szCs w:val="20"/>
                <w:lang w:val="en-US"/>
              </w:rPr>
            </w:pPr>
            <w:r w:rsidRPr="00103F4D">
              <w:rPr>
                <w:rFonts w:eastAsia="Times New Roman" w:cs="Times New Roman"/>
                <w:i/>
                <w:color w:val="000000"/>
                <w:sz w:val="20"/>
                <w:szCs w:val="20"/>
                <w:lang w:val="en-US"/>
              </w:rPr>
              <w:t xml:space="preserve">Unauthenticated </w:t>
            </w:r>
          </w:p>
        </w:tc>
      </w:tr>
      <w:tr w:rsidR="002851ED" w:rsidRPr="00103F4D" w14:paraId="541C6E3E" w14:textId="77777777" w:rsidTr="002851ED">
        <w:trPr>
          <w:trHeight w:val="300"/>
        </w:trPr>
        <w:tc>
          <w:tcPr>
            <w:tcW w:w="1134" w:type="dxa"/>
            <w:tcBorders>
              <w:top w:val="nil"/>
              <w:left w:val="nil"/>
              <w:bottom w:val="single" w:sz="4" w:space="0" w:color="auto"/>
              <w:right w:val="nil"/>
            </w:tcBorders>
            <w:shd w:val="clear" w:color="auto" w:fill="auto"/>
            <w:noWrap/>
            <w:vAlign w:val="center"/>
            <w:hideMark/>
          </w:tcPr>
          <w:p w14:paraId="1AD5BD91" w14:textId="77777777" w:rsidR="002851ED" w:rsidRPr="00103F4D" w:rsidRDefault="002851ED" w:rsidP="002851ED">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Logout</w:t>
            </w:r>
            <w:r w:rsidRPr="00103F4D">
              <w:rPr>
                <w:rFonts w:eastAsia="Times New Roman" w:cs="Times New Roman"/>
                <w:color w:val="000000"/>
                <w:sz w:val="20"/>
                <w:szCs w:val="20"/>
                <w:lang w:val="en-US"/>
              </w:rPr>
              <w:t xml:space="preserve"> dengan token salah</w:t>
            </w:r>
          </w:p>
        </w:tc>
        <w:tc>
          <w:tcPr>
            <w:tcW w:w="1560" w:type="dxa"/>
            <w:tcBorders>
              <w:top w:val="nil"/>
              <w:left w:val="nil"/>
              <w:bottom w:val="single" w:sz="4" w:space="0" w:color="auto"/>
              <w:right w:val="nil"/>
            </w:tcBorders>
            <w:shd w:val="clear" w:color="auto" w:fill="auto"/>
            <w:noWrap/>
            <w:vAlign w:val="center"/>
            <w:hideMark/>
          </w:tcPr>
          <w:p w14:paraId="14D61129" w14:textId="77777777" w:rsidR="002851ED" w:rsidRPr="00103F4D" w:rsidRDefault="002851ED" w:rsidP="002851ED">
            <w:pPr>
              <w:spacing w:before="60" w:after="60" w:line="276" w:lineRule="auto"/>
              <w:jc w:val="left"/>
              <w:rPr>
                <w:rFonts w:eastAsia="Times New Roman" w:cs="Times New Roman"/>
                <w:color w:val="000000"/>
                <w:sz w:val="20"/>
                <w:szCs w:val="20"/>
                <w:lang w:val="en-US"/>
              </w:rPr>
            </w:pPr>
            <w:r w:rsidRPr="00103F4D">
              <w:rPr>
                <w:rFonts w:eastAsia="Times New Roman" w:cs="Times New Roman"/>
                <w:color w:val="000000"/>
                <w:sz w:val="20"/>
                <w:szCs w:val="20"/>
                <w:lang w:val="en-US"/>
              </w:rPr>
              <w:t xml:space="preserve">Melakukan </w:t>
            </w:r>
            <w:r w:rsidRPr="00103F4D">
              <w:rPr>
                <w:rFonts w:eastAsia="Times New Roman" w:cs="Times New Roman"/>
                <w:i/>
                <w:color w:val="000000"/>
                <w:sz w:val="20"/>
                <w:szCs w:val="20"/>
                <w:lang w:val="en-US"/>
              </w:rPr>
              <w:t>logout</w:t>
            </w:r>
            <w:r w:rsidRPr="00103F4D">
              <w:rPr>
                <w:rFonts w:eastAsia="Times New Roman" w:cs="Times New Roman"/>
                <w:color w:val="000000"/>
                <w:sz w:val="20"/>
                <w:szCs w:val="20"/>
                <w:lang w:val="en-US"/>
              </w:rPr>
              <w:t xml:space="preserve"> dengan menggunakan token yang sudah terhapus</w:t>
            </w:r>
          </w:p>
        </w:tc>
        <w:tc>
          <w:tcPr>
            <w:tcW w:w="1984" w:type="dxa"/>
            <w:tcBorders>
              <w:top w:val="nil"/>
              <w:left w:val="nil"/>
              <w:bottom w:val="single" w:sz="4" w:space="0" w:color="auto"/>
              <w:right w:val="nil"/>
            </w:tcBorders>
            <w:shd w:val="clear" w:color="auto" w:fill="auto"/>
            <w:noWrap/>
            <w:vAlign w:val="center"/>
            <w:hideMark/>
          </w:tcPr>
          <w:p w14:paraId="735D0F2F" w14:textId="77777777" w:rsidR="002851ED" w:rsidRPr="00103F4D" w:rsidRDefault="002851ED" w:rsidP="002851ED">
            <w:pPr>
              <w:spacing w:before="60" w:after="60" w:line="276" w:lineRule="auto"/>
              <w:jc w:val="center"/>
              <w:rPr>
                <w:rFonts w:eastAsia="Times New Roman" w:cs="Times New Roman"/>
                <w:color w:val="000000"/>
                <w:sz w:val="20"/>
                <w:szCs w:val="20"/>
                <w:lang w:val="en-US"/>
              </w:rPr>
            </w:pPr>
            <w:r w:rsidRPr="00103F4D">
              <w:rPr>
                <w:rFonts w:eastAsia="Times New Roman" w:cs="Times New Roman"/>
                <w:i/>
                <w:color w:val="000000"/>
                <w:sz w:val="20"/>
                <w:szCs w:val="20"/>
                <w:lang w:val="en-US"/>
              </w:rPr>
              <w:t>Unauthenticated</w:t>
            </w:r>
          </w:p>
        </w:tc>
      </w:tr>
    </w:tbl>
    <w:p w14:paraId="61BE1737" w14:textId="77777777" w:rsidR="002851ED" w:rsidRDefault="002851ED" w:rsidP="002851ED">
      <w:pPr>
        <w:spacing w:line="276" w:lineRule="auto"/>
        <w:jc w:val="left"/>
        <w:rPr>
          <w:rFonts w:cs="Times New Roman"/>
          <w:sz w:val="20"/>
          <w:szCs w:val="20"/>
        </w:rPr>
      </w:pPr>
    </w:p>
    <w:p w14:paraId="548D78E3" w14:textId="77777777" w:rsidR="002851ED" w:rsidRDefault="002851ED" w:rsidP="002851ED">
      <w:pPr>
        <w:spacing w:line="276" w:lineRule="auto"/>
        <w:ind w:firstLine="567"/>
        <w:rPr>
          <w:rFonts w:cs="Times New Roman"/>
          <w:sz w:val="20"/>
          <w:szCs w:val="20"/>
        </w:rPr>
      </w:pPr>
      <w:r>
        <w:rPr>
          <w:rFonts w:cs="Times New Roman"/>
          <w:sz w:val="20"/>
          <w:szCs w:val="20"/>
        </w:rPr>
        <w:lastRenderedPageBreak/>
        <w:t>P</w:t>
      </w:r>
      <w:r w:rsidRPr="005B5443">
        <w:rPr>
          <w:rFonts w:cs="Times New Roman"/>
          <w:sz w:val="20"/>
          <w:szCs w:val="20"/>
        </w:rPr>
        <w:t xml:space="preserve">roses </w:t>
      </w:r>
      <w:r w:rsidRPr="00704222">
        <w:rPr>
          <w:rFonts w:cs="Times New Roman"/>
          <w:i/>
          <w:sz w:val="20"/>
          <w:szCs w:val="20"/>
        </w:rPr>
        <w:t>logout</w:t>
      </w:r>
      <w:r w:rsidRPr="005B5443">
        <w:rPr>
          <w:rFonts w:cs="Times New Roman"/>
          <w:sz w:val="20"/>
          <w:szCs w:val="20"/>
        </w:rPr>
        <w:t xml:space="preserve"> hanya berhasil jika menggunakan token yang sesuai, jika client melakukan </w:t>
      </w:r>
      <w:r w:rsidRPr="00704222">
        <w:rPr>
          <w:rFonts w:cs="Times New Roman"/>
          <w:i/>
          <w:sz w:val="20"/>
          <w:szCs w:val="20"/>
        </w:rPr>
        <w:t>logout</w:t>
      </w:r>
      <w:r w:rsidRPr="005B5443">
        <w:rPr>
          <w:rFonts w:cs="Times New Roman"/>
          <w:sz w:val="20"/>
          <w:szCs w:val="20"/>
        </w:rPr>
        <w:t xml:space="preserve"> tanpa menggunakan token atau menggunakan token yang sudah terhapus maka </w:t>
      </w:r>
      <w:r w:rsidRPr="00704222">
        <w:rPr>
          <w:rFonts w:cs="Times New Roman"/>
          <w:i/>
          <w:sz w:val="20"/>
          <w:szCs w:val="20"/>
        </w:rPr>
        <w:t>logout</w:t>
      </w:r>
      <w:r w:rsidRPr="005B5443">
        <w:rPr>
          <w:rFonts w:cs="Times New Roman"/>
          <w:sz w:val="20"/>
          <w:szCs w:val="20"/>
        </w:rPr>
        <w:t xml:space="preserve"> akan gagal dengan respon </w:t>
      </w:r>
      <w:r w:rsidRPr="00704222">
        <w:rPr>
          <w:rFonts w:cs="Times New Roman"/>
          <w:i/>
          <w:sz w:val="20"/>
          <w:szCs w:val="20"/>
        </w:rPr>
        <w:t>unathenticated</w:t>
      </w:r>
      <w:r w:rsidRPr="005B5443">
        <w:rPr>
          <w:rFonts w:cs="Times New Roman"/>
          <w:sz w:val="20"/>
          <w:szCs w:val="20"/>
        </w:rPr>
        <w:t xml:space="preserve"> atau tidak terautentikasi.</w:t>
      </w:r>
    </w:p>
    <w:p w14:paraId="5263897C" w14:textId="77777777" w:rsidR="002851ED" w:rsidRPr="00103F4D" w:rsidRDefault="002851ED" w:rsidP="002851ED">
      <w:pPr>
        <w:spacing w:line="276" w:lineRule="auto"/>
        <w:ind w:firstLine="567"/>
        <w:rPr>
          <w:rFonts w:cs="Times New Roman"/>
          <w:sz w:val="20"/>
          <w:szCs w:val="20"/>
        </w:rPr>
      </w:pPr>
    </w:p>
    <w:p w14:paraId="4F9E3EE6"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4</w:t>
      </w:r>
      <w:r>
        <w:rPr>
          <w:rFonts w:cs="Times New Roman"/>
          <w:sz w:val="20"/>
          <w:szCs w:val="20"/>
        </w:rPr>
        <w:t xml:space="preserve"> Pengujian </w:t>
      </w:r>
      <w:r w:rsidRPr="005306D1">
        <w:rPr>
          <w:rFonts w:cs="Times New Roman"/>
          <w:sz w:val="20"/>
          <w:szCs w:val="20"/>
        </w:rPr>
        <w:t>Verifikasi Email</w:t>
      </w:r>
    </w:p>
    <w:tbl>
      <w:tblPr>
        <w:tblW w:w="4678" w:type="dxa"/>
        <w:tblInd w:w="108" w:type="dxa"/>
        <w:tblLook w:val="04A0" w:firstRow="1" w:lastRow="0" w:firstColumn="1" w:lastColumn="0" w:noHBand="0" w:noVBand="1"/>
      </w:tblPr>
      <w:tblGrid>
        <w:gridCol w:w="1243"/>
        <w:gridCol w:w="1563"/>
        <w:gridCol w:w="1872"/>
      </w:tblGrid>
      <w:tr w:rsidR="002851ED" w:rsidRPr="00D04F0E" w14:paraId="4B98AB44" w14:textId="77777777" w:rsidTr="002851ED">
        <w:trPr>
          <w:trHeight w:val="300"/>
        </w:trPr>
        <w:tc>
          <w:tcPr>
            <w:tcW w:w="1243" w:type="dxa"/>
            <w:tcBorders>
              <w:top w:val="single" w:sz="4" w:space="0" w:color="auto"/>
              <w:left w:val="nil"/>
              <w:bottom w:val="single" w:sz="4" w:space="0" w:color="auto"/>
              <w:right w:val="nil"/>
            </w:tcBorders>
            <w:shd w:val="clear" w:color="auto" w:fill="auto"/>
            <w:noWrap/>
            <w:vAlign w:val="center"/>
            <w:hideMark/>
          </w:tcPr>
          <w:p w14:paraId="04DFEA21"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3" w:type="dxa"/>
            <w:tcBorders>
              <w:top w:val="single" w:sz="4" w:space="0" w:color="auto"/>
              <w:left w:val="nil"/>
              <w:bottom w:val="single" w:sz="4" w:space="0" w:color="auto"/>
              <w:right w:val="nil"/>
            </w:tcBorders>
            <w:shd w:val="clear" w:color="auto" w:fill="auto"/>
            <w:noWrap/>
            <w:vAlign w:val="center"/>
            <w:hideMark/>
          </w:tcPr>
          <w:p w14:paraId="1D25AF09"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872" w:type="dxa"/>
            <w:tcBorders>
              <w:top w:val="single" w:sz="4" w:space="0" w:color="auto"/>
              <w:left w:val="nil"/>
              <w:bottom w:val="single" w:sz="4" w:space="0" w:color="auto"/>
              <w:right w:val="nil"/>
            </w:tcBorders>
            <w:shd w:val="clear" w:color="auto" w:fill="auto"/>
            <w:noWrap/>
            <w:vAlign w:val="center"/>
            <w:hideMark/>
          </w:tcPr>
          <w:p w14:paraId="49B8A4D7" w14:textId="77777777" w:rsidR="002851ED" w:rsidRPr="00D04F0E" w:rsidRDefault="002851ED" w:rsidP="002851ED">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2851ED" w:rsidRPr="00D04F0E" w14:paraId="0093E279" w14:textId="77777777" w:rsidTr="002851ED">
        <w:trPr>
          <w:trHeight w:val="300"/>
        </w:trPr>
        <w:tc>
          <w:tcPr>
            <w:tcW w:w="1243" w:type="dxa"/>
            <w:tcBorders>
              <w:top w:val="single" w:sz="4" w:space="0" w:color="auto"/>
              <w:left w:val="nil"/>
              <w:bottom w:val="nil"/>
              <w:right w:val="nil"/>
            </w:tcBorders>
            <w:shd w:val="clear" w:color="auto" w:fill="auto"/>
            <w:noWrap/>
            <w:vAlign w:val="center"/>
            <w:hideMark/>
          </w:tcPr>
          <w:p w14:paraId="3AEF1D68"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tanpa token</w:t>
            </w:r>
          </w:p>
        </w:tc>
        <w:tc>
          <w:tcPr>
            <w:tcW w:w="1563" w:type="dxa"/>
            <w:tcBorders>
              <w:top w:val="single" w:sz="4" w:space="0" w:color="auto"/>
              <w:left w:val="nil"/>
              <w:bottom w:val="nil"/>
              <w:right w:val="nil"/>
            </w:tcBorders>
            <w:shd w:val="clear" w:color="auto" w:fill="auto"/>
            <w:noWrap/>
            <w:vAlign w:val="center"/>
            <w:hideMark/>
          </w:tcPr>
          <w:p w14:paraId="0247E01F"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tanpa menggunakan token</w:t>
            </w:r>
          </w:p>
        </w:tc>
        <w:tc>
          <w:tcPr>
            <w:tcW w:w="1872" w:type="dxa"/>
            <w:tcBorders>
              <w:top w:val="single" w:sz="4" w:space="0" w:color="auto"/>
              <w:left w:val="nil"/>
              <w:bottom w:val="nil"/>
              <w:right w:val="nil"/>
            </w:tcBorders>
            <w:shd w:val="clear" w:color="auto" w:fill="auto"/>
            <w:noWrap/>
            <w:vAlign w:val="center"/>
            <w:hideMark/>
          </w:tcPr>
          <w:p w14:paraId="1A6DC7BA"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7C3107B9" w14:textId="77777777" w:rsidTr="002851ED">
        <w:trPr>
          <w:trHeight w:val="300"/>
        </w:trPr>
        <w:tc>
          <w:tcPr>
            <w:tcW w:w="1243" w:type="dxa"/>
            <w:tcBorders>
              <w:top w:val="nil"/>
              <w:left w:val="nil"/>
              <w:bottom w:val="nil"/>
              <w:right w:val="nil"/>
            </w:tcBorders>
            <w:shd w:val="clear" w:color="auto" w:fill="auto"/>
            <w:noWrap/>
            <w:vAlign w:val="center"/>
            <w:hideMark/>
          </w:tcPr>
          <w:p w14:paraId="4463F367"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tidak sesuai</w:t>
            </w:r>
          </w:p>
        </w:tc>
        <w:tc>
          <w:tcPr>
            <w:tcW w:w="1563" w:type="dxa"/>
            <w:tcBorders>
              <w:top w:val="nil"/>
              <w:left w:val="nil"/>
              <w:bottom w:val="nil"/>
              <w:right w:val="nil"/>
            </w:tcBorders>
            <w:shd w:val="clear" w:color="auto" w:fill="auto"/>
            <w:noWrap/>
            <w:vAlign w:val="center"/>
            <w:hideMark/>
          </w:tcPr>
          <w:p w14:paraId="497DA025"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menggunakan kode OTP yang salah</w:t>
            </w:r>
          </w:p>
        </w:tc>
        <w:tc>
          <w:tcPr>
            <w:tcW w:w="1872" w:type="dxa"/>
            <w:tcBorders>
              <w:top w:val="nil"/>
              <w:left w:val="nil"/>
              <w:bottom w:val="nil"/>
              <w:right w:val="nil"/>
            </w:tcBorders>
            <w:shd w:val="clear" w:color="auto" w:fill="auto"/>
            <w:noWrap/>
            <w:vAlign w:val="center"/>
            <w:hideMark/>
          </w:tcPr>
          <w:p w14:paraId="737575B1"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otp_not_match</w:t>
            </w:r>
          </w:p>
        </w:tc>
      </w:tr>
      <w:tr w:rsidR="002851ED" w:rsidRPr="00D04F0E" w14:paraId="092953CD" w14:textId="77777777" w:rsidTr="002851ED">
        <w:trPr>
          <w:trHeight w:val="300"/>
        </w:trPr>
        <w:tc>
          <w:tcPr>
            <w:tcW w:w="1243" w:type="dxa"/>
            <w:tcBorders>
              <w:top w:val="nil"/>
              <w:left w:val="nil"/>
              <w:bottom w:val="nil"/>
              <w:right w:val="nil"/>
            </w:tcBorders>
            <w:shd w:val="clear" w:color="auto" w:fill="auto"/>
            <w:noWrap/>
            <w:vAlign w:val="center"/>
            <w:hideMark/>
          </w:tcPr>
          <w:p w14:paraId="00025127"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kadaluarsa</w:t>
            </w:r>
          </w:p>
        </w:tc>
        <w:tc>
          <w:tcPr>
            <w:tcW w:w="1563" w:type="dxa"/>
            <w:tcBorders>
              <w:top w:val="nil"/>
              <w:left w:val="nil"/>
              <w:bottom w:val="nil"/>
              <w:right w:val="nil"/>
            </w:tcBorders>
            <w:shd w:val="clear" w:color="auto" w:fill="auto"/>
            <w:noWrap/>
            <w:vAlign w:val="center"/>
            <w:hideMark/>
          </w:tcPr>
          <w:p w14:paraId="73EFEBE7"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menggunakan kode OTP yang sudah kadaluarsa</w:t>
            </w:r>
          </w:p>
        </w:tc>
        <w:tc>
          <w:tcPr>
            <w:tcW w:w="1872" w:type="dxa"/>
            <w:tcBorders>
              <w:top w:val="nil"/>
              <w:left w:val="nil"/>
              <w:bottom w:val="nil"/>
              <w:right w:val="nil"/>
            </w:tcBorders>
            <w:shd w:val="clear" w:color="auto" w:fill="auto"/>
            <w:noWrap/>
            <w:vAlign w:val="center"/>
            <w:hideMark/>
          </w:tcPr>
          <w:p w14:paraId="5639F999"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otp_expired</w:t>
            </w:r>
          </w:p>
        </w:tc>
      </w:tr>
      <w:tr w:rsidR="002851ED" w:rsidRPr="00D04F0E" w14:paraId="29D491FF" w14:textId="77777777" w:rsidTr="002851ED">
        <w:trPr>
          <w:trHeight w:val="300"/>
        </w:trPr>
        <w:tc>
          <w:tcPr>
            <w:tcW w:w="1243" w:type="dxa"/>
            <w:tcBorders>
              <w:top w:val="nil"/>
              <w:left w:val="nil"/>
              <w:right w:val="nil"/>
            </w:tcBorders>
            <w:shd w:val="clear" w:color="auto" w:fill="auto"/>
            <w:noWrap/>
            <w:vAlign w:val="center"/>
            <w:hideMark/>
          </w:tcPr>
          <w:p w14:paraId="1180A48F"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sesuai</w:t>
            </w:r>
          </w:p>
        </w:tc>
        <w:tc>
          <w:tcPr>
            <w:tcW w:w="1563" w:type="dxa"/>
            <w:tcBorders>
              <w:top w:val="nil"/>
              <w:left w:val="nil"/>
              <w:right w:val="nil"/>
            </w:tcBorders>
            <w:shd w:val="clear" w:color="auto" w:fill="auto"/>
            <w:noWrap/>
            <w:vAlign w:val="center"/>
            <w:hideMark/>
          </w:tcPr>
          <w:p w14:paraId="0F35C790"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menggunakan kode OTP yang sesuai</w:t>
            </w:r>
          </w:p>
        </w:tc>
        <w:tc>
          <w:tcPr>
            <w:tcW w:w="1872" w:type="dxa"/>
            <w:tcBorders>
              <w:top w:val="nil"/>
              <w:left w:val="nil"/>
              <w:right w:val="nil"/>
            </w:tcBorders>
            <w:shd w:val="clear" w:color="auto" w:fill="auto"/>
            <w:noWrap/>
            <w:vAlign w:val="center"/>
            <w:hideMark/>
          </w:tcPr>
          <w:p w14:paraId="1D3588FA"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2851ED" w:rsidRPr="00D04F0E" w14:paraId="42B8F545" w14:textId="77777777" w:rsidTr="002851ED">
        <w:trPr>
          <w:trHeight w:val="300"/>
        </w:trPr>
        <w:tc>
          <w:tcPr>
            <w:tcW w:w="1243" w:type="dxa"/>
            <w:tcBorders>
              <w:top w:val="nil"/>
              <w:left w:val="nil"/>
              <w:bottom w:val="single" w:sz="4" w:space="0" w:color="auto"/>
              <w:right w:val="nil"/>
            </w:tcBorders>
            <w:shd w:val="clear" w:color="auto" w:fill="auto"/>
            <w:noWrap/>
            <w:vAlign w:val="center"/>
            <w:hideMark/>
          </w:tcPr>
          <w:p w14:paraId="5AF1BFCC"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token salah</w:t>
            </w:r>
          </w:p>
        </w:tc>
        <w:tc>
          <w:tcPr>
            <w:tcW w:w="1563" w:type="dxa"/>
            <w:tcBorders>
              <w:top w:val="nil"/>
              <w:left w:val="nil"/>
              <w:bottom w:val="single" w:sz="4" w:space="0" w:color="auto"/>
              <w:right w:val="nil"/>
            </w:tcBorders>
            <w:shd w:val="clear" w:color="auto" w:fill="auto"/>
            <w:noWrap/>
            <w:vAlign w:val="center"/>
            <w:hideMark/>
          </w:tcPr>
          <w:p w14:paraId="0757DEFD"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menggunakan token yang sudah terhapus</w:t>
            </w:r>
          </w:p>
        </w:tc>
        <w:tc>
          <w:tcPr>
            <w:tcW w:w="1872" w:type="dxa"/>
            <w:tcBorders>
              <w:top w:val="nil"/>
              <w:left w:val="nil"/>
              <w:bottom w:val="single" w:sz="4" w:space="0" w:color="auto"/>
              <w:right w:val="nil"/>
            </w:tcBorders>
            <w:shd w:val="clear" w:color="auto" w:fill="auto"/>
            <w:noWrap/>
            <w:vAlign w:val="center"/>
            <w:hideMark/>
          </w:tcPr>
          <w:p w14:paraId="51123646"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Unauthenticated</w:t>
            </w:r>
          </w:p>
        </w:tc>
      </w:tr>
    </w:tbl>
    <w:p w14:paraId="4CA629BD" w14:textId="77777777" w:rsidR="002851ED" w:rsidRDefault="002851ED" w:rsidP="002851ED">
      <w:pPr>
        <w:spacing w:line="276" w:lineRule="auto"/>
        <w:ind w:firstLine="567"/>
        <w:rPr>
          <w:rFonts w:cs="Times New Roman"/>
          <w:sz w:val="20"/>
          <w:szCs w:val="20"/>
        </w:rPr>
      </w:pPr>
    </w:p>
    <w:p w14:paraId="1D9C110D" w14:textId="77777777" w:rsidR="002851ED" w:rsidRDefault="002851ED" w:rsidP="002851ED">
      <w:pPr>
        <w:spacing w:line="276" w:lineRule="auto"/>
        <w:ind w:firstLine="567"/>
        <w:rPr>
          <w:rFonts w:cs="Times New Roman"/>
          <w:sz w:val="20"/>
          <w:szCs w:val="20"/>
        </w:rPr>
      </w:pPr>
      <w:r>
        <w:rPr>
          <w:rFonts w:cs="Times New Roman"/>
          <w:sz w:val="20"/>
          <w:szCs w:val="20"/>
        </w:rPr>
        <w:t>P</w:t>
      </w:r>
      <w:r w:rsidRPr="00D04F0E">
        <w:rPr>
          <w:rFonts w:cs="Times New Roman"/>
          <w:sz w:val="20"/>
          <w:szCs w:val="20"/>
        </w:rPr>
        <w:t>roses verifikasi email hanya berhasil jika client mengirimkan kode OTP yang sesuai disertai dengan token yang sesuai. Jika proses verifikasi email menggunakan kode OTP yang salah atau sudah kadaluarsa maka proses verifikasi email akan gagal.</w:t>
      </w:r>
    </w:p>
    <w:p w14:paraId="0746EDF4" w14:textId="77777777" w:rsidR="002851ED" w:rsidRPr="00103F4D" w:rsidRDefault="002851ED" w:rsidP="002851ED">
      <w:pPr>
        <w:spacing w:line="276" w:lineRule="auto"/>
        <w:ind w:firstLine="567"/>
        <w:rPr>
          <w:rFonts w:cs="Times New Roman"/>
          <w:sz w:val="20"/>
          <w:szCs w:val="20"/>
        </w:rPr>
      </w:pPr>
    </w:p>
    <w:p w14:paraId="47234F08"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5</w:t>
      </w:r>
      <w:r>
        <w:rPr>
          <w:rFonts w:cs="Times New Roman"/>
          <w:sz w:val="20"/>
          <w:szCs w:val="20"/>
        </w:rPr>
        <w:t xml:space="preserve"> Pengujian </w:t>
      </w:r>
      <w:r w:rsidRPr="005306D1">
        <w:rPr>
          <w:rFonts w:cs="Times New Roman"/>
          <w:sz w:val="20"/>
          <w:szCs w:val="20"/>
        </w:rPr>
        <w:t xml:space="preserve">Ganti </w:t>
      </w:r>
      <w:r w:rsidRPr="00E0490B">
        <w:rPr>
          <w:rFonts w:cs="Times New Roman"/>
          <w:i/>
          <w:sz w:val="20"/>
          <w:szCs w:val="20"/>
        </w:rPr>
        <w:t>Password</w:t>
      </w:r>
    </w:p>
    <w:tbl>
      <w:tblPr>
        <w:tblW w:w="4678" w:type="dxa"/>
        <w:tblInd w:w="108" w:type="dxa"/>
        <w:tblLook w:val="04A0" w:firstRow="1" w:lastRow="0" w:firstColumn="1" w:lastColumn="0" w:noHBand="0" w:noVBand="1"/>
      </w:tblPr>
      <w:tblGrid>
        <w:gridCol w:w="1134"/>
        <w:gridCol w:w="1560"/>
        <w:gridCol w:w="1984"/>
      </w:tblGrid>
      <w:tr w:rsidR="002851ED" w:rsidRPr="00D04F0E" w14:paraId="134C3CD2"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309BB1E3"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0" w:type="dxa"/>
            <w:tcBorders>
              <w:top w:val="single" w:sz="4" w:space="0" w:color="auto"/>
              <w:left w:val="nil"/>
              <w:bottom w:val="single" w:sz="4" w:space="0" w:color="auto"/>
              <w:right w:val="nil"/>
            </w:tcBorders>
            <w:shd w:val="clear" w:color="auto" w:fill="auto"/>
            <w:noWrap/>
            <w:vAlign w:val="center"/>
            <w:hideMark/>
          </w:tcPr>
          <w:p w14:paraId="60040BFB"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164C9712" w14:textId="77777777" w:rsidR="002851ED" w:rsidRPr="00D04F0E" w:rsidRDefault="002851ED" w:rsidP="002851ED">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2851ED" w:rsidRPr="00D04F0E" w14:paraId="1F11C22C" w14:textId="77777777" w:rsidTr="002851ED">
        <w:trPr>
          <w:trHeight w:val="300"/>
        </w:trPr>
        <w:tc>
          <w:tcPr>
            <w:tcW w:w="1134" w:type="dxa"/>
            <w:tcBorders>
              <w:top w:val="single" w:sz="4" w:space="0" w:color="auto"/>
              <w:left w:val="nil"/>
              <w:bottom w:val="nil"/>
              <w:right w:val="nil"/>
            </w:tcBorders>
            <w:shd w:val="clear" w:color="auto" w:fill="auto"/>
            <w:noWrap/>
            <w:vAlign w:val="center"/>
            <w:hideMark/>
          </w:tcPr>
          <w:p w14:paraId="6EC60F5D"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Ganti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tanpa token</w:t>
            </w:r>
          </w:p>
        </w:tc>
        <w:tc>
          <w:tcPr>
            <w:tcW w:w="1560" w:type="dxa"/>
            <w:tcBorders>
              <w:top w:val="single" w:sz="4" w:space="0" w:color="auto"/>
              <w:left w:val="nil"/>
              <w:bottom w:val="nil"/>
              <w:right w:val="nil"/>
            </w:tcBorders>
            <w:shd w:val="clear" w:color="auto" w:fill="auto"/>
            <w:noWrap/>
            <w:vAlign w:val="center"/>
            <w:hideMark/>
          </w:tcPr>
          <w:p w14:paraId="3F486323"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penggantian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tanpa menggunakan token</w:t>
            </w:r>
          </w:p>
        </w:tc>
        <w:tc>
          <w:tcPr>
            <w:tcW w:w="1984" w:type="dxa"/>
            <w:tcBorders>
              <w:top w:val="single" w:sz="4" w:space="0" w:color="auto"/>
              <w:left w:val="nil"/>
              <w:bottom w:val="nil"/>
              <w:right w:val="nil"/>
            </w:tcBorders>
            <w:shd w:val="clear" w:color="auto" w:fill="auto"/>
            <w:noWrap/>
            <w:vAlign w:val="center"/>
            <w:hideMark/>
          </w:tcPr>
          <w:p w14:paraId="57101566"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7253062A" w14:textId="77777777" w:rsidTr="002851ED">
        <w:trPr>
          <w:trHeight w:val="300"/>
        </w:trPr>
        <w:tc>
          <w:tcPr>
            <w:tcW w:w="1134" w:type="dxa"/>
            <w:tcBorders>
              <w:top w:val="nil"/>
              <w:left w:val="nil"/>
              <w:bottom w:val="nil"/>
              <w:right w:val="nil"/>
            </w:tcBorders>
            <w:shd w:val="clear" w:color="auto" w:fill="auto"/>
            <w:noWrap/>
            <w:vAlign w:val="center"/>
            <w:hideMark/>
          </w:tcPr>
          <w:p w14:paraId="0752DCD7"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Ganti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dengan </w:t>
            </w:r>
            <w:r w:rsidRPr="00D04F0E">
              <w:rPr>
                <w:rFonts w:eastAsia="Times New Roman" w:cs="Times New Roman"/>
                <w:color w:val="000000"/>
                <w:sz w:val="20"/>
                <w:szCs w:val="20"/>
                <w:lang w:val="en-US"/>
              </w:rPr>
              <w:lastRenderedPageBreak/>
              <w:t>token salah</w:t>
            </w:r>
          </w:p>
        </w:tc>
        <w:tc>
          <w:tcPr>
            <w:tcW w:w="1560" w:type="dxa"/>
            <w:tcBorders>
              <w:top w:val="nil"/>
              <w:left w:val="nil"/>
              <w:bottom w:val="nil"/>
              <w:right w:val="nil"/>
            </w:tcBorders>
            <w:shd w:val="clear" w:color="auto" w:fill="auto"/>
            <w:noWrap/>
            <w:vAlign w:val="center"/>
            <w:hideMark/>
          </w:tcPr>
          <w:p w14:paraId="10EEE931"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penggantian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menggunakan token yang sudah terhapus</w:t>
            </w:r>
          </w:p>
        </w:tc>
        <w:tc>
          <w:tcPr>
            <w:tcW w:w="1984" w:type="dxa"/>
            <w:tcBorders>
              <w:top w:val="nil"/>
              <w:left w:val="nil"/>
              <w:bottom w:val="nil"/>
              <w:right w:val="nil"/>
            </w:tcBorders>
            <w:shd w:val="clear" w:color="auto" w:fill="auto"/>
            <w:noWrap/>
            <w:vAlign w:val="center"/>
            <w:hideMark/>
          </w:tcPr>
          <w:p w14:paraId="3874C269"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090DD3DC" w14:textId="77777777" w:rsidTr="002851ED">
        <w:trPr>
          <w:trHeight w:val="300"/>
        </w:trPr>
        <w:tc>
          <w:tcPr>
            <w:tcW w:w="1134" w:type="dxa"/>
            <w:tcBorders>
              <w:top w:val="nil"/>
              <w:left w:val="nil"/>
              <w:bottom w:val="nil"/>
              <w:right w:val="nil"/>
            </w:tcBorders>
            <w:shd w:val="clear" w:color="auto" w:fill="auto"/>
            <w:noWrap/>
            <w:vAlign w:val="center"/>
            <w:hideMark/>
          </w:tcPr>
          <w:p w14:paraId="76207928"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Ganti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sesuai</w:t>
            </w:r>
          </w:p>
        </w:tc>
        <w:tc>
          <w:tcPr>
            <w:tcW w:w="1560" w:type="dxa"/>
            <w:tcBorders>
              <w:top w:val="nil"/>
              <w:left w:val="nil"/>
              <w:bottom w:val="nil"/>
              <w:right w:val="nil"/>
            </w:tcBorders>
            <w:shd w:val="clear" w:color="auto" w:fill="auto"/>
            <w:noWrap/>
            <w:vAlign w:val="center"/>
            <w:hideMark/>
          </w:tcPr>
          <w:p w14:paraId="56D4F621"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penggantian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sesuai</w:t>
            </w:r>
          </w:p>
        </w:tc>
        <w:tc>
          <w:tcPr>
            <w:tcW w:w="1984" w:type="dxa"/>
            <w:tcBorders>
              <w:top w:val="nil"/>
              <w:left w:val="nil"/>
              <w:bottom w:val="nil"/>
              <w:right w:val="nil"/>
            </w:tcBorders>
            <w:shd w:val="clear" w:color="auto" w:fill="auto"/>
            <w:noWrap/>
            <w:vAlign w:val="center"/>
            <w:hideMark/>
          </w:tcPr>
          <w:p w14:paraId="42F340E8"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2851ED" w:rsidRPr="00D04F0E" w14:paraId="4851DD87" w14:textId="77777777" w:rsidTr="002851ED">
        <w:trPr>
          <w:trHeight w:val="300"/>
        </w:trPr>
        <w:tc>
          <w:tcPr>
            <w:tcW w:w="1134" w:type="dxa"/>
            <w:tcBorders>
              <w:top w:val="nil"/>
              <w:left w:val="nil"/>
              <w:right w:val="nil"/>
            </w:tcBorders>
            <w:shd w:val="clear" w:color="auto" w:fill="auto"/>
            <w:noWrap/>
            <w:vAlign w:val="center"/>
            <w:hideMark/>
          </w:tcPr>
          <w:p w14:paraId="72854EA6"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Ganti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minimal</w:t>
            </w:r>
          </w:p>
        </w:tc>
        <w:tc>
          <w:tcPr>
            <w:tcW w:w="1560" w:type="dxa"/>
            <w:tcBorders>
              <w:top w:val="nil"/>
              <w:left w:val="nil"/>
              <w:right w:val="nil"/>
            </w:tcBorders>
            <w:shd w:val="clear" w:color="auto" w:fill="auto"/>
            <w:noWrap/>
            <w:vAlign w:val="center"/>
            <w:hideMark/>
          </w:tcPr>
          <w:p w14:paraId="7F272B30"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penggantian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dengan 3 karakter</w:t>
            </w:r>
          </w:p>
        </w:tc>
        <w:tc>
          <w:tcPr>
            <w:tcW w:w="1984" w:type="dxa"/>
            <w:tcBorders>
              <w:top w:val="nil"/>
              <w:left w:val="nil"/>
              <w:right w:val="nil"/>
            </w:tcBorders>
            <w:shd w:val="clear" w:color="auto" w:fill="auto"/>
            <w:noWrap/>
            <w:vAlign w:val="center"/>
            <w:hideMark/>
          </w:tcPr>
          <w:p w14:paraId="1CB0DE6E"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missing_parameter</w:t>
            </w:r>
          </w:p>
        </w:tc>
      </w:tr>
      <w:tr w:rsidR="002851ED" w:rsidRPr="00D04F0E" w14:paraId="49DE7AFD" w14:textId="77777777" w:rsidTr="002851ED">
        <w:trPr>
          <w:trHeight w:val="300"/>
        </w:trPr>
        <w:tc>
          <w:tcPr>
            <w:tcW w:w="1134" w:type="dxa"/>
            <w:tcBorders>
              <w:top w:val="nil"/>
              <w:left w:val="nil"/>
              <w:bottom w:val="nil"/>
              <w:right w:val="nil"/>
            </w:tcBorders>
            <w:shd w:val="clear" w:color="auto" w:fill="auto"/>
            <w:noWrap/>
            <w:vAlign w:val="center"/>
            <w:hideMark/>
          </w:tcPr>
          <w:p w14:paraId="07AC6D65"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Ganti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maksimal</w:t>
            </w:r>
          </w:p>
        </w:tc>
        <w:tc>
          <w:tcPr>
            <w:tcW w:w="1560" w:type="dxa"/>
            <w:tcBorders>
              <w:top w:val="nil"/>
              <w:left w:val="nil"/>
              <w:bottom w:val="nil"/>
              <w:right w:val="nil"/>
            </w:tcBorders>
            <w:shd w:val="clear" w:color="auto" w:fill="auto"/>
            <w:noWrap/>
            <w:vAlign w:val="center"/>
            <w:hideMark/>
          </w:tcPr>
          <w:p w14:paraId="7CED7E00"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penggantian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dengan 100 karakter</w:t>
            </w:r>
          </w:p>
        </w:tc>
        <w:tc>
          <w:tcPr>
            <w:tcW w:w="1984" w:type="dxa"/>
            <w:tcBorders>
              <w:top w:val="nil"/>
              <w:left w:val="nil"/>
              <w:bottom w:val="nil"/>
              <w:right w:val="nil"/>
            </w:tcBorders>
            <w:shd w:val="clear" w:color="auto" w:fill="auto"/>
            <w:noWrap/>
            <w:vAlign w:val="center"/>
            <w:hideMark/>
          </w:tcPr>
          <w:p w14:paraId="3E07BCB0"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missing_parameter</w:t>
            </w:r>
          </w:p>
        </w:tc>
      </w:tr>
      <w:tr w:rsidR="002851ED" w:rsidRPr="00D04F0E" w14:paraId="00BC51E7"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77210796"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Ganti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konfirmasi salah</w:t>
            </w:r>
          </w:p>
        </w:tc>
        <w:tc>
          <w:tcPr>
            <w:tcW w:w="1560" w:type="dxa"/>
            <w:tcBorders>
              <w:top w:val="nil"/>
              <w:left w:val="nil"/>
              <w:bottom w:val="single" w:sz="4" w:space="0" w:color="auto"/>
              <w:right w:val="nil"/>
            </w:tcBorders>
            <w:shd w:val="clear" w:color="auto" w:fill="auto"/>
            <w:noWrap/>
            <w:vAlign w:val="center"/>
          </w:tcPr>
          <w:p w14:paraId="492CF0DD"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penggantian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dengan konfirmasi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berbeda</w:t>
            </w:r>
          </w:p>
        </w:tc>
        <w:tc>
          <w:tcPr>
            <w:tcW w:w="1984" w:type="dxa"/>
            <w:tcBorders>
              <w:top w:val="nil"/>
              <w:left w:val="nil"/>
              <w:bottom w:val="single" w:sz="4" w:space="0" w:color="auto"/>
              <w:right w:val="nil"/>
            </w:tcBorders>
            <w:shd w:val="clear" w:color="auto" w:fill="auto"/>
            <w:noWrap/>
            <w:vAlign w:val="center"/>
          </w:tcPr>
          <w:p w14:paraId="5C21335D"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missing_parameter</w:t>
            </w:r>
          </w:p>
        </w:tc>
      </w:tr>
    </w:tbl>
    <w:p w14:paraId="539EB999" w14:textId="77777777" w:rsidR="002851ED" w:rsidRDefault="002851ED" w:rsidP="002851ED">
      <w:pPr>
        <w:spacing w:line="276" w:lineRule="auto"/>
        <w:jc w:val="left"/>
        <w:rPr>
          <w:rFonts w:cs="Times New Roman"/>
          <w:sz w:val="20"/>
          <w:szCs w:val="20"/>
        </w:rPr>
      </w:pPr>
    </w:p>
    <w:p w14:paraId="0B4302A5" w14:textId="77777777" w:rsidR="002851ED" w:rsidRDefault="002851ED" w:rsidP="002851ED">
      <w:pPr>
        <w:spacing w:line="276" w:lineRule="auto"/>
        <w:ind w:firstLine="567"/>
        <w:rPr>
          <w:rFonts w:cs="Times New Roman"/>
          <w:sz w:val="20"/>
          <w:szCs w:val="20"/>
        </w:rPr>
      </w:pPr>
      <w:r>
        <w:rPr>
          <w:rFonts w:cs="Times New Roman"/>
          <w:sz w:val="20"/>
          <w:szCs w:val="20"/>
        </w:rPr>
        <w:t>P</w:t>
      </w:r>
      <w:r w:rsidRPr="0011528D">
        <w:rPr>
          <w:rFonts w:cs="Times New Roman"/>
          <w:sz w:val="20"/>
          <w:szCs w:val="20"/>
        </w:rPr>
        <w:t xml:space="preserve">roses ganti </w:t>
      </w:r>
      <w:r w:rsidRPr="00E0490B">
        <w:rPr>
          <w:rFonts w:cs="Times New Roman"/>
          <w:i/>
          <w:sz w:val="20"/>
          <w:szCs w:val="20"/>
        </w:rPr>
        <w:t>password</w:t>
      </w:r>
      <w:r w:rsidRPr="0011528D">
        <w:rPr>
          <w:rFonts w:cs="Times New Roman"/>
          <w:sz w:val="20"/>
          <w:szCs w:val="20"/>
        </w:rPr>
        <w:t xml:space="preserve"> berhasil jika client mengirimkan </w:t>
      </w:r>
      <w:r w:rsidRPr="00E0490B">
        <w:rPr>
          <w:rFonts w:cs="Times New Roman"/>
          <w:i/>
          <w:sz w:val="20"/>
          <w:szCs w:val="20"/>
        </w:rPr>
        <w:t>password</w:t>
      </w:r>
      <w:r w:rsidRPr="0011528D">
        <w:rPr>
          <w:rFonts w:cs="Times New Roman"/>
          <w:sz w:val="20"/>
          <w:szCs w:val="20"/>
        </w:rPr>
        <w:t xml:space="preserve"> dan konfirmasi </w:t>
      </w:r>
      <w:r w:rsidRPr="00E0490B">
        <w:rPr>
          <w:rFonts w:cs="Times New Roman"/>
          <w:i/>
          <w:sz w:val="20"/>
          <w:szCs w:val="20"/>
        </w:rPr>
        <w:t>password</w:t>
      </w:r>
      <w:r w:rsidRPr="0011528D">
        <w:rPr>
          <w:rFonts w:cs="Times New Roman"/>
          <w:sz w:val="20"/>
          <w:szCs w:val="20"/>
        </w:rPr>
        <w:t xml:space="preserve"> sesuai, client juga harus mengirimkan token yang sesuai juga. Jika salah satu parameter tidak terpenuhi maka proses ganti </w:t>
      </w:r>
      <w:r w:rsidRPr="00E0490B">
        <w:rPr>
          <w:rFonts w:cs="Times New Roman"/>
          <w:i/>
          <w:sz w:val="20"/>
          <w:szCs w:val="20"/>
        </w:rPr>
        <w:t>password</w:t>
      </w:r>
      <w:r w:rsidRPr="0011528D">
        <w:rPr>
          <w:rFonts w:cs="Times New Roman"/>
          <w:sz w:val="20"/>
          <w:szCs w:val="20"/>
        </w:rPr>
        <w:t xml:space="preserve"> akan gagal.</w:t>
      </w:r>
    </w:p>
    <w:p w14:paraId="24C92DA3" w14:textId="77777777" w:rsidR="002851ED" w:rsidRPr="00D04F0E" w:rsidRDefault="002851ED" w:rsidP="002851ED">
      <w:pPr>
        <w:spacing w:line="276" w:lineRule="auto"/>
        <w:jc w:val="left"/>
        <w:rPr>
          <w:rFonts w:cs="Times New Roman"/>
          <w:sz w:val="20"/>
          <w:szCs w:val="20"/>
        </w:rPr>
      </w:pPr>
    </w:p>
    <w:p w14:paraId="54E89ACF"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6</w:t>
      </w:r>
      <w:r>
        <w:rPr>
          <w:rFonts w:cs="Times New Roman"/>
          <w:sz w:val="20"/>
          <w:szCs w:val="20"/>
        </w:rPr>
        <w:t xml:space="preserve"> Pengujian </w:t>
      </w:r>
      <w:r w:rsidRPr="005306D1">
        <w:rPr>
          <w:rFonts w:cs="Times New Roman"/>
          <w:sz w:val="20"/>
          <w:szCs w:val="20"/>
        </w:rPr>
        <w:t xml:space="preserve">Reset </w:t>
      </w:r>
      <w:r w:rsidRPr="00E0490B">
        <w:rPr>
          <w:rFonts w:cs="Times New Roman"/>
          <w:i/>
          <w:sz w:val="20"/>
          <w:szCs w:val="20"/>
        </w:rPr>
        <w:t>Password</w:t>
      </w:r>
    </w:p>
    <w:tbl>
      <w:tblPr>
        <w:tblW w:w="4678" w:type="dxa"/>
        <w:tblInd w:w="108" w:type="dxa"/>
        <w:tblLook w:val="04A0" w:firstRow="1" w:lastRow="0" w:firstColumn="1" w:lastColumn="0" w:noHBand="0" w:noVBand="1"/>
      </w:tblPr>
      <w:tblGrid>
        <w:gridCol w:w="1134"/>
        <w:gridCol w:w="1701"/>
        <w:gridCol w:w="1843"/>
      </w:tblGrid>
      <w:tr w:rsidR="002851ED" w:rsidRPr="003578CB" w14:paraId="136C982C"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7A87D3CF" w14:textId="77777777" w:rsidR="002851ED" w:rsidRPr="003578CB" w:rsidRDefault="002851ED" w:rsidP="002851ED">
            <w:pPr>
              <w:spacing w:before="60" w:after="60" w:line="276" w:lineRule="auto"/>
              <w:jc w:val="left"/>
              <w:rPr>
                <w:rFonts w:eastAsia="Times New Roman" w:cs="Times New Roman"/>
                <w:b/>
                <w:color w:val="000000"/>
                <w:sz w:val="20"/>
                <w:szCs w:val="20"/>
                <w:lang w:val="en-US"/>
              </w:rPr>
            </w:pPr>
            <w:r w:rsidRPr="003578CB">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47D59985" w14:textId="77777777" w:rsidR="002851ED" w:rsidRPr="003578CB" w:rsidRDefault="002851ED" w:rsidP="002851ED">
            <w:pPr>
              <w:spacing w:before="60" w:after="60" w:line="276" w:lineRule="auto"/>
              <w:jc w:val="left"/>
              <w:rPr>
                <w:rFonts w:eastAsia="Times New Roman" w:cs="Times New Roman"/>
                <w:b/>
                <w:color w:val="000000"/>
                <w:sz w:val="20"/>
                <w:szCs w:val="20"/>
                <w:lang w:val="en-US"/>
              </w:rPr>
            </w:pPr>
            <w:r w:rsidRPr="003578CB">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686F5DC1" w14:textId="77777777" w:rsidR="002851ED" w:rsidRPr="003578CB" w:rsidRDefault="002851ED" w:rsidP="002851ED">
            <w:pPr>
              <w:spacing w:before="60" w:after="60" w:line="276" w:lineRule="auto"/>
              <w:jc w:val="center"/>
              <w:rPr>
                <w:rFonts w:eastAsia="Times New Roman" w:cs="Times New Roman"/>
                <w:b/>
                <w:color w:val="000000"/>
                <w:sz w:val="20"/>
                <w:szCs w:val="20"/>
                <w:lang w:val="en-US"/>
              </w:rPr>
            </w:pPr>
            <w:r w:rsidRPr="003578CB">
              <w:rPr>
                <w:rFonts w:eastAsia="Times New Roman" w:cs="Times New Roman"/>
                <w:b/>
                <w:color w:val="000000"/>
                <w:sz w:val="20"/>
                <w:szCs w:val="20"/>
                <w:lang w:val="en-US"/>
              </w:rPr>
              <w:t>Respon</w:t>
            </w:r>
          </w:p>
        </w:tc>
      </w:tr>
      <w:tr w:rsidR="002851ED" w:rsidRPr="003578CB" w14:paraId="1140AA4A" w14:textId="77777777" w:rsidTr="002851ED">
        <w:trPr>
          <w:trHeight w:val="300"/>
        </w:trPr>
        <w:tc>
          <w:tcPr>
            <w:tcW w:w="1134" w:type="dxa"/>
            <w:tcBorders>
              <w:top w:val="single" w:sz="4" w:space="0" w:color="auto"/>
              <w:left w:val="nil"/>
              <w:bottom w:val="nil"/>
              <w:right w:val="nil"/>
            </w:tcBorders>
            <w:shd w:val="clear" w:color="auto" w:fill="auto"/>
            <w:noWrap/>
            <w:vAlign w:val="center"/>
            <w:hideMark/>
          </w:tcPr>
          <w:p w14:paraId="48168868" w14:textId="77777777" w:rsidR="002851ED" w:rsidRPr="003578CB" w:rsidRDefault="002851ED" w:rsidP="002851ED">
            <w:pPr>
              <w:spacing w:before="60" w:after="60" w:line="276" w:lineRule="auto"/>
              <w:jc w:val="left"/>
              <w:rPr>
                <w:rFonts w:eastAsia="Times New Roman" w:cs="Times New Roman"/>
                <w:color w:val="000000"/>
                <w:sz w:val="20"/>
                <w:szCs w:val="20"/>
                <w:lang w:val="en-US"/>
              </w:rPr>
            </w:pPr>
            <w:r w:rsidRPr="003578CB">
              <w:rPr>
                <w:rFonts w:eastAsia="Times New Roman" w:cs="Times New Roman"/>
                <w:color w:val="000000"/>
                <w:sz w:val="20"/>
                <w:szCs w:val="20"/>
                <w:lang w:val="en-US"/>
              </w:rPr>
              <w:t xml:space="preserve">Reset </w:t>
            </w:r>
            <w:r w:rsidRPr="00091D32">
              <w:rPr>
                <w:rFonts w:eastAsia="Times New Roman" w:cs="Times New Roman"/>
                <w:i/>
                <w:color w:val="000000"/>
                <w:sz w:val="20"/>
                <w:szCs w:val="20"/>
                <w:lang w:val="en-US"/>
              </w:rPr>
              <w:t>password</w:t>
            </w:r>
            <w:r w:rsidRPr="003578CB">
              <w:rPr>
                <w:rFonts w:eastAsia="Times New Roman" w:cs="Times New Roman"/>
                <w:color w:val="000000"/>
                <w:sz w:val="20"/>
                <w:szCs w:val="20"/>
                <w:lang w:val="en-US"/>
              </w:rPr>
              <w:t xml:space="preserve"> email sesuai</w:t>
            </w:r>
          </w:p>
        </w:tc>
        <w:tc>
          <w:tcPr>
            <w:tcW w:w="1701" w:type="dxa"/>
            <w:tcBorders>
              <w:top w:val="single" w:sz="4" w:space="0" w:color="auto"/>
              <w:left w:val="nil"/>
              <w:bottom w:val="nil"/>
              <w:right w:val="nil"/>
            </w:tcBorders>
            <w:shd w:val="clear" w:color="auto" w:fill="auto"/>
            <w:noWrap/>
            <w:vAlign w:val="center"/>
            <w:hideMark/>
          </w:tcPr>
          <w:p w14:paraId="237BCF01" w14:textId="77777777" w:rsidR="002851ED" w:rsidRPr="003578CB" w:rsidRDefault="002851ED" w:rsidP="002851ED">
            <w:pPr>
              <w:spacing w:before="60" w:after="60" w:line="276" w:lineRule="auto"/>
              <w:jc w:val="left"/>
              <w:rPr>
                <w:rFonts w:eastAsia="Times New Roman" w:cs="Times New Roman"/>
                <w:color w:val="000000"/>
                <w:sz w:val="20"/>
                <w:szCs w:val="20"/>
                <w:lang w:val="en-US"/>
              </w:rPr>
            </w:pPr>
            <w:r w:rsidRPr="003578CB">
              <w:rPr>
                <w:rFonts w:eastAsia="Times New Roman" w:cs="Times New Roman"/>
                <w:color w:val="000000"/>
                <w:sz w:val="20"/>
                <w:szCs w:val="20"/>
                <w:lang w:val="en-US"/>
              </w:rPr>
              <w:t xml:space="preserve">Melakukan reset </w:t>
            </w:r>
            <w:r w:rsidRPr="00091D32">
              <w:rPr>
                <w:rFonts w:eastAsia="Times New Roman" w:cs="Times New Roman"/>
                <w:i/>
                <w:color w:val="000000"/>
                <w:sz w:val="20"/>
                <w:szCs w:val="20"/>
                <w:lang w:val="en-US"/>
              </w:rPr>
              <w:t>password</w:t>
            </w:r>
            <w:r w:rsidRPr="003578CB">
              <w:rPr>
                <w:rFonts w:eastAsia="Times New Roman" w:cs="Times New Roman"/>
                <w:color w:val="000000"/>
                <w:sz w:val="20"/>
                <w:szCs w:val="20"/>
                <w:lang w:val="en-US"/>
              </w:rPr>
              <w:t xml:space="preserve"> menggunakan email dengan format sesuai dan terdaftar</w:t>
            </w:r>
          </w:p>
        </w:tc>
        <w:tc>
          <w:tcPr>
            <w:tcW w:w="1843" w:type="dxa"/>
            <w:tcBorders>
              <w:top w:val="single" w:sz="4" w:space="0" w:color="auto"/>
              <w:left w:val="nil"/>
              <w:bottom w:val="nil"/>
              <w:right w:val="nil"/>
            </w:tcBorders>
            <w:shd w:val="clear" w:color="auto" w:fill="auto"/>
            <w:noWrap/>
            <w:vAlign w:val="center"/>
            <w:hideMark/>
          </w:tcPr>
          <w:p w14:paraId="5FC12F4E" w14:textId="77777777" w:rsidR="002851ED" w:rsidRPr="003578CB" w:rsidRDefault="002851ED" w:rsidP="002851ED">
            <w:pPr>
              <w:spacing w:before="60" w:after="60" w:line="276" w:lineRule="auto"/>
              <w:jc w:val="center"/>
              <w:rPr>
                <w:rFonts w:eastAsia="Times New Roman" w:cs="Times New Roman"/>
                <w:i/>
                <w:color w:val="000000"/>
                <w:sz w:val="20"/>
                <w:szCs w:val="20"/>
                <w:lang w:val="en-US"/>
              </w:rPr>
            </w:pPr>
            <w:r w:rsidRPr="003578CB">
              <w:rPr>
                <w:rFonts w:eastAsia="Times New Roman" w:cs="Times New Roman"/>
                <w:i/>
                <w:color w:val="000000"/>
                <w:sz w:val="20"/>
                <w:szCs w:val="20"/>
                <w:lang w:val="en-US"/>
              </w:rPr>
              <w:t xml:space="preserve">success </w:t>
            </w:r>
          </w:p>
        </w:tc>
      </w:tr>
      <w:tr w:rsidR="002851ED" w:rsidRPr="003578CB" w14:paraId="3164F503" w14:textId="77777777" w:rsidTr="002851ED">
        <w:trPr>
          <w:trHeight w:val="300"/>
        </w:trPr>
        <w:tc>
          <w:tcPr>
            <w:tcW w:w="1134" w:type="dxa"/>
            <w:tcBorders>
              <w:top w:val="nil"/>
              <w:left w:val="nil"/>
              <w:right w:val="nil"/>
            </w:tcBorders>
            <w:shd w:val="clear" w:color="auto" w:fill="auto"/>
            <w:noWrap/>
            <w:vAlign w:val="center"/>
            <w:hideMark/>
          </w:tcPr>
          <w:p w14:paraId="78D1A262" w14:textId="77777777" w:rsidR="002851ED" w:rsidRPr="003578CB" w:rsidRDefault="002851ED" w:rsidP="002851ED">
            <w:pPr>
              <w:spacing w:before="60" w:after="60" w:line="276" w:lineRule="auto"/>
              <w:jc w:val="left"/>
              <w:rPr>
                <w:rFonts w:eastAsia="Times New Roman" w:cs="Times New Roman"/>
                <w:color w:val="000000"/>
                <w:sz w:val="20"/>
                <w:szCs w:val="20"/>
                <w:lang w:val="en-US"/>
              </w:rPr>
            </w:pPr>
            <w:r w:rsidRPr="003578CB">
              <w:rPr>
                <w:rFonts w:eastAsia="Times New Roman" w:cs="Times New Roman"/>
                <w:color w:val="000000"/>
                <w:sz w:val="20"/>
                <w:szCs w:val="20"/>
                <w:lang w:val="en-US"/>
              </w:rPr>
              <w:t xml:space="preserve">Reset </w:t>
            </w:r>
            <w:r w:rsidRPr="00091D32">
              <w:rPr>
                <w:rFonts w:eastAsia="Times New Roman" w:cs="Times New Roman"/>
                <w:i/>
                <w:color w:val="000000"/>
                <w:sz w:val="20"/>
                <w:szCs w:val="20"/>
                <w:lang w:val="en-US"/>
              </w:rPr>
              <w:t>password</w:t>
            </w:r>
            <w:r w:rsidRPr="003578CB">
              <w:rPr>
                <w:rFonts w:eastAsia="Times New Roman" w:cs="Times New Roman"/>
                <w:color w:val="000000"/>
                <w:sz w:val="20"/>
                <w:szCs w:val="20"/>
                <w:lang w:val="en-US"/>
              </w:rPr>
              <w:t xml:space="preserve"> email tidak sesuai</w:t>
            </w:r>
          </w:p>
        </w:tc>
        <w:tc>
          <w:tcPr>
            <w:tcW w:w="1701" w:type="dxa"/>
            <w:tcBorders>
              <w:top w:val="nil"/>
              <w:left w:val="nil"/>
              <w:right w:val="nil"/>
            </w:tcBorders>
            <w:shd w:val="clear" w:color="auto" w:fill="auto"/>
            <w:noWrap/>
            <w:vAlign w:val="center"/>
            <w:hideMark/>
          </w:tcPr>
          <w:p w14:paraId="1D4F9113" w14:textId="77777777" w:rsidR="002851ED" w:rsidRPr="003578CB" w:rsidRDefault="002851ED" w:rsidP="002851ED">
            <w:pPr>
              <w:spacing w:before="60" w:after="60" w:line="276" w:lineRule="auto"/>
              <w:jc w:val="left"/>
              <w:rPr>
                <w:rFonts w:eastAsia="Times New Roman" w:cs="Times New Roman"/>
                <w:color w:val="000000"/>
                <w:sz w:val="20"/>
                <w:szCs w:val="20"/>
                <w:lang w:val="en-US"/>
              </w:rPr>
            </w:pPr>
            <w:r w:rsidRPr="003578CB">
              <w:rPr>
                <w:rFonts w:eastAsia="Times New Roman" w:cs="Times New Roman"/>
                <w:color w:val="000000"/>
                <w:sz w:val="20"/>
                <w:szCs w:val="20"/>
                <w:lang w:val="en-US"/>
              </w:rPr>
              <w:t xml:space="preserve">Melakukan reset </w:t>
            </w:r>
            <w:r w:rsidRPr="00091D32">
              <w:rPr>
                <w:rFonts w:eastAsia="Times New Roman" w:cs="Times New Roman"/>
                <w:i/>
                <w:color w:val="000000"/>
                <w:sz w:val="20"/>
                <w:szCs w:val="20"/>
                <w:lang w:val="en-US"/>
              </w:rPr>
              <w:t>password</w:t>
            </w:r>
            <w:r w:rsidRPr="003578CB">
              <w:rPr>
                <w:rFonts w:eastAsia="Times New Roman" w:cs="Times New Roman"/>
                <w:color w:val="000000"/>
                <w:sz w:val="20"/>
                <w:szCs w:val="20"/>
                <w:lang w:val="en-US"/>
              </w:rPr>
              <w:t xml:space="preserve"> menggunakan email yang belum terdaftar</w:t>
            </w:r>
          </w:p>
        </w:tc>
        <w:tc>
          <w:tcPr>
            <w:tcW w:w="1843" w:type="dxa"/>
            <w:tcBorders>
              <w:top w:val="nil"/>
              <w:left w:val="nil"/>
              <w:right w:val="nil"/>
            </w:tcBorders>
            <w:shd w:val="clear" w:color="auto" w:fill="auto"/>
            <w:noWrap/>
            <w:vAlign w:val="center"/>
            <w:hideMark/>
          </w:tcPr>
          <w:p w14:paraId="107D48F7" w14:textId="77777777" w:rsidR="002851ED" w:rsidRPr="003578CB" w:rsidRDefault="002851ED" w:rsidP="002851ED">
            <w:pPr>
              <w:spacing w:before="60" w:after="60" w:line="276" w:lineRule="auto"/>
              <w:jc w:val="center"/>
              <w:rPr>
                <w:rFonts w:eastAsia="Times New Roman" w:cs="Times New Roman"/>
                <w:i/>
                <w:color w:val="000000"/>
                <w:sz w:val="20"/>
                <w:szCs w:val="20"/>
                <w:lang w:val="en-US"/>
              </w:rPr>
            </w:pPr>
            <w:r w:rsidRPr="003578CB">
              <w:rPr>
                <w:rFonts w:eastAsia="Times New Roman" w:cs="Times New Roman"/>
                <w:i/>
                <w:color w:val="000000"/>
                <w:sz w:val="20"/>
                <w:szCs w:val="20"/>
                <w:lang w:val="en-US"/>
              </w:rPr>
              <w:t xml:space="preserve">failed </w:t>
            </w:r>
          </w:p>
        </w:tc>
      </w:tr>
      <w:tr w:rsidR="002851ED" w:rsidRPr="003578CB" w14:paraId="0B71AC5A" w14:textId="77777777" w:rsidTr="002851ED">
        <w:trPr>
          <w:trHeight w:val="300"/>
        </w:trPr>
        <w:tc>
          <w:tcPr>
            <w:tcW w:w="1134" w:type="dxa"/>
            <w:tcBorders>
              <w:top w:val="nil"/>
              <w:left w:val="nil"/>
              <w:bottom w:val="single" w:sz="4" w:space="0" w:color="auto"/>
              <w:right w:val="nil"/>
            </w:tcBorders>
            <w:shd w:val="clear" w:color="auto" w:fill="auto"/>
            <w:noWrap/>
            <w:vAlign w:val="center"/>
            <w:hideMark/>
          </w:tcPr>
          <w:p w14:paraId="0918404C" w14:textId="77777777" w:rsidR="002851ED" w:rsidRPr="003578CB" w:rsidRDefault="002851ED" w:rsidP="002851ED">
            <w:pPr>
              <w:spacing w:before="60" w:after="60" w:line="276" w:lineRule="auto"/>
              <w:jc w:val="left"/>
              <w:rPr>
                <w:rFonts w:eastAsia="Times New Roman" w:cs="Times New Roman"/>
                <w:color w:val="000000"/>
                <w:sz w:val="20"/>
                <w:szCs w:val="20"/>
                <w:lang w:val="en-US"/>
              </w:rPr>
            </w:pPr>
            <w:r w:rsidRPr="003578CB">
              <w:rPr>
                <w:rFonts w:eastAsia="Times New Roman" w:cs="Times New Roman"/>
                <w:color w:val="000000"/>
                <w:sz w:val="20"/>
                <w:szCs w:val="20"/>
                <w:lang w:val="en-US"/>
              </w:rPr>
              <w:t xml:space="preserve">Reset </w:t>
            </w:r>
            <w:r w:rsidRPr="00091D32">
              <w:rPr>
                <w:rFonts w:eastAsia="Times New Roman" w:cs="Times New Roman"/>
                <w:i/>
                <w:color w:val="000000"/>
                <w:sz w:val="20"/>
                <w:szCs w:val="20"/>
                <w:lang w:val="en-US"/>
              </w:rPr>
              <w:t>password</w:t>
            </w:r>
            <w:r w:rsidRPr="003578CB">
              <w:rPr>
                <w:rFonts w:eastAsia="Times New Roman" w:cs="Times New Roman"/>
                <w:color w:val="000000"/>
                <w:sz w:val="20"/>
                <w:szCs w:val="20"/>
                <w:lang w:val="en-US"/>
              </w:rPr>
              <w:t xml:space="preserve"> format email salah</w:t>
            </w:r>
          </w:p>
        </w:tc>
        <w:tc>
          <w:tcPr>
            <w:tcW w:w="1701" w:type="dxa"/>
            <w:tcBorders>
              <w:top w:val="nil"/>
              <w:left w:val="nil"/>
              <w:bottom w:val="single" w:sz="4" w:space="0" w:color="auto"/>
              <w:right w:val="nil"/>
            </w:tcBorders>
            <w:shd w:val="clear" w:color="auto" w:fill="auto"/>
            <w:noWrap/>
            <w:vAlign w:val="center"/>
            <w:hideMark/>
          </w:tcPr>
          <w:p w14:paraId="02674CAD" w14:textId="77777777" w:rsidR="002851ED" w:rsidRPr="003578CB" w:rsidRDefault="002851ED" w:rsidP="002851ED">
            <w:pPr>
              <w:spacing w:before="60" w:after="60" w:line="276" w:lineRule="auto"/>
              <w:jc w:val="left"/>
              <w:rPr>
                <w:rFonts w:eastAsia="Times New Roman" w:cs="Times New Roman"/>
                <w:color w:val="000000"/>
                <w:sz w:val="20"/>
                <w:szCs w:val="20"/>
                <w:lang w:val="en-US"/>
              </w:rPr>
            </w:pPr>
            <w:r w:rsidRPr="003578CB">
              <w:rPr>
                <w:rFonts w:eastAsia="Times New Roman" w:cs="Times New Roman"/>
                <w:color w:val="000000"/>
                <w:sz w:val="20"/>
                <w:szCs w:val="20"/>
                <w:lang w:val="en-US"/>
              </w:rPr>
              <w:t xml:space="preserve">Melakukan reset </w:t>
            </w:r>
            <w:r w:rsidRPr="00091D32">
              <w:rPr>
                <w:rFonts w:eastAsia="Times New Roman" w:cs="Times New Roman"/>
                <w:i/>
                <w:color w:val="000000"/>
                <w:sz w:val="20"/>
                <w:szCs w:val="20"/>
                <w:lang w:val="en-US"/>
              </w:rPr>
              <w:t>password</w:t>
            </w:r>
            <w:r w:rsidRPr="003578CB">
              <w:rPr>
                <w:rFonts w:eastAsia="Times New Roman" w:cs="Times New Roman"/>
                <w:color w:val="000000"/>
                <w:sz w:val="20"/>
                <w:szCs w:val="20"/>
                <w:lang w:val="en-US"/>
              </w:rPr>
              <w:t xml:space="preserve"> menggunakan email dengan format salah</w:t>
            </w:r>
          </w:p>
        </w:tc>
        <w:tc>
          <w:tcPr>
            <w:tcW w:w="1843" w:type="dxa"/>
            <w:tcBorders>
              <w:top w:val="nil"/>
              <w:left w:val="nil"/>
              <w:bottom w:val="single" w:sz="4" w:space="0" w:color="auto"/>
              <w:right w:val="nil"/>
            </w:tcBorders>
            <w:shd w:val="clear" w:color="auto" w:fill="auto"/>
            <w:noWrap/>
            <w:vAlign w:val="center"/>
            <w:hideMark/>
          </w:tcPr>
          <w:p w14:paraId="4FF52AA4" w14:textId="77777777" w:rsidR="002851ED" w:rsidRPr="003578CB" w:rsidRDefault="002851ED" w:rsidP="002851ED">
            <w:pPr>
              <w:spacing w:before="60" w:after="60" w:line="276" w:lineRule="auto"/>
              <w:jc w:val="center"/>
              <w:rPr>
                <w:rFonts w:eastAsia="Times New Roman" w:cs="Times New Roman"/>
                <w:color w:val="000000"/>
                <w:sz w:val="20"/>
                <w:szCs w:val="20"/>
                <w:lang w:val="en-US"/>
              </w:rPr>
            </w:pPr>
            <w:r w:rsidRPr="003578CB">
              <w:rPr>
                <w:rFonts w:eastAsia="Times New Roman" w:cs="Times New Roman"/>
                <w:i/>
                <w:color w:val="000000"/>
                <w:sz w:val="20"/>
                <w:szCs w:val="20"/>
                <w:lang w:val="en-US"/>
              </w:rPr>
              <w:t>missing_parameter</w:t>
            </w:r>
          </w:p>
        </w:tc>
      </w:tr>
    </w:tbl>
    <w:p w14:paraId="22EDA9DA" w14:textId="77777777" w:rsidR="002851ED" w:rsidRDefault="002851ED" w:rsidP="002851ED">
      <w:pPr>
        <w:spacing w:line="276" w:lineRule="auto"/>
        <w:jc w:val="left"/>
        <w:rPr>
          <w:rFonts w:cs="Times New Roman"/>
          <w:sz w:val="20"/>
          <w:szCs w:val="20"/>
        </w:rPr>
      </w:pPr>
    </w:p>
    <w:p w14:paraId="1299C9AB" w14:textId="77777777" w:rsidR="002851ED" w:rsidRDefault="002851ED" w:rsidP="002851ED">
      <w:pPr>
        <w:spacing w:line="276" w:lineRule="auto"/>
        <w:ind w:firstLine="567"/>
        <w:rPr>
          <w:rFonts w:cs="Times New Roman"/>
          <w:sz w:val="20"/>
          <w:szCs w:val="20"/>
        </w:rPr>
      </w:pPr>
      <w:r>
        <w:rPr>
          <w:rFonts w:cs="Times New Roman"/>
          <w:sz w:val="20"/>
          <w:szCs w:val="20"/>
        </w:rPr>
        <w:t>P</w:t>
      </w:r>
      <w:r w:rsidRPr="003578CB">
        <w:rPr>
          <w:rFonts w:cs="Times New Roman"/>
          <w:sz w:val="20"/>
          <w:szCs w:val="20"/>
        </w:rPr>
        <w:t xml:space="preserve">roses reset </w:t>
      </w:r>
      <w:r w:rsidRPr="00091D32">
        <w:rPr>
          <w:rFonts w:cs="Times New Roman"/>
          <w:i/>
          <w:sz w:val="20"/>
          <w:szCs w:val="20"/>
        </w:rPr>
        <w:t>password</w:t>
      </w:r>
      <w:r w:rsidRPr="003578CB">
        <w:rPr>
          <w:rFonts w:cs="Times New Roman"/>
          <w:sz w:val="20"/>
          <w:szCs w:val="20"/>
        </w:rPr>
        <w:t xml:space="preserve"> berhasil jika client mengirimkan alamat email yang sesuai, Jika email tidak </w:t>
      </w:r>
      <w:r w:rsidRPr="003578CB">
        <w:rPr>
          <w:rFonts w:cs="Times New Roman"/>
          <w:sz w:val="20"/>
          <w:szCs w:val="20"/>
        </w:rPr>
        <w:lastRenderedPageBreak/>
        <w:t xml:space="preserve">sesuai atau belum terdaftar maka </w:t>
      </w:r>
      <w:r w:rsidRPr="00091D32">
        <w:rPr>
          <w:rFonts w:cs="Times New Roman"/>
          <w:i/>
          <w:sz w:val="20"/>
          <w:szCs w:val="20"/>
        </w:rPr>
        <w:t>reset</w:t>
      </w:r>
      <w:r w:rsidRPr="003578CB">
        <w:rPr>
          <w:rFonts w:cs="Times New Roman"/>
          <w:sz w:val="20"/>
          <w:szCs w:val="20"/>
        </w:rPr>
        <w:t xml:space="preserve"> </w:t>
      </w:r>
      <w:r w:rsidRPr="00091D32">
        <w:rPr>
          <w:rFonts w:cs="Times New Roman"/>
          <w:i/>
          <w:sz w:val="20"/>
          <w:szCs w:val="20"/>
        </w:rPr>
        <w:t>password</w:t>
      </w:r>
      <w:r w:rsidRPr="003578CB">
        <w:rPr>
          <w:rFonts w:cs="Times New Roman"/>
          <w:sz w:val="20"/>
          <w:szCs w:val="20"/>
        </w:rPr>
        <w:t xml:space="preserve"> akan gagal</w:t>
      </w:r>
      <w:r>
        <w:rPr>
          <w:rFonts w:cs="Times New Roman"/>
          <w:sz w:val="20"/>
          <w:szCs w:val="20"/>
        </w:rPr>
        <w:t>.</w:t>
      </w:r>
    </w:p>
    <w:p w14:paraId="30DA64D0" w14:textId="77777777" w:rsidR="002851ED" w:rsidRPr="003578CB" w:rsidRDefault="002851ED" w:rsidP="002851ED">
      <w:pPr>
        <w:spacing w:line="276" w:lineRule="auto"/>
        <w:jc w:val="left"/>
        <w:rPr>
          <w:rFonts w:cs="Times New Roman"/>
          <w:sz w:val="20"/>
          <w:szCs w:val="20"/>
        </w:rPr>
      </w:pPr>
    </w:p>
    <w:p w14:paraId="455A422C"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7</w:t>
      </w:r>
      <w:r>
        <w:rPr>
          <w:rFonts w:cs="Times New Roman"/>
          <w:sz w:val="20"/>
          <w:szCs w:val="20"/>
        </w:rPr>
        <w:t xml:space="preserve"> Pengujian </w:t>
      </w:r>
      <w:r w:rsidRPr="00091D32">
        <w:rPr>
          <w:rFonts w:cs="Times New Roman"/>
          <w:i/>
          <w:sz w:val="20"/>
          <w:szCs w:val="20"/>
        </w:rPr>
        <w:t>Update</w:t>
      </w:r>
      <w:r w:rsidRPr="005306D1">
        <w:rPr>
          <w:rFonts w:cs="Times New Roman"/>
          <w:sz w:val="20"/>
          <w:szCs w:val="20"/>
        </w:rPr>
        <w:t xml:space="preserve"> Profil</w:t>
      </w:r>
    </w:p>
    <w:tbl>
      <w:tblPr>
        <w:tblW w:w="4678" w:type="dxa"/>
        <w:tblInd w:w="108" w:type="dxa"/>
        <w:tblLook w:val="04A0" w:firstRow="1" w:lastRow="0" w:firstColumn="1" w:lastColumn="0" w:noHBand="0" w:noVBand="1"/>
      </w:tblPr>
      <w:tblGrid>
        <w:gridCol w:w="1134"/>
        <w:gridCol w:w="1701"/>
        <w:gridCol w:w="1843"/>
      </w:tblGrid>
      <w:tr w:rsidR="002851ED" w:rsidRPr="00EB7293" w14:paraId="1AAAF067"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32A97E2F" w14:textId="77777777" w:rsidR="002851ED" w:rsidRPr="00EB7293" w:rsidRDefault="002851ED" w:rsidP="002851ED">
            <w:pPr>
              <w:spacing w:before="60" w:after="60" w:line="276" w:lineRule="auto"/>
              <w:jc w:val="left"/>
              <w:rPr>
                <w:rFonts w:eastAsia="Times New Roman" w:cs="Times New Roman"/>
                <w:b/>
                <w:color w:val="000000"/>
                <w:sz w:val="20"/>
                <w:szCs w:val="20"/>
                <w:lang w:val="en-US"/>
              </w:rPr>
            </w:pPr>
            <w:r w:rsidRPr="00EB7293">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2B5A8FA4" w14:textId="77777777" w:rsidR="002851ED" w:rsidRPr="00EB7293" w:rsidRDefault="002851ED" w:rsidP="002851ED">
            <w:pPr>
              <w:spacing w:before="60" w:after="60" w:line="276" w:lineRule="auto"/>
              <w:jc w:val="left"/>
              <w:rPr>
                <w:rFonts w:eastAsia="Times New Roman" w:cs="Times New Roman"/>
                <w:b/>
                <w:color w:val="000000"/>
                <w:sz w:val="20"/>
                <w:szCs w:val="20"/>
                <w:lang w:val="en-US"/>
              </w:rPr>
            </w:pPr>
            <w:r w:rsidRPr="00EB729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4C4553C1" w14:textId="77777777" w:rsidR="002851ED" w:rsidRPr="00EB7293" w:rsidRDefault="002851ED" w:rsidP="002851ED">
            <w:pPr>
              <w:spacing w:before="60" w:after="60" w:line="276" w:lineRule="auto"/>
              <w:jc w:val="center"/>
              <w:rPr>
                <w:rFonts w:eastAsia="Times New Roman" w:cs="Times New Roman"/>
                <w:b/>
                <w:color w:val="000000"/>
                <w:sz w:val="20"/>
                <w:szCs w:val="20"/>
                <w:lang w:val="en-US"/>
              </w:rPr>
            </w:pPr>
            <w:r w:rsidRPr="00EB7293">
              <w:rPr>
                <w:rFonts w:eastAsia="Times New Roman" w:cs="Times New Roman"/>
                <w:b/>
                <w:color w:val="000000"/>
                <w:sz w:val="20"/>
                <w:szCs w:val="20"/>
                <w:lang w:val="en-US"/>
              </w:rPr>
              <w:t>Respon</w:t>
            </w:r>
          </w:p>
        </w:tc>
      </w:tr>
      <w:tr w:rsidR="002851ED" w:rsidRPr="00EB7293" w14:paraId="549CA0E0" w14:textId="77777777" w:rsidTr="002851ED">
        <w:trPr>
          <w:trHeight w:val="300"/>
        </w:trPr>
        <w:tc>
          <w:tcPr>
            <w:tcW w:w="1134" w:type="dxa"/>
            <w:tcBorders>
              <w:top w:val="single" w:sz="4" w:space="0" w:color="auto"/>
              <w:left w:val="nil"/>
              <w:bottom w:val="nil"/>
              <w:right w:val="nil"/>
            </w:tcBorders>
            <w:shd w:val="clear" w:color="auto" w:fill="auto"/>
            <w:noWrap/>
            <w:vAlign w:val="center"/>
            <w:hideMark/>
          </w:tcPr>
          <w:p w14:paraId="2AD5585D"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nama minimal</w:t>
            </w:r>
          </w:p>
        </w:tc>
        <w:tc>
          <w:tcPr>
            <w:tcW w:w="1701" w:type="dxa"/>
            <w:tcBorders>
              <w:top w:val="single" w:sz="4" w:space="0" w:color="auto"/>
              <w:left w:val="nil"/>
              <w:bottom w:val="nil"/>
              <w:right w:val="nil"/>
            </w:tcBorders>
            <w:shd w:val="clear" w:color="auto" w:fill="auto"/>
            <w:noWrap/>
            <w:vAlign w:val="center"/>
            <w:hideMark/>
          </w:tcPr>
          <w:p w14:paraId="55ABC36C"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Melakukan </w:t>
            </w: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profil menggunakan nama 3 karakter</w:t>
            </w:r>
          </w:p>
        </w:tc>
        <w:tc>
          <w:tcPr>
            <w:tcW w:w="1843" w:type="dxa"/>
            <w:tcBorders>
              <w:top w:val="single" w:sz="4" w:space="0" w:color="auto"/>
              <w:left w:val="nil"/>
              <w:bottom w:val="nil"/>
              <w:right w:val="nil"/>
            </w:tcBorders>
            <w:shd w:val="clear" w:color="auto" w:fill="auto"/>
            <w:noWrap/>
            <w:vAlign w:val="center"/>
          </w:tcPr>
          <w:p w14:paraId="3974E5B2" w14:textId="77777777" w:rsidR="002851ED" w:rsidRPr="00EB7293" w:rsidRDefault="002851ED" w:rsidP="002851ED">
            <w:pPr>
              <w:spacing w:before="60" w:after="60" w:line="276" w:lineRule="auto"/>
              <w:jc w:val="center"/>
              <w:rPr>
                <w:rFonts w:eastAsia="Times New Roman" w:cs="Times New Roman"/>
                <w:i/>
                <w:color w:val="000000"/>
                <w:sz w:val="20"/>
                <w:szCs w:val="20"/>
                <w:lang w:val="en-US"/>
              </w:rPr>
            </w:pPr>
            <w:r w:rsidRPr="00EB7293">
              <w:rPr>
                <w:rFonts w:eastAsia="Times New Roman" w:cs="Times New Roman"/>
                <w:i/>
                <w:color w:val="000000"/>
                <w:sz w:val="20"/>
                <w:szCs w:val="20"/>
                <w:lang w:val="en-US"/>
              </w:rPr>
              <w:t>missing_parameter</w:t>
            </w:r>
          </w:p>
        </w:tc>
      </w:tr>
      <w:tr w:rsidR="002851ED" w:rsidRPr="00EB7293" w14:paraId="38FCF494" w14:textId="77777777" w:rsidTr="002851ED">
        <w:trPr>
          <w:trHeight w:val="300"/>
        </w:trPr>
        <w:tc>
          <w:tcPr>
            <w:tcW w:w="1134" w:type="dxa"/>
            <w:tcBorders>
              <w:top w:val="nil"/>
              <w:left w:val="nil"/>
              <w:right w:val="nil"/>
            </w:tcBorders>
            <w:shd w:val="clear" w:color="auto" w:fill="auto"/>
            <w:noWrap/>
            <w:vAlign w:val="center"/>
            <w:hideMark/>
          </w:tcPr>
          <w:p w14:paraId="17D48898"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nama sesuai</w:t>
            </w:r>
          </w:p>
        </w:tc>
        <w:tc>
          <w:tcPr>
            <w:tcW w:w="1701" w:type="dxa"/>
            <w:tcBorders>
              <w:top w:val="nil"/>
              <w:left w:val="nil"/>
              <w:right w:val="nil"/>
            </w:tcBorders>
            <w:shd w:val="clear" w:color="auto" w:fill="auto"/>
            <w:noWrap/>
            <w:vAlign w:val="center"/>
            <w:hideMark/>
          </w:tcPr>
          <w:p w14:paraId="4F88F32E"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Melakukan </w:t>
            </w: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profil menggunakan nama sesuai</w:t>
            </w:r>
          </w:p>
        </w:tc>
        <w:tc>
          <w:tcPr>
            <w:tcW w:w="1843" w:type="dxa"/>
            <w:tcBorders>
              <w:top w:val="nil"/>
              <w:left w:val="nil"/>
              <w:right w:val="nil"/>
            </w:tcBorders>
            <w:shd w:val="clear" w:color="auto" w:fill="auto"/>
            <w:noWrap/>
            <w:vAlign w:val="center"/>
          </w:tcPr>
          <w:p w14:paraId="53E5FBE2" w14:textId="77777777" w:rsidR="002851ED" w:rsidRPr="00EB7293" w:rsidRDefault="002851ED" w:rsidP="002851ED">
            <w:pPr>
              <w:spacing w:before="60" w:after="60" w:line="276" w:lineRule="auto"/>
              <w:jc w:val="center"/>
              <w:rPr>
                <w:rFonts w:eastAsia="Times New Roman" w:cs="Times New Roman"/>
                <w:i/>
                <w:color w:val="000000"/>
                <w:sz w:val="20"/>
                <w:szCs w:val="20"/>
                <w:lang w:val="en-US"/>
              </w:rPr>
            </w:pPr>
            <w:r w:rsidRPr="00EB7293">
              <w:rPr>
                <w:rFonts w:eastAsia="Times New Roman" w:cs="Times New Roman"/>
                <w:i/>
                <w:color w:val="000000"/>
                <w:sz w:val="20"/>
                <w:szCs w:val="20"/>
                <w:lang w:val="en-US"/>
              </w:rPr>
              <w:t xml:space="preserve">success </w:t>
            </w:r>
          </w:p>
        </w:tc>
      </w:tr>
      <w:tr w:rsidR="002851ED" w:rsidRPr="00EB7293" w14:paraId="0CB0ED9D" w14:textId="77777777" w:rsidTr="002851ED">
        <w:trPr>
          <w:trHeight w:val="300"/>
        </w:trPr>
        <w:tc>
          <w:tcPr>
            <w:tcW w:w="1134" w:type="dxa"/>
            <w:tcBorders>
              <w:top w:val="nil"/>
              <w:left w:val="nil"/>
              <w:bottom w:val="nil"/>
              <w:right w:val="nil"/>
            </w:tcBorders>
            <w:shd w:val="clear" w:color="auto" w:fill="auto"/>
            <w:noWrap/>
            <w:vAlign w:val="center"/>
            <w:hideMark/>
          </w:tcPr>
          <w:p w14:paraId="5B3FA5AF"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email sesuai</w:t>
            </w:r>
          </w:p>
        </w:tc>
        <w:tc>
          <w:tcPr>
            <w:tcW w:w="1701" w:type="dxa"/>
            <w:tcBorders>
              <w:top w:val="nil"/>
              <w:left w:val="nil"/>
              <w:bottom w:val="nil"/>
              <w:right w:val="nil"/>
            </w:tcBorders>
            <w:shd w:val="clear" w:color="auto" w:fill="auto"/>
            <w:noWrap/>
            <w:vAlign w:val="center"/>
            <w:hideMark/>
          </w:tcPr>
          <w:p w14:paraId="33C41533"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Melakukan </w:t>
            </w: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profil menggunakan email yang sesuai</w:t>
            </w:r>
          </w:p>
        </w:tc>
        <w:tc>
          <w:tcPr>
            <w:tcW w:w="1843" w:type="dxa"/>
            <w:tcBorders>
              <w:top w:val="nil"/>
              <w:left w:val="nil"/>
              <w:bottom w:val="nil"/>
              <w:right w:val="nil"/>
            </w:tcBorders>
            <w:shd w:val="clear" w:color="auto" w:fill="auto"/>
            <w:noWrap/>
            <w:vAlign w:val="center"/>
          </w:tcPr>
          <w:p w14:paraId="046E0B37" w14:textId="77777777" w:rsidR="002851ED" w:rsidRPr="00EB7293" w:rsidRDefault="002851ED" w:rsidP="002851ED">
            <w:pPr>
              <w:spacing w:before="60" w:after="60" w:line="276" w:lineRule="auto"/>
              <w:jc w:val="center"/>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success </w:t>
            </w:r>
          </w:p>
        </w:tc>
      </w:tr>
      <w:tr w:rsidR="002851ED" w:rsidRPr="00EB7293" w14:paraId="72CA9910" w14:textId="77777777" w:rsidTr="002851ED">
        <w:trPr>
          <w:trHeight w:val="300"/>
        </w:trPr>
        <w:tc>
          <w:tcPr>
            <w:tcW w:w="1134" w:type="dxa"/>
            <w:tcBorders>
              <w:top w:val="nil"/>
              <w:left w:val="nil"/>
              <w:bottom w:val="nil"/>
              <w:right w:val="nil"/>
            </w:tcBorders>
            <w:shd w:val="clear" w:color="auto" w:fill="auto"/>
            <w:noWrap/>
            <w:vAlign w:val="center"/>
          </w:tcPr>
          <w:p w14:paraId="7A984F16"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email format salah</w:t>
            </w:r>
          </w:p>
        </w:tc>
        <w:tc>
          <w:tcPr>
            <w:tcW w:w="1701" w:type="dxa"/>
            <w:tcBorders>
              <w:top w:val="nil"/>
              <w:left w:val="nil"/>
              <w:bottom w:val="nil"/>
              <w:right w:val="nil"/>
            </w:tcBorders>
            <w:shd w:val="clear" w:color="auto" w:fill="auto"/>
            <w:noWrap/>
            <w:vAlign w:val="center"/>
          </w:tcPr>
          <w:p w14:paraId="401F01E4"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Melakukan </w:t>
            </w: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profil menggunakan email dengan format tidak sesuai</w:t>
            </w:r>
          </w:p>
        </w:tc>
        <w:tc>
          <w:tcPr>
            <w:tcW w:w="1843" w:type="dxa"/>
            <w:tcBorders>
              <w:top w:val="nil"/>
              <w:left w:val="nil"/>
              <w:bottom w:val="nil"/>
              <w:right w:val="nil"/>
            </w:tcBorders>
            <w:shd w:val="clear" w:color="auto" w:fill="auto"/>
            <w:noWrap/>
            <w:vAlign w:val="center"/>
          </w:tcPr>
          <w:p w14:paraId="00986E42" w14:textId="77777777" w:rsidR="002851ED" w:rsidRPr="00EB7293" w:rsidRDefault="002851ED" w:rsidP="002851ED">
            <w:pPr>
              <w:spacing w:before="60" w:after="60" w:line="276" w:lineRule="auto"/>
              <w:jc w:val="center"/>
              <w:rPr>
                <w:rFonts w:eastAsia="Times New Roman" w:cs="Times New Roman"/>
                <w:color w:val="000000"/>
                <w:sz w:val="20"/>
                <w:szCs w:val="20"/>
                <w:lang w:val="en-US"/>
              </w:rPr>
            </w:pPr>
            <w:r w:rsidRPr="00EB7293">
              <w:rPr>
                <w:rFonts w:eastAsia="Times New Roman" w:cs="Times New Roman"/>
                <w:i/>
                <w:color w:val="000000"/>
                <w:sz w:val="20"/>
                <w:szCs w:val="20"/>
                <w:lang w:val="en-US"/>
              </w:rPr>
              <w:t>missing</w:t>
            </w:r>
            <w:r w:rsidRPr="00EB7293">
              <w:rPr>
                <w:rFonts w:eastAsia="Times New Roman" w:cs="Times New Roman"/>
                <w:color w:val="000000"/>
                <w:sz w:val="20"/>
                <w:szCs w:val="20"/>
                <w:lang w:val="en-US"/>
              </w:rPr>
              <w:t>_</w:t>
            </w:r>
            <w:r w:rsidRPr="00EB7293">
              <w:rPr>
                <w:rFonts w:eastAsia="Times New Roman" w:cs="Times New Roman"/>
                <w:i/>
                <w:color w:val="000000"/>
                <w:sz w:val="20"/>
                <w:szCs w:val="20"/>
                <w:lang w:val="en-US"/>
              </w:rPr>
              <w:t>parameter</w:t>
            </w:r>
          </w:p>
        </w:tc>
      </w:tr>
      <w:tr w:rsidR="002851ED" w:rsidRPr="00EB7293" w14:paraId="0A9325DF" w14:textId="77777777" w:rsidTr="002851ED">
        <w:trPr>
          <w:trHeight w:val="300"/>
        </w:trPr>
        <w:tc>
          <w:tcPr>
            <w:tcW w:w="1134" w:type="dxa"/>
            <w:tcBorders>
              <w:top w:val="nil"/>
              <w:left w:val="nil"/>
              <w:bottom w:val="nil"/>
              <w:right w:val="nil"/>
            </w:tcBorders>
            <w:shd w:val="clear" w:color="auto" w:fill="auto"/>
            <w:noWrap/>
            <w:vAlign w:val="center"/>
          </w:tcPr>
          <w:p w14:paraId="615EF8C4"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jenis kelamin sesuai</w:t>
            </w:r>
          </w:p>
        </w:tc>
        <w:tc>
          <w:tcPr>
            <w:tcW w:w="1701" w:type="dxa"/>
            <w:tcBorders>
              <w:top w:val="nil"/>
              <w:left w:val="nil"/>
              <w:bottom w:val="nil"/>
              <w:right w:val="nil"/>
            </w:tcBorders>
            <w:shd w:val="clear" w:color="auto" w:fill="auto"/>
            <w:noWrap/>
            <w:vAlign w:val="center"/>
          </w:tcPr>
          <w:p w14:paraId="137A6979"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Melakukan </w:t>
            </w: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jenis kelamin dengan format sesuai</w:t>
            </w:r>
          </w:p>
        </w:tc>
        <w:tc>
          <w:tcPr>
            <w:tcW w:w="1843" w:type="dxa"/>
            <w:tcBorders>
              <w:top w:val="nil"/>
              <w:left w:val="nil"/>
              <w:bottom w:val="nil"/>
              <w:right w:val="nil"/>
            </w:tcBorders>
            <w:shd w:val="clear" w:color="auto" w:fill="auto"/>
            <w:noWrap/>
            <w:vAlign w:val="center"/>
          </w:tcPr>
          <w:p w14:paraId="5A2CFA82" w14:textId="77777777" w:rsidR="002851ED" w:rsidRPr="00EB7293" w:rsidRDefault="002851ED" w:rsidP="002851ED">
            <w:pPr>
              <w:spacing w:before="60" w:after="60" w:line="276" w:lineRule="auto"/>
              <w:jc w:val="center"/>
              <w:rPr>
                <w:rFonts w:eastAsia="Times New Roman" w:cs="Times New Roman"/>
                <w:i/>
                <w:color w:val="000000"/>
                <w:sz w:val="20"/>
                <w:szCs w:val="20"/>
                <w:lang w:val="en-US"/>
              </w:rPr>
            </w:pPr>
            <w:r w:rsidRPr="00EB7293">
              <w:rPr>
                <w:rFonts w:eastAsia="Times New Roman" w:cs="Times New Roman"/>
                <w:i/>
                <w:color w:val="000000"/>
                <w:sz w:val="20"/>
                <w:szCs w:val="20"/>
                <w:lang w:val="en-US"/>
              </w:rPr>
              <w:t xml:space="preserve">success </w:t>
            </w:r>
          </w:p>
        </w:tc>
      </w:tr>
      <w:tr w:rsidR="002851ED" w:rsidRPr="00EB7293" w14:paraId="0FC194AD" w14:textId="77777777" w:rsidTr="002851ED">
        <w:trPr>
          <w:trHeight w:val="300"/>
        </w:trPr>
        <w:tc>
          <w:tcPr>
            <w:tcW w:w="1134" w:type="dxa"/>
            <w:tcBorders>
              <w:top w:val="nil"/>
              <w:left w:val="nil"/>
              <w:right w:val="nil"/>
            </w:tcBorders>
            <w:shd w:val="clear" w:color="auto" w:fill="auto"/>
            <w:noWrap/>
            <w:vAlign w:val="center"/>
          </w:tcPr>
          <w:p w14:paraId="4A208AEB"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nomor hp sesuai</w:t>
            </w:r>
          </w:p>
        </w:tc>
        <w:tc>
          <w:tcPr>
            <w:tcW w:w="1701" w:type="dxa"/>
            <w:tcBorders>
              <w:top w:val="nil"/>
              <w:left w:val="nil"/>
              <w:right w:val="nil"/>
            </w:tcBorders>
            <w:shd w:val="clear" w:color="auto" w:fill="auto"/>
            <w:noWrap/>
            <w:vAlign w:val="center"/>
          </w:tcPr>
          <w:p w14:paraId="5D7E27F8"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Melakukan </w:t>
            </w: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nomor hp dengan format sesuai</w:t>
            </w:r>
          </w:p>
        </w:tc>
        <w:tc>
          <w:tcPr>
            <w:tcW w:w="1843" w:type="dxa"/>
            <w:tcBorders>
              <w:top w:val="nil"/>
              <w:left w:val="nil"/>
              <w:right w:val="nil"/>
            </w:tcBorders>
            <w:shd w:val="clear" w:color="auto" w:fill="auto"/>
            <w:noWrap/>
            <w:vAlign w:val="center"/>
          </w:tcPr>
          <w:p w14:paraId="4BD043B0" w14:textId="77777777" w:rsidR="002851ED" w:rsidRPr="00EB7293" w:rsidRDefault="002851ED" w:rsidP="002851ED">
            <w:pPr>
              <w:spacing w:before="60" w:after="60" w:line="276" w:lineRule="auto"/>
              <w:jc w:val="center"/>
              <w:rPr>
                <w:rFonts w:eastAsia="Times New Roman" w:cs="Times New Roman"/>
                <w:i/>
                <w:color w:val="000000"/>
                <w:sz w:val="20"/>
                <w:szCs w:val="20"/>
                <w:lang w:val="en-US"/>
              </w:rPr>
            </w:pPr>
            <w:r w:rsidRPr="00EB7293">
              <w:rPr>
                <w:rFonts w:eastAsia="Times New Roman" w:cs="Times New Roman"/>
                <w:i/>
                <w:color w:val="000000"/>
                <w:sz w:val="20"/>
                <w:szCs w:val="20"/>
                <w:lang w:val="en-US"/>
              </w:rPr>
              <w:t xml:space="preserve">success </w:t>
            </w:r>
          </w:p>
        </w:tc>
      </w:tr>
      <w:tr w:rsidR="002851ED" w:rsidRPr="00EB7293" w14:paraId="5BA75159"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10716D3E"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nomor hp tidak sesuai</w:t>
            </w:r>
          </w:p>
        </w:tc>
        <w:tc>
          <w:tcPr>
            <w:tcW w:w="1701" w:type="dxa"/>
            <w:tcBorders>
              <w:top w:val="nil"/>
              <w:left w:val="nil"/>
              <w:bottom w:val="single" w:sz="4" w:space="0" w:color="auto"/>
              <w:right w:val="nil"/>
            </w:tcBorders>
            <w:shd w:val="clear" w:color="auto" w:fill="auto"/>
            <w:noWrap/>
            <w:vAlign w:val="center"/>
          </w:tcPr>
          <w:p w14:paraId="6A78A66F"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Melakukan </w:t>
            </w: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nomor hp dengan format salah (digit angka kurang/lebih)</w:t>
            </w:r>
          </w:p>
        </w:tc>
        <w:tc>
          <w:tcPr>
            <w:tcW w:w="1843" w:type="dxa"/>
            <w:tcBorders>
              <w:top w:val="nil"/>
              <w:left w:val="nil"/>
              <w:bottom w:val="single" w:sz="4" w:space="0" w:color="auto"/>
              <w:right w:val="nil"/>
            </w:tcBorders>
            <w:shd w:val="clear" w:color="auto" w:fill="auto"/>
            <w:noWrap/>
            <w:vAlign w:val="center"/>
          </w:tcPr>
          <w:p w14:paraId="3195D208" w14:textId="77777777" w:rsidR="002851ED" w:rsidRPr="00EB7293" w:rsidRDefault="002851ED" w:rsidP="002851ED">
            <w:pPr>
              <w:spacing w:before="60" w:after="60" w:line="276" w:lineRule="auto"/>
              <w:jc w:val="center"/>
              <w:rPr>
                <w:rFonts w:eastAsia="Times New Roman" w:cs="Times New Roman"/>
                <w:color w:val="000000"/>
                <w:sz w:val="20"/>
                <w:szCs w:val="20"/>
                <w:lang w:val="en-US"/>
              </w:rPr>
            </w:pPr>
            <w:r w:rsidRPr="00EB7293">
              <w:rPr>
                <w:rFonts w:eastAsia="Times New Roman" w:cs="Times New Roman"/>
                <w:i/>
                <w:color w:val="000000"/>
                <w:sz w:val="20"/>
                <w:szCs w:val="20"/>
                <w:lang w:val="en-US"/>
              </w:rPr>
              <w:t>missing</w:t>
            </w:r>
            <w:r w:rsidRPr="00EB7293">
              <w:rPr>
                <w:rFonts w:eastAsia="Times New Roman" w:cs="Times New Roman"/>
                <w:color w:val="000000"/>
                <w:sz w:val="20"/>
                <w:szCs w:val="20"/>
                <w:lang w:val="en-US"/>
              </w:rPr>
              <w:t>_</w:t>
            </w:r>
            <w:r w:rsidRPr="00EB7293">
              <w:rPr>
                <w:rFonts w:eastAsia="Times New Roman" w:cs="Times New Roman"/>
                <w:i/>
                <w:color w:val="000000"/>
                <w:sz w:val="20"/>
                <w:szCs w:val="20"/>
                <w:lang w:val="en-US"/>
              </w:rPr>
              <w:t>parameter</w:t>
            </w:r>
          </w:p>
        </w:tc>
      </w:tr>
    </w:tbl>
    <w:p w14:paraId="3CE8B85F" w14:textId="77777777" w:rsidR="002851ED" w:rsidRDefault="002851ED" w:rsidP="002851ED">
      <w:pPr>
        <w:spacing w:line="276" w:lineRule="auto"/>
        <w:jc w:val="left"/>
        <w:rPr>
          <w:rFonts w:cs="Times New Roman"/>
          <w:sz w:val="20"/>
          <w:szCs w:val="20"/>
        </w:rPr>
      </w:pPr>
    </w:p>
    <w:p w14:paraId="46F5E3B6" w14:textId="77777777" w:rsidR="002851ED" w:rsidRDefault="002851ED" w:rsidP="002851ED">
      <w:pPr>
        <w:spacing w:line="276" w:lineRule="auto"/>
        <w:ind w:firstLine="567"/>
        <w:rPr>
          <w:rFonts w:cs="Times New Roman"/>
          <w:sz w:val="20"/>
          <w:szCs w:val="20"/>
        </w:rPr>
      </w:pPr>
      <w:r>
        <w:rPr>
          <w:rFonts w:cs="Times New Roman"/>
          <w:sz w:val="20"/>
          <w:szCs w:val="20"/>
        </w:rPr>
        <w:t>T</w:t>
      </w:r>
      <w:r w:rsidRPr="000C2123">
        <w:rPr>
          <w:rFonts w:cs="Times New Roman"/>
          <w:sz w:val="20"/>
          <w:szCs w:val="20"/>
        </w:rPr>
        <w:t xml:space="preserve">erlihat proses </w:t>
      </w:r>
      <w:r w:rsidRPr="00091D32">
        <w:rPr>
          <w:rFonts w:cs="Times New Roman"/>
          <w:i/>
          <w:sz w:val="20"/>
          <w:szCs w:val="20"/>
        </w:rPr>
        <w:t>update</w:t>
      </w:r>
      <w:r w:rsidRPr="000C2123">
        <w:rPr>
          <w:rFonts w:cs="Times New Roman"/>
          <w:sz w:val="20"/>
          <w:szCs w:val="20"/>
        </w:rPr>
        <w:t xml:space="preserve"> profil akan berhasil jika semua data yang dikirimkan sesuai dengan format sehingga mendapatkan respon success, jika ada salah satu data yang tidak sesuai format misalnya format email tidak sesuai atau nomor hp kurang maka </w:t>
      </w:r>
      <w:r w:rsidRPr="00091D32">
        <w:rPr>
          <w:rFonts w:cs="Times New Roman"/>
          <w:i/>
          <w:sz w:val="20"/>
          <w:szCs w:val="20"/>
        </w:rPr>
        <w:t>update</w:t>
      </w:r>
      <w:r w:rsidRPr="000C2123">
        <w:rPr>
          <w:rFonts w:cs="Times New Roman"/>
          <w:sz w:val="20"/>
          <w:szCs w:val="20"/>
        </w:rPr>
        <w:t xml:space="preserve"> profil akan gagal.</w:t>
      </w:r>
    </w:p>
    <w:p w14:paraId="622D96BB" w14:textId="77777777" w:rsidR="002851ED" w:rsidRPr="00EB7293" w:rsidRDefault="002851ED" w:rsidP="002851ED">
      <w:pPr>
        <w:spacing w:line="276" w:lineRule="auto"/>
        <w:jc w:val="left"/>
        <w:rPr>
          <w:rFonts w:cs="Times New Roman"/>
          <w:sz w:val="20"/>
          <w:szCs w:val="20"/>
        </w:rPr>
      </w:pPr>
    </w:p>
    <w:p w14:paraId="09FC6711"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8</w:t>
      </w:r>
      <w:r>
        <w:rPr>
          <w:rFonts w:cs="Times New Roman"/>
          <w:sz w:val="20"/>
          <w:szCs w:val="20"/>
        </w:rPr>
        <w:t xml:space="preserve"> Pengujian </w:t>
      </w:r>
      <w:r w:rsidRPr="005306D1">
        <w:rPr>
          <w:rFonts w:cs="Times New Roman"/>
          <w:sz w:val="20"/>
          <w:szCs w:val="20"/>
        </w:rPr>
        <w:t>Lihat Akses</w:t>
      </w:r>
    </w:p>
    <w:tbl>
      <w:tblPr>
        <w:tblW w:w="4678" w:type="dxa"/>
        <w:tblInd w:w="108" w:type="dxa"/>
        <w:tblLook w:val="04A0" w:firstRow="1" w:lastRow="0" w:firstColumn="1" w:lastColumn="0" w:noHBand="0" w:noVBand="1"/>
      </w:tblPr>
      <w:tblGrid>
        <w:gridCol w:w="1134"/>
        <w:gridCol w:w="1701"/>
        <w:gridCol w:w="1843"/>
      </w:tblGrid>
      <w:tr w:rsidR="002851ED" w:rsidRPr="00955775" w14:paraId="32BFD91A"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330AB691" w14:textId="77777777" w:rsidR="002851ED" w:rsidRPr="00955775" w:rsidRDefault="002851ED" w:rsidP="002851ED">
            <w:pPr>
              <w:spacing w:before="60" w:after="60" w:line="276" w:lineRule="auto"/>
              <w:jc w:val="left"/>
              <w:rPr>
                <w:rFonts w:eastAsia="Times New Roman" w:cs="Times New Roman"/>
                <w:b/>
                <w:color w:val="000000"/>
                <w:sz w:val="20"/>
                <w:szCs w:val="20"/>
                <w:lang w:val="en-US"/>
              </w:rPr>
            </w:pPr>
            <w:r w:rsidRPr="00955775">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3D0AA5C7" w14:textId="77777777" w:rsidR="002851ED" w:rsidRPr="00955775" w:rsidRDefault="002851ED" w:rsidP="002851ED">
            <w:pPr>
              <w:spacing w:before="60" w:after="60" w:line="276" w:lineRule="auto"/>
              <w:jc w:val="left"/>
              <w:rPr>
                <w:rFonts w:eastAsia="Times New Roman" w:cs="Times New Roman"/>
                <w:b/>
                <w:color w:val="000000"/>
                <w:sz w:val="20"/>
                <w:szCs w:val="20"/>
                <w:lang w:val="en-US"/>
              </w:rPr>
            </w:pPr>
            <w:r w:rsidRPr="00955775">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C86999C" w14:textId="77777777" w:rsidR="002851ED" w:rsidRPr="00955775" w:rsidRDefault="002851ED" w:rsidP="002851ED">
            <w:pPr>
              <w:spacing w:before="60" w:after="60" w:line="276" w:lineRule="auto"/>
              <w:jc w:val="center"/>
              <w:rPr>
                <w:rFonts w:eastAsia="Times New Roman" w:cs="Times New Roman"/>
                <w:b/>
                <w:color w:val="000000"/>
                <w:sz w:val="20"/>
                <w:szCs w:val="20"/>
                <w:lang w:val="en-US"/>
              </w:rPr>
            </w:pPr>
            <w:r w:rsidRPr="00955775">
              <w:rPr>
                <w:rFonts w:eastAsia="Times New Roman" w:cs="Times New Roman"/>
                <w:b/>
                <w:color w:val="000000"/>
                <w:sz w:val="20"/>
                <w:szCs w:val="20"/>
                <w:lang w:val="en-US"/>
              </w:rPr>
              <w:t>Respon</w:t>
            </w:r>
          </w:p>
        </w:tc>
      </w:tr>
      <w:tr w:rsidR="002851ED" w:rsidRPr="00955775" w14:paraId="05B61CE2" w14:textId="77777777" w:rsidTr="002851ED">
        <w:trPr>
          <w:trHeight w:val="300"/>
        </w:trPr>
        <w:tc>
          <w:tcPr>
            <w:tcW w:w="1134" w:type="dxa"/>
            <w:tcBorders>
              <w:top w:val="single" w:sz="4" w:space="0" w:color="auto"/>
              <w:left w:val="nil"/>
              <w:right w:val="nil"/>
            </w:tcBorders>
            <w:shd w:val="clear" w:color="auto" w:fill="auto"/>
            <w:noWrap/>
            <w:vAlign w:val="center"/>
          </w:tcPr>
          <w:p w14:paraId="04F895B6" w14:textId="77777777" w:rsidR="002851ED" w:rsidRPr="00955775" w:rsidRDefault="002851ED" w:rsidP="002851ED">
            <w:pPr>
              <w:spacing w:before="60" w:after="60" w:line="276" w:lineRule="auto"/>
              <w:jc w:val="left"/>
              <w:rPr>
                <w:rFonts w:eastAsia="Times New Roman" w:cs="Times New Roman"/>
                <w:color w:val="000000"/>
                <w:sz w:val="20"/>
                <w:szCs w:val="20"/>
                <w:lang w:val="en-US"/>
              </w:rPr>
            </w:pPr>
            <w:r w:rsidRPr="00955775">
              <w:rPr>
                <w:rFonts w:eastAsia="Times New Roman" w:cs="Times New Roman"/>
                <w:color w:val="000000"/>
                <w:sz w:val="20"/>
                <w:szCs w:val="20"/>
                <w:lang w:val="en-US"/>
              </w:rPr>
              <w:t xml:space="preserve">Lihat akses dengan token </w:t>
            </w:r>
          </w:p>
        </w:tc>
        <w:tc>
          <w:tcPr>
            <w:tcW w:w="1701" w:type="dxa"/>
            <w:tcBorders>
              <w:top w:val="single" w:sz="4" w:space="0" w:color="auto"/>
              <w:left w:val="nil"/>
              <w:right w:val="nil"/>
            </w:tcBorders>
            <w:shd w:val="clear" w:color="auto" w:fill="auto"/>
            <w:noWrap/>
            <w:vAlign w:val="center"/>
          </w:tcPr>
          <w:p w14:paraId="4F9423BC" w14:textId="77777777" w:rsidR="002851ED" w:rsidRPr="00955775" w:rsidRDefault="002851ED" w:rsidP="002851ED">
            <w:pPr>
              <w:spacing w:before="60" w:after="60" w:line="276" w:lineRule="auto"/>
              <w:jc w:val="left"/>
              <w:rPr>
                <w:rFonts w:eastAsia="Times New Roman" w:cs="Times New Roman"/>
                <w:color w:val="000000"/>
                <w:sz w:val="20"/>
                <w:szCs w:val="20"/>
                <w:lang w:val="en-US"/>
              </w:rPr>
            </w:pPr>
            <w:r w:rsidRPr="00955775">
              <w:rPr>
                <w:rFonts w:eastAsia="Times New Roman" w:cs="Times New Roman"/>
                <w:color w:val="000000"/>
                <w:sz w:val="20"/>
                <w:szCs w:val="20"/>
                <w:lang w:val="en-US"/>
              </w:rPr>
              <w:t xml:space="preserve">Melakukan </w:t>
            </w:r>
            <w:r w:rsidRPr="00955775">
              <w:rPr>
                <w:rFonts w:eastAsia="Times New Roman" w:cs="Times New Roman"/>
                <w:i/>
                <w:color w:val="000000"/>
                <w:sz w:val="20"/>
                <w:szCs w:val="20"/>
                <w:lang w:val="en-US"/>
              </w:rPr>
              <w:t>request</w:t>
            </w:r>
            <w:r w:rsidRPr="00955775">
              <w:rPr>
                <w:rFonts w:eastAsia="Times New Roman" w:cs="Times New Roman"/>
                <w:color w:val="000000"/>
                <w:sz w:val="20"/>
                <w:szCs w:val="20"/>
                <w:lang w:val="en-US"/>
              </w:rPr>
              <w:t xml:space="preserve"> lihat akses menggunakan token yang sesuai</w:t>
            </w:r>
          </w:p>
        </w:tc>
        <w:tc>
          <w:tcPr>
            <w:tcW w:w="1843" w:type="dxa"/>
            <w:tcBorders>
              <w:top w:val="single" w:sz="4" w:space="0" w:color="auto"/>
              <w:left w:val="nil"/>
              <w:right w:val="nil"/>
            </w:tcBorders>
            <w:shd w:val="clear" w:color="auto" w:fill="auto"/>
            <w:noWrap/>
            <w:vAlign w:val="center"/>
          </w:tcPr>
          <w:p w14:paraId="012BBB1E" w14:textId="77777777" w:rsidR="002851ED" w:rsidRPr="00955775" w:rsidRDefault="002851ED" w:rsidP="002851ED">
            <w:pPr>
              <w:spacing w:before="60" w:after="60" w:line="276" w:lineRule="auto"/>
              <w:jc w:val="center"/>
              <w:rPr>
                <w:rFonts w:eastAsia="Times New Roman" w:cs="Times New Roman"/>
                <w:i/>
                <w:color w:val="000000"/>
                <w:sz w:val="20"/>
                <w:szCs w:val="20"/>
                <w:lang w:val="en-US"/>
              </w:rPr>
            </w:pPr>
            <w:r w:rsidRPr="00955775">
              <w:rPr>
                <w:rFonts w:eastAsia="Times New Roman" w:cs="Times New Roman"/>
                <w:i/>
                <w:color w:val="000000"/>
                <w:sz w:val="20"/>
                <w:szCs w:val="20"/>
                <w:lang w:val="en-US"/>
              </w:rPr>
              <w:t xml:space="preserve">success </w:t>
            </w:r>
          </w:p>
        </w:tc>
      </w:tr>
      <w:tr w:rsidR="002851ED" w:rsidRPr="00955775" w14:paraId="7EFAA215"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367EB94F" w14:textId="77777777" w:rsidR="002851ED" w:rsidRPr="00955775" w:rsidRDefault="002851ED" w:rsidP="002851ED">
            <w:pPr>
              <w:spacing w:before="60" w:after="60" w:line="276" w:lineRule="auto"/>
              <w:jc w:val="left"/>
              <w:rPr>
                <w:rFonts w:eastAsia="Times New Roman" w:cs="Times New Roman"/>
                <w:color w:val="000000"/>
                <w:sz w:val="20"/>
                <w:szCs w:val="20"/>
                <w:lang w:val="en-US"/>
              </w:rPr>
            </w:pPr>
            <w:r w:rsidRPr="00955775">
              <w:rPr>
                <w:rFonts w:eastAsia="Times New Roman" w:cs="Times New Roman"/>
                <w:color w:val="000000"/>
                <w:sz w:val="20"/>
                <w:szCs w:val="20"/>
                <w:lang w:val="en-US"/>
              </w:rPr>
              <w:lastRenderedPageBreak/>
              <w:t>Lihat akses tanpa token</w:t>
            </w:r>
          </w:p>
        </w:tc>
        <w:tc>
          <w:tcPr>
            <w:tcW w:w="1701" w:type="dxa"/>
            <w:tcBorders>
              <w:top w:val="nil"/>
              <w:left w:val="nil"/>
              <w:bottom w:val="single" w:sz="4" w:space="0" w:color="auto"/>
              <w:right w:val="nil"/>
            </w:tcBorders>
            <w:shd w:val="clear" w:color="auto" w:fill="auto"/>
            <w:noWrap/>
            <w:vAlign w:val="center"/>
          </w:tcPr>
          <w:p w14:paraId="3697DB50" w14:textId="77777777" w:rsidR="002851ED" w:rsidRPr="00955775" w:rsidRDefault="002851ED" w:rsidP="002851ED">
            <w:pPr>
              <w:spacing w:before="60" w:after="60" w:line="276" w:lineRule="auto"/>
              <w:jc w:val="left"/>
              <w:rPr>
                <w:rFonts w:eastAsia="Times New Roman" w:cs="Times New Roman"/>
                <w:color w:val="000000"/>
                <w:sz w:val="20"/>
                <w:szCs w:val="20"/>
                <w:lang w:val="en-US"/>
              </w:rPr>
            </w:pPr>
            <w:r w:rsidRPr="00955775">
              <w:rPr>
                <w:rFonts w:eastAsia="Times New Roman" w:cs="Times New Roman"/>
                <w:color w:val="000000"/>
                <w:sz w:val="20"/>
                <w:szCs w:val="20"/>
                <w:lang w:val="en-US"/>
              </w:rPr>
              <w:t xml:space="preserve">Melakukan </w:t>
            </w:r>
            <w:r w:rsidRPr="00955775">
              <w:rPr>
                <w:rFonts w:eastAsia="Times New Roman" w:cs="Times New Roman"/>
                <w:i/>
                <w:color w:val="000000"/>
                <w:sz w:val="20"/>
                <w:szCs w:val="20"/>
                <w:lang w:val="en-US"/>
              </w:rPr>
              <w:t>request</w:t>
            </w:r>
            <w:r w:rsidRPr="00955775">
              <w:rPr>
                <w:rFonts w:eastAsia="Times New Roman" w:cs="Times New Roman"/>
                <w:color w:val="000000"/>
                <w:sz w:val="20"/>
                <w:szCs w:val="20"/>
                <w:lang w:val="en-US"/>
              </w:rPr>
              <w:t xml:space="preserve"> lihat akses tanpa menggunakan token</w:t>
            </w:r>
          </w:p>
        </w:tc>
        <w:tc>
          <w:tcPr>
            <w:tcW w:w="1843" w:type="dxa"/>
            <w:tcBorders>
              <w:top w:val="nil"/>
              <w:left w:val="nil"/>
              <w:bottom w:val="single" w:sz="4" w:space="0" w:color="auto"/>
              <w:right w:val="nil"/>
            </w:tcBorders>
            <w:shd w:val="clear" w:color="auto" w:fill="auto"/>
            <w:noWrap/>
            <w:vAlign w:val="center"/>
          </w:tcPr>
          <w:p w14:paraId="7AC5527E" w14:textId="77777777" w:rsidR="002851ED" w:rsidRPr="00955775" w:rsidRDefault="002851ED" w:rsidP="002851ED">
            <w:pPr>
              <w:spacing w:before="60" w:after="60" w:line="276" w:lineRule="auto"/>
              <w:jc w:val="center"/>
              <w:rPr>
                <w:rFonts w:eastAsia="Times New Roman" w:cs="Times New Roman"/>
                <w:i/>
                <w:color w:val="000000"/>
                <w:sz w:val="20"/>
                <w:szCs w:val="20"/>
                <w:lang w:val="en-US"/>
              </w:rPr>
            </w:pPr>
            <w:r w:rsidRPr="00955775">
              <w:rPr>
                <w:rFonts w:eastAsia="Times New Roman" w:cs="Times New Roman"/>
                <w:i/>
                <w:color w:val="000000"/>
                <w:sz w:val="20"/>
                <w:szCs w:val="20"/>
                <w:lang w:val="en-US"/>
              </w:rPr>
              <w:t xml:space="preserve">Unauthenticated </w:t>
            </w:r>
          </w:p>
        </w:tc>
      </w:tr>
    </w:tbl>
    <w:p w14:paraId="7028F8A3" w14:textId="77777777" w:rsidR="002851ED" w:rsidRDefault="002851ED" w:rsidP="002851ED">
      <w:pPr>
        <w:spacing w:line="276" w:lineRule="auto"/>
        <w:jc w:val="left"/>
        <w:rPr>
          <w:rFonts w:cs="Times New Roman"/>
          <w:sz w:val="20"/>
          <w:szCs w:val="20"/>
        </w:rPr>
      </w:pPr>
    </w:p>
    <w:p w14:paraId="6ED76C8A" w14:textId="77777777" w:rsidR="002851ED" w:rsidRDefault="002851ED" w:rsidP="002851ED">
      <w:pPr>
        <w:spacing w:line="276" w:lineRule="auto"/>
        <w:ind w:firstLine="567"/>
        <w:rPr>
          <w:rFonts w:cs="Times New Roman"/>
          <w:sz w:val="20"/>
          <w:szCs w:val="20"/>
        </w:rPr>
      </w:pPr>
      <w:r>
        <w:rPr>
          <w:rFonts w:cs="Times New Roman"/>
          <w:sz w:val="20"/>
          <w:szCs w:val="20"/>
        </w:rPr>
        <w:t>P</w:t>
      </w:r>
      <w:r w:rsidRPr="00B54752">
        <w:rPr>
          <w:rFonts w:cs="Times New Roman"/>
          <w:sz w:val="20"/>
          <w:szCs w:val="20"/>
        </w:rPr>
        <w:t xml:space="preserve">roses lihat akses akan berhasil jika permaintaan dilakukan dengan menambahkan token, jika permintaan tidak menggunakan token maka permintaan akan ditolak.  </w:t>
      </w:r>
    </w:p>
    <w:p w14:paraId="596BD68E" w14:textId="77777777" w:rsidR="002851ED" w:rsidRPr="00955775" w:rsidRDefault="002851ED" w:rsidP="002851ED">
      <w:pPr>
        <w:spacing w:line="276" w:lineRule="auto"/>
        <w:jc w:val="left"/>
        <w:rPr>
          <w:rFonts w:cs="Times New Roman"/>
          <w:sz w:val="20"/>
          <w:szCs w:val="20"/>
        </w:rPr>
      </w:pPr>
    </w:p>
    <w:p w14:paraId="1912D922"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9</w:t>
      </w:r>
      <w:r>
        <w:rPr>
          <w:rFonts w:cs="Times New Roman"/>
          <w:sz w:val="20"/>
          <w:szCs w:val="20"/>
        </w:rPr>
        <w:t xml:space="preserve"> Pengujian </w:t>
      </w:r>
      <w:r w:rsidRPr="005306D1">
        <w:rPr>
          <w:rFonts w:cs="Times New Roman"/>
          <w:sz w:val="20"/>
          <w:szCs w:val="20"/>
        </w:rPr>
        <w:t>Lihat Pintu</w:t>
      </w:r>
    </w:p>
    <w:tbl>
      <w:tblPr>
        <w:tblW w:w="4678" w:type="dxa"/>
        <w:tblInd w:w="108" w:type="dxa"/>
        <w:tblLook w:val="04A0" w:firstRow="1" w:lastRow="0" w:firstColumn="1" w:lastColumn="0" w:noHBand="0" w:noVBand="1"/>
      </w:tblPr>
      <w:tblGrid>
        <w:gridCol w:w="1134"/>
        <w:gridCol w:w="1701"/>
        <w:gridCol w:w="1843"/>
      </w:tblGrid>
      <w:tr w:rsidR="002851ED" w:rsidRPr="00B54752" w14:paraId="5FFAFDB1"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0320B523" w14:textId="77777777" w:rsidR="002851ED" w:rsidRPr="00B54752" w:rsidRDefault="002851ED" w:rsidP="002851ED">
            <w:pPr>
              <w:spacing w:before="60" w:after="60" w:line="276" w:lineRule="auto"/>
              <w:jc w:val="left"/>
              <w:rPr>
                <w:rFonts w:eastAsia="Times New Roman" w:cs="Times New Roman"/>
                <w:b/>
                <w:color w:val="000000"/>
                <w:sz w:val="20"/>
                <w:szCs w:val="20"/>
                <w:lang w:val="en-US"/>
              </w:rPr>
            </w:pPr>
            <w:r w:rsidRPr="00B54752">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18D1B3A5" w14:textId="77777777" w:rsidR="002851ED" w:rsidRPr="00B54752" w:rsidRDefault="002851ED" w:rsidP="002851ED">
            <w:pPr>
              <w:spacing w:before="60" w:after="60" w:line="276" w:lineRule="auto"/>
              <w:jc w:val="left"/>
              <w:rPr>
                <w:rFonts w:eastAsia="Times New Roman" w:cs="Times New Roman"/>
                <w:b/>
                <w:color w:val="000000"/>
                <w:sz w:val="20"/>
                <w:szCs w:val="20"/>
                <w:lang w:val="en-US"/>
              </w:rPr>
            </w:pPr>
            <w:r w:rsidRPr="00B54752">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3FE56FB3" w14:textId="77777777" w:rsidR="002851ED" w:rsidRPr="00B54752" w:rsidRDefault="002851ED" w:rsidP="002851ED">
            <w:pPr>
              <w:spacing w:before="60" w:after="60" w:line="276" w:lineRule="auto"/>
              <w:jc w:val="center"/>
              <w:rPr>
                <w:rFonts w:eastAsia="Times New Roman" w:cs="Times New Roman"/>
                <w:b/>
                <w:color w:val="000000"/>
                <w:sz w:val="20"/>
                <w:szCs w:val="20"/>
                <w:lang w:val="en-US"/>
              </w:rPr>
            </w:pPr>
            <w:r w:rsidRPr="00B54752">
              <w:rPr>
                <w:rFonts w:eastAsia="Times New Roman" w:cs="Times New Roman"/>
                <w:b/>
                <w:color w:val="000000"/>
                <w:sz w:val="20"/>
                <w:szCs w:val="20"/>
                <w:lang w:val="en-US"/>
              </w:rPr>
              <w:t>Respon</w:t>
            </w:r>
          </w:p>
        </w:tc>
      </w:tr>
      <w:tr w:rsidR="002851ED" w:rsidRPr="00B54752" w14:paraId="73B91F3C"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3AE35D12" w14:textId="77777777" w:rsidR="002851ED" w:rsidRPr="00B54752" w:rsidRDefault="002851ED" w:rsidP="002851ED">
            <w:pPr>
              <w:spacing w:before="60" w:after="60" w:line="276" w:lineRule="auto"/>
              <w:jc w:val="left"/>
              <w:rPr>
                <w:rFonts w:eastAsia="Times New Roman" w:cs="Times New Roman"/>
                <w:color w:val="000000"/>
                <w:sz w:val="20"/>
                <w:szCs w:val="20"/>
                <w:lang w:val="en-US"/>
              </w:rPr>
            </w:pPr>
            <w:r w:rsidRPr="00B54752">
              <w:rPr>
                <w:rFonts w:eastAsia="Times New Roman" w:cs="Times New Roman"/>
                <w:color w:val="000000"/>
                <w:sz w:val="20"/>
                <w:szCs w:val="20"/>
                <w:lang w:val="en-US"/>
              </w:rPr>
              <w:t>Lihat pintu tanpa token</w:t>
            </w:r>
          </w:p>
        </w:tc>
        <w:tc>
          <w:tcPr>
            <w:tcW w:w="1701" w:type="dxa"/>
            <w:tcBorders>
              <w:top w:val="single" w:sz="4" w:space="0" w:color="auto"/>
              <w:left w:val="nil"/>
              <w:bottom w:val="nil"/>
              <w:right w:val="nil"/>
            </w:tcBorders>
            <w:shd w:val="clear" w:color="auto" w:fill="auto"/>
            <w:noWrap/>
            <w:vAlign w:val="center"/>
          </w:tcPr>
          <w:p w14:paraId="3F76595A" w14:textId="77777777" w:rsidR="002851ED" w:rsidRPr="00B54752" w:rsidRDefault="002851ED" w:rsidP="002851ED">
            <w:pPr>
              <w:spacing w:before="60" w:after="60" w:line="276" w:lineRule="auto"/>
              <w:jc w:val="left"/>
              <w:rPr>
                <w:rFonts w:eastAsia="Times New Roman" w:cs="Times New Roman"/>
                <w:color w:val="000000"/>
                <w:sz w:val="20"/>
                <w:szCs w:val="20"/>
                <w:lang w:val="en-US"/>
              </w:rPr>
            </w:pPr>
            <w:r w:rsidRPr="00B54752">
              <w:rPr>
                <w:rFonts w:eastAsia="Times New Roman" w:cs="Times New Roman"/>
                <w:color w:val="000000"/>
                <w:sz w:val="20"/>
                <w:szCs w:val="20"/>
                <w:lang w:val="en-US"/>
              </w:rPr>
              <w:t xml:space="preserve">Melakukan </w:t>
            </w:r>
            <w:r w:rsidRPr="00B54752">
              <w:rPr>
                <w:rFonts w:eastAsia="Times New Roman" w:cs="Times New Roman"/>
                <w:i/>
                <w:color w:val="000000"/>
                <w:sz w:val="20"/>
                <w:szCs w:val="20"/>
                <w:lang w:val="en-US"/>
              </w:rPr>
              <w:t>request</w:t>
            </w:r>
            <w:r w:rsidRPr="00B54752">
              <w:rPr>
                <w:rFonts w:eastAsia="Times New Roman" w:cs="Times New Roman"/>
                <w:color w:val="000000"/>
                <w:sz w:val="20"/>
                <w:szCs w:val="20"/>
                <w:lang w:val="en-US"/>
              </w:rPr>
              <w:t xml:space="preserve"> lihat akses tanpa menggunakan token yang sesuai</w:t>
            </w:r>
          </w:p>
        </w:tc>
        <w:tc>
          <w:tcPr>
            <w:tcW w:w="1843" w:type="dxa"/>
            <w:tcBorders>
              <w:top w:val="single" w:sz="4" w:space="0" w:color="auto"/>
              <w:left w:val="nil"/>
              <w:bottom w:val="nil"/>
              <w:right w:val="nil"/>
            </w:tcBorders>
            <w:shd w:val="clear" w:color="auto" w:fill="auto"/>
            <w:noWrap/>
            <w:vAlign w:val="center"/>
          </w:tcPr>
          <w:p w14:paraId="3A4E950E" w14:textId="77777777" w:rsidR="002851ED" w:rsidRPr="00B54752" w:rsidRDefault="002851ED" w:rsidP="002851ED">
            <w:pPr>
              <w:spacing w:before="60" w:after="60" w:line="276" w:lineRule="auto"/>
              <w:jc w:val="center"/>
              <w:rPr>
                <w:rFonts w:eastAsia="Times New Roman" w:cs="Times New Roman"/>
                <w:i/>
                <w:color w:val="000000"/>
                <w:sz w:val="20"/>
                <w:szCs w:val="20"/>
                <w:lang w:val="en-US"/>
              </w:rPr>
            </w:pPr>
            <w:r w:rsidRPr="00B54752">
              <w:rPr>
                <w:rFonts w:eastAsia="Times New Roman" w:cs="Times New Roman"/>
                <w:i/>
                <w:color w:val="000000"/>
                <w:sz w:val="20"/>
                <w:szCs w:val="20"/>
                <w:lang w:val="en-US"/>
              </w:rPr>
              <w:t>Unauthenticated</w:t>
            </w:r>
          </w:p>
        </w:tc>
      </w:tr>
      <w:tr w:rsidR="002851ED" w:rsidRPr="00B54752" w14:paraId="14B760CC" w14:textId="77777777" w:rsidTr="002851ED">
        <w:trPr>
          <w:trHeight w:val="300"/>
        </w:trPr>
        <w:tc>
          <w:tcPr>
            <w:tcW w:w="1134" w:type="dxa"/>
            <w:tcBorders>
              <w:top w:val="nil"/>
              <w:left w:val="nil"/>
              <w:right w:val="nil"/>
            </w:tcBorders>
            <w:shd w:val="clear" w:color="auto" w:fill="auto"/>
            <w:noWrap/>
            <w:vAlign w:val="center"/>
          </w:tcPr>
          <w:p w14:paraId="1FF0493E" w14:textId="77777777" w:rsidR="002851ED" w:rsidRPr="00B54752" w:rsidRDefault="002851ED" w:rsidP="002851ED">
            <w:pPr>
              <w:spacing w:before="60" w:after="60" w:line="276" w:lineRule="auto"/>
              <w:jc w:val="left"/>
              <w:rPr>
                <w:rFonts w:eastAsia="Times New Roman" w:cs="Times New Roman"/>
                <w:color w:val="000000"/>
                <w:sz w:val="20"/>
                <w:szCs w:val="20"/>
                <w:lang w:val="en-US"/>
              </w:rPr>
            </w:pPr>
            <w:r w:rsidRPr="00B54752">
              <w:rPr>
                <w:rFonts w:eastAsia="Times New Roman" w:cs="Times New Roman"/>
                <w:color w:val="000000"/>
                <w:sz w:val="20"/>
                <w:szCs w:val="20"/>
                <w:lang w:val="en-US"/>
              </w:rPr>
              <w:t>Lihat pintu dengan token pengguna</w:t>
            </w:r>
          </w:p>
        </w:tc>
        <w:tc>
          <w:tcPr>
            <w:tcW w:w="1701" w:type="dxa"/>
            <w:tcBorders>
              <w:top w:val="nil"/>
              <w:left w:val="nil"/>
              <w:right w:val="nil"/>
            </w:tcBorders>
            <w:shd w:val="clear" w:color="auto" w:fill="auto"/>
            <w:noWrap/>
            <w:vAlign w:val="center"/>
          </w:tcPr>
          <w:p w14:paraId="6036A085" w14:textId="77777777" w:rsidR="002851ED" w:rsidRPr="00B54752" w:rsidRDefault="002851ED" w:rsidP="002851ED">
            <w:pPr>
              <w:spacing w:before="60" w:after="60" w:line="276" w:lineRule="auto"/>
              <w:jc w:val="left"/>
              <w:rPr>
                <w:rFonts w:eastAsia="Times New Roman" w:cs="Times New Roman"/>
                <w:color w:val="000000"/>
                <w:sz w:val="20"/>
                <w:szCs w:val="20"/>
                <w:lang w:val="en-US"/>
              </w:rPr>
            </w:pPr>
            <w:r w:rsidRPr="00B54752">
              <w:rPr>
                <w:rFonts w:eastAsia="Times New Roman" w:cs="Times New Roman"/>
                <w:color w:val="000000"/>
                <w:sz w:val="20"/>
                <w:szCs w:val="20"/>
                <w:lang w:val="en-US"/>
              </w:rPr>
              <w:t xml:space="preserve">Melakukan </w:t>
            </w:r>
            <w:r w:rsidRPr="00B54752">
              <w:rPr>
                <w:rFonts w:eastAsia="Times New Roman" w:cs="Times New Roman"/>
                <w:i/>
                <w:color w:val="000000"/>
                <w:sz w:val="20"/>
                <w:szCs w:val="20"/>
                <w:lang w:val="en-US"/>
              </w:rPr>
              <w:t>request</w:t>
            </w:r>
            <w:r w:rsidRPr="00B54752">
              <w:rPr>
                <w:rFonts w:eastAsia="Times New Roman" w:cs="Times New Roman"/>
                <w:color w:val="000000"/>
                <w:sz w:val="20"/>
                <w:szCs w:val="20"/>
                <w:lang w:val="en-US"/>
              </w:rPr>
              <w:t xml:space="preserve"> lihat akses menggunakan token yang dimiliki pengguna</w:t>
            </w:r>
          </w:p>
        </w:tc>
        <w:tc>
          <w:tcPr>
            <w:tcW w:w="1843" w:type="dxa"/>
            <w:tcBorders>
              <w:top w:val="nil"/>
              <w:left w:val="nil"/>
              <w:right w:val="nil"/>
            </w:tcBorders>
            <w:shd w:val="clear" w:color="auto" w:fill="auto"/>
            <w:noWrap/>
            <w:vAlign w:val="center"/>
          </w:tcPr>
          <w:p w14:paraId="2AB8F5B8" w14:textId="77777777" w:rsidR="002851ED" w:rsidRPr="00B54752" w:rsidRDefault="002851ED" w:rsidP="002851ED">
            <w:pPr>
              <w:spacing w:before="60" w:after="60" w:line="276" w:lineRule="auto"/>
              <w:jc w:val="center"/>
              <w:rPr>
                <w:rFonts w:eastAsia="Times New Roman" w:cs="Times New Roman"/>
                <w:i/>
                <w:color w:val="000000"/>
                <w:sz w:val="20"/>
                <w:szCs w:val="20"/>
                <w:lang w:val="en-US"/>
              </w:rPr>
            </w:pPr>
            <w:r w:rsidRPr="00B54752">
              <w:rPr>
                <w:rFonts w:eastAsia="Times New Roman" w:cs="Times New Roman"/>
                <w:i/>
                <w:color w:val="000000"/>
                <w:sz w:val="20"/>
                <w:szCs w:val="20"/>
                <w:lang w:val="en-US"/>
              </w:rPr>
              <w:t>Unauthenticated</w:t>
            </w:r>
          </w:p>
        </w:tc>
      </w:tr>
      <w:tr w:rsidR="002851ED" w:rsidRPr="00B54752" w14:paraId="5885901A"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5A093A7D" w14:textId="77777777" w:rsidR="002851ED" w:rsidRPr="00B54752" w:rsidRDefault="002851ED" w:rsidP="002851ED">
            <w:pPr>
              <w:spacing w:before="60" w:after="60" w:line="276" w:lineRule="auto"/>
              <w:jc w:val="left"/>
              <w:rPr>
                <w:rFonts w:eastAsia="Times New Roman" w:cs="Times New Roman"/>
                <w:color w:val="000000"/>
                <w:sz w:val="20"/>
                <w:szCs w:val="20"/>
                <w:lang w:val="en-US"/>
              </w:rPr>
            </w:pPr>
            <w:r w:rsidRPr="00B54752">
              <w:rPr>
                <w:rFonts w:eastAsia="Times New Roman" w:cs="Times New Roman"/>
                <w:color w:val="000000"/>
                <w:sz w:val="20"/>
                <w:szCs w:val="20"/>
                <w:lang w:val="en-US"/>
              </w:rPr>
              <w:t>Lihat Pintu dengan token operator</w:t>
            </w:r>
          </w:p>
        </w:tc>
        <w:tc>
          <w:tcPr>
            <w:tcW w:w="1701" w:type="dxa"/>
            <w:tcBorders>
              <w:top w:val="nil"/>
              <w:left w:val="nil"/>
              <w:bottom w:val="single" w:sz="4" w:space="0" w:color="auto"/>
              <w:right w:val="nil"/>
            </w:tcBorders>
            <w:shd w:val="clear" w:color="auto" w:fill="auto"/>
            <w:noWrap/>
            <w:vAlign w:val="center"/>
          </w:tcPr>
          <w:p w14:paraId="2F15B915" w14:textId="77777777" w:rsidR="002851ED" w:rsidRPr="00B54752" w:rsidRDefault="002851ED" w:rsidP="002851ED">
            <w:pPr>
              <w:spacing w:before="60" w:after="60" w:line="276" w:lineRule="auto"/>
              <w:jc w:val="left"/>
              <w:rPr>
                <w:rFonts w:eastAsia="Times New Roman" w:cs="Times New Roman"/>
                <w:color w:val="000000"/>
                <w:sz w:val="20"/>
                <w:szCs w:val="20"/>
                <w:lang w:val="en-US"/>
              </w:rPr>
            </w:pPr>
            <w:r w:rsidRPr="00B54752">
              <w:rPr>
                <w:rFonts w:eastAsia="Times New Roman" w:cs="Times New Roman"/>
                <w:color w:val="000000"/>
                <w:sz w:val="20"/>
                <w:szCs w:val="20"/>
                <w:lang w:val="en-US"/>
              </w:rPr>
              <w:t xml:space="preserve">Melakukan </w:t>
            </w:r>
            <w:r w:rsidRPr="00B54752">
              <w:rPr>
                <w:rFonts w:eastAsia="Times New Roman" w:cs="Times New Roman"/>
                <w:i/>
                <w:color w:val="000000"/>
                <w:sz w:val="20"/>
                <w:szCs w:val="20"/>
                <w:lang w:val="en-US"/>
              </w:rPr>
              <w:t>request</w:t>
            </w:r>
            <w:r w:rsidRPr="00B54752">
              <w:rPr>
                <w:rFonts w:eastAsia="Times New Roman" w:cs="Times New Roman"/>
                <w:color w:val="000000"/>
                <w:sz w:val="20"/>
                <w:szCs w:val="20"/>
                <w:lang w:val="en-US"/>
              </w:rPr>
              <w:t xml:space="preserve"> lihat akses menggunakan token yang dimiliki operator</w:t>
            </w:r>
          </w:p>
        </w:tc>
        <w:tc>
          <w:tcPr>
            <w:tcW w:w="1843" w:type="dxa"/>
            <w:tcBorders>
              <w:top w:val="nil"/>
              <w:left w:val="nil"/>
              <w:bottom w:val="single" w:sz="4" w:space="0" w:color="auto"/>
              <w:right w:val="nil"/>
            </w:tcBorders>
            <w:shd w:val="clear" w:color="auto" w:fill="auto"/>
            <w:noWrap/>
            <w:vAlign w:val="center"/>
          </w:tcPr>
          <w:p w14:paraId="6F6A3524" w14:textId="77777777" w:rsidR="002851ED" w:rsidRPr="00B54752" w:rsidRDefault="002851ED" w:rsidP="002851ED">
            <w:pPr>
              <w:spacing w:before="60" w:after="60" w:line="276" w:lineRule="auto"/>
              <w:jc w:val="center"/>
              <w:rPr>
                <w:rFonts w:eastAsia="Times New Roman" w:cs="Times New Roman"/>
                <w:color w:val="000000"/>
                <w:sz w:val="20"/>
                <w:szCs w:val="20"/>
                <w:lang w:val="en-US"/>
              </w:rPr>
            </w:pPr>
            <w:r w:rsidRPr="00B54752">
              <w:rPr>
                <w:rFonts w:eastAsia="Times New Roman" w:cs="Times New Roman"/>
                <w:i/>
                <w:color w:val="000000"/>
                <w:sz w:val="20"/>
                <w:szCs w:val="20"/>
                <w:lang w:val="en-US"/>
              </w:rPr>
              <w:t xml:space="preserve">success </w:t>
            </w:r>
          </w:p>
        </w:tc>
      </w:tr>
    </w:tbl>
    <w:p w14:paraId="16F61030" w14:textId="77777777" w:rsidR="002851ED" w:rsidRDefault="002851ED" w:rsidP="002851ED">
      <w:pPr>
        <w:spacing w:line="276" w:lineRule="auto"/>
        <w:jc w:val="left"/>
        <w:rPr>
          <w:rFonts w:cs="Times New Roman"/>
          <w:sz w:val="20"/>
          <w:szCs w:val="20"/>
        </w:rPr>
      </w:pPr>
    </w:p>
    <w:p w14:paraId="78D7B3A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315ABD">
        <w:rPr>
          <w:rFonts w:cs="Times New Roman"/>
          <w:sz w:val="20"/>
          <w:szCs w:val="20"/>
        </w:rPr>
        <w:t>roses lihat pintu berhasil jika permintaan disertai dengan token operator, jika permintaan tidak menggunakan token atau menggunakan token yang dimiliki oleh pengguna biasa maka permintaan akan ditolak.</w:t>
      </w:r>
    </w:p>
    <w:p w14:paraId="061368E2" w14:textId="77777777" w:rsidR="002851ED" w:rsidRPr="00B54752" w:rsidRDefault="002851ED" w:rsidP="002851ED">
      <w:pPr>
        <w:spacing w:line="276" w:lineRule="auto"/>
        <w:rPr>
          <w:rFonts w:cs="Times New Roman"/>
          <w:sz w:val="20"/>
          <w:szCs w:val="20"/>
        </w:rPr>
      </w:pPr>
    </w:p>
    <w:p w14:paraId="31AB5289"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Tabel 1</w:t>
      </w:r>
      <w:r>
        <w:rPr>
          <w:rFonts w:cs="Times New Roman"/>
          <w:b/>
          <w:sz w:val="20"/>
          <w:szCs w:val="20"/>
        </w:rPr>
        <w:t>0</w:t>
      </w:r>
      <w:r>
        <w:rPr>
          <w:rFonts w:cs="Times New Roman"/>
          <w:sz w:val="20"/>
          <w:szCs w:val="20"/>
        </w:rPr>
        <w:t xml:space="preserve"> Pengujian </w:t>
      </w:r>
      <w:r w:rsidRPr="005306D1">
        <w:rPr>
          <w:rFonts w:cs="Times New Roman"/>
          <w:sz w:val="20"/>
          <w:szCs w:val="20"/>
        </w:rPr>
        <w:t>Verifikasi Akses</w:t>
      </w:r>
    </w:p>
    <w:tbl>
      <w:tblPr>
        <w:tblW w:w="4678" w:type="dxa"/>
        <w:tblInd w:w="108" w:type="dxa"/>
        <w:tblLook w:val="04A0" w:firstRow="1" w:lastRow="0" w:firstColumn="1" w:lastColumn="0" w:noHBand="0" w:noVBand="1"/>
      </w:tblPr>
      <w:tblGrid>
        <w:gridCol w:w="1134"/>
        <w:gridCol w:w="1701"/>
        <w:gridCol w:w="1843"/>
      </w:tblGrid>
      <w:tr w:rsidR="002851ED" w:rsidRPr="00315ABD" w14:paraId="0BB3E7D8"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148A2099"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1211445C"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3B78286E" w14:textId="77777777" w:rsidR="002851ED" w:rsidRPr="00315ABD" w:rsidRDefault="002851ED" w:rsidP="002851ED">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2851ED" w:rsidRPr="00315ABD" w14:paraId="5CBA9981"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0FD201D1"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tanpa token</w:t>
            </w:r>
          </w:p>
        </w:tc>
        <w:tc>
          <w:tcPr>
            <w:tcW w:w="1701" w:type="dxa"/>
            <w:tcBorders>
              <w:top w:val="single" w:sz="4" w:space="0" w:color="auto"/>
              <w:left w:val="nil"/>
              <w:bottom w:val="nil"/>
              <w:right w:val="nil"/>
            </w:tcBorders>
            <w:shd w:val="clear" w:color="auto" w:fill="auto"/>
            <w:noWrap/>
            <w:vAlign w:val="center"/>
          </w:tcPr>
          <w:p w14:paraId="069C792F"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lihat verifikasi akses tanpa menggunakan token</w:t>
            </w:r>
          </w:p>
        </w:tc>
        <w:tc>
          <w:tcPr>
            <w:tcW w:w="1843" w:type="dxa"/>
            <w:tcBorders>
              <w:top w:val="single" w:sz="4" w:space="0" w:color="auto"/>
              <w:left w:val="nil"/>
              <w:bottom w:val="nil"/>
              <w:right w:val="nil"/>
            </w:tcBorders>
            <w:shd w:val="clear" w:color="auto" w:fill="auto"/>
            <w:noWrap/>
            <w:vAlign w:val="center"/>
          </w:tcPr>
          <w:p w14:paraId="3BE1B3C6"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Unauthenticated</w:t>
            </w:r>
          </w:p>
        </w:tc>
      </w:tr>
      <w:tr w:rsidR="002851ED" w:rsidRPr="00315ABD" w14:paraId="3D366335" w14:textId="77777777" w:rsidTr="002851ED">
        <w:trPr>
          <w:trHeight w:val="300"/>
        </w:trPr>
        <w:tc>
          <w:tcPr>
            <w:tcW w:w="1134" w:type="dxa"/>
            <w:tcBorders>
              <w:top w:val="nil"/>
              <w:left w:val="nil"/>
              <w:right w:val="nil"/>
            </w:tcBorders>
            <w:shd w:val="clear" w:color="auto" w:fill="auto"/>
            <w:noWrap/>
            <w:vAlign w:val="center"/>
          </w:tcPr>
          <w:p w14:paraId="7D9FDD40"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token</w:t>
            </w:r>
          </w:p>
        </w:tc>
        <w:tc>
          <w:tcPr>
            <w:tcW w:w="1701" w:type="dxa"/>
            <w:tcBorders>
              <w:top w:val="nil"/>
              <w:left w:val="nil"/>
              <w:right w:val="nil"/>
            </w:tcBorders>
            <w:shd w:val="clear" w:color="auto" w:fill="auto"/>
            <w:noWrap/>
            <w:vAlign w:val="center"/>
          </w:tcPr>
          <w:p w14:paraId="78F7D5F6"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token yang sesuai</w:t>
            </w:r>
          </w:p>
        </w:tc>
        <w:tc>
          <w:tcPr>
            <w:tcW w:w="1843" w:type="dxa"/>
            <w:tcBorders>
              <w:top w:val="nil"/>
              <w:left w:val="nil"/>
              <w:right w:val="nil"/>
            </w:tcBorders>
            <w:shd w:val="clear" w:color="auto" w:fill="auto"/>
            <w:noWrap/>
            <w:vAlign w:val="center"/>
          </w:tcPr>
          <w:p w14:paraId="56D825FE"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 xml:space="preserve">success </w:t>
            </w:r>
          </w:p>
        </w:tc>
      </w:tr>
      <w:tr w:rsidR="002851ED" w:rsidRPr="00315ABD" w14:paraId="6E583839"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6A88AB3D"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Verifikasi akses dengan id </w:t>
            </w:r>
            <w:r w:rsidRPr="00315ABD">
              <w:rPr>
                <w:rFonts w:eastAsia="Times New Roman" w:cs="Times New Roman"/>
                <w:color w:val="000000"/>
                <w:sz w:val="20"/>
                <w:szCs w:val="20"/>
                <w:lang w:val="en-US"/>
              </w:rPr>
              <w:lastRenderedPageBreak/>
              <w:t>pintu salah</w:t>
            </w:r>
          </w:p>
        </w:tc>
        <w:tc>
          <w:tcPr>
            <w:tcW w:w="1701" w:type="dxa"/>
            <w:tcBorders>
              <w:top w:val="nil"/>
              <w:left w:val="nil"/>
              <w:bottom w:val="single" w:sz="4" w:space="0" w:color="auto"/>
              <w:right w:val="nil"/>
            </w:tcBorders>
            <w:shd w:val="clear" w:color="auto" w:fill="auto"/>
            <w:noWrap/>
            <w:vAlign w:val="center"/>
          </w:tcPr>
          <w:p w14:paraId="181E2BD6"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lastRenderedPageBreak/>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w:t>
            </w:r>
            <w:r w:rsidRPr="00315ABD">
              <w:rPr>
                <w:rFonts w:eastAsia="Times New Roman" w:cs="Times New Roman"/>
                <w:color w:val="000000"/>
                <w:sz w:val="20"/>
                <w:szCs w:val="20"/>
                <w:lang w:val="en-US"/>
              </w:rPr>
              <w:lastRenderedPageBreak/>
              <w:t>menggunakan identitas pintu yang salah</w:t>
            </w:r>
          </w:p>
        </w:tc>
        <w:tc>
          <w:tcPr>
            <w:tcW w:w="1843" w:type="dxa"/>
            <w:tcBorders>
              <w:top w:val="nil"/>
              <w:left w:val="nil"/>
              <w:bottom w:val="single" w:sz="4" w:space="0" w:color="auto"/>
              <w:right w:val="nil"/>
            </w:tcBorders>
            <w:shd w:val="clear" w:color="auto" w:fill="auto"/>
            <w:noWrap/>
            <w:vAlign w:val="center"/>
          </w:tcPr>
          <w:p w14:paraId="58848110" w14:textId="77777777" w:rsidR="002851ED" w:rsidRPr="00315ABD" w:rsidRDefault="002851ED" w:rsidP="002851ED">
            <w:pPr>
              <w:spacing w:before="60" w:after="60" w:line="276" w:lineRule="auto"/>
              <w:jc w:val="center"/>
              <w:rPr>
                <w:rFonts w:eastAsia="Times New Roman" w:cs="Times New Roman"/>
                <w:color w:val="000000"/>
                <w:sz w:val="20"/>
                <w:szCs w:val="20"/>
                <w:lang w:val="en-US"/>
              </w:rPr>
            </w:pPr>
            <w:r w:rsidRPr="00315ABD">
              <w:rPr>
                <w:rFonts w:eastAsia="Times New Roman" w:cs="Times New Roman"/>
                <w:i/>
                <w:color w:val="000000"/>
                <w:sz w:val="20"/>
                <w:szCs w:val="20"/>
                <w:lang w:val="en-US"/>
              </w:rPr>
              <w:lastRenderedPageBreak/>
              <w:t>no_data</w:t>
            </w:r>
          </w:p>
        </w:tc>
      </w:tr>
    </w:tbl>
    <w:p w14:paraId="4971D4BF" w14:textId="77777777" w:rsidR="002851ED" w:rsidRDefault="002851ED" w:rsidP="002851ED">
      <w:pPr>
        <w:spacing w:line="276" w:lineRule="auto"/>
        <w:jc w:val="left"/>
        <w:rPr>
          <w:rFonts w:cs="Times New Roman"/>
          <w:sz w:val="20"/>
          <w:szCs w:val="20"/>
        </w:rPr>
      </w:pPr>
    </w:p>
    <w:p w14:paraId="2EFB8EC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315ABD">
        <w:rPr>
          <w:rFonts w:cs="Times New Roman"/>
          <w:sz w:val="20"/>
          <w:szCs w:val="20"/>
        </w:rPr>
        <w:t>roses verifikasi akses berhasil jika permintaan disertai dengan token dan identitas pintu sesuai, jika identitas pintu tidak sesuai maka proses verifikasi akses akan gaga karena pintu tidak ditemukan. Jika permintaan tidak disertai dengan token maka permintaan tersebut akan ditolak.</w:t>
      </w:r>
    </w:p>
    <w:p w14:paraId="03A08D7C" w14:textId="77777777" w:rsidR="002851ED" w:rsidRPr="00315ABD" w:rsidRDefault="002851ED" w:rsidP="002851ED">
      <w:pPr>
        <w:spacing w:line="276" w:lineRule="auto"/>
        <w:ind w:firstLine="567"/>
        <w:rPr>
          <w:rFonts w:cs="Times New Roman"/>
          <w:sz w:val="20"/>
          <w:szCs w:val="20"/>
        </w:rPr>
      </w:pPr>
    </w:p>
    <w:p w14:paraId="41607BD4"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Tabel 1</w:t>
      </w:r>
      <w:r>
        <w:rPr>
          <w:rFonts w:cs="Times New Roman"/>
          <w:b/>
          <w:sz w:val="20"/>
          <w:szCs w:val="20"/>
        </w:rPr>
        <w:t>1</w:t>
      </w:r>
      <w:r>
        <w:rPr>
          <w:rFonts w:cs="Times New Roman"/>
          <w:sz w:val="20"/>
          <w:szCs w:val="20"/>
        </w:rPr>
        <w:t xml:space="preserve"> Pengujian </w:t>
      </w:r>
      <w:r w:rsidRPr="00091D32">
        <w:rPr>
          <w:rFonts w:cs="Times New Roman"/>
          <w:i/>
          <w:sz w:val="20"/>
          <w:szCs w:val="20"/>
        </w:rPr>
        <w:t>Signature</w:t>
      </w:r>
      <w:r w:rsidRPr="005306D1">
        <w:rPr>
          <w:rFonts w:cs="Times New Roman"/>
          <w:sz w:val="20"/>
          <w:szCs w:val="20"/>
        </w:rPr>
        <w:t xml:space="preserve"> </w:t>
      </w:r>
    </w:p>
    <w:tbl>
      <w:tblPr>
        <w:tblW w:w="4678" w:type="dxa"/>
        <w:tblInd w:w="108" w:type="dxa"/>
        <w:tblLook w:val="04A0" w:firstRow="1" w:lastRow="0" w:firstColumn="1" w:lastColumn="0" w:noHBand="0" w:noVBand="1"/>
      </w:tblPr>
      <w:tblGrid>
        <w:gridCol w:w="1134"/>
        <w:gridCol w:w="1701"/>
        <w:gridCol w:w="1843"/>
      </w:tblGrid>
      <w:tr w:rsidR="002851ED" w:rsidRPr="00D36B16" w14:paraId="603B070D"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D7B4D2F"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E4CBD64"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110AA3CF" w14:textId="77777777" w:rsidR="002851ED" w:rsidRPr="00D36B16" w:rsidRDefault="002851ED" w:rsidP="002851ED">
            <w:pPr>
              <w:spacing w:before="60" w:after="60" w:line="276" w:lineRule="auto"/>
              <w:jc w:val="center"/>
              <w:rPr>
                <w:rFonts w:eastAsia="Times New Roman" w:cs="Times New Roman"/>
                <w:b/>
                <w:color w:val="000000"/>
                <w:sz w:val="20"/>
                <w:szCs w:val="20"/>
                <w:lang w:val="en-US"/>
              </w:rPr>
            </w:pPr>
            <w:r w:rsidRPr="00D36B16">
              <w:rPr>
                <w:rFonts w:eastAsia="Times New Roman" w:cs="Times New Roman"/>
                <w:b/>
                <w:color w:val="000000"/>
                <w:sz w:val="20"/>
                <w:szCs w:val="20"/>
                <w:lang w:val="en-US"/>
              </w:rPr>
              <w:t>Respon</w:t>
            </w:r>
          </w:p>
        </w:tc>
      </w:tr>
      <w:tr w:rsidR="002851ED" w:rsidRPr="00D36B16" w14:paraId="7F07110F"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538A692B"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token</w:t>
            </w:r>
          </w:p>
        </w:tc>
        <w:tc>
          <w:tcPr>
            <w:tcW w:w="1701" w:type="dxa"/>
            <w:tcBorders>
              <w:top w:val="single" w:sz="4" w:space="0" w:color="auto"/>
              <w:left w:val="nil"/>
              <w:bottom w:val="nil"/>
              <w:right w:val="nil"/>
            </w:tcBorders>
            <w:shd w:val="clear" w:color="auto" w:fill="auto"/>
            <w:noWrap/>
            <w:vAlign w:val="center"/>
          </w:tcPr>
          <w:p w14:paraId="7FF18297"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menggunakan token</w:t>
            </w:r>
          </w:p>
        </w:tc>
        <w:tc>
          <w:tcPr>
            <w:tcW w:w="1843" w:type="dxa"/>
            <w:tcBorders>
              <w:top w:val="single" w:sz="4" w:space="0" w:color="auto"/>
              <w:left w:val="nil"/>
              <w:bottom w:val="nil"/>
              <w:right w:val="nil"/>
            </w:tcBorders>
            <w:shd w:val="clear" w:color="auto" w:fill="auto"/>
            <w:noWrap/>
            <w:vAlign w:val="center"/>
          </w:tcPr>
          <w:p w14:paraId="6F2BD13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Unauthenticated</w:t>
            </w:r>
          </w:p>
        </w:tc>
      </w:tr>
      <w:tr w:rsidR="002851ED" w:rsidRPr="00D36B16" w14:paraId="1645433E" w14:textId="77777777" w:rsidTr="002851ED">
        <w:trPr>
          <w:trHeight w:val="300"/>
        </w:trPr>
        <w:tc>
          <w:tcPr>
            <w:tcW w:w="1134" w:type="dxa"/>
            <w:tcBorders>
              <w:top w:val="nil"/>
              <w:left w:val="nil"/>
              <w:right w:val="nil"/>
            </w:tcBorders>
            <w:shd w:val="clear" w:color="auto" w:fill="auto"/>
            <w:noWrap/>
            <w:vAlign w:val="center"/>
          </w:tcPr>
          <w:p w14:paraId="4D266F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engan token</w:t>
            </w:r>
          </w:p>
        </w:tc>
        <w:tc>
          <w:tcPr>
            <w:tcW w:w="1701" w:type="dxa"/>
            <w:tcBorders>
              <w:top w:val="nil"/>
              <w:left w:val="nil"/>
              <w:right w:val="nil"/>
            </w:tcBorders>
            <w:shd w:val="clear" w:color="auto" w:fill="auto"/>
            <w:noWrap/>
            <w:vAlign w:val="center"/>
          </w:tcPr>
          <w:p w14:paraId="567F1046"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token dan data lengkap</w:t>
            </w:r>
          </w:p>
        </w:tc>
        <w:tc>
          <w:tcPr>
            <w:tcW w:w="1843" w:type="dxa"/>
            <w:tcBorders>
              <w:top w:val="nil"/>
              <w:left w:val="nil"/>
              <w:right w:val="nil"/>
            </w:tcBorders>
            <w:shd w:val="clear" w:color="auto" w:fill="auto"/>
            <w:noWrap/>
            <w:vAlign w:val="center"/>
          </w:tcPr>
          <w:p w14:paraId="63A0435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 xml:space="preserve">success </w:t>
            </w:r>
          </w:p>
        </w:tc>
      </w:tr>
      <w:tr w:rsidR="002851ED" w:rsidRPr="00D36B16" w14:paraId="792BDDAB"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7A3170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ata kurang</w:t>
            </w:r>
          </w:p>
        </w:tc>
        <w:tc>
          <w:tcPr>
            <w:tcW w:w="1701" w:type="dxa"/>
            <w:tcBorders>
              <w:top w:val="nil"/>
              <w:left w:val="nil"/>
              <w:bottom w:val="single" w:sz="4" w:space="0" w:color="auto"/>
              <w:right w:val="nil"/>
            </w:tcBorders>
            <w:shd w:val="clear" w:color="auto" w:fill="auto"/>
            <w:noWrap/>
            <w:vAlign w:val="center"/>
          </w:tcPr>
          <w:p w14:paraId="55A463F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data yang kurang</w:t>
            </w:r>
          </w:p>
        </w:tc>
        <w:tc>
          <w:tcPr>
            <w:tcW w:w="1843" w:type="dxa"/>
            <w:tcBorders>
              <w:top w:val="nil"/>
              <w:left w:val="nil"/>
              <w:bottom w:val="single" w:sz="4" w:space="0" w:color="auto"/>
              <w:right w:val="nil"/>
            </w:tcBorders>
            <w:shd w:val="clear" w:color="auto" w:fill="auto"/>
            <w:noWrap/>
            <w:vAlign w:val="center"/>
          </w:tcPr>
          <w:p w14:paraId="1E9C9C7B" w14:textId="77777777" w:rsidR="002851ED" w:rsidRPr="00D36B16" w:rsidRDefault="002851ED" w:rsidP="002851ED">
            <w:pPr>
              <w:spacing w:before="60" w:after="60" w:line="276" w:lineRule="auto"/>
              <w:jc w:val="center"/>
              <w:rPr>
                <w:rFonts w:eastAsia="Times New Roman" w:cs="Times New Roman"/>
                <w:color w:val="000000"/>
                <w:sz w:val="20"/>
                <w:szCs w:val="20"/>
                <w:lang w:val="en-US"/>
              </w:rPr>
            </w:pPr>
            <w:r w:rsidRPr="00D36B16">
              <w:rPr>
                <w:rFonts w:eastAsia="Times New Roman" w:cs="Times New Roman"/>
                <w:i/>
                <w:color w:val="000000"/>
                <w:sz w:val="20"/>
                <w:szCs w:val="20"/>
                <w:lang w:val="en-US"/>
              </w:rPr>
              <w:t>missing_parameter</w:t>
            </w:r>
          </w:p>
        </w:tc>
      </w:tr>
    </w:tbl>
    <w:p w14:paraId="22E3D1CC" w14:textId="77777777" w:rsidR="002851ED" w:rsidRDefault="002851ED" w:rsidP="002851ED">
      <w:pPr>
        <w:spacing w:line="276" w:lineRule="auto"/>
        <w:jc w:val="left"/>
        <w:rPr>
          <w:rFonts w:cs="Times New Roman"/>
          <w:sz w:val="20"/>
          <w:szCs w:val="20"/>
        </w:rPr>
      </w:pPr>
    </w:p>
    <w:p w14:paraId="18F44F8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D36B16">
        <w:rPr>
          <w:rFonts w:cs="Times New Roman"/>
          <w:sz w:val="20"/>
          <w:szCs w:val="20"/>
        </w:rPr>
        <w:t xml:space="preserve">roses fungsi </w:t>
      </w:r>
      <w:r w:rsidRPr="00091D32">
        <w:rPr>
          <w:rFonts w:cs="Times New Roman"/>
          <w:i/>
          <w:sz w:val="20"/>
          <w:szCs w:val="20"/>
        </w:rPr>
        <w:t>signature</w:t>
      </w:r>
      <w:r w:rsidRPr="00D36B16">
        <w:rPr>
          <w:rFonts w:cs="Times New Roman"/>
          <w:sz w:val="20"/>
          <w:szCs w:val="20"/>
        </w:rPr>
        <w:t xml:space="preserve"> berhasil jika permintaan yang dikirimkan disertai dengan token dan data yang dikirimkan lengkap, jika permintaan yang dikirimkan tanpa menggunakan token atau ada data yang kurang maka permintaan akan gagal.</w:t>
      </w:r>
    </w:p>
    <w:p w14:paraId="6F9B043E" w14:textId="77777777" w:rsidR="002851ED" w:rsidRPr="00D36B16" w:rsidRDefault="002851ED" w:rsidP="002851ED">
      <w:pPr>
        <w:spacing w:line="276" w:lineRule="auto"/>
        <w:jc w:val="left"/>
        <w:rPr>
          <w:rFonts w:cs="Times New Roman"/>
          <w:sz w:val="20"/>
          <w:szCs w:val="20"/>
        </w:rPr>
      </w:pPr>
    </w:p>
    <w:p w14:paraId="28FEAC72"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Tabel 1</w:t>
      </w:r>
      <w:r>
        <w:rPr>
          <w:rFonts w:cs="Times New Roman"/>
          <w:b/>
          <w:sz w:val="20"/>
          <w:szCs w:val="20"/>
        </w:rPr>
        <w:t>2</w:t>
      </w:r>
      <w:r>
        <w:rPr>
          <w:rFonts w:cs="Times New Roman"/>
          <w:sz w:val="20"/>
          <w:szCs w:val="20"/>
        </w:rPr>
        <w:t xml:space="preserve"> Pengujian </w:t>
      </w:r>
      <w:r w:rsidRPr="005306D1">
        <w:rPr>
          <w:rFonts w:cs="Times New Roman"/>
          <w:sz w:val="20"/>
          <w:szCs w:val="20"/>
        </w:rPr>
        <w:t>Websocket</w:t>
      </w:r>
    </w:p>
    <w:tbl>
      <w:tblPr>
        <w:tblW w:w="4678" w:type="dxa"/>
        <w:tblInd w:w="108" w:type="dxa"/>
        <w:tblLook w:val="04A0" w:firstRow="1" w:lastRow="0" w:firstColumn="1" w:lastColumn="0" w:noHBand="0" w:noVBand="1"/>
      </w:tblPr>
      <w:tblGrid>
        <w:gridCol w:w="1228"/>
        <w:gridCol w:w="1607"/>
        <w:gridCol w:w="1843"/>
      </w:tblGrid>
      <w:tr w:rsidR="002851ED" w:rsidRPr="00DC4CAC" w14:paraId="6D49E4CA" w14:textId="77777777" w:rsidTr="002851ED">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4D2A56DF"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607" w:type="dxa"/>
            <w:tcBorders>
              <w:top w:val="single" w:sz="4" w:space="0" w:color="auto"/>
              <w:left w:val="nil"/>
              <w:bottom w:val="single" w:sz="4" w:space="0" w:color="auto"/>
              <w:right w:val="nil"/>
            </w:tcBorders>
            <w:shd w:val="clear" w:color="auto" w:fill="auto"/>
            <w:noWrap/>
            <w:vAlign w:val="center"/>
            <w:hideMark/>
          </w:tcPr>
          <w:p w14:paraId="6C539176"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D003DA6" w14:textId="77777777" w:rsidR="002851ED" w:rsidRPr="00DC4CAC" w:rsidRDefault="002851ED" w:rsidP="002851ED">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2851ED" w:rsidRPr="00DC4CAC" w14:paraId="14FD2507" w14:textId="77777777" w:rsidTr="002851ED">
        <w:trPr>
          <w:trHeight w:val="300"/>
        </w:trPr>
        <w:tc>
          <w:tcPr>
            <w:tcW w:w="1228" w:type="dxa"/>
            <w:tcBorders>
              <w:top w:val="single" w:sz="4" w:space="0" w:color="auto"/>
              <w:left w:val="nil"/>
              <w:bottom w:val="nil"/>
              <w:right w:val="nil"/>
            </w:tcBorders>
            <w:shd w:val="clear" w:color="auto" w:fill="auto"/>
            <w:noWrap/>
            <w:vAlign w:val="center"/>
          </w:tcPr>
          <w:p w14:paraId="46DB1145"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i/>
                <w:color w:val="000000"/>
                <w:sz w:val="20"/>
                <w:szCs w:val="20"/>
                <w:lang w:val="en-US"/>
              </w:rPr>
              <w:t>Subscrib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w:t>
            </w:r>
          </w:p>
        </w:tc>
        <w:tc>
          <w:tcPr>
            <w:tcW w:w="1607" w:type="dxa"/>
            <w:tcBorders>
              <w:top w:val="single" w:sz="4" w:space="0" w:color="auto"/>
              <w:left w:val="nil"/>
              <w:bottom w:val="nil"/>
              <w:right w:val="nil"/>
            </w:tcBorders>
            <w:shd w:val="clear" w:color="auto" w:fill="auto"/>
            <w:noWrap/>
            <w:vAlign w:val="center"/>
          </w:tcPr>
          <w:p w14:paraId="5D324F85"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Pr="00DC4CAC">
              <w:rPr>
                <w:rFonts w:eastAsia="Times New Roman" w:cs="Times New Roman"/>
                <w:i/>
                <w:color w:val="000000"/>
                <w:sz w:val="20"/>
                <w:szCs w:val="20"/>
                <w:lang w:val="en-US"/>
              </w:rPr>
              <w:t xml:space="preserve">subscrib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websocket menggunakan sugnature yang sesuai</w:t>
            </w:r>
          </w:p>
        </w:tc>
        <w:tc>
          <w:tcPr>
            <w:tcW w:w="1843" w:type="dxa"/>
            <w:tcBorders>
              <w:top w:val="single" w:sz="4" w:space="0" w:color="auto"/>
              <w:left w:val="nil"/>
              <w:bottom w:val="nil"/>
              <w:right w:val="nil"/>
            </w:tcBorders>
            <w:shd w:val="clear" w:color="auto" w:fill="auto"/>
            <w:noWrap/>
            <w:vAlign w:val="center"/>
          </w:tcPr>
          <w:p w14:paraId="6E2177C8" w14:textId="77777777" w:rsidR="002851ED" w:rsidRPr="00DC4CAC" w:rsidRDefault="002851ED" w:rsidP="002851ED">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Subscribtion Succeed</w:t>
            </w:r>
          </w:p>
        </w:tc>
      </w:tr>
      <w:tr w:rsidR="002851ED" w:rsidRPr="00DC4CAC" w14:paraId="0F4EE687" w14:textId="77777777" w:rsidTr="002851ED">
        <w:trPr>
          <w:trHeight w:val="300"/>
        </w:trPr>
        <w:tc>
          <w:tcPr>
            <w:tcW w:w="1228" w:type="dxa"/>
            <w:tcBorders>
              <w:top w:val="nil"/>
              <w:left w:val="nil"/>
              <w:right w:val="nil"/>
            </w:tcBorders>
            <w:shd w:val="clear" w:color="auto" w:fill="auto"/>
            <w:noWrap/>
            <w:vAlign w:val="center"/>
          </w:tcPr>
          <w:p w14:paraId="4E822A46"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i/>
                <w:color w:val="000000"/>
                <w:sz w:val="20"/>
                <w:szCs w:val="20"/>
                <w:lang w:val="en-US"/>
              </w:rPr>
              <w:t>Subscribtion</w:t>
            </w:r>
            <w:r w:rsidRPr="00DC4CAC">
              <w:rPr>
                <w:rFonts w:eastAsia="Times New Roman" w:cs="Times New Roman"/>
                <w:color w:val="000000"/>
                <w:sz w:val="20"/>
                <w:szCs w:val="20"/>
                <w:lang w:val="en-US"/>
              </w:rPr>
              <w:t xml:space="preserve"> tanpa </w:t>
            </w:r>
            <w:r w:rsidRPr="00DC4CAC">
              <w:rPr>
                <w:rFonts w:eastAsia="Times New Roman" w:cs="Times New Roman"/>
                <w:i/>
                <w:color w:val="000000"/>
                <w:sz w:val="20"/>
                <w:szCs w:val="20"/>
                <w:lang w:val="en-US"/>
              </w:rPr>
              <w:t>signature</w:t>
            </w:r>
          </w:p>
        </w:tc>
        <w:tc>
          <w:tcPr>
            <w:tcW w:w="1607" w:type="dxa"/>
            <w:tcBorders>
              <w:top w:val="nil"/>
              <w:left w:val="nil"/>
              <w:right w:val="nil"/>
            </w:tcBorders>
            <w:shd w:val="clear" w:color="auto" w:fill="auto"/>
            <w:noWrap/>
            <w:vAlign w:val="center"/>
          </w:tcPr>
          <w:p w14:paraId="729CAA20"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Pr="00DC4CAC">
              <w:rPr>
                <w:rFonts w:eastAsia="Times New Roman" w:cs="Times New Roman"/>
                <w:i/>
                <w:color w:val="000000"/>
                <w:sz w:val="20"/>
                <w:szCs w:val="20"/>
                <w:lang w:val="en-US"/>
              </w:rPr>
              <w:t xml:space="preserve">subscrib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tanpa menggunakan sugnature </w:t>
            </w:r>
          </w:p>
        </w:tc>
        <w:tc>
          <w:tcPr>
            <w:tcW w:w="1843" w:type="dxa"/>
            <w:tcBorders>
              <w:top w:val="nil"/>
              <w:left w:val="nil"/>
              <w:right w:val="nil"/>
            </w:tcBorders>
            <w:shd w:val="clear" w:color="auto" w:fill="auto"/>
            <w:noWrap/>
            <w:vAlign w:val="center"/>
          </w:tcPr>
          <w:p w14:paraId="7F3780A3" w14:textId="77777777" w:rsidR="002851ED" w:rsidRPr="00DC4CAC" w:rsidRDefault="002851ED" w:rsidP="002851ED">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 Signature</w:t>
            </w:r>
          </w:p>
        </w:tc>
      </w:tr>
      <w:tr w:rsidR="002851ED" w:rsidRPr="00DC4CAC" w14:paraId="6DA91A4E" w14:textId="77777777" w:rsidTr="002851ED">
        <w:trPr>
          <w:trHeight w:val="300"/>
        </w:trPr>
        <w:tc>
          <w:tcPr>
            <w:tcW w:w="1228" w:type="dxa"/>
            <w:tcBorders>
              <w:top w:val="nil"/>
              <w:left w:val="nil"/>
              <w:bottom w:val="single" w:sz="4" w:space="0" w:color="auto"/>
              <w:right w:val="nil"/>
            </w:tcBorders>
            <w:shd w:val="clear" w:color="auto" w:fill="auto"/>
            <w:noWrap/>
            <w:vAlign w:val="center"/>
          </w:tcPr>
          <w:p w14:paraId="60EE7F84"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i/>
                <w:color w:val="000000"/>
                <w:sz w:val="20"/>
                <w:szCs w:val="20"/>
                <w:lang w:val="en-US"/>
              </w:rPr>
              <w:t>Subscrib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lastRenderedPageBreak/>
              <w:t>signature</w:t>
            </w:r>
            <w:r w:rsidRPr="00DC4CAC">
              <w:rPr>
                <w:rFonts w:eastAsia="Times New Roman" w:cs="Times New Roman"/>
                <w:color w:val="000000"/>
                <w:sz w:val="20"/>
                <w:szCs w:val="20"/>
                <w:lang w:val="en-US"/>
              </w:rPr>
              <w:t xml:space="preserve"> salah</w:t>
            </w:r>
          </w:p>
        </w:tc>
        <w:tc>
          <w:tcPr>
            <w:tcW w:w="1607" w:type="dxa"/>
            <w:tcBorders>
              <w:top w:val="nil"/>
              <w:left w:val="nil"/>
              <w:bottom w:val="single" w:sz="4" w:space="0" w:color="auto"/>
              <w:right w:val="nil"/>
            </w:tcBorders>
            <w:shd w:val="clear" w:color="auto" w:fill="auto"/>
            <w:noWrap/>
            <w:vAlign w:val="center"/>
          </w:tcPr>
          <w:p w14:paraId="389EC6D1"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Pr="00DC4CAC">
              <w:rPr>
                <w:rFonts w:eastAsia="Times New Roman" w:cs="Times New Roman"/>
                <w:i/>
                <w:color w:val="000000"/>
                <w:sz w:val="20"/>
                <w:szCs w:val="20"/>
                <w:lang w:val="en-US"/>
              </w:rPr>
              <w:t xml:space="preserve">subscrib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websocket menggunakan sugnature yang tidak sesuai</w:t>
            </w:r>
          </w:p>
        </w:tc>
        <w:tc>
          <w:tcPr>
            <w:tcW w:w="1843" w:type="dxa"/>
            <w:tcBorders>
              <w:top w:val="nil"/>
              <w:left w:val="nil"/>
              <w:bottom w:val="single" w:sz="4" w:space="0" w:color="auto"/>
              <w:right w:val="nil"/>
            </w:tcBorders>
            <w:shd w:val="clear" w:color="auto" w:fill="auto"/>
            <w:noWrap/>
            <w:vAlign w:val="center"/>
          </w:tcPr>
          <w:p w14:paraId="3E3E0DED" w14:textId="77777777" w:rsidR="002851ED" w:rsidRPr="00DC4CAC" w:rsidRDefault="002851ED" w:rsidP="002851ED">
            <w:pPr>
              <w:spacing w:before="60" w:after="60" w:line="276" w:lineRule="auto"/>
              <w:jc w:val="center"/>
              <w:rPr>
                <w:rFonts w:eastAsia="Times New Roman" w:cs="Times New Roman"/>
                <w:color w:val="000000"/>
                <w:sz w:val="20"/>
                <w:szCs w:val="20"/>
                <w:lang w:val="en-US"/>
              </w:rPr>
            </w:pPr>
            <w:r w:rsidRPr="00DC4CAC">
              <w:rPr>
                <w:rFonts w:eastAsia="Times New Roman" w:cs="Times New Roman"/>
                <w:i/>
                <w:color w:val="000000"/>
                <w:sz w:val="20"/>
                <w:szCs w:val="20"/>
                <w:lang w:val="en-US"/>
              </w:rPr>
              <w:t>Invalid</w:t>
            </w:r>
            <w:r w:rsidRPr="00DC4CAC">
              <w:rPr>
                <w:rFonts w:eastAsia="Times New Roman" w:cs="Times New Roman"/>
                <w:color w:val="000000"/>
                <w:sz w:val="20"/>
                <w:szCs w:val="20"/>
                <w:lang w:val="en-US"/>
              </w:rPr>
              <w:t xml:space="preserve"> </w:t>
            </w:r>
            <w:r w:rsidRPr="00DC4CAC">
              <w:rPr>
                <w:rFonts w:eastAsia="Times New Roman" w:cs="Times New Roman"/>
                <w:i/>
                <w:color w:val="000000"/>
                <w:sz w:val="20"/>
                <w:szCs w:val="20"/>
                <w:lang w:val="en-US"/>
              </w:rPr>
              <w:t>Signature</w:t>
            </w:r>
          </w:p>
        </w:tc>
      </w:tr>
    </w:tbl>
    <w:p w14:paraId="0B63210B" w14:textId="77777777" w:rsidR="002851ED" w:rsidRDefault="002851ED" w:rsidP="002851ED">
      <w:pPr>
        <w:spacing w:line="276" w:lineRule="auto"/>
        <w:jc w:val="left"/>
        <w:rPr>
          <w:rFonts w:cs="Times New Roman"/>
          <w:sz w:val="20"/>
          <w:szCs w:val="20"/>
        </w:rPr>
      </w:pPr>
    </w:p>
    <w:p w14:paraId="74F75C77" w14:textId="77777777" w:rsidR="002851ED" w:rsidRDefault="002851ED" w:rsidP="002851ED">
      <w:pPr>
        <w:spacing w:line="276" w:lineRule="auto"/>
        <w:ind w:firstLine="567"/>
        <w:rPr>
          <w:rFonts w:cs="Times New Roman"/>
          <w:sz w:val="20"/>
          <w:szCs w:val="20"/>
        </w:rPr>
      </w:pPr>
      <w:r>
        <w:rPr>
          <w:rFonts w:cs="Times New Roman"/>
          <w:sz w:val="20"/>
          <w:szCs w:val="20"/>
        </w:rPr>
        <w:t>P</w:t>
      </w:r>
      <w:r w:rsidRPr="002E4E48">
        <w:rPr>
          <w:rFonts w:cs="Times New Roman"/>
          <w:sz w:val="20"/>
          <w:szCs w:val="20"/>
        </w:rPr>
        <w:t xml:space="preserve">roses </w:t>
      </w:r>
      <w:r w:rsidRPr="00091D32">
        <w:rPr>
          <w:rFonts w:cs="Times New Roman"/>
          <w:i/>
          <w:sz w:val="20"/>
          <w:szCs w:val="20"/>
        </w:rPr>
        <w:t>subscribtion</w:t>
      </w:r>
      <w:r w:rsidRPr="002E4E48">
        <w:rPr>
          <w:rFonts w:cs="Times New Roman"/>
          <w:sz w:val="20"/>
          <w:szCs w:val="20"/>
        </w:rPr>
        <w:t xml:space="preserve"> pada </w:t>
      </w:r>
      <w:r w:rsidRPr="00091D32">
        <w:rPr>
          <w:rFonts w:cs="Times New Roman"/>
          <w:i/>
          <w:sz w:val="20"/>
          <w:szCs w:val="20"/>
        </w:rPr>
        <w:t>channel</w:t>
      </w:r>
      <w:r w:rsidRPr="002E4E48">
        <w:rPr>
          <w:rFonts w:cs="Times New Roman"/>
          <w:sz w:val="20"/>
          <w:szCs w:val="20"/>
        </w:rPr>
        <w:t xml:space="preserve"> websocket berhasil jika menggunakan kode </w:t>
      </w:r>
      <w:r w:rsidRPr="00091D32">
        <w:rPr>
          <w:rFonts w:cs="Times New Roman"/>
          <w:i/>
          <w:sz w:val="20"/>
          <w:szCs w:val="20"/>
        </w:rPr>
        <w:t>signature</w:t>
      </w:r>
      <w:r w:rsidRPr="002E4E48">
        <w:rPr>
          <w:rFonts w:cs="Times New Roman"/>
          <w:sz w:val="20"/>
          <w:szCs w:val="20"/>
        </w:rPr>
        <w:t xml:space="preserve"> yang sesuai, jika tidak menggunakan kode </w:t>
      </w:r>
      <w:r w:rsidRPr="00091D32">
        <w:rPr>
          <w:rFonts w:cs="Times New Roman"/>
          <w:i/>
          <w:sz w:val="20"/>
          <w:szCs w:val="20"/>
        </w:rPr>
        <w:t>signature</w:t>
      </w:r>
      <w:r w:rsidRPr="002E4E48">
        <w:rPr>
          <w:rFonts w:cs="Times New Roman"/>
          <w:sz w:val="20"/>
          <w:szCs w:val="20"/>
        </w:rPr>
        <w:t xml:space="preserve"> atau menggunakan kode signature yang salah maka proses </w:t>
      </w:r>
      <w:r w:rsidRPr="00091D32">
        <w:rPr>
          <w:rFonts w:cs="Times New Roman"/>
          <w:i/>
          <w:sz w:val="20"/>
          <w:szCs w:val="20"/>
        </w:rPr>
        <w:t>subscription</w:t>
      </w:r>
      <w:r w:rsidRPr="002E4E48">
        <w:rPr>
          <w:rFonts w:cs="Times New Roman"/>
          <w:sz w:val="20"/>
          <w:szCs w:val="20"/>
        </w:rPr>
        <w:t xml:space="preserve"> akan gagal.</w:t>
      </w:r>
    </w:p>
    <w:p w14:paraId="50A32748" w14:textId="77777777" w:rsidR="002851ED" w:rsidRPr="00DC4CAC" w:rsidRDefault="002851ED" w:rsidP="002851ED">
      <w:pPr>
        <w:spacing w:line="276" w:lineRule="auto"/>
        <w:jc w:val="left"/>
        <w:rPr>
          <w:rFonts w:cs="Times New Roman"/>
          <w:sz w:val="20"/>
          <w:szCs w:val="20"/>
        </w:rPr>
      </w:pPr>
    </w:p>
    <w:p w14:paraId="1E26DE22"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Tabel 1</w:t>
      </w:r>
      <w:r>
        <w:rPr>
          <w:rFonts w:cs="Times New Roman"/>
          <w:b/>
          <w:sz w:val="20"/>
          <w:szCs w:val="20"/>
        </w:rPr>
        <w:t>3</w:t>
      </w:r>
      <w:r>
        <w:rPr>
          <w:rFonts w:cs="Times New Roman"/>
          <w:sz w:val="20"/>
          <w:szCs w:val="20"/>
        </w:rPr>
        <w:t xml:space="preserve"> Pengujian </w:t>
      </w:r>
      <w:r w:rsidRPr="00091D32">
        <w:rPr>
          <w:rFonts w:cs="Times New Roman"/>
          <w:i/>
          <w:sz w:val="20"/>
          <w:szCs w:val="20"/>
        </w:rPr>
        <w:t>Update</w:t>
      </w:r>
      <w:r w:rsidRPr="005306D1">
        <w:rPr>
          <w:rFonts w:cs="Times New Roman"/>
          <w:sz w:val="20"/>
          <w:szCs w:val="20"/>
        </w:rPr>
        <w:t xml:space="preserve"> Status Pintu</w:t>
      </w:r>
    </w:p>
    <w:tbl>
      <w:tblPr>
        <w:tblW w:w="4678" w:type="dxa"/>
        <w:tblInd w:w="108" w:type="dxa"/>
        <w:tblLook w:val="04A0" w:firstRow="1" w:lastRow="0" w:firstColumn="1" w:lastColumn="0" w:noHBand="0" w:noVBand="1"/>
      </w:tblPr>
      <w:tblGrid>
        <w:gridCol w:w="1276"/>
        <w:gridCol w:w="1559"/>
        <w:gridCol w:w="1843"/>
      </w:tblGrid>
      <w:tr w:rsidR="002851ED" w:rsidRPr="004967B3" w14:paraId="5D95D66B"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5424842F"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17EFE401"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690AC78A" w14:textId="77777777" w:rsidR="002851ED" w:rsidRPr="004967B3" w:rsidRDefault="002851ED" w:rsidP="002851ED">
            <w:pPr>
              <w:spacing w:before="60" w:after="60" w:line="276" w:lineRule="auto"/>
              <w:jc w:val="center"/>
              <w:rPr>
                <w:rFonts w:eastAsia="Times New Roman" w:cs="Times New Roman"/>
                <w:b/>
                <w:color w:val="000000"/>
                <w:sz w:val="20"/>
                <w:szCs w:val="20"/>
                <w:lang w:val="en-US"/>
              </w:rPr>
            </w:pPr>
            <w:r w:rsidRPr="004967B3">
              <w:rPr>
                <w:rFonts w:eastAsia="Times New Roman" w:cs="Times New Roman"/>
                <w:b/>
                <w:color w:val="000000"/>
                <w:sz w:val="20"/>
                <w:szCs w:val="20"/>
                <w:lang w:val="en-US"/>
              </w:rPr>
              <w:t>Respon</w:t>
            </w:r>
          </w:p>
        </w:tc>
      </w:tr>
      <w:tr w:rsidR="002851ED" w:rsidRPr="004967B3" w14:paraId="340E6DF6"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584FA62E"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tanpa token </w:t>
            </w:r>
          </w:p>
        </w:tc>
        <w:tc>
          <w:tcPr>
            <w:tcW w:w="1559" w:type="dxa"/>
            <w:tcBorders>
              <w:top w:val="single" w:sz="4" w:space="0" w:color="auto"/>
              <w:left w:val="nil"/>
              <w:bottom w:val="nil"/>
              <w:right w:val="nil"/>
            </w:tcBorders>
            <w:shd w:val="clear" w:color="auto" w:fill="auto"/>
            <w:noWrap/>
            <w:vAlign w:val="center"/>
          </w:tcPr>
          <w:p w14:paraId="02A70E5A"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tanpa menggunakan token</w:t>
            </w:r>
          </w:p>
        </w:tc>
        <w:tc>
          <w:tcPr>
            <w:tcW w:w="1843" w:type="dxa"/>
            <w:tcBorders>
              <w:top w:val="single" w:sz="4" w:space="0" w:color="auto"/>
              <w:left w:val="nil"/>
              <w:bottom w:val="nil"/>
              <w:right w:val="nil"/>
            </w:tcBorders>
            <w:shd w:val="clear" w:color="auto" w:fill="auto"/>
            <w:noWrap/>
            <w:vAlign w:val="center"/>
          </w:tcPr>
          <w:p w14:paraId="5DDE4BC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Unauthenticated </w:t>
            </w:r>
          </w:p>
        </w:tc>
      </w:tr>
      <w:tr w:rsidR="002851ED" w:rsidRPr="004967B3" w14:paraId="080D03FA" w14:textId="77777777" w:rsidTr="002851ED">
        <w:trPr>
          <w:trHeight w:val="300"/>
        </w:trPr>
        <w:tc>
          <w:tcPr>
            <w:tcW w:w="1276" w:type="dxa"/>
            <w:tcBorders>
              <w:top w:val="nil"/>
              <w:left w:val="nil"/>
              <w:right w:val="nil"/>
            </w:tcBorders>
            <w:shd w:val="clear" w:color="auto" w:fill="auto"/>
            <w:noWrap/>
            <w:vAlign w:val="center"/>
          </w:tcPr>
          <w:p w14:paraId="289D3E3A"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engan token</w:t>
            </w:r>
          </w:p>
        </w:tc>
        <w:tc>
          <w:tcPr>
            <w:tcW w:w="1559" w:type="dxa"/>
            <w:tcBorders>
              <w:top w:val="nil"/>
              <w:left w:val="nil"/>
              <w:right w:val="nil"/>
            </w:tcBorders>
            <w:shd w:val="clear" w:color="auto" w:fill="auto"/>
            <w:noWrap/>
            <w:vAlign w:val="center"/>
          </w:tcPr>
          <w:p w14:paraId="3368F1F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menggunaka token dan data lengkap</w:t>
            </w:r>
          </w:p>
        </w:tc>
        <w:tc>
          <w:tcPr>
            <w:tcW w:w="1843" w:type="dxa"/>
            <w:tcBorders>
              <w:top w:val="nil"/>
              <w:left w:val="nil"/>
              <w:right w:val="nil"/>
            </w:tcBorders>
            <w:shd w:val="clear" w:color="auto" w:fill="auto"/>
            <w:noWrap/>
            <w:vAlign w:val="center"/>
          </w:tcPr>
          <w:p w14:paraId="5C1761B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success </w:t>
            </w:r>
          </w:p>
        </w:tc>
      </w:tr>
      <w:tr w:rsidR="002851ED" w:rsidRPr="004967B3" w14:paraId="7365FF35" w14:textId="77777777" w:rsidTr="002851ED">
        <w:trPr>
          <w:trHeight w:val="300"/>
        </w:trPr>
        <w:tc>
          <w:tcPr>
            <w:tcW w:w="1276" w:type="dxa"/>
            <w:tcBorders>
              <w:top w:val="nil"/>
              <w:left w:val="nil"/>
              <w:bottom w:val="nil"/>
              <w:right w:val="nil"/>
            </w:tcBorders>
            <w:shd w:val="clear" w:color="auto" w:fill="auto"/>
            <w:noWrap/>
            <w:vAlign w:val="center"/>
          </w:tcPr>
          <w:p w14:paraId="765E346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ata tidak lengkap</w:t>
            </w:r>
          </w:p>
        </w:tc>
        <w:tc>
          <w:tcPr>
            <w:tcW w:w="1559" w:type="dxa"/>
            <w:tcBorders>
              <w:top w:val="nil"/>
              <w:left w:val="nil"/>
              <w:bottom w:val="nil"/>
              <w:right w:val="nil"/>
            </w:tcBorders>
            <w:shd w:val="clear" w:color="auto" w:fill="auto"/>
            <w:noWrap/>
            <w:vAlign w:val="center"/>
          </w:tcPr>
          <w:p w14:paraId="170D688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ate</w:t>
            </w:r>
            <w:r w:rsidRPr="004967B3">
              <w:rPr>
                <w:rFonts w:eastAsia="Times New Roman" w:cs="Times New Roman"/>
                <w:color w:val="000000"/>
                <w:sz w:val="20"/>
                <w:szCs w:val="20"/>
                <w:lang w:val="en-US"/>
              </w:rPr>
              <w:t xml:space="preserve"> status pintu dengan menggunakan data yang tidak lengkap</w:t>
            </w:r>
          </w:p>
        </w:tc>
        <w:tc>
          <w:tcPr>
            <w:tcW w:w="1843" w:type="dxa"/>
            <w:tcBorders>
              <w:top w:val="nil"/>
              <w:left w:val="nil"/>
              <w:bottom w:val="nil"/>
              <w:right w:val="nil"/>
            </w:tcBorders>
            <w:shd w:val="clear" w:color="auto" w:fill="auto"/>
            <w:noWrap/>
            <w:vAlign w:val="center"/>
          </w:tcPr>
          <w:p w14:paraId="786FC859" w14:textId="77777777" w:rsidR="002851ED" w:rsidRPr="004967B3" w:rsidRDefault="002851ED" w:rsidP="002851ED">
            <w:pPr>
              <w:spacing w:before="60" w:after="60" w:line="276" w:lineRule="auto"/>
              <w:jc w:val="center"/>
              <w:rPr>
                <w:rFonts w:eastAsia="Times New Roman" w:cs="Times New Roman"/>
                <w:color w:val="000000"/>
                <w:sz w:val="20"/>
                <w:szCs w:val="20"/>
                <w:lang w:val="en-US"/>
              </w:rPr>
            </w:pPr>
            <w:r w:rsidRPr="004967B3">
              <w:rPr>
                <w:rFonts w:eastAsia="Times New Roman" w:cs="Times New Roman"/>
                <w:i/>
                <w:color w:val="000000"/>
                <w:sz w:val="20"/>
                <w:szCs w:val="20"/>
                <w:lang w:val="en-US"/>
              </w:rPr>
              <w:t>missing_parameter</w:t>
            </w:r>
          </w:p>
        </w:tc>
      </w:tr>
      <w:tr w:rsidR="002851ED" w:rsidRPr="004967B3" w14:paraId="779037C1"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2AFC7E4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id pintu salah</w:t>
            </w:r>
          </w:p>
        </w:tc>
        <w:tc>
          <w:tcPr>
            <w:tcW w:w="1559" w:type="dxa"/>
            <w:tcBorders>
              <w:top w:val="nil"/>
              <w:left w:val="nil"/>
              <w:bottom w:val="single" w:sz="4" w:space="0" w:color="auto"/>
              <w:right w:val="nil"/>
            </w:tcBorders>
            <w:shd w:val="clear" w:color="auto" w:fill="auto"/>
            <w:noWrap/>
            <w:vAlign w:val="center"/>
          </w:tcPr>
          <w:p w14:paraId="3385448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1AA2EDF9"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failed  </w:t>
            </w:r>
          </w:p>
        </w:tc>
      </w:tr>
    </w:tbl>
    <w:p w14:paraId="72B7E032" w14:textId="77777777" w:rsidR="002851ED" w:rsidRDefault="002851ED" w:rsidP="002851ED">
      <w:pPr>
        <w:spacing w:line="276" w:lineRule="auto"/>
        <w:rPr>
          <w:rFonts w:cs="Times New Roman"/>
          <w:sz w:val="20"/>
          <w:szCs w:val="20"/>
        </w:rPr>
      </w:pPr>
    </w:p>
    <w:p w14:paraId="1320CC6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863DE6">
        <w:rPr>
          <w:rFonts w:cs="Times New Roman"/>
          <w:sz w:val="20"/>
          <w:szCs w:val="20"/>
        </w:rPr>
        <w:t xml:space="preserve">roses </w:t>
      </w:r>
      <w:r w:rsidRPr="00091D32">
        <w:rPr>
          <w:rFonts w:cs="Times New Roman"/>
          <w:i/>
          <w:sz w:val="20"/>
          <w:szCs w:val="20"/>
        </w:rPr>
        <w:t>update</w:t>
      </w:r>
      <w:r w:rsidRPr="00863DE6">
        <w:rPr>
          <w:rFonts w:cs="Times New Roman"/>
          <w:sz w:val="20"/>
          <w:szCs w:val="20"/>
        </w:rPr>
        <w:t xml:space="preserve"> status pintu berhasil jika request dikirimkan dengan token dan data yang lengkap, jika ada data yang kurang lengkap atau tidak disertai dengan token akan request tersebut akan gagal.</w:t>
      </w:r>
    </w:p>
    <w:p w14:paraId="6C4DACEE" w14:textId="77777777" w:rsidR="002851ED" w:rsidRPr="002E4E48" w:rsidRDefault="002851ED" w:rsidP="002851ED">
      <w:pPr>
        <w:spacing w:line="276" w:lineRule="auto"/>
        <w:rPr>
          <w:rFonts w:cs="Times New Roman"/>
          <w:sz w:val="20"/>
          <w:szCs w:val="20"/>
        </w:rPr>
      </w:pPr>
    </w:p>
    <w:p w14:paraId="7AF024C9"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Tabel 1</w:t>
      </w:r>
      <w:r>
        <w:rPr>
          <w:rFonts w:cs="Times New Roman"/>
          <w:b/>
          <w:sz w:val="20"/>
          <w:szCs w:val="20"/>
        </w:rPr>
        <w:t>4</w:t>
      </w:r>
      <w:r>
        <w:rPr>
          <w:rFonts w:cs="Times New Roman"/>
          <w:sz w:val="20"/>
          <w:szCs w:val="20"/>
        </w:rPr>
        <w:t xml:space="preserve"> Pengujian </w:t>
      </w:r>
      <w:r w:rsidRPr="005306D1">
        <w:rPr>
          <w:rFonts w:cs="Times New Roman"/>
          <w:sz w:val="20"/>
          <w:szCs w:val="20"/>
        </w:rPr>
        <w:t>Peringatan Pintu</w:t>
      </w:r>
    </w:p>
    <w:tbl>
      <w:tblPr>
        <w:tblW w:w="4678" w:type="dxa"/>
        <w:tblInd w:w="108" w:type="dxa"/>
        <w:tblLook w:val="04A0" w:firstRow="1" w:lastRow="0" w:firstColumn="1" w:lastColumn="0" w:noHBand="0" w:noVBand="1"/>
      </w:tblPr>
      <w:tblGrid>
        <w:gridCol w:w="1276"/>
        <w:gridCol w:w="1559"/>
        <w:gridCol w:w="1843"/>
      </w:tblGrid>
      <w:tr w:rsidR="002851ED" w:rsidRPr="00863DE6" w14:paraId="00C3A728"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69C03CA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0EE4132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EBFD7B8" w14:textId="77777777" w:rsidR="002851ED" w:rsidRPr="00863DE6" w:rsidRDefault="002851ED" w:rsidP="002851ED">
            <w:pPr>
              <w:spacing w:before="60" w:after="60" w:line="276" w:lineRule="auto"/>
              <w:jc w:val="center"/>
              <w:rPr>
                <w:rFonts w:eastAsia="Times New Roman" w:cs="Times New Roman"/>
                <w:b/>
                <w:color w:val="000000"/>
                <w:sz w:val="20"/>
                <w:szCs w:val="20"/>
                <w:lang w:val="en-US"/>
              </w:rPr>
            </w:pPr>
            <w:r w:rsidRPr="00863DE6">
              <w:rPr>
                <w:rFonts w:eastAsia="Times New Roman" w:cs="Times New Roman"/>
                <w:b/>
                <w:color w:val="000000"/>
                <w:sz w:val="20"/>
                <w:szCs w:val="20"/>
                <w:lang w:val="en-US"/>
              </w:rPr>
              <w:t>Respon</w:t>
            </w:r>
          </w:p>
        </w:tc>
      </w:tr>
      <w:tr w:rsidR="002851ED" w:rsidRPr="00863DE6" w14:paraId="0286A0C4"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6CF05FE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pintu tanpa token </w:t>
            </w:r>
          </w:p>
        </w:tc>
        <w:tc>
          <w:tcPr>
            <w:tcW w:w="1559" w:type="dxa"/>
            <w:tcBorders>
              <w:top w:val="single" w:sz="4" w:space="0" w:color="auto"/>
              <w:left w:val="nil"/>
              <w:bottom w:val="nil"/>
              <w:right w:val="nil"/>
            </w:tcBorders>
            <w:shd w:val="clear" w:color="auto" w:fill="auto"/>
            <w:noWrap/>
            <w:vAlign w:val="center"/>
          </w:tcPr>
          <w:p w14:paraId="5C9D025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tanpa menggunakan token</w:t>
            </w:r>
          </w:p>
        </w:tc>
        <w:tc>
          <w:tcPr>
            <w:tcW w:w="1843" w:type="dxa"/>
            <w:tcBorders>
              <w:top w:val="single" w:sz="4" w:space="0" w:color="auto"/>
              <w:left w:val="nil"/>
              <w:bottom w:val="nil"/>
              <w:right w:val="nil"/>
            </w:tcBorders>
            <w:shd w:val="clear" w:color="auto" w:fill="auto"/>
            <w:noWrap/>
            <w:vAlign w:val="center"/>
          </w:tcPr>
          <w:p w14:paraId="0E703AA6"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Unauthenticated </w:t>
            </w:r>
          </w:p>
        </w:tc>
      </w:tr>
      <w:tr w:rsidR="002851ED" w:rsidRPr="00863DE6" w14:paraId="014F0B8D" w14:textId="77777777" w:rsidTr="002851ED">
        <w:trPr>
          <w:trHeight w:val="300"/>
        </w:trPr>
        <w:tc>
          <w:tcPr>
            <w:tcW w:w="1276" w:type="dxa"/>
            <w:tcBorders>
              <w:top w:val="nil"/>
              <w:left w:val="nil"/>
              <w:right w:val="nil"/>
            </w:tcBorders>
            <w:shd w:val="clear" w:color="auto" w:fill="auto"/>
            <w:noWrap/>
            <w:vAlign w:val="center"/>
          </w:tcPr>
          <w:p w14:paraId="01D223FF"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w:t>
            </w:r>
            <w:r w:rsidRPr="00863DE6">
              <w:rPr>
                <w:rFonts w:eastAsia="Times New Roman" w:cs="Times New Roman"/>
                <w:color w:val="000000"/>
                <w:sz w:val="20"/>
                <w:szCs w:val="20"/>
                <w:lang w:val="en-US"/>
              </w:rPr>
              <w:lastRenderedPageBreak/>
              <w:t>pintu sesuai</w:t>
            </w:r>
          </w:p>
        </w:tc>
        <w:tc>
          <w:tcPr>
            <w:tcW w:w="1559" w:type="dxa"/>
            <w:tcBorders>
              <w:top w:val="nil"/>
              <w:left w:val="nil"/>
              <w:right w:val="nil"/>
            </w:tcBorders>
            <w:shd w:val="clear" w:color="auto" w:fill="auto"/>
            <w:noWrap/>
            <w:vAlign w:val="center"/>
          </w:tcPr>
          <w:p w14:paraId="75BBA83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lastRenderedPageBreak/>
              <w:t xml:space="preserve">Mengirim </w:t>
            </w:r>
            <w:r w:rsidRPr="00863DE6">
              <w:rPr>
                <w:rFonts w:eastAsia="Times New Roman" w:cs="Times New Roman"/>
                <w:color w:val="000000"/>
                <w:sz w:val="20"/>
                <w:szCs w:val="20"/>
                <w:lang w:val="en-US"/>
              </w:rPr>
              <w:lastRenderedPageBreak/>
              <w:t>peringatan pintu dengan menggunaka token dan data lengkap</w:t>
            </w:r>
          </w:p>
        </w:tc>
        <w:tc>
          <w:tcPr>
            <w:tcW w:w="1843" w:type="dxa"/>
            <w:tcBorders>
              <w:top w:val="nil"/>
              <w:left w:val="nil"/>
              <w:right w:val="nil"/>
            </w:tcBorders>
            <w:shd w:val="clear" w:color="auto" w:fill="auto"/>
            <w:noWrap/>
            <w:vAlign w:val="center"/>
          </w:tcPr>
          <w:p w14:paraId="3B31D1EC"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lastRenderedPageBreak/>
              <w:t xml:space="preserve">success </w:t>
            </w:r>
          </w:p>
        </w:tc>
      </w:tr>
      <w:tr w:rsidR="002851ED" w:rsidRPr="00863DE6" w14:paraId="09671EAF" w14:textId="77777777" w:rsidTr="002851ED">
        <w:trPr>
          <w:trHeight w:val="300"/>
        </w:trPr>
        <w:tc>
          <w:tcPr>
            <w:tcW w:w="1276" w:type="dxa"/>
            <w:tcBorders>
              <w:top w:val="nil"/>
              <w:left w:val="nil"/>
              <w:bottom w:val="nil"/>
              <w:right w:val="nil"/>
            </w:tcBorders>
            <w:shd w:val="clear" w:color="auto" w:fill="auto"/>
            <w:noWrap/>
            <w:vAlign w:val="center"/>
          </w:tcPr>
          <w:p w14:paraId="507AD845"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lastRenderedPageBreak/>
              <w:t>Peringatan pintu data tidak lengkap</w:t>
            </w:r>
          </w:p>
        </w:tc>
        <w:tc>
          <w:tcPr>
            <w:tcW w:w="1559" w:type="dxa"/>
            <w:tcBorders>
              <w:top w:val="nil"/>
              <w:left w:val="nil"/>
              <w:bottom w:val="nil"/>
              <w:right w:val="nil"/>
            </w:tcBorders>
            <w:shd w:val="clear" w:color="auto" w:fill="auto"/>
            <w:noWrap/>
            <w:vAlign w:val="center"/>
          </w:tcPr>
          <w:p w14:paraId="13C7A3D1"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n data yang tidak lengkap</w:t>
            </w:r>
          </w:p>
        </w:tc>
        <w:tc>
          <w:tcPr>
            <w:tcW w:w="1843" w:type="dxa"/>
            <w:tcBorders>
              <w:top w:val="nil"/>
              <w:left w:val="nil"/>
              <w:bottom w:val="nil"/>
              <w:right w:val="nil"/>
            </w:tcBorders>
            <w:shd w:val="clear" w:color="auto" w:fill="auto"/>
            <w:noWrap/>
            <w:vAlign w:val="center"/>
          </w:tcPr>
          <w:p w14:paraId="6CE43235" w14:textId="77777777" w:rsidR="002851ED" w:rsidRPr="00863DE6" w:rsidRDefault="002851ED" w:rsidP="002851ED">
            <w:pPr>
              <w:spacing w:before="60" w:after="60" w:line="276" w:lineRule="auto"/>
              <w:jc w:val="center"/>
              <w:rPr>
                <w:rFonts w:eastAsia="Times New Roman" w:cs="Times New Roman"/>
                <w:color w:val="000000"/>
                <w:sz w:val="20"/>
                <w:szCs w:val="20"/>
                <w:lang w:val="en-US"/>
              </w:rPr>
            </w:pPr>
            <w:r w:rsidRPr="00863DE6">
              <w:rPr>
                <w:rFonts w:eastAsia="Times New Roman" w:cs="Times New Roman"/>
                <w:i/>
                <w:color w:val="000000"/>
                <w:sz w:val="20"/>
                <w:szCs w:val="20"/>
                <w:lang w:val="en-US"/>
              </w:rPr>
              <w:t>missing_parameter</w:t>
            </w:r>
          </w:p>
        </w:tc>
      </w:tr>
      <w:tr w:rsidR="002851ED" w:rsidRPr="00863DE6" w14:paraId="07B1F917"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5410C39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id pintu salah</w:t>
            </w:r>
          </w:p>
        </w:tc>
        <w:tc>
          <w:tcPr>
            <w:tcW w:w="1559" w:type="dxa"/>
            <w:tcBorders>
              <w:top w:val="nil"/>
              <w:left w:val="nil"/>
              <w:bottom w:val="single" w:sz="4" w:space="0" w:color="auto"/>
              <w:right w:val="nil"/>
            </w:tcBorders>
            <w:shd w:val="clear" w:color="auto" w:fill="auto"/>
            <w:noWrap/>
            <w:vAlign w:val="center"/>
          </w:tcPr>
          <w:p w14:paraId="222D460A"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DE4A59B"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failed  </w:t>
            </w:r>
          </w:p>
        </w:tc>
      </w:tr>
    </w:tbl>
    <w:p w14:paraId="51AD894C" w14:textId="77777777" w:rsidR="002851ED" w:rsidRDefault="002851ED" w:rsidP="002851ED">
      <w:pPr>
        <w:spacing w:line="276" w:lineRule="auto"/>
        <w:jc w:val="left"/>
        <w:rPr>
          <w:rFonts w:cs="Times New Roman"/>
          <w:sz w:val="20"/>
          <w:szCs w:val="20"/>
        </w:rPr>
      </w:pPr>
    </w:p>
    <w:p w14:paraId="09790D51" w14:textId="77777777" w:rsidR="002851ED" w:rsidRDefault="002851ED" w:rsidP="002851ED">
      <w:pPr>
        <w:spacing w:line="276" w:lineRule="auto"/>
        <w:ind w:firstLine="567"/>
        <w:rPr>
          <w:rFonts w:cs="Times New Roman"/>
          <w:sz w:val="20"/>
          <w:szCs w:val="20"/>
        </w:rPr>
      </w:pPr>
      <w:r>
        <w:rPr>
          <w:rFonts w:cs="Times New Roman"/>
          <w:sz w:val="20"/>
          <w:szCs w:val="20"/>
        </w:rPr>
        <w:t>P</w:t>
      </w:r>
      <w:r w:rsidRPr="00A344F5">
        <w:rPr>
          <w:rFonts w:cs="Times New Roman"/>
          <w:sz w:val="20"/>
          <w:szCs w:val="20"/>
        </w:rPr>
        <w:t xml:space="preserve">roses peringatan pintu berhasil jika </w:t>
      </w:r>
      <w:r w:rsidRPr="00091D32">
        <w:rPr>
          <w:rFonts w:cs="Times New Roman"/>
          <w:i/>
          <w:sz w:val="20"/>
          <w:szCs w:val="20"/>
        </w:rPr>
        <w:t>request</w:t>
      </w:r>
      <w:r w:rsidRPr="00A344F5">
        <w:rPr>
          <w:rFonts w:cs="Times New Roman"/>
          <w:sz w:val="20"/>
          <w:szCs w:val="20"/>
        </w:rPr>
        <w:t xml:space="preserve"> dikirimkan dengan token dan data yang lengkap, jika ada data yang kurang lengkap atau tidak disertai dengan token akan request tersebut akan gagal</w:t>
      </w:r>
      <w:r>
        <w:rPr>
          <w:rFonts w:cs="Times New Roman"/>
          <w:sz w:val="20"/>
          <w:szCs w:val="20"/>
        </w:rPr>
        <w:t>.</w:t>
      </w:r>
    </w:p>
    <w:p w14:paraId="040094B3" w14:textId="77777777" w:rsidR="002851ED" w:rsidRPr="00863DE6" w:rsidRDefault="002851ED" w:rsidP="002851ED">
      <w:pPr>
        <w:spacing w:line="276" w:lineRule="auto"/>
        <w:rPr>
          <w:rFonts w:cs="Times New Roman"/>
          <w:sz w:val="20"/>
          <w:szCs w:val="20"/>
        </w:rPr>
      </w:pPr>
    </w:p>
    <w:p w14:paraId="25555A51" w14:textId="77777777" w:rsidR="002851ED" w:rsidRDefault="002851ED" w:rsidP="002851ED">
      <w:pPr>
        <w:spacing w:line="276" w:lineRule="auto"/>
        <w:jc w:val="left"/>
        <w:rPr>
          <w:rFonts w:cs="Times New Roman"/>
          <w:sz w:val="20"/>
          <w:szCs w:val="20"/>
        </w:rPr>
      </w:pPr>
      <w:r>
        <w:rPr>
          <w:noProof/>
          <w:lang w:val="en-US"/>
        </w:rPr>
        <w:drawing>
          <wp:inline distT="0" distB="0" distL="0" distR="0" wp14:anchorId="3633EEE2" wp14:editId="01601824">
            <wp:extent cx="2970530" cy="1695453"/>
            <wp:effectExtent l="0" t="0" r="20320" b="19050"/>
            <wp:docPr id="97" name="Chart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14:paraId="56768D3F" w14:textId="77777777" w:rsidR="002851ED" w:rsidRPr="005306D1" w:rsidRDefault="002851ED" w:rsidP="002851ED">
      <w:pPr>
        <w:spacing w:line="276" w:lineRule="auto"/>
        <w:jc w:val="center"/>
        <w:rPr>
          <w:rFonts w:cs="Times New Roman"/>
          <w:sz w:val="20"/>
          <w:szCs w:val="20"/>
        </w:rPr>
      </w:pPr>
      <w:r w:rsidRPr="006451C7">
        <w:rPr>
          <w:rFonts w:cs="Times New Roman"/>
          <w:b/>
          <w:sz w:val="20"/>
          <w:szCs w:val="20"/>
        </w:rPr>
        <w:t>Gambar 22</w:t>
      </w:r>
      <w:r>
        <w:rPr>
          <w:rFonts w:cs="Times New Roman"/>
          <w:sz w:val="20"/>
          <w:szCs w:val="20"/>
        </w:rPr>
        <w:t xml:space="preserve"> </w:t>
      </w:r>
      <w:r w:rsidRPr="005306D1">
        <w:rPr>
          <w:rFonts w:cs="Times New Roman"/>
          <w:sz w:val="20"/>
          <w:szCs w:val="20"/>
        </w:rPr>
        <w:t>Performa Verifikasi Akses</w:t>
      </w:r>
    </w:p>
    <w:p w14:paraId="1D159017" w14:textId="77777777" w:rsidR="002851ED" w:rsidRDefault="002851ED" w:rsidP="002851ED">
      <w:pPr>
        <w:spacing w:line="276" w:lineRule="auto"/>
        <w:rPr>
          <w:rFonts w:cs="Times New Roman"/>
          <w:sz w:val="20"/>
          <w:szCs w:val="20"/>
        </w:rPr>
      </w:pPr>
    </w:p>
    <w:p w14:paraId="5F4592E7" w14:textId="77777777" w:rsidR="002851ED" w:rsidRDefault="002851ED" w:rsidP="002851ED">
      <w:pPr>
        <w:spacing w:line="276" w:lineRule="auto"/>
        <w:ind w:firstLine="567"/>
        <w:rPr>
          <w:rFonts w:cs="Times New Roman"/>
          <w:sz w:val="20"/>
          <w:szCs w:val="20"/>
        </w:rPr>
      </w:pPr>
      <w:r w:rsidRPr="00F772DF">
        <w:rPr>
          <w:rFonts w:cs="Times New Roman"/>
          <w:sz w:val="20"/>
          <w:szCs w:val="20"/>
        </w:rPr>
        <w:t xml:space="preserve">Pengujian </w:t>
      </w:r>
      <w:r>
        <w:rPr>
          <w:rFonts w:cs="Times New Roman"/>
          <w:sz w:val="20"/>
          <w:szCs w:val="20"/>
        </w:rPr>
        <w:t xml:space="preserve">performa verifikasi akses </w:t>
      </w:r>
      <w:r w:rsidRPr="00F772DF">
        <w:rPr>
          <w:rFonts w:cs="Times New Roman"/>
          <w:sz w:val="20"/>
          <w:szCs w:val="20"/>
        </w:rPr>
        <w:t xml:space="preserve">dilakukan dengan mensimulasikan beban permintaan verifikasi akses sebanyak 100 pengguna berbeda secara bersamaan. Dari hasil pengujian didapatkan bahwa pada puncak jumlah pengguna sistem membutuhkan waktu rata-rata 1.5 detik untuk memberikan respon ke pengguna dengan rasio </w:t>
      </w:r>
      <w:r w:rsidRPr="00091D32">
        <w:rPr>
          <w:rFonts w:cs="Times New Roman"/>
          <w:i/>
          <w:sz w:val="20"/>
          <w:szCs w:val="20"/>
        </w:rPr>
        <w:t>error</w:t>
      </w:r>
      <w:r w:rsidRPr="00F772DF">
        <w:rPr>
          <w:rFonts w:cs="Times New Roman"/>
          <w:sz w:val="20"/>
          <w:szCs w:val="20"/>
        </w:rPr>
        <w:t xml:space="preserve"> 0.0%.</w:t>
      </w:r>
    </w:p>
    <w:p w14:paraId="0B218BE0" w14:textId="77777777" w:rsidR="002851ED" w:rsidRDefault="002851ED" w:rsidP="002851ED">
      <w:pPr>
        <w:spacing w:line="276" w:lineRule="auto"/>
        <w:jc w:val="left"/>
        <w:rPr>
          <w:rFonts w:cs="Times New Roman"/>
          <w:sz w:val="20"/>
          <w:szCs w:val="20"/>
        </w:rPr>
      </w:pPr>
    </w:p>
    <w:p w14:paraId="20FFCFB1" w14:textId="77777777" w:rsidR="002851ED" w:rsidRDefault="002851ED" w:rsidP="002851ED">
      <w:pPr>
        <w:spacing w:line="276" w:lineRule="auto"/>
        <w:jc w:val="left"/>
        <w:rPr>
          <w:rFonts w:cs="Times New Roman"/>
          <w:sz w:val="20"/>
          <w:szCs w:val="20"/>
        </w:rPr>
      </w:pPr>
    </w:p>
    <w:p w14:paraId="10CF7F70" w14:textId="77777777" w:rsidR="002851ED" w:rsidRDefault="002851ED" w:rsidP="002851ED">
      <w:pPr>
        <w:spacing w:line="276" w:lineRule="auto"/>
        <w:jc w:val="left"/>
        <w:rPr>
          <w:rFonts w:cs="Times New Roman"/>
          <w:sz w:val="20"/>
          <w:szCs w:val="20"/>
        </w:rPr>
      </w:pPr>
    </w:p>
    <w:p w14:paraId="03589FC4" w14:textId="77777777" w:rsidR="002851ED" w:rsidRDefault="002851ED" w:rsidP="002851ED">
      <w:pPr>
        <w:spacing w:line="276" w:lineRule="auto"/>
        <w:jc w:val="left"/>
        <w:rPr>
          <w:rFonts w:cs="Times New Roman"/>
          <w:sz w:val="20"/>
          <w:szCs w:val="20"/>
        </w:rPr>
      </w:pPr>
    </w:p>
    <w:p w14:paraId="79F5DEE4" w14:textId="77777777" w:rsidR="002851ED" w:rsidRDefault="002851ED" w:rsidP="002851ED">
      <w:pPr>
        <w:spacing w:line="276" w:lineRule="auto"/>
        <w:jc w:val="left"/>
        <w:rPr>
          <w:rFonts w:cs="Times New Roman"/>
          <w:sz w:val="20"/>
          <w:szCs w:val="20"/>
        </w:rPr>
      </w:pPr>
    </w:p>
    <w:p w14:paraId="6874D5F9" w14:textId="77777777" w:rsidR="002851ED" w:rsidRPr="00E3470A" w:rsidRDefault="002851ED" w:rsidP="002851ED">
      <w:pPr>
        <w:spacing w:line="276" w:lineRule="auto"/>
        <w:jc w:val="left"/>
        <w:rPr>
          <w:rFonts w:cs="Times New Roman"/>
          <w:sz w:val="20"/>
          <w:szCs w:val="20"/>
        </w:rPr>
      </w:pPr>
      <w:r>
        <w:rPr>
          <w:noProof/>
          <w:lang w:val="en-US"/>
        </w:rPr>
        <w:lastRenderedPageBreak/>
        <w:drawing>
          <wp:inline distT="0" distB="0" distL="0" distR="0" wp14:anchorId="5E8ACDDB" wp14:editId="0E082DEB">
            <wp:extent cx="2966484" cy="1722475"/>
            <wp:effectExtent l="0" t="0" r="24765" b="11430"/>
            <wp:docPr id="98" name="Chart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6541A91E" w14:textId="77777777" w:rsidR="002851ED" w:rsidRDefault="002851ED" w:rsidP="002851ED">
      <w:pPr>
        <w:spacing w:line="276" w:lineRule="auto"/>
        <w:jc w:val="center"/>
        <w:rPr>
          <w:rFonts w:cs="Times New Roman"/>
          <w:sz w:val="20"/>
          <w:szCs w:val="20"/>
        </w:rPr>
      </w:pPr>
      <w:r w:rsidRPr="006451C7">
        <w:rPr>
          <w:rFonts w:cs="Times New Roman"/>
          <w:b/>
          <w:sz w:val="20"/>
          <w:szCs w:val="20"/>
        </w:rPr>
        <w:t>Gambar 23</w:t>
      </w:r>
      <w:r>
        <w:rPr>
          <w:rFonts w:cs="Times New Roman"/>
          <w:sz w:val="20"/>
          <w:szCs w:val="20"/>
        </w:rPr>
        <w:t xml:space="preserve"> Performa </w:t>
      </w:r>
      <w:r w:rsidRPr="00091D32">
        <w:rPr>
          <w:rFonts w:cs="Times New Roman"/>
          <w:i/>
          <w:sz w:val="20"/>
          <w:szCs w:val="20"/>
        </w:rPr>
        <w:t>Update</w:t>
      </w:r>
      <w:r>
        <w:rPr>
          <w:rFonts w:cs="Times New Roman"/>
          <w:sz w:val="20"/>
          <w:szCs w:val="20"/>
        </w:rPr>
        <w:t xml:space="preserve"> Status Pintu</w:t>
      </w:r>
    </w:p>
    <w:p w14:paraId="2301C0D0" w14:textId="77777777" w:rsidR="002851ED" w:rsidRDefault="002851ED" w:rsidP="002851ED">
      <w:pPr>
        <w:spacing w:line="276" w:lineRule="auto"/>
        <w:rPr>
          <w:rFonts w:cs="Times New Roman"/>
          <w:sz w:val="20"/>
          <w:szCs w:val="20"/>
        </w:rPr>
      </w:pPr>
    </w:p>
    <w:p w14:paraId="154EA808" w14:textId="77777777" w:rsidR="002851ED" w:rsidRDefault="002851ED" w:rsidP="002851ED">
      <w:pPr>
        <w:spacing w:line="276" w:lineRule="auto"/>
        <w:ind w:firstLine="567"/>
        <w:rPr>
          <w:rFonts w:cs="Times New Roman"/>
          <w:sz w:val="20"/>
          <w:szCs w:val="20"/>
        </w:rPr>
      </w:pPr>
      <w:r>
        <w:rPr>
          <w:rFonts w:cs="Times New Roman"/>
          <w:sz w:val="20"/>
          <w:szCs w:val="20"/>
        </w:rPr>
        <w:t>P</w:t>
      </w:r>
      <w:r w:rsidRPr="00E3470A">
        <w:rPr>
          <w:rFonts w:cs="Times New Roman"/>
          <w:sz w:val="20"/>
          <w:szCs w:val="20"/>
        </w:rPr>
        <w:t xml:space="preserve">engujian performa update </w:t>
      </w:r>
      <w:r w:rsidRPr="00091D32">
        <w:rPr>
          <w:rFonts w:cs="Times New Roman"/>
          <w:i/>
          <w:sz w:val="20"/>
          <w:szCs w:val="20"/>
        </w:rPr>
        <w:t>status</w:t>
      </w:r>
      <w:r w:rsidRPr="00E3470A">
        <w:rPr>
          <w:rFonts w:cs="Times New Roman"/>
          <w:sz w:val="20"/>
          <w:szCs w:val="20"/>
        </w:rPr>
        <w:t xml:space="preserve"> pintu </w:t>
      </w:r>
      <w:r>
        <w:rPr>
          <w:rFonts w:cs="Times New Roman"/>
          <w:sz w:val="20"/>
          <w:szCs w:val="20"/>
        </w:rPr>
        <w:t xml:space="preserve">dilakukan </w:t>
      </w:r>
      <w:r w:rsidRPr="00E3470A">
        <w:rPr>
          <w:rFonts w:cs="Times New Roman"/>
          <w:sz w:val="20"/>
          <w:szCs w:val="20"/>
        </w:rPr>
        <w:t xml:space="preserve">menggunakan Jmeter. Proses pengujian mendapatkan hasil bahwa pada beban 100 pintu berbeda melakukan update status secara bersamaan maka sistem memerlukan waktu rata-rata 2.5 detik dengan rasio </w:t>
      </w:r>
      <w:r w:rsidRPr="00091D32">
        <w:rPr>
          <w:rFonts w:cs="Times New Roman"/>
          <w:i/>
          <w:sz w:val="20"/>
          <w:szCs w:val="20"/>
        </w:rPr>
        <w:t>error</w:t>
      </w:r>
      <w:r w:rsidRPr="00E3470A">
        <w:rPr>
          <w:rFonts w:cs="Times New Roman"/>
          <w:sz w:val="20"/>
          <w:szCs w:val="20"/>
        </w:rPr>
        <w:t xml:space="preserve"> 0.0%.</w:t>
      </w:r>
    </w:p>
    <w:p w14:paraId="059104CA" w14:textId="77777777" w:rsidR="002851ED" w:rsidRPr="006451C7" w:rsidRDefault="002851ED" w:rsidP="002851ED">
      <w:pPr>
        <w:spacing w:line="276" w:lineRule="auto"/>
        <w:jc w:val="left"/>
        <w:rPr>
          <w:rFonts w:cs="Times New Roman"/>
          <w:sz w:val="20"/>
          <w:szCs w:val="20"/>
        </w:rPr>
      </w:pPr>
    </w:p>
    <w:p w14:paraId="2771709B" w14:textId="77777777" w:rsidR="002851ED" w:rsidRPr="00E3470A" w:rsidRDefault="002851ED" w:rsidP="002851ED">
      <w:pPr>
        <w:spacing w:line="276" w:lineRule="auto"/>
        <w:jc w:val="left"/>
        <w:rPr>
          <w:rFonts w:cs="Times New Roman"/>
          <w:sz w:val="20"/>
          <w:szCs w:val="20"/>
        </w:rPr>
      </w:pPr>
      <w:r>
        <w:rPr>
          <w:noProof/>
          <w:lang w:val="en-US"/>
        </w:rPr>
        <w:drawing>
          <wp:inline distT="0" distB="0" distL="0" distR="0" wp14:anchorId="6AD649C4" wp14:editId="39D8C34A">
            <wp:extent cx="2966484" cy="1594884"/>
            <wp:effectExtent l="0" t="0" r="24765" b="24765"/>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14:paraId="45F9BF21" w14:textId="77777777" w:rsidR="002851ED" w:rsidRDefault="002851ED" w:rsidP="002851ED">
      <w:pPr>
        <w:spacing w:line="276" w:lineRule="auto"/>
        <w:jc w:val="center"/>
        <w:rPr>
          <w:rFonts w:cs="Times New Roman"/>
          <w:sz w:val="20"/>
          <w:szCs w:val="20"/>
        </w:rPr>
      </w:pPr>
      <w:r w:rsidRPr="006451C7">
        <w:rPr>
          <w:rFonts w:cs="Times New Roman"/>
          <w:b/>
          <w:sz w:val="20"/>
          <w:szCs w:val="20"/>
        </w:rPr>
        <w:t>Gambar 24</w:t>
      </w:r>
      <w:r>
        <w:rPr>
          <w:rFonts w:cs="Times New Roman"/>
          <w:sz w:val="20"/>
          <w:szCs w:val="20"/>
        </w:rPr>
        <w:t xml:space="preserve"> Performa Penjadwalan</w:t>
      </w:r>
    </w:p>
    <w:p w14:paraId="19262025" w14:textId="77777777" w:rsidR="002851ED" w:rsidRDefault="002851ED" w:rsidP="002851ED">
      <w:pPr>
        <w:spacing w:line="276" w:lineRule="auto"/>
        <w:jc w:val="center"/>
        <w:rPr>
          <w:rFonts w:cs="Times New Roman"/>
          <w:sz w:val="20"/>
          <w:szCs w:val="20"/>
        </w:rPr>
      </w:pPr>
    </w:p>
    <w:p w14:paraId="66ABE609" w14:textId="77777777" w:rsidR="002851ED" w:rsidRDefault="002851ED" w:rsidP="002851ED">
      <w:pPr>
        <w:spacing w:line="276" w:lineRule="auto"/>
        <w:ind w:firstLine="567"/>
        <w:rPr>
          <w:rFonts w:cs="Times New Roman"/>
          <w:sz w:val="20"/>
          <w:szCs w:val="20"/>
        </w:rPr>
      </w:pPr>
      <w:r w:rsidRPr="00306909">
        <w:rPr>
          <w:rFonts w:cs="Times New Roman"/>
          <w:sz w:val="20"/>
          <w:szCs w:val="20"/>
        </w:rPr>
        <w:t>Pengujian dilakukan dengan mencatat waktu pemeriksaan untuk setiap jadwal, yaitu terdapat 11 titik pengujian dimulai dari 1 jadwal sampai 100 jadwal dengan masing-masing jadwal terdapat 20 pintu. Dapat dilihat pada gambar 4.34 diatas, semakin besar jumlah jadwal yang ada maka waktu yang diperlukan pada proses penjadwalaa akan semakin lama dimana untuk 1 jadwal memerlukan waktu 96.00 milidetik dan 100 jadwal memerlukan waktu 3641.14 milidetik. Dari hasil pengujian menggunakan 100 jadwal waktu yang diperlukan yaitu 3.6 detik dimana nilai tersebut masih dibawah dari periode pengecekan jadwal (1 menit) sehingga sistem masih dapat menangani 100</w:t>
      </w:r>
      <w:r>
        <w:rPr>
          <w:rFonts w:cs="Times New Roman"/>
          <w:sz w:val="20"/>
          <w:szCs w:val="20"/>
        </w:rPr>
        <w:t xml:space="preserve"> proses penjadwalan dengan aman.</w:t>
      </w:r>
    </w:p>
    <w:p w14:paraId="6BA4C2C1" w14:textId="77777777" w:rsidR="002851ED" w:rsidRPr="00306909" w:rsidRDefault="002851ED" w:rsidP="002851ED">
      <w:pPr>
        <w:spacing w:line="276" w:lineRule="auto"/>
        <w:ind w:firstLine="567"/>
        <w:rPr>
          <w:rFonts w:cs="Times New Roman"/>
          <w:sz w:val="20"/>
          <w:szCs w:val="20"/>
        </w:rPr>
      </w:pPr>
    </w:p>
    <w:p w14:paraId="2AD05E00"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mbahasan </w:t>
      </w:r>
    </w:p>
    <w:p w14:paraId="16B2F175" w14:textId="77777777" w:rsidR="002851ED" w:rsidRPr="00306909" w:rsidRDefault="002851ED" w:rsidP="002851ED">
      <w:pPr>
        <w:spacing w:line="276" w:lineRule="auto"/>
        <w:ind w:firstLine="567"/>
        <w:rPr>
          <w:rFonts w:cs="Times New Roman"/>
          <w:sz w:val="20"/>
          <w:szCs w:val="20"/>
        </w:rPr>
      </w:pPr>
      <w:r w:rsidRPr="00306909">
        <w:rPr>
          <w:rFonts w:cs="Times New Roman"/>
          <w:sz w:val="20"/>
          <w:szCs w:val="20"/>
        </w:rPr>
        <w:t xml:space="preserve">Pengembangan sistem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gedung dengan akses kontrol ini merupakan bagian dari pengembangan sistem penguncian gedung berbasis IoT yang dibangun dengan tujuan untuk menigkatkan keamanan dan efesiensi pengelolaan kunci pada sebuah gedung dimana didalam satu gedung tersebut terdapat banyak ruangan. Sistem yang dibangun dapat meningkatan keamanan dan efisiensi </w:t>
      </w:r>
      <w:r w:rsidRPr="00306909">
        <w:rPr>
          <w:rFonts w:cs="Times New Roman"/>
          <w:sz w:val="20"/>
          <w:szCs w:val="20"/>
        </w:rPr>
        <w:lastRenderedPageBreak/>
        <w:t>penguncian dengan menggunakan beberapa fitur seperti kode QR, kendali jarak jauh, peringatan penerobosan dan penjadwalan.</w:t>
      </w:r>
    </w:p>
    <w:p w14:paraId="69E5C59B" w14:textId="77777777" w:rsidR="002851ED" w:rsidRDefault="002851ED" w:rsidP="002851ED">
      <w:pPr>
        <w:pStyle w:val="ListParagraph"/>
        <w:spacing w:line="276" w:lineRule="auto"/>
        <w:ind w:left="0" w:firstLine="567"/>
        <w:rPr>
          <w:rFonts w:cs="Times New Roman"/>
          <w:sz w:val="20"/>
          <w:szCs w:val="20"/>
        </w:rPr>
      </w:pPr>
      <w:r w:rsidRPr="00306909">
        <w:rPr>
          <w:rFonts w:cs="Times New Roman"/>
          <w:sz w:val="20"/>
          <w:szCs w:val="20"/>
        </w:rPr>
        <w:t xml:space="preserve">Perancangan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menggunakan metode </w:t>
      </w:r>
      <w:r w:rsidRPr="00091D32">
        <w:rPr>
          <w:rFonts w:cs="Times New Roman"/>
          <w:i/>
          <w:sz w:val="20"/>
          <w:szCs w:val="20"/>
        </w:rPr>
        <w:t>waterfall</w:t>
      </w:r>
      <w:r w:rsidRPr="00306909">
        <w:rPr>
          <w:rFonts w:cs="Times New Roman"/>
          <w:sz w:val="20"/>
          <w:szCs w:val="20"/>
        </w:rPr>
        <w:t xml:space="preserve">, pengembangan dilakukan secara berurutan dimulai dari proses pengumpulan kriteria kebutuhan, implementasi sampai ke pengujian dan pengiriman. Sistem server dibangun menggunakan sistem operasi ubuntu 20.04 dengan dengan </w:t>
      </w:r>
      <w:r w:rsidRPr="00091D32">
        <w:rPr>
          <w:rFonts w:cs="Times New Roman"/>
          <w:i/>
          <w:sz w:val="20"/>
          <w:szCs w:val="20"/>
        </w:rPr>
        <w:t>database</w:t>
      </w:r>
      <w:r w:rsidRPr="00306909">
        <w:rPr>
          <w:rFonts w:cs="Times New Roman"/>
          <w:sz w:val="20"/>
          <w:szCs w:val="20"/>
        </w:rPr>
        <w:t xml:space="preserve"> MySQL dan </w:t>
      </w:r>
      <w:r w:rsidRPr="00091D32">
        <w:rPr>
          <w:rFonts w:cs="Times New Roman"/>
          <w:i/>
          <w:sz w:val="20"/>
          <w:szCs w:val="20"/>
        </w:rPr>
        <w:t>backend</w:t>
      </w:r>
      <w:r w:rsidRPr="00306909">
        <w:rPr>
          <w:rFonts w:cs="Times New Roman"/>
          <w:sz w:val="20"/>
          <w:szCs w:val="20"/>
        </w:rPr>
        <w:t xml:space="preserve"> API Laravel. Penggunaan ubuntu sebagai </w:t>
      </w:r>
      <w:r w:rsidRPr="00091D32">
        <w:rPr>
          <w:rFonts w:cs="Times New Roman"/>
          <w:i/>
          <w:sz w:val="20"/>
          <w:szCs w:val="20"/>
        </w:rPr>
        <w:t>server</w:t>
      </w:r>
      <w:r w:rsidRPr="00306909">
        <w:rPr>
          <w:rFonts w:cs="Times New Roman"/>
          <w:sz w:val="20"/>
          <w:szCs w:val="20"/>
        </w:rPr>
        <w:t xml:space="preserve"> memberikan banyak kemudahan seperti adanya dukungan Cronjob sebagai mekanisme penjadwalan dan Nginx sebagai HTTP </w:t>
      </w:r>
      <w:r w:rsidRPr="00091D32">
        <w:rPr>
          <w:rFonts w:cs="Times New Roman"/>
          <w:i/>
          <w:sz w:val="20"/>
          <w:szCs w:val="20"/>
        </w:rPr>
        <w:t>server</w:t>
      </w:r>
      <w:r w:rsidRPr="00306909">
        <w:rPr>
          <w:rFonts w:cs="Times New Roman"/>
          <w:sz w:val="20"/>
          <w:szCs w:val="20"/>
        </w:rPr>
        <w:t xml:space="preserve"> yang ringan dan cepat. Laravel dan MySQL digunakan sebagai bagian dari </w:t>
      </w:r>
      <w:r w:rsidRPr="00091D32">
        <w:rPr>
          <w:rFonts w:cs="Times New Roman"/>
          <w:i/>
          <w:sz w:val="20"/>
          <w:szCs w:val="20"/>
        </w:rPr>
        <w:t xml:space="preserve">backend </w:t>
      </w:r>
      <w:r w:rsidRPr="00306909">
        <w:rPr>
          <w:rFonts w:cs="Times New Roman"/>
          <w:sz w:val="20"/>
          <w:szCs w:val="20"/>
        </w:rPr>
        <w:t xml:space="preserve">dengan memanfaatkan beberapa fitur seperti autentikasi, penyiaran, penjadwalan yang disediakan oleh Laravel serta </w:t>
      </w:r>
      <w:r w:rsidRPr="00091D32">
        <w:rPr>
          <w:rFonts w:cs="Times New Roman"/>
          <w:i/>
          <w:sz w:val="20"/>
          <w:szCs w:val="20"/>
        </w:rPr>
        <w:t xml:space="preserve">database </w:t>
      </w:r>
      <w:r w:rsidRPr="00306909">
        <w:rPr>
          <w:rFonts w:cs="Times New Roman"/>
          <w:sz w:val="20"/>
          <w:szCs w:val="20"/>
        </w:rPr>
        <w:t>relasional yang disediakan oleh MySQL. Pada tahap pengujian menggunakan alat pengujian seperti Jmeter dan Postman, sistem dapat memberikan kinerja yang diinginkan dan juga dapat menangani banyak pengguna secara bersamaan.</w:t>
      </w:r>
    </w:p>
    <w:p w14:paraId="2EDABCAD" w14:textId="77777777" w:rsidR="002851ED" w:rsidRPr="004C5F37" w:rsidRDefault="002851ED" w:rsidP="002851ED">
      <w:pPr>
        <w:pStyle w:val="ListParagraph"/>
        <w:spacing w:line="276" w:lineRule="auto"/>
        <w:ind w:left="0" w:firstLine="567"/>
        <w:rPr>
          <w:rFonts w:cs="Times New Roman"/>
          <w:sz w:val="20"/>
          <w:szCs w:val="20"/>
        </w:rPr>
      </w:pPr>
    </w:p>
    <w:p w14:paraId="18850BDF"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 xml:space="preserve">Penutup </w:t>
      </w:r>
    </w:p>
    <w:p w14:paraId="43252761"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Kesimpulan </w:t>
      </w:r>
    </w:p>
    <w:p w14:paraId="03648504" w14:textId="77777777" w:rsidR="002851ED" w:rsidRPr="00306909" w:rsidRDefault="002851ED" w:rsidP="002851ED">
      <w:pPr>
        <w:spacing w:line="276" w:lineRule="auto"/>
        <w:ind w:firstLine="567"/>
        <w:rPr>
          <w:rFonts w:cs="Times New Roman"/>
          <w:sz w:val="20"/>
          <w:szCs w:val="20"/>
        </w:rPr>
      </w:pPr>
      <w:r w:rsidRPr="00306909">
        <w:rPr>
          <w:rFonts w:cs="Times New Roman"/>
          <w:sz w:val="20"/>
          <w:szCs w:val="20"/>
        </w:rPr>
        <w:t>Berdasarkan hasil perancangan dan pengujian yang telah dilakukan, dapat disimpulkan beberapa hal sebagai berikut :</w:t>
      </w:r>
    </w:p>
    <w:p w14:paraId="424F9696"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1.</w:t>
      </w:r>
      <w:r w:rsidRPr="00306909">
        <w:rPr>
          <w:rFonts w:cs="Times New Roman"/>
          <w:sz w:val="20"/>
          <w:szCs w:val="20"/>
        </w:rPr>
        <w:tab/>
      </w:r>
      <w:r w:rsidRPr="006E49E4">
        <w:rPr>
          <w:rFonts w:cs="Times New Roman"/>
          <w:i/>
          <w:sz w:val="20"/>
          <w:szCs w:val="20"/>
        </w:rPr>
        <w:t>Application</w:t>
      </w:r>
      <w:r w:rsidRPr="00306909">
        <w:rPr>
          <w:rFonts w:cs="Times New Roman"/>
          <w:sz w:val="20"/>
          <w:szCs w:val="20"/>
        </w:rPr>
        <w:t xml:space="preserve"> </w:t>
      </w:r>
      <w:r w:rsidRPr="006E49E4">
        <w:rPr>
          <w:rFonts w:cs="Times New Roman"/>
          <w:i/>
          <w:sz w:val="20"/>
          <w:szCs w:val="20"/>
        </w:rPr>
        <w:t>Programming</w:t>
      </w:r>
      <w:r w:rsidRPr="00306909">
        <w:rPr>
          <w:rFonts w:cs="Times New Roman"/>
          <w:sz w:val="20"/>
          <w:szCs w:val="20"/>
        </w:rPr>
        <w:t xml:space="preserve"> </w:t>
      </w:r>
      <w:r w:rsidRPr="006E49E4">
        <w:rPr>
          <w:rFonts w:cs="Times New Roman"/>
          <w:i/>
          <w:sz w:val="20"/>
          <w:szCs w:val="20"/>
        </w:rPr>
        <w:t>Interface</w:t>
      </w:r>
      <w:r w:rsidRPr="00306909">
        <w:rPr>
          <w:rFonts w:cs="Times New Roman"/>
          <w:sz w:val="20"/>
          <w:szCs w:val="20"/>
        </w:rPr>
        <w:t xml:space="preserve"> digunakan sebagai jalur komunikasi antara aplikasi </w:t>
      </w:r>
      <w:r w:rsidRPr="006E49E4">
        <w:rPr>
          <w:rFonts w:cs="Times New Roman"/>
          <w:i/>
          <w:sz w:val="20"/>
          <w:szCs w:val="20"/>
        </w:rPr>
        <w:t>mobile</w:t>
      </w:r>
      <w:r w:rsidRPr="00306909">
        <w:rPr>
          <w:rFonts w:cs="Times New Roman"/>
          <w:sz w:val="20"/>
          <w:szCs w:val="20"/>
        </w:rPr>
        <w:t xml:space="preserve"> dan perangkat kunci pintu dengan </w:t>
      </w:r>
      <w:r w:rsidRPr="006E49E4">
        <w:rPr>
          <w:rFonts w:cs="Times New Roman"/>
          <w:i/>
          <w:sz w:val="20"/>
          <w:szCs w:val="20"/>
        </w:rPr>
        <w:t>server</w:t>
      </w:r>
      <w:r w:rsidRPr="00306909">
        <w:rPr>
          <w:rFonts w:cs="Times New Roman"/>
          <w:sz w:val="20"/>
          <w:szCs w:val="20"/>
        </w:rPr>
        <w:t>.</w:t>
      </w:r>
    </w:p>
    <w:p w14:paraId="0250D1D0"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2.</w:t>
      </w:r>
      <w:r w:rsidRPr="00306909">
        <w:rPr>
          <w:rFonts w:cs="Times New Roman"/>
          <w:sz w:val="20"/>
          <w:szCs w:val="20"/>
        </w:rPr>
        <w:tab/>
        <w:t xml:space="preserve">Pembuatan API dapat dilakukan dengan menggunakan kerangka kerja Laravel dengan memanfaatkan fitur yang telah disediakan seperti autentikasi, pengelolaan rute dan </w:t>
      </w:r>
      <w:r w:rsidRPr="006E49E4">
        <w:rPr>
          <w:rFonts w:cs="Times New Roman"/>
          <w:i/>
          <w:sz w:val="20"/>
          <w:szCs w:val="20"/>
        </w:rPr>
        <w:t>query</w:t>
      </w:r>
      <w:r w:rsidRPr="00306909">
        <w:rPr>
          <w:rFonts w:cs="Times New Roman"/>
          <w:sz w:val="20"/>
          <w:szCs w:val="20"/>
        </w:rPr>
        <w:t xml:space="preserve"> </w:t>
      </w:r>
      <w:r w:rsidRPr="006E49E4">
        <w:rPr>
          <w:rFonts w:cs="Times New Roman"/>
          <w:i/>
          <w:sz w:val="20"/>
          <w:szCs w:val="20"/>
        </w:rPr>
        <w:t>builder</w:t>
      </w:r>
      <w:r w:rsidRPr="00306909">
        <w:rPr>
          <w:rFonts w:cs="Times New Roman"/>
          <w:sz w:val="20"/>
          <w:szCs w:val="20"/>
        </w:rPr>
        <w:t>.</w:t>
      </w:r>
    </w:p>
    <w:p w14:paraId="718DB974"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3.</w:t>
      </w:r>
      <w:r w:rsidRPr="00306909">
        <w:rPr>
          <w:rFonts w:cs="Times New Roman"/>
          <w:sz w:val="20"/>
          <w:szCs w:val="20"/>
        </w:rPr>
        <w:tab/>
        <w:t xml:space="preserve">Pada sistem kunci pintu, Websocket digunakan untuk mengirimkan data ke </w:t>
      </w:r>
      <w:r w:rsidRPr="006E49E4">
        <w:rPr>
          <w:rFonts w:cs="Times New Roman"/>
          <w:i/>
          <w:sz w:val="20"/>
          <w:szCs w:val="20"/>
        </w:rPr>
        <w:t>client</w:t>
      </w:r>
      <w:r w:rsidRPr="00306909">
        <w:rPr>
          <w:rFonts w:cs="Times New Roman"/>
          <w:sz w:val="20"/>
          <w:szCs w:val="20"/>
        </w:rPr>
        <w:t xml:space="preserve"> tanpa menunggu permintaan dari </w:t>
      </w:r>
      <w:r w:rsidRPr="006E49E4">
        <w:rPr>
          <w:rFonts w:cs="Times New Roman"/>
          <w:i/>
          <w:sz w:val="20"/>
          <w:szCs w:val="20"/>
        </w:rPr>
        <w:t>client</w:t>
      </w:r>
      <w:r w:rsidRPr="00306909">
        <w:rPr>
          <w:rFonts w:cs="Times New Roman"/>
          <w:sz w:val="20"/>
          <w:szCs w:val="20"/>
        </w:rPr>
        <w:t xml:space="preserve"> tersebut.</w:t>
      </w:r>
    </w:p>
    <w:p w14:paraId="65108D61"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4.</w:t>
      </w:r>
      <w:r w:rsidRPr="00306909">
        <w:rPr>
          <w:rFonts w:cs="Times New Roman"/>
          <w:sz w:val="20"/>
          <w:szCs w:val="20"/>
        </w:rPr>
        <w:tab/>
        <w:t xml:space="preserve">Pengiriman data melalui Websocket dilakukan secara langsung dengan menggunakan </w:t>
      </w:r>
      <w:r w:rsidRPr="006E49E4">
        <w:rPr>
          <w:rFonts w:cs="Times New Roman"/>
          <w:i/>
          <w:sz w:val="20"/>
          <w:szCs w:val="20"/>
        </w:rPr>
        <w:t>event</w:t>
      </w:r>
      <w:r w:rsidRPr="00306909">
        <w:rPr>
          <w:rFonts w:cs="Times New Roman"/>
          <w:sz w:val="20"/>
          <w:szCs w:val="20"/>
        </w:rPr>
        <w:t xml:space="preserve"> yang disiarkan pada sebuah </w:t>
      </w:r>
      <w:r w:rsidRPr="006E49E4">
        <w:rPr>
          <w:rFonts w:cs="Times New Roman"/>
          <w:i/>
          <w:sz w:val="20"/>
          <w:szCs w:val="20"/>
        </w:rPr>
        <w:t>channel</w:t>
      </w:r>
      <w:r w:rsidRPr="00306909">
        <w:rPr>
          <w:rFonts w:cs="Times New Roman"/>
          <w:sz w:val="20"/>
          <w:szCs w:val="20"/>
        </w:rPr>
        <w:t xml:space="preserve"> websocket.</w:t>
      </w:r>
    </w:p>
    <w:p w14:paraId="470CA4C5"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5.</w:t>
      </w:r>
      <w:r w:rsidRPr="00306909">
        <w:rPr>
          <w:rFonts w:cs="Times New Roman"/>
          <w:sz w:val="20"/>
          <w:szCs w:val="20"/>
        </w:rPr>
        <w:tab/>
        <w:t xml:space="preserve">Penggunaan MySQL sebagai </w:t>
      </w:r>
      <w:r w:rsidRPr="006E49E4">
        <w:rPr>
          <w:rFonts w:cs="Times New Roman"/>
          <w:i/>
          <w:sz w:val="20"/>
          <w:szCs w:val="20"/>
        </w:rPr>
        <w:t>database</w:t>
      </w:r>
      <w:r w:rsidRPr="00306909">
        <w:rPr>
          <w:rFonts w:cs="Times New Roman"/>
          <w:sz w:val="20"/>
          <w:szCs w:val="20"/>
        </w:rPr>
        <w:t xml:space="preserve"> sesuai dengan kebutuhan yaitu mendukung data relational dan karakteristik yang cepat.</w:t>
      </w:r>
    </w:p>
    <w:p w14:paraId="4B19EDEF"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6.</w:t>
      </w:r>
      <w:r w:rsidRPr="00306909">
        <w:rPr>
          <w:rFonts w:cs="Times New Roman"/>
          <w:sz w:val="20"/>
          <w:szCs w:val="20"/>
        </w:rPr>
        <w:tab/>
        <w:t xml:space="preserve">Terdapat beberapa tabel didalam </w:t>
      </w:r>
      <w:r w:rsidRPr="006E49E4">
        <w:rPr>
          <w:rFonts w:cs="Times New Roman"/>
          <w:i/>
          <w:sz w:val="20"/>
          <w:szCs w:val="20"/>
        </w:rPr>
        <w:t>database</w:t>
      </w:r>
      <w:r w:rsidRPr="00306909">
        <w:rPr>
          <w:rFonts w:cs="Times New Roman"/>
          <w:sz w:val="20"/>
          <w:szCs w:val="20"/>
        </w:rPr>
        <w:t xml:space="preserve"> seperti tabel </w:t>
      </w:r>
      <w:r w:rsidRPr="006E49E4">
        <w:rPr>
          <w:rFonts w:cs="Times New Roman"/>
          <w:i/>
          <w:sz w:val="20"/>
          <w:szCs w:val="20"/>
        </w:rPr>
        <w:t>offices</w:t>
      </w:r>
      <w:r w:rsidRPr="00306909">
        <w:rPr>
          <w:rFonts w:cs="Times New Roman"/>
          <w:sz w:val="20"/>
          <w:szCs w:val="20"/>
        </w:rPr>
        <w:t xml:space="preserve"> untuk menyimpan data gedung, </w:t>
      </w:r>
      <w:r w:rsidRPr="006E49E4">
        <w:rPr>
          <w:rFonts w:cs="Times New Roman"/>
          <w:i/>
          <w:sz w:val="20"/>
          <w:szCs w:val="20"/>
        </w:rPr>
        <w:t>users</w:t>
      </w:r>
      <w:r w:rsidRPr="00306909">
        <w:rPr>
          <w:rFonts w:cs="Times New Roman"/>
          <w:sz w:val="20"/>
          <w:szCs w:val="20"/>
        </w:rPr>
        <w:t xml:space="preserve"> untuk menyimpan data pengguna, </w:t>
      </w:r>
      <w:r w:rsidRPr="006E49E4">
        <w:rPr>
          <w:rFonts w:cs="Times New Roman"/>
          <w:i/>
          <w:sz w:val="20"/>
          <w:szCs w:val="20"/>
        </w:rPr>
        <w:t>doors</w:t>
      </w:r>
      <w:r w:rsidRPr="00306909">
        <w:rPr>
          <w:rFonts w:cs="Times New Roman"/>
          <w:sz w:val="20"/>
          <w:szCs w:val="20"/>
        </w:rPr>
        <w:t xml:space="preserve"> untuk menyimpan data pintu, </w:t>
      </w:r>
      <w:r w:rsidRPr="006E49E4">
        <w:rPr>
          <w:rFonts w:cs="Times New Roman"/>
          <w:i/>
          <w:sz w:val="20"/>
          <w:szCs w:val="20"/>
        </w:rPr>
        <w:t>schedules</w:t>
      </w:r>
      <w:r w:rsidRPr="00306909">
        <w:rPr>
          <w:rFonts w:cs="Times New Roman"/>
          <w:sz w:val="20"/>
          <w:szCs w:val="20"/>
        </w:rPr>
        <w:t xml:space="preserve"> untnuk menyimpan data jadwal dan </w:t>
      </w:r>
      <w:r w:rsidRPr="006E49E4">
        <w:rPr>
          <w:rFonts w:cs="Times New Roman"/>
          <w:i/>
          <w:sz w:val="20"/>
          <w:szCs w:val="20"/>
        </w:rPr>
        <w:t>access</w:t>
      </w:r>
      <w:r>
        <w:rPr>
          <w:rFonts w:cs="Times New Roman"/>
          <w:sz w:val="20"/>
          <w:szCs w:val="20"/>
        </w:rPr>
        <w:t xml:space="preserve"> untuk menyim</w:t>
      </w:r>
      <w:r w:rsidRPr="00306909">
        <w:rPr>
          <w:rFonts w:cs="Times New Roman"/>
          <w:sz w:val="20"/>
          <w:szCs w:val="20"/>
        </w:rPr>
        <w:t>pan data akses pengguna.</w:t>
      </w:r>
    </w:p>
    <w:p w14:paraId="3CC9D7E5" w14:textId="77777777" w:rsidR="002851ED" w:rsidRDefault="002851ED" w:rsidP="002851ED">
      <w:pPr>
        <w:spacing w:line="276" w:lineRule="auto"/>
        <w:ind w:left="567" w:hanging="283"/>
        <w:rPr>
          <w:rFonts w:cs="Times New Roman"/>
          <w:sz w:val="20"/>
          <w:szCs w:val="20"/>
        </w:rPr>
      </w:pPr>
      <w:r w:rsidRPr="00306909">
        <w:rPr>
          <w:rFonts w:cs="Times New Roman"/>
          <w:sz w:val="20"/>
          <w:szCs w:val="20"/>
        </w:rPr>
        <w:t>7.</w:t>
      </w:r>
      <w:r w:rsidRPr="00306909">
        <w:rPr>
          <w:rFonts w:cs="Times New Roman"/>
          <w:sz w:val="20"/>
          <w:szCs w:val="20"/>
        </w:rPr>
        <w:tab/>
        <w:t>Proses penjadawalan dibantu oleh Cronjob yang akan melakukan pengecekan jadwal setiap satu menit menggunakan Job Laravel.</w:t>
      </w:r>
    </w:p>
    <w:p w14:paraId="266C3F83" w14:textId="77777777" w:rsidR="002851ED" w:rsidRDefault="002851ED" w:rsidP="002851ED">
      <w:pPr>
        <w:spacing w:line="276" w:lineRule="auto"/>
        <w:ind w:left="567" w:hanging="283"/>
        <w:rPr>
          <w:rFonts w:cs="Times New Roman"/>
          <w:sz w:val="20"/>
          <w:szCs w:val="20"/>
        </w:rPr>
      </w:pPr>
    </w:p>
    <w:p w14:paraId="21CD5DD5" w14:textId="77777777" w:rsidR="002851ED" w:rsidRPr="00306909" w:rsidRDefault="002851ED" w:rsidP="002851ED">
      <w:pPr>
        <w:spacing w:line="276" w:lineRule="auto"/>
        <w:ind w:left="567" w:hanging="283"/>
        <w:rPr>
          <w:rFonts w:cs="Times New Roman"/>
          <w:sz w:val="20"/>
          <w:szCs w:val="20"/>
        </w:rPr>
      </w:pPr>
    </w:p>
    <w:p w14:paraId="5E9574AA"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lastRenderedPageBreak/>
        <w:t xml:space="preserve">Saran </w:t>
      </w:r>
    </w:p>
    <w:p w14:paraId="26A9981E" w14:textId="77777777" w:rsidR="002851ED" w:rsidRPr="00306909" w:rsidRDefault="002851ED" w:rsidP="002851ED">
      <w:pPr>
        <w:spacing w:line="276" w:lineRule="auto"/>
        <w:ind w:firstLine="567"/>
        <w:rPr>
          <w:rFonts w:cs="Times New Roman"/>
          <w:sz w:val="20"/>
          <w:szCs w:val="20"/>
        </w:rPr>
      </w:pPr>
      <w:r w:rsidRPr="00306909">
        <w:rPr>
          <w:rFonts w:cs="Times New Roman"/>
          <w:sz w:val="20"/>
          <w:szCs w:val="20"/>
        </w:rPr>
        <w:t>Setelah dilakukan proses perancangan dan pengujian didapatkan beberapa hal yang dapat diperbaiki atau ditingkatkan, yaitu :</w:t>
      </w:r>
    </w:p>
    <w:p w14:paraId="533D8220"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1.</w:t>
      </w:r>
      <w:r w:rsidRPr="00306909">
        <w:rPr>
          <w:rFonts w:cs="Times New Roman"/>
          <w:sz w:val="20"/>
          <w:szCs w:val="20"/>
        </w:rPr>
        <w:tab/>
        <w:t xml:space="preserve">Perlu adanya perancangan lebih lanjut untuk mempercepat respon </w:t>
      </w:r>
      <w:r w:rsidRPr="006E49E4">
        <w:rPr>
          <w:rFonts w:cs="Times New Roman"/>
          <w:i/>
          <w:sz w:val="20"/>
          <w:szCs w:val="20"/>
        </w:rPr>
        <w:t>server</w:t>
      </w:r>
      <w:r w:rsidRPr="00306909">
        <w:rPr>
          <w:rFonts w:cs="Times New Roman"/>
          <w:sz w:val="20"/>
          <w:szCs w:val="20"/>
        </w:rPr>
        <w:t xml:space="preserve"> terutama pada beban </w:t>
      </w:r>
      <w:r w:rsidRPr="006E49E4">
        <w:rPr>
          <w:rFonts w:cs="Times New Roman"/>
          <w:i/>
          <w:sz w:val="20"/>
          <w:szCs w:val="20"/>
        </w:rPr>
        <w:t>request</w:t>
      </w:r>
      <w:r w:rsidRPr="00306909">
        <w:rPr>
          <w:rFonts w:cs="Times New Roman"/>
          <w:sz w:val="20"/>
          <w:szCs w:val="20"/>
        </w:rPr>
        <w:t xml:space="preserve"> secara bersama-sama.</w:t>
      </w:r>
    </w:p>
    <w:p w14:paraId="79B5ED8C" w14:textId="77777777" w:rsidR="002851ED" w:rsidRDefault="002851ED" w:rsidP="002851ED">
      <w:pPr>
        <w:spacing w:line="276" w:lineRule="auto"/>
        <w:ind w:left="567" w:hanging="283"/>
        <w:rPr>
          <w:rFonts w:cs="Times New Roman"/>
          <w:sz w:val="20"/>
          <w:szCs w:val="20"/>
        </w:rPr>
      </w:pPr>
      <w:r w:rsidRPr="00306909">
        <w:rPr>
          <w:rFonts w:cs="Times New Roman"/>
          <w:sz w:val="20"/>
          <w:szCs w:val="20"/>
        </w:rPr>
        <w:t>2.</w:t>
      </w:r>
      <w:r w:rsidRPr="00306909">
        <w:rPr>
          <w:rFonts w:cs="Times New Roman"/>
          <w:sz w:val="20"/>
          <w:szCs w:val="20"/>
        </w:rPr>
        <w:tab/>
        <w:t>Diperlukan perancangan lebih lanjut untuk mengembangkan komunikasi Websocket dua arah yang bisa diigunakan untuk mengirim dan menerima data.</w:t>
      </w:r>
    </w:p>
    <w:p w14:paraId="53671197" w14:textId="77777777" w:rsidR="002851ED" w:rsidRDefault="002851ED" w:rsidP="002851ED">
      <w:pPr>
        <w:spacing w:line="276" w:lineRule="auto"/>
        <w:rPr>
          <w:rFonts w:cs="Times New Roman"/>
          <w:sz w:val="20"/>
          <w:szCs w:val="20"/>
        </w:rPr>
      </w:pPr>
    </w:p>
    <w:p w14:paraId="341A9FC1" w14:textId="77777777" w:rsidR="002851ED" w:rsidRDefault="002851ED" w:rsidP="002851ED">
      <w:pPr>
        <w:spacing w:line="276" w:lineRule="auto"/>
        <w:rPr>
          <w:rFonts w:cs="Times New Roman"/>
          <w:sz w:val="20"/>
          <w:szCs w:val="20"/>
        </w:rPr>
      </w:pPr>
    </w:p>
    <w:p w14:paraId="7C6F770B" w14:textId="77777777" w:rsidR="002851ED" w:rsidRDefault="002851ED" w:rsidP="002851ED">
      <w:pPr>
        <w:spacing w:line="276" w:lineRule="auto"/>
        <w:jc w:val="center"/>
        <w:rPr>
          <w:rFonts w:cs="Times New Roman"/>
          <w:b/>
          <w:sz w:val="20"/>
          <w:szCs w:val="20"/>
        </w:rPr>
      </w:pPr>
      <w:r>
        <w:rPr>
          <w:rFonts w:cs="Times New Roman"/>
          <w:b/>
          <w:sz w:val="20"/>
          <w:szCs w:val="20"/>
        </w:rPr>
        <w:t>DAFTAR PUSTAKA</w:t>
      </w:r>
    </w:p>
    <w:p w14:paraId="5B36C938" w14:textId="77777777" w:rsidR="002851ED" w:rsidRPr="006451C7" w:rsidRDefault="002851ED" w:rsidP="002851ED">
      <w:pPr>
        <w:spacing w:line="276" w:lineRule="auto"/>
        <w:rPr>
          <w:rFonts w:cs="Times New Roman"/>
          <w:b/>
          <w:sz w:val="20"/>
          <w:szCs w:val="20"/>
        </w:rPr>
      </w:pPr>
    </w:p>
    <w:p w14:paraId="5FD25CA8"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sz w:val="20"/>
          <w:szCs w:val="20"/>
        </w:rPr>
        <w:fldChar w:fldCharType="begin" w:fldLock="1"/>
      </w:r>
      <w:r w:rsidRPr="00952676">
        <w:rPr>
          <w:sz w:val="20"/>
          <w:szCs w:val="20"/>
        </w:rPr>
        <w:instrText xml:space="preserve">ADDIN Mendeley Bibliography CSL_BIBLIOGRAPHY </w:instrText>
      </w:r>
      <w:r w:rsidRPr="00952676">
        <w:rPr>
          <w:sz w:val="20"/>
          <w:szCs w:val="20"/>
        </w:rPr>
        <w:fldChar w:fldCharType="separate"/>
      </w:r>
      <w:r w:rsidRPr="00952676">
        <w:rPr>
          <w:rFonts w:cs="Times New Roman"/>
          <w:noProof/>
          <w:sz w:val="20"/>
          <w:szCs w:val="20"/>
        </w:rPr>
        <w:t>[1]</w:t>
      </w:r>
      <w:r w:rsidRPr="00952676">
        <w:rPr>
          <w:rFonts w:cs="Times New Roman"/>
          <w:noProof/>
          <w:sz w:val="20"/>
          <w:szCs w:val="20"/>
        </w:rPr>
        <w:tab/>
        <w:t xml:space="preserve">K. Y. Sun, Y. Pernando, and M. I. Safari, “Perancangan Sistem IoT pada Smart Door Lock Menggunakan Aplikasi BLYNK,” </w:t>
      </w:r>
      <w:r w:rsidRPr="00952676">
        <w:rPr>
          <w:rFonts w:cs="Times New Roman"/>
          <w:i/>
          <w:iCs/>
          <w:noProof/>
          <w:sz w:val="20"/>
          <w:szCs w:val="20"/>
        </w:rPr>
        <w:t>JUTSI (Jurnal Teknol. dan Sist. Informasi)</w:t>
      </w:r>
      <w:r w:rsidRPr="00952676">
        <w:rPr>
          <w:rFonts w:cs="Times New Roman"/>
          <w:noProof/>
          <w:sz w:val="20"/>
          <w:szCs w:val="20"/>
        </w:rPr>
        <w:t>, vol. 1, no. 3, pp. 289–296, 2021, doi: 10.33330/jutsi.v1i3.1360.</w:t>
      </w:r>
    </w:p>
    <w:p w14:paraId="243987C7"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2]</w:t>
      </w:r>
      <w:r w:rsidRPr="00952676">
        <w:rPr>
          <w:rFonts w:cs="Times New Roman"/>
          <w:noProof/>
          <w:sz w:val="20"/>
          <w:szCs w:val="20"/>
        </w:rPr>
        <w:tab/>
        <w:t xml:space="preserve">F. As </w:t>
      </w:r>
      <w:r w:rsidRPr="00952676">
        <w:rPr>
          <w:rFonts w:cs="Times New Roman"/>
          <w:i/>
          <w:iCs/>
          <w:noProof/>
          <w:sz w:val="20"/>
          <w:szCs w:val="20"/>
        </w:rPr>
        <w:t>et al.</w:t>
      </w:r>
      <w:r w:rsidRPr="00952676">
        <w:rPr>
          <w:rFonts w:cs="Times New Roman"/>
          <w:noProof/>
          <w:sz w:val="20"/>
          <w:szCs w:val="20"/>
        </w:rPr>
        <w:t xml:space="preserve">, “Design and Construction of a Smart Door Lock With an Embedded Spy-Camera,” </w:t>
      </w:r>
      <w:r w:rsidRPr="00952676">
        <w:rPr>
          <w:rFonts w:cs="Times New Roman"/>
          <w:i/>
          <w:iCs/>
          <w:noProof/>
          <w:sz w:val="20"/>
          <w:szCs w:val="20"/>
        </w:rPr>
        <w:t>J. Multidiscip. Eng. Sci. Technol.</w:t>
      </w:r>
      <w:r w:rsidRPr="00952676">
        <w:rPr>
          <w:rFonts w:cs="Times New Roman"/>
          <w:noProof/>
          <w:sz w:val="20"/>
          <w:szCs w:val="20"/>
        </w:rPr>
        <w:t>, vol. 8, no. October, pp. 2458–9403, 2021, [Online]. Available: https://www.researchgate.net/publication/354872757</w:t>
      </w:r>
    </w:p>
    <w:p w14:paraId="4E1AA29A"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3]</w:t>
      </w:r>
      <w:r w:rsidRPr="00952676">
        <w:rPr>
          <w:rFonts w:cs="Times New Roman"/>
          <w:noProof/>
          <w:sz w:val="20"/>
          <w:szCs w:val="20"/>
        </w:rPr>
        <w:tab/>
        <w:t xml:space="preserve">A. Jain, V. L. Kalyani, and B. Nogiya, “RFID and GSM Based Attendance Monitoring System using door locking / unlocking system and Its Hardware Implementation,” </w:t>
      </w:r>
      <w:r w:rsidRPr="00952676">
        <w:rPr>
          <w:rFonts w:cs="Times New Roman"/>
          <w:i/>
          <w:iCs/>
          <w:noProof/>
          <w:sz w:val="20"/>
          <w:szCs w:val="20"/>
        </w:rPr>
        <w:t>J. Manag. Eng. Inf. Technol.</w:t>
      </w:r>
      <w:r w:rsidRPr="00952676">
        <w:rPr>
          <w:rFonts w:cs="Times New Roman"/>
          <w:noProof/>
          <w:sz w:val="20"/>
          <w:szCs w:val="20"/>
        </w:rPr>
        <w:t>, vol. 2, no. 3, pp. 5–10, 2015.</w:t>
      </w:r>
    </w:p>
    <w:p w14:paraId="6EDCC875"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4]</w:t>
      </w:r>
      <w:r w:rsidRPr="00952676">
        <w:rPr>
          <w:rFonts w:cs="Times New Roman"/>
          <w:noProof/>
          <w:sz w:val="20"/>
          <w:szCs w:val="20"/>
        </w:rPr>
        <w:tab/>
        <w:t>M. Kasyful Anwar, “Perancangan Database IoT Berbasis Cloud dengan Restful API Cloud-Based IoT Database Design with Restful API,” vol. 20, no. 2, pp. 268–279, 2021.</w:t>
      </w:r>
    </w:p>
    <w:p w14:paraId="27031A87"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5]</w:t>
      </w:r>
      <w:r w:rsidRPr="00952676">
        <w:rPr>
          <w:rFonts w:cs="Times New Roman"/>
          <w:noProof/>
          <w:sz w:val="20"/>
          <w:szCs w:val="20"/>
        </w:rPr>
        <w:tab/>
        <w:t>S. Artikel, “Jurnal Nasional Teknologi dan Sistem Informasi Pembangunan Auto Backup SQL Database Server Menggunakan Raspberry Pi : Studi Kasus,” vol. 03, pp. 130–137, 2018.</w:t>
      </w:r>
    </w:p>
    <w:p w14:paraId="3D1D87C8"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6]</w:t>
      </w:r>
      <w:r w:rsidRPr="00952676">
        <w:rPr>
          <w:rFonts w:cs="Times New Roman"/>
          <w:noProof/>
          <w:sz w:val="20"/>
          <w:szCs w:val="20"/>
        </w:rPr>
        <w:tab/>
        <w:t xml:space="preserve">Y. Efendi, “Internet Of Things (Iot) Sistem Pengendalian Lampu Menggunakan Raspberry Pi Berbasis Mobile,” </w:t>
      </w:r>
      <w:r w:rsidRPr="00952676">
        <w:rPr>
          <w:rFonts w:cs="Times New Roman"/>
          <w:i/>
          <w:iCs/>
          <w:noProof/>
          <w:sz w:val="20"/>
          <w:szCs w:val="20"/>
        </w:rPr>
        <w:t>J. Ilm. Ilmu Komput.</w:t>
      </w:r>
      <w:r w:rsidRPr="00952676">
        <w:rPr>
          <w:rFonts w:cs="Times New Roman"/>
          <w:noProof/>
          <w:sz w:val="20"/>
          <w:szCs w:val="20"/>
        </w:rPr>
        <w:t>, vol. 4, no. 2, pp. 21–27, 2018, doi: 10.35329/jiik.v4i2.41.</w:t>
      </w:r>
    </w:p>
    <w:p w14:paraId="30EEDC39"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7]</w:t>
      </w:r>
      <w:r w:rsidRPr="00952676">
        <w:rPr>
          <w:rFonts w:cs="Times New Roman"/>
          <w:noProof/>
          <w:sz w:val="20"/>
          <w:szCs w:val="20"/>
        </w:rPr>
        <w:tab/>
        <w:t xml:space="preserve">Nirsal, Rusmala, and Syafriadi, “Desain Dan Implementasi Sistem Pembelajaran Berbasis E-Learning Pada Sekolah Menengah Pertama Negeri 1 Pakue Tengah,” </w:t>
      </w:r>
      <w:r w:rsidRPr="00952676">
        <w:rPr>
          <w:rFonts w:cs="Times New Roman"/>
          <w:i/>
          <w:iCs/>
          <w:noProof/>
          <w:sz w:val="20"/>
          <w:szCs w:val="20"/>
        </w:rPr>
        <w:t>J. Ilm. d’Computare</w:t>
      </w:r>
      <w:r w:rsidRPr="00952676">
        <w:rPr>
          <w:rFonts w:cs="Times New Roman"/>
          <w:noProof/>
          <w:sz w:val="20"/>
          <w:szCs w:val="20"/>
        </w:rPr>
        <w:t>, vol. 10, pp. 30–37, 2020, [Online]. Available: http://www.elsevier.com/locate/scp</w:t>
      </w:r>
    </w:p>
    <w:p w14:paraId="56834502"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8]</w:t>
      </w:r>
      <w:r w:rsidRPr="00952676">
        <w:rPr>
          <w:rFonts w:cs="Times New Roman"/>
          <w:noProof/>
          <w:sz w:val="20"/>
          <w:szCs w:val="20"/>
        </w:rPr>
        <w:tab/>
        <w:t xml:space="preserve">D. Purnama Sari and R. Wijanarko, “Implementasi Framework Laravel pada Sistem Informasi Penyewaan Kamera (Studi Kasus di Rumah Kamera Semarang),” </w:t>
      </w:r>
      <w:r w:rsidRPr="00952676">
        <w:rPr>
          <w:rFonts w:cs="Times New Roman"/>
          <w:i/>
          <w:iCs/>
          <w:noProof/>
          <w:sz w:val="20"/>
          <w:szCs w:val="20"/>
        </w:rPr>
        <w:t>J. Inform. dan Rekayasa Perangkat Lunak</w:t>
      </w:r>
      <w:r w:rsidRPr="00952676">
        <w:rPr>
          <w:rFonts w:cs="Times New Roman"/>
          <w:noProof/>
          <w:sz w:val="20"/>
          <w:szCs w:val="20"/>
        </w:rPr>
        <w:t>, vol. 2, no. 1, p. 32, 2020, doi: 10.36499/jinrpl.v2i1.3190.</w:t>
      </w:r>
    </w:p>
    <w:p w14:paraId="04FB3074"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9]</w:t>
      </w:r>
      <w:r w:rsidRPr="00952676">
        <w:rPr>
          <w:rFonts w:cs="Times New Roman"/>
          <w:noProof/>
          <w:sz w:val="20"/>
          <w:szCs w:val="20"/>
        </w:rPr>
        <w:tab/>
        <w:t xml:space="preserve">S. Kosasi, I. D. Ayu, E. Yuliani, and G. Syarifudin, </w:t>
      </w:r>
      <w:r w:rsidRPr="00952676">
        <w:rPr>
          <w:rFonts w:cs="Times New Roman"/>
          <w:noProof/>
          <w:sz w:val="20"/>
          <w:szCs w:val="20"/>
        </w:rPr>
        <w:lastRenderedPageBreak/>
        <w:t>“Implementasi Arsitektur Model View Controller pada Website Toko Online Implementation of Model View Controller Architecture on Online Store Website,” vol. 3, no. 2, pp. 135–150, 2021, doi: 10.30812/bite.v3i2.1566.</w:t>
      </w:r>
    </w:p>
    <w:p w14:paraId="337E73A2"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10]</w:t>
      </w:r>
      <w:r w:rsidRPr="00952676">
        <w:rPr>
          <w:rFonts w:cs="Times New Roman"/>
          <w:noProof/>
          <w:sz w:val="20"/>
          <w:szCs w:val="20"/>
        </w:rPr>
        <w:tab/>
        <w:t xml:space="preserve">A.-I. A.B., “Implementasi Teknologi Websocket dalam Pengembangan Sistem Berbagi Lokasi Berbasis Web,” </w:t>
      </w:r>
      <w:r w:rsidRPr="00952676">
        <w:rPr>
          <w:rFonts w:cs="Times New Roman"/>
          <w:i/>
          <w:iCs/>
          <w:noProof/>
          <w:sz w:val="20"/>
          <w:szCs w:val="20"/>
        </w:rPr>
        <w:t>J. Pengemb. Teknol. Inf. dan Ilmu Komput.</w:t>
      </w:r>
      <w:r w:rsidRPr="00952676">
        <w:rPr>
          <w:rFonts w:cs="Times New Roman"/>
          <w:noProof/>
          <w:sz w:val="20"/>
          <w:szCs w:val="20"/>
        </w:rPr>
        <w:t>, vol. 1, no. 9, pp. 950–959, 2017, [Online]. Available: http://j-ptiik.ub.ac.id</w:t>
      </w:r>
    </w:p>
    <w:p w14:paraId="1526EF1D"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11]</w:t>
      </w:r>
      <w:r w:rsidRPr="00952676">
        <w:rPr>
          <w:rFonts w:cs="Times New Roman"/>
          <w:noProof/>
          <w:sz w:val="20"/>
          <w:szCs w:val="20"/>
        </w:rPr>
        <w:tab/>
        <w:t xml:space="preserve">C. Bestari Gea, K. Juri Damai Lase, M. Syamsudin, P. Studi Informatika, F. Sains dan Komputer, and U. Kristen Immanuel Yogyakarta, “Implementasi Virtual Private Server untuk Mini Hosting,” </w:t>
      </w:r>
      <w:r w:rsidRPr="00952676">
        <w:rPr>
          <w:rFonts w:cs="Times New Roman"/>
          <w:i/>
          <w:iCs/>
          <w:noProof/>
          <w:sz w:val="20"/>
          <w:szCs w:val="20"/>
        </w:rPr>
        <w:t>J. InFact Sains dan Komput.</w:t>
      </w:r>
      <w:r w:rsidRPr="00952676">
        <w:rPr>
          <w:rFonts w:cs="Times New Roman"/>
          <w:noProof/>
          <w:sz w:val="20"/>
          <w:szCs w:val="20"/>
        </w:rPr>
        <w:t>, vol. 7, no. 02, pp. 5–9, 2023.</w:t>
      </w:r>
    </w:p>
    <w:p w14:paraId="11AFD62C"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12]</w:t>
      </w:r>
      <w:r w:rsidRPr="00952676">
        <w:rPr>
          <w:rFonts w:cs="Times New Roman"/>
          <w:noProof/>
          <w:sz w:val="20"/>
          <w:szCs w:val="20"/>
        </w:rPr>
        <w:tab/>
        <w:t xml:space="preserve">C. Asiminidis, G. Kokkonis, and S. Kontogiannis, “Database Systems Performance Evaluation for IoT Applications,” </w:t>
      </w:r>
      <w:r w:rsidRPr="00952676">
        <w:rPr>
          <w:rFonts w:cs="Times New Roman"/>
          <w:i/>
          <w:iCs/>
          <w:noProof/>
          <w:sz w:val="20"/>
          <w:szCs w:val="20"/>
        </w:rPr>
        <w:t>SSRN Electron. J.</w:t>
      </w:r>
      <w:r w:rsidRPr="00952676">
        <w:rPr>
          <w:rFonts w:cs="Times New Roman"/>
          <w:noProof/>
          <w:sz w:val="20"/>
          <w:szCs w:val="20"/>
        </w:rPr>
        <w:t>, no. November 2019, 2019, doi: 10.2139/ssrn.3360886.</w:t>
      </w:r>
    </w:p>
    <w:p w14:paraId="21B81706" w14:textId="77777777" w:rsidR="002851ED" w:rsidRDefault="002851ED" w:rsidP="002851ED">
      <w:pPr>
        <w:ind w:left="426" w:hanging="426"/>
        <w:rPr>
          <w:sz w:val="20"/>
          <w:szCs w:val="20"/>
        </w:rPr>
      </w:pPr>
      <w:r w:rsidRPr="00952676">
        <w:rPr>
          <w:sz w:val="20"/>
          <w:szCs w:val="20"/>
        </w:rPr>
        <w:fldChar w:fldCharType="end"/>
      </w:r>
    </w:p>
    <w:p w14:paraId="2E580E22" w14:textId="77777777" w:rsidR="002851ED" w:rsidRDefault="002851ED" w:rsidP="002851ED">
      <w:pPr>
        <w:ind w:left="426" w:hanging="426"/>
        <w:jc w:val="center"/>
        <w:rPr>
          <w:b/>
        </w:rPr>
      </w:pPr>
    </w:p>
    <w:p w14:paraId="0322F6BD" w14:textId="77777777" w:rsidR="002851ED" w:rsidRDefault="002851ED" w:rsidP="002851ED">
      <w:pPr>
        <w:ind w:left="426" w:hanging="426"/>
        <w:jc w:val="center"/>
        <w:rPr>
          <w:b/>
        </w:rPr>
      </w:pPr>
      <w:r>
        <w:rPr>
          <w:b/>
        </w:rPr>
        <w:t>BIODATA</w:t>
      </w:r>
    </w:p>
    <w:p w14:paraId="6F604F9A" w14:textId="77777777" w:rsidR="002851ED" w:rsidRDefault="002851ED" w:rsidP="002851ED">
      <w:pPr>
        <w:ind w:left="426" w:hanging="426"/>
        <w:jc w:val="center"/>
        <w:rPr>
          <w:b/>
        </w:rPr>
      </w:pPr>
      <w:r w:rsidRPr="001452C6">
        <w:rPr>
          <w:rFonts w:cs="Times New Roman"/>
          <w:b/>
          <w:bCs/>
          <w:noProof/>
          <w:szCs w:val="24"/>
          <w:lang w:val="en-US"/>
        </w:rPr>
        <w:drawing>
          <wp:anchor distT="0" distB="0" distL="114300" distR="114300" simplePos="0" relativeHeight="251659264" behindDoc="0" locked="0" layoutInCell="1" allowOverlap="1" wp14:anchorId="4BC8B4B1" wp14:editId="6DC8B6BA">
            <wp:simplePos x="0" y="0"/>
            <wp:positionH relativeFrom="column">
              <wp:posOffset>2540</wp:posOffset>
            </wp:positionH>
            <wp:positionV relativeFrom="paragraph">
              <wp:posOffset>261620</wp:posOffset>
            </wp:positionV>
            <wp:extent cx="897890" cy="1196340"/>
            <wp:effectExtent l="0" t="0" r="0" b="381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897890" cy="1196340"/>
                    </a:xfrm>
                    <a:prstGeom prst="rect">
                      <a:avLst/>
                    </a:prstGeom>
                    <a:noFill/>
                  </pic:spPr>
                </pic:pic>
              </a:graphicData>
            </a:graphic>
            <wp14:sizeRelH relativeFrom="page">
              <wp14:pctWidth>0</wp14:pctWidth>
            </wp14:sizeRelH>
            <wp14:sizeRelV relativeFrom="page">
              <wp14:pctHeight>0</wp14:pctHeight>
            </wp14:sizeRelV>
          </wp:anchor>
        </w:drawing>
      </w:r>
    </w:p>
    <w:p w14:paraId="5CDAC7D3" w14:textId="77777777" w:rsidR="002851ED" w:rsidRPr="00120890" w:rsidRDefault="002851ED" w:rsidP="002851ED">
      <w:pPr>
        <w:spacing w:line="276" w:lineRule="auto"/>
        <w:rPr>
          <w:sz w:val="20"/>
          <w:szCs w:val="20"/>
        </w:rPr>
      </w:pPr>
      <w:r w:rsidRPr="00120890">
        <w:rPr>
          <w:sz w:val="20"/>
          <w:szCs w:val="20"/>
        </w:rPr>
        <w:t xml:space="preserve">Muhammad Khoiril </w:t>
      </w:r>
      <w:r>
        <w:rPr>
          <w:sz w:val="20"/>
          <w:szCs w:val="20"/>
        </w:rPr>
        <w:t xml:space="preserve">Wafi </w:t>
      </w:r>
      <w:r w:rsidRPr="00120890">
        <w:rPr>
          <w:sz w:val="20"/>
          <w:szCs w:val="20"/>
        </w:rPr>
        <w:t xml:space="preserve">Lahir di Kabupaten Demak, 4 Maret 2001. Telah menempuh pendidikan mulai dari SD Negeri Karangrejo 2 selama 6 tahun, SMP Negeri 1 Bonang selama 3 tahun dan SMK Negeri 2 Demak selama 3 tahun. Saat ini penulis sedang menyelesaikan pendidikan S1-Teknik Elektro di Fakultas Teknik Universitas Diponegoro, Konsentrasi Teknologi Informasi angkatan 2019. </w:t>
      </w:r>
    </w:p>
    <w:p w14:paraId="5030C43D" w14:textId="77777777" w:rsidR="002851ED" w:rsidRPr="00120890" w:rsidRDefault="002851ED" w:rsidP="002851ED">
      <w:pPr>
        <w:spacing w:line="276" w:lineRule="auto"/>
        <w:rPr>
          <w:sz w:val="20"/>
          <w:szCs w:val="20"/>
        </w:rPr>
      </w:pPr>
    </w:p>
    <w:p w14:paraId="79E54926" w14:textId="77777777" w:rsidR="002851ED" w:rsidRPr="00120890" w:rsidRDefault="002851ED" w:rsidP="002851ED">
      <w:pPr>
        <w:spacing w:line="276" w:lineRule="auto"/>
        <w:rPr>
          <w:sz w:val="20"/>
          <w:szCs w:val="20"/>
        </w:rPr>
      </w:pPr>
      <w:r w:rsidRPr="00120890">
        <w:rPr>
          <w:sz w:val="20"/>
          <w:szCs w:val="20"/>
        </w:rPr>
        <w:t>Saya menyatakan bahwa segala informasi yang tersedia di makalah ini adalah benar, merupakan hasil karya sendiri, bebas dari plagiat dan semua karya orang lain telah dikutip dengan benar.</w:t>
      </w:r>
    </w:p>
    <w:p w14:paraId="6C3433B5" w14:textId="77777777" w:rsidR="002851ED" w:rsidRDefault="002851ED" w:rsidP="002851ED">
      <w:pPr>
        <w:spacing w:line="276" w:lineRule="auto"/>
      </w:pPr>
    </w:p>
    <w:p w14:paraId="29B09F2A" w14:textId="77777777" w:rsidR="002851ED" w:rsidRDefault="002851ED" w:rsidP="002851ED">
      <w:pPr>
        <w:spacing w:line="276" w:lineRule="auto"/>
      </w:pPr>
    </w:p>
    <w:p w14:paraId="77D6E433" w14:textId="77777777" w:rsidR="002851ED" w:rsidRPr="00120890" w:rsidRDefault="002851ED" w:rsidP="002851ED">
      <w:pPr>
        <w:spacing w:line="276" w:lineRule="auto"/>
        <w:ind w:left="2160"/>
        <w:jc w:val="left"/>
        <w:rPr>
          <w:sz w:val="20"/>
          <w:szCs w:val="20"/>
        </w:rPr>
      </w:pPr>
      <w:r w:rsidRPr="00120890">
        <w:rPr>
          <w:sz w:val="20"/>
          <w:szCs w:val="20"/>
        </w:rPr>
        <w:t>Semarang, 20 Agustus 2023</w:t>
      </w:r>
    </w:p>
    <w:p w14:paraId="09FD5F7C" w14:textId="77777777" w:rsidR="002851ED" w:rsidRDefault="002851ED" w:rsidP="002851ED">
      <w:pPr>
        <w:spacing w:line="276" w:lineRule="auto"/>
        <w:ind w:left="2160"/>
        <w:jc w:val="left"/>
        <w:rPr>
          <w:sz w:val="20"/>
          <w:szCs w:val="20"/>
        </w:rPr>
      </w:pPr>
      <w:r w:rsidRPr="00120890">
        <w:rPr>
          <w:sz w:val="20"/>
          <w:szCs w:val="20"/>
        </w:rPr>
        <w:t>Penulis</w:t>
      </w:r>
    </w:p>
    <w:p w14:paraId="5844BB30" w14:textId="77777777" w:rsidR="002851ED" w:rsidRDefault="002851ED" w:rsidP="002851ED">
      <w:pPr>
        <w:spacing w:line="276" w:lineRule="auto"/>
        <w:ind w:left="2160"/>
        <w:jc w:val="left"/>
        <w:rPr>
          <w:sz w:val="20"/>
          <w:szCs w:val="20"/>
        </w:rPr>
      </w:pPr>
    </w:p>
    <w:p w14:paraId="5FCE018B" w14:textId="77777777" w:rsidR="002851ED" w:rsidRDefault="002851ED" w:rsidP="002851ED">
      <w:pPr>
        <w:spacing w:line="276" w:lineRule="auto"/>
        <w:ind w:left="2160"/>
        <w:jc w:val="left"/>
        <w:rPr>
          <w:sz w:val="20"/>
          <w:szCs w:val="20"/>
        </w:rPr>
      </w:pPr>
    </w:p>
    <w:p w14:paraId="7D1E1AEB" w14:textId="77777777" w:rsidR="002851ED" w:rsidRPr="00120890" w:rsidRDefault="002851ED" w:rsidP="002851ED">
      <w:pPr>
        <w:spacing w:line="276" w:lineRule="auto"/>
        <w:ind w:left="2160"/>
        <w:jc w:val="left"/>
        <w:rPr>
          <w:sz w:val="20"/>
          <w:szCs w:val="20"/>
        </w:rPr>
      </w:pPr>
    </w:p>
    <w:p w14:paraId="06FB9905" w14:textId="77777777" w:rsidR="002851ED" w:rsidRPr="00120890" w:rsidRDefault="002851ED" w:rsidP="002851ED">
      <w:pPr>
        <w:spacing w:line="276" w:lineRule="auto"/>
        <w:ind w:left="2160"/>
        <w:jc w:val="left"/>
        <w:rPr>
          <w:sz w:val="20"/>
          <w:szCs w:val="20"/>
        </w:rPr>
      </w:pPr>
      <w:r w:rsidRPr="00120890">
        <w:rPr>
          <w:sz w:val="20"/>
          <w:szCs w:val="20"/>
        </w:rPr>
        <w:t>Muhammad Khoiril Wafi</w:t>
      </w:r>
    </w:p>
    <w:p w14:paraId="7D29FAA7" w14:textId="77777777" w:rsidR="002851ED" w:rsidRPr="00120890" w:rsidRDefault="002851ED" w:rsidP="002851ED">
      <w:pPr>
        <w:spacing w:line="276" w:lineRule="auto"/>
        <w:ind w:left="2160"/>
        <w:jc w:val="left"/>
        <w:rPr>
          <w:sz w:val="20"/>
          <w:szCs w:val="20"/>
        </w:rPr>
      </w:pPr>
      <w:r>
        <w:rPr>
          <w:sz w:val="20"/>
          <w:szCs w:val="20"/>
        </w:rPr>
        <w:t xml:space="preserve">NIM. </w:t>
      </w:r>
      <w:r w:rsidRPr="00120890">
        <w:rPr>
          <w:sz w:val="20"/>
          <w:szCs w:val="20"/>
        </w:rPr>
        <w:t>21060119140133</w:t>
      </w:r>
    </w:p>
    <w:p w14:paraId="362D82A8" w14:textId="33DE5500" w:rsidR="006451C7" w:rsidRPr="006451C7" w:rsidRDefault="006451C7" w:rsidP="001C5AA3">
      <w:pPr>
        <w:spacing w:line="276" w:lineRule="auto"/>
        <w:contextualSpacing/>
        <w:rPr>
          <w:rFonts w:cs="Times New Roman"/>
          <w:b/>
          <w:sz w:val="20"/>
          <w:szCs w:val="20"/>
        </w:rPr>
      </w:pPr>
    </w:p>
    <w:sectPr w:rsidR="006451C7" w:rsidRPr="006451C7" w:rsidSect="00D43AF3">
      <w:type w:val="continuous"/>
      <w:pgSz w:w="11906" w:h="16838" w:code="9"/>
      <w:pgMar w:top="1134" w:right="1134" w:bottom="1134" w:left="1134" w:header="709" w:footer="709" w:gutter="0"/>
      <w:pgNumType w:start="22"/>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E02B56" w14:textId="77777777" w:rsidR="00B67BC9" w:rsidRDefault="00B67BC9" w:rsidP="004F130A">
      <w:pPr>
        <w:spacing w:line="240" w:lineRule="auto"/>
      </w:pPr>
      <w:r>
        <w:separator/>
      </w:r>
    </w:p>
  </w:endnote>
  <w:endnote w:type="continuationSeparator" w:id="0">
    <w:p w14:paraId="7EC056C5" w14:textId="77777777" w:rsidR="00B67BC9" w:rsidRDefault="00B67BC9"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4426022"/>
      <w:docPartObj>
        <w:docPartGallery w:val="Page Numbers (Bottom of Page)"/>
        <w:docPartUnique/>
      </w:docPartObj>
    </w:sdtPr>
    <w:sdtEndPr>
      <w:rPr>
        <w:noProof/>
      </w:rPr>
    </w:sdtEndPr>
    <w:sdtContent>
      <w:p w14:paraId="00553152" w14:textId="5EB850A9" w:rsidR="00137698" w:rsidRDefault="00137698">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14:paraId="3740A853" w14:textId="77777777" w:rsidR="00137698" w:rsidRDefault="00137698">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FF01E" w14:textId="77777777" w:rsidR="00137698" w:rsidRDefault="0013769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8FDA" w14:textId="4FEF5BDD" w:rsidR="00137698" w:rsidRDefault="00137698" w:rsidP="00A3672B">
    <w:pPr>
      <w:pStyle w:val="Footer"/>
    </w:pPr>
  </w:p>
  <w:p w14:paraId="47792E56" w14:textId="77777777" w:rsidR="00137698" w:rsidRDefault="0013769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4225201"/>
      <w:docPartObj>
        <w:docPartGallery w:val="Page Numbers (Bottom of Page)"/>
        <w:docPartUnique/>
      </w:docPartObj>
    </w:sdtPr>
    <w:sdtEndPr>
      <w:rPr>
        <w:noProof/>
        <w:color w:val="FFFFFF" w:themeColor="background1"/>
      </w:rPr>
    </w:sdtEndPr>
    <w:sdtContent>
      <w:p w14:paraId="0DAEB5A4" w14:textId="4635A425" w:rsidR="00137698" w:rsidRPr="000D207E" w:rsidRDefault="00137698">
        <w:pPr>
          <w:pStyle w:val="Footer"/>
          <w:jc w:val="center"/>
          <w:rPr>
            <w:color w:val="FFFFFF" w:themeColor="background1"/>
          </w:rPr>
        </w:pPr>
        <w:r w:rsidRPr="000D207E">
          <w:rPr>
            <w:color w:val="FFFFFF" w:themeColor="background1"/>
          </w:rPr>
          <w:fldChar w:fldCharType="begin"/>
        </w:r>
        <w:r w:rsidRPr="000D207E">
          <w:rPr>
            <w:color w:val="FFFFFF" w:themeColor="background1"/>
          </w:rPr>
          <w:instrText xml:space="preserve"> PAGE   \* MERGEFORMAT </w:instrText>
        </w:r>
        <w:r w:rsidRPr="000D207E">
          <w:rPr>
            <w:color w:val="FFFFFF" w:themeColor="background1"/>
          </w:rPr>
          <w:fldChar w:fldCharType="separate"/>
        </w:r>
        <w:r w:rsidR="0044529C">
          <w:rPr>
            <w:noProof/>
            <w:color w:val="FFFFFF" w:themeColor="background1"/>
          </w:rPr>
          <w:t>i</w:t>
        </w:r>
        <w:r w:rsidRPr="000D207E">
          <w:rPr>
            <w:noProof/>
            <w:color w:val="FFFFFF" w:themeColor="background1"/>
          </w:rPr>
          <w:fldChar w:fldCharType="end"/>
        </w:r>
      </w:p>
    </w:sdtContent>
  </w:sdt>
  <w:p w14:paraId="7A451515" w14:textId="77777777" w:rsidR="00137698" w:rsidRDefault="0013769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4102111"/>
      <w:docPartObj>
        <w:docPartGallery w:val="Page Numbers (Bottom of Page)"/>
        <w:docPartUnique/>
      </w:docPartObj>
    </w:sdtPr>
    <w:sdtEndPr>
      <w:rPr>
        <w:noProof/>
      </w:rPr>
    </w:sdtEndPr>
    <w:sdtContent>
      <w:p w14:paraId="0B51FDF0" w14:textId="62BA381E" w:rsidR="00137698" w:rsidRDefault="00137698">
        <w:pPr>
          <w:pStyle w:val="Footer"/>
          <w:jc w:val="center"/>
        </w:pPr>
        <w:r>
          <w:fldChar w:fldCharType="begin"/>
        </w:r>
        <w:r>
          <w:instrText xml:space="preserve"> PAGE   \* MERGEFORMAT </w:instrText>
        </w:r>
        <w:r>
          <w:fldChar w:fldCharType="separate"/>
        </w:r>
        <w:r w:rsidR="0044529C">
          <w:rPr>
            <w:noProof/>
          </w:rPr>
          <w:t>ii</w:t>
        </w:r>
        <w:r>
          <w:rPr>
            <w:noProof/>
          </w:rPr>
          <w:fldChar w:fldCharType="end"/>
        </w:r>
      </w:p>
    </w:sdtContent>
  </w:sdt>
  <w:p w14:paraId="693E27B0" w14:textId="77777777" w:rsidR="00137698" w:rsidRDefault="0013769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504123"/>
      <w:docPartObj>
        <w:docPartGallery w:val="Page Numbers (Bottom of Page)"/>
        <w:docPartUnique/>
      </w:docPartObj>
    </w:sdtPr>
    <w:sdtEndPr>
      <w:rPr>
        <w:noProof/>
      </w:rPr>
    </w:sdtEndPr>
    <w:sdtContent>
      <w:p w14:paraId="3424F737" w14:textId="15FFC6B7" w:rsidR="00137698" w:rsidRDefault="00137698">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0856D36D" w14:textId="77777777" w:rsidR="00137698" w:rsidRDefault="0013769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1575504"/>
      <w:docPartObj>
        <w:docPartGallery w:val="Page Numbers (Bottom of Page)"/>
        <w:docPartUnique/>
      </w:docPartObj>
    </w:sdtPr>
    <w:sdtEndPr>
      <w:rPr>
        <w:noProof/>
      </w:rPr>
    </w:sdtEndPr>
    <w:sdtContent>
      <w:p w14:paraId="02395309" w14:textId="77777777" w:rsidR="00137698" w:rsidRDefault="00137698">
        <w:pPr>
          <w:pStyle w:val="Footer"/>
          <w:jc w:val="center"/>
        </w:pPr>
        <w:r>
          <w:fldChar w:fldCharType="begin"/>
        </w:r>
        <w:r>
          <w:instrText xml:space="preserve"> PAGE   \* MERGEFORMAT </w:instrText>
        </w:r>
        <w:r>
          <w:fldChar w:fldCharType="separate"/>
        </w:r>
        <w:r w:rsidR="0044529C">
          <w:rPr>
            <w:noProof/>
          </w:rPr>
          <w:t>16</w:t>
        </w:r>
        <w:r>
          <w:rPr>
            <w:noProof/>
          </w:rPr>
          <w:fldChar w:fldCharType="end"/>
        </w:r>
      </w:p>
    </w:sdtContent>
  </w:sdt>
  <w:p w14:paraId="6C33291B" w14:textId="77777777" w:rsidR="00137698" w:rsidRDefault="00137698">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6322802"/>
      <w:docPartObj>
        <w:docPartGallery w:val="Page Numbers (Bottom of Page)"/>
        <w:docPartUnique/>
      </w:docPartObj>
    </w:sdtPr>
    <w:sdtEndPr>
      <w:rPr>
        <w:noProof/>
      </w:rPr>
    </w:sdtEndPr>
    <w:sdtContent>
      <w:p w14:paraId="45FF97D1" w14:textId="77777777" w:rsidR="00137698" w:rsidRDefault="00137698">
        <w:pPr>
          <w:pStyle w:val="Footer"/>
          <w:jc w:val="center"/>
        </w:pPr>
        <w:r>
          <w:fldChar w:fldCharType="begin"/>
        </w:r>
        <w:r>
          <w:instrText xml:space="preserve"> PAGE   \* MERGEFORMAT </w:instrText>
        </w:r>
        <w:r>
          <w:fldChar w:fldCharType="separate"/>
        </w:r>
        <w:r w:rsidR="0044529C">
          <w:rPr>
            <w:noProof/>
          </w:rPr>
          <w:t>119</w:t>
        </w:r>
        <w:r>
          <w:rPr>
            <w:noProof/>
          </w:rPr>
          <w:fldChar w:fldCharType="end"/>
        </w:r>
      </w:p>
    </w:sdtContent>
  </w:sdt>
  <w:p w14:paraId="79701958" w14:textId="77777777" w:rsidR="00137698" w:rsidRDefault="00137698">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57E51" w14:textId="77777777" w:rsidR="00137698" w:rsidRDefault="00137698">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E4686" w14:textId="77777777" w:rsidR="00137698" w:rsidRDefault="001376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91ECED" w14:textId="77777777" w:rsidR="00B67BC9" w:rsidRDefault="00B67BC9" w:rsidP="004F130A">
      <w:pPr>
        <w:spacing w:line="240" w:lineRule="auto"/>
      </w:pPr>
      <w:r>
        <w:separator/>
      </w:r>
    </w:p>
  </w:footnote>
  <w:footnote w:type="continuationSeparator" w:id="0">
    <w:p w14:paraId="630F668A" w14:textId="77777777" w:rsidR="00B67BC9" w:rsidRDefault="00B67BC9"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137698" w:rsidRDefault="00137698">
    <w:pPr>
      <w:pStyle w:val="Header"/>
      <w:jc w:val="right"/>
    </w:pPr>
  </w:p>
  <w:p w14:paraId="7B7213B3" w14:textId="77777777" w:rsidR="00137698" w:rsidRDefault="0013769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2195F" w14:textId="77777777" w:rsidR="00137698" w:rsidRDefault="0013769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137698" w:rsidRDefault="0013769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137698" w:rsidRDefault="00137698">
    <w:pPr>
      <w:pStyle w:val="Header"/>
      <w:jc w:val="right"/>
    </w:pPr>
  </w:p>
  <w:p w14:paraId="03B0743B" w14:textId="77777777" w:rsidR="00137698" w:rsidRDefault="0013769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5174C2" w14:textId="77777777" w:rsidR="00137698" w:rsidRDefault="0013769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ABB1F" w14:textId="77777777" w:rsidR="00137698" w:rsidRDefault="0013769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3F1F3" w14:textId="77777777" w:rsidR="00137698" w:rsidRDefault="00137698">
    <w:pPr>
      <w:pStyle w:val="Header"/>
      <w:jc w:val="right"/>
    </w:pPr>
  </w:p>
  <w:p w14:paraId="0CA5BEFD" w14:textId="77777777" w:rsidR="00137698" w:rsidRDefault="0013769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3D70"/>
    <w:multiLevelType w:val="hybridMultilevel"/>
    <w:tmpl w:val="7D9EA4E4"/>
    <w:lvl w:ilvl="0" w:tplc="91226E9E">
      <w:start w:val="1"/>
      <w:numFmt w:val="decimal"/>
      <w:lvlText w:val="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5">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2113D9"/>
    <w:multiLevelType w:val="multilevel"/>
    <w:tmpl w:val="8A8E01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0950E39"/>
    <w:multiLevelType w:val="hybridMultilevel"/>
    <w:tmpl w:val="AE184F80"/>
    <w:lvl w:ilvl="0" w:tplc="C548DAE0">
      <w:start w:val="1"/>
      <w:numFmt w:val="decimal"/>
      <w:lvlText w:val="4.%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5B624B8"/>
    <w:multiLevelType w:val="hybridMultilevel"/>
    <w:tmpl w:val="AF12B7C4"/>
    <w:lvl w:ilvl="0" w:tplc="07409616">
      <w:start w:val="1"/>
      <w:numFmt w:val="decimal"/>
      <w:lvlText w:val="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3">
    <w:nsid w:val="4AD8145A"/>
    <w:multiLevelType w:val="hybridMultilevel"/>
    <w:tmpl w:val="07547910"/>
    <w:lvl w:ilvl="0" w:tplc="BA409940">
      <w:start w:val="1"/>
      <w:numFmt w:val="decimal"/>
      <w:lvlText w:val="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AE20B9B"/>
    <w:multiLevelType w:val="multilevel"/>
    <w:tmpl w:val="FCFE260A"/>
    <w:lvl w:ilvl="0">
      <w:start w:val="1"/>
      <w:numFmt w:val="upperRoman"/>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4DAA2C4C"/>
    <w:multiLevelType w:val="hybridMultilevel"/>
    <w:tmpl w:val="F64EAC64"/>
    <w:lvl w:ilvl="0" w:tplc="4358F8DE">
      <w:start w:val="1"/>
      <w:numFmt w:val="decimal"/>
      <w:pStyle w:val="SubBabIVIII"/>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FA82E30"/>
    <w:multiLevelType w:val="hybridMultilevel"/>
    <w:tmpl w:val="571AFEEE"/>
    <w:lvl w:ilvl="0" w:tplc="35A20F64">
      <w:start w:val="1"/>
      <w:numFmt w:val="decimal"/>
      <w:lvlText w:val="3.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507B4967"/>
    <w:multiLevelType w:val="hybridMultilevel"/>
    <w:tmpl w:val="65029116"/>
    <w:lvl w:ilvl="0" w:tplc="4190835A">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3A80BB6"/>
    <w:multiLevelType w:val="hybridMultilevel"/>
    <w:tmpl w:val="E5267FB4"/>
    <w:lvl w:ilvl="0" w:tplc="44F621C8">
      <w:start w:val="1"/>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576B67FB"/>
    <w:multiLevelType w:val="hybridMultilevel"/>
    <w:tmpl w:val="899EEEBA"/>
    <w:lvl w:ilvl="0" w:tplc="1B40B044">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6167804"/>
    <w:multiLevelType w:val="hybridMultilevel"/>
    <w:tmpl w:val="FF201242"/>
    <w:lvl w:ilvl="0" w:tplc="33FA838A">
      <w:start w:val="1"/>
      <w:numFmt w:val="decimal"/>
      <w:pStyle w:val="SubBabIVIV"/>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num w:numId="1">
    <w:abstractNumId w:val="4"/>
  </w:num>
  <w:num w:numId="2">
    <w:abstractNumId w:val="7"/>
  </w:num>
  <w:num w:numId="3">
    <w:abstractNumId w:val="22"/>
  </w:num>
  <w:num w:numId="4">
    <w:abstractNumId w:val="21"/>
  </w:num>
  <w:num w:numId="5">
    <w:abstractNumId w:val="1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4"/>
  </w:num>
  <w:num w:numId="8">
    <w:abstractNumId w:val="6"/>
  </w:num>
  <w:num w:numId="9">
    <w:abstractNumId w:val="5"/>
  </w:num>
  <w:num w:numId="10">
    <w:abstractNumId w:val="20"/>
  </w:num>
  <w:num w:numId="11">
    <w:abstractNumId w:val="19"/>
  </w:num>
  <w:num w:numId="12">
    <w:abstractNumId w:val="17"/>
  </w:num>
  <w:num w:numId="13">
    <w:abstractNumId w:val="9"/>
  </w:num>
  <w:num w:numId="14">
    <w:abstractNumId w:val="10"/>
  </w:num>
  <w:num w:numId="15">
    <w:abstractNumId w:val="3"/>
  </w:num>
  <w:num w:numId="16">
    <w:abstractNumId w:val="2"/>
  </w:num>
  <w:num w:numId="17">
    <w:abstractNumId w:val="15"/>
  </w:num>
  <w:num w:numId="18">
    <w:abstractNumId w:val="23"/>
  </w:num>
  <w:num w:numId="19">
    <w:abstractNumId w:val="14"/>
  </w:num>
  <w:num w:numId="20">
    <w:abstractNumId w:val="18"/>
  </w:num>
  <w:num w:numId="21">
    <w:abstractNumId w:val="13"/>
  </w:num>
  <w:num w:numId="22">
    <w:abstractNumId w:val="11"/>
  </w:num>
  <w:num w:numId="23">
    <w:abstractNumId w:val="8"/>
  </w:num>
  <w:num w:numId="24">
    <w:abstractNumId w:val="0"/>
  </w:num>
  <w:num w:numId="25">
    <w:abstractNumId w:val="1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153A"/>
    <w:rsid w:val="00002B63"/>
    <w:rsid w:val="00003219"/>
    <w:rsid w:val="00003319"/>
    <w:rsid w:val="000035A9"/>
    <w:rsid w:val="00003676"/>
    <w:rsid w:val="0000380E"/>
    <w:rsid w:val="00004C2F"/>
    <w:rsid w:val="00005397"/>
    <w:rsid w:val="00007765"/>
    <w:rsid w:val="00010A29"/>
    <w:rsid w:val="000120BD"/>
    <w:rsid w:val="00012C1F"/>
    <w:rsid w:val="00013FDA"/>
    <w:rsid w:val="000154D4"/>
    <w:rsid w:val="000158E5"/>
    <w:rsid w:val="00015B3B"/>
    <w:rsid w:val="00021A68"/>
    <w:rsid w:val="00022A98"/>
    <w:rsid w:val="00023D20"/>
    <w:rsid w:val="00024FEE"/>
    <w:rsid w:val="000258D0"/>
    <w:rsid w:val="00025971"/>
    <w:rsid w:val="000309AD"/>
    <w:rsid w:val="00032CE4"/>
    <w:rsid w:val="00032D35"/>
    <w:rsid w:val="00032DF8"/>
    <w:rsid w:val="0003339E"/>
    <w:rsid w:val="000339CB"/>
    <w:rsid w:val="00034030"/>
    <w:rsid w:val="00034731"/>
    <w:rsid w:val="00037ECA"/>
    <w:rsid w:val="000401CE"/>
    <w:rsid w:val="0004024E"/>
    <w:rsid w:val="00041382"/>
    <w:rsid w:val="00042356"/>
    <w:rsid w:val="0004397D"/>
    <w:rsid w:val="00043BBA"/>
    <w:rsid w:val="00044AAA"/>
    <w:rsid w:val="00050955"/>
    <w:rsid w:val="00051959"/>
    <w:rsid w:val="00051D1A"/>
    <w:rsid w:val="000546C8"/>
    <w:rsid w:val="00060236"/>
    <w:rsid w:val="00060656"/>
    <w:rsid w:val="00061588"/>
    <w:rsid w:val="00063342"/>
    <w:rsid w:val="0006384B"/>
    <w:rsid w:val="00065E76"/>
    <w:rsid w:val="00066D2E"/>
    <w:rsid w:val="000678D2"/>
    <w:rsid w:val="00067B12"/>
    <w:rsid w:val="000720D1"/>
    <w:rsid w:val="00073E94"/>
    <w:rsid w:val="00073F4D"/>
    <w:rsid w:val="00075558"/>
    <w:rsid w:val="00075A2C"/>
    <w:rsid w:val="00077510"/>
    <w:rsid w:val="00083E91"/>
    <w:rsid w:val="00084827"/>
    <w:rsid w:val="0008490A"/>
    <w:rsid w:val="00084976"/>
    <w:rsid w:val="0008519E"/>
    <w:rsid w:val="000858EC"/>
    <w:rsid w:val="00085ADD"/>
    <w:rsid w:val="000862A9"/>
    <w:rsid w:val="00087A16"/>
    <w:rsid w:val="00091D32"/>
    <w:rsid w:val="00092325"/>
    <w:rsid w:val="0009233F"/>
    <w:rsid w:val="00093198"/>
    <w:rsid w:val="00095C4D"/>
    <w:rsid w:val="000969DE"/>
    <w:rsid w:val="00096B94"/>
    <w:rsid w:val="00096C6C"/>
    <w:rsid w:val="00096DEC"/>
    <w:rsid w:val="000970B6"/>
    <w:rsid w:val="0009753A"/>
    <w:rsid w:val="000A3368"/>
    <w:rsid w:val="000A508A"/>
    <w:rsid w:val="000A5C72"/>
    <w:rsid w:val="000B3997"/>
    <w:rsid w:val="000B4A57"/>
    <w:rsid w:val="000B56BE"/>
    <w:rsid w:val="000B56EC"/>
    <w:rsid w:val="000B70BA"/>
    <w:rsid w:val="000B7AD6"/>
    <w:rsid w:val="000B7C70"/>
    <w:rsid w:val="000C0EDF"/>
    <w:rsid w:val="000C1E3E"/>
    <w:rsid w:val="000C2123"/>
    <w:rsid w:val="000C6967"/>
    <w:rsid w:val="000C74EC"/>
    <w:rsid w:val="000C7FB2"/>
    <w:rsid w:val="000D0A22"/>
    <w:rsid w:val="000D1362"/>
    <w:rsid w:val="000D207E"/>
    <w:rsid w:val="000D2119"/>
    <w:rsid w:val="000D4D96"/>
    <w:rsid w:val="000D4EAB"/>
    <w:rsid w:val="000D65D0"/>
    <w:rsid w:val="000D792B"/>
    <w:rsid w:val="000E0B89"/>
    <w:rsid w:val="000E1284"/>
    <w:rsid w:val="000E2006"/>
    <w:rsid w:val="000E422A"/>
    <w:rsid w:val="000E48F9"/>
    <w:rsid w:val="000E5369"/>
    <w:rsid w:val="000E5966"/>
    <w:rsid w:val="000E61A8"/>
    <w:rsid w:val="000E621B"/>
    <w:rsid w:val="000E7556"/>
    <w:rsid w:val="000F2A3E"/>
    <w:rsid w:val="000F2C5C"/>
    <w:rsid w:val="000F5004"/>
    <w:rsid w:val="000F6F3E"/>
    <w:rsid w:val="00100243"/>
    <w:rsid w:val="0010099F"/>
    <w:rsid w:val="00101189"/>
    <w:rsid w:val="001011BB"/>
    <w:rsid w:val="00103E1A"/>
    <w:rsid w:val="00103F4D"/>
    <w:rsid w:val="001051A4"/>
    <w:rsid w:val="001063C0"/>
    <w:rsid w:val="0010726B"/>
    <w:rsid w:val="00112F54"/>
    <w:rsid w:val="0011528D"/>
    <w:rsid w:val="00120CD7"/>
    <w:rsid w:val="00122098"/>
    <w:rsid w:val="00124214"/>
    <w:rsid w:val="001248F2"/>
    <w:rsid w:val="00125D34"/>
    <w:rsid w:val="001260D4"/>
    <w:rsid w:val="0012634C"/>
    <w:rsid w:val="00126E1A"/>
    <w:rsid w:val="001307BF"/>
    <w:rsid w:val="00132BF7"/>
    <w:rsid w:val="001347CF"/>
    <w:rsid w:val="00135C25"/>
    <w:rsid w:val="001363BE"/>
    <w:rsid w:val="00136956"/>
    <w:rsid w:val="001369CA"/>
    <w:rsid w:val="0013733F"/>
    <w:rsid w:val="0013748A"/>
    <w:rsid w:val="00137698"/>
    <w:rsid w:val="0014207F"/>
    <w:rsid w:val="001430E9"/>
    <w:rsid w:val="001452C6"/>
    <w:rsid w:val="001538D2"/>
    <w:rsid w:val="00154600"/>
    <w:rsid w:val="00155856"/>
    <w:rsid w:val="001560D4"/>
    <w:rsid w:val="001569AE"/>
    <w:rsid w:val="00157574"/>
    <w:rsid w:val="001610F6"/>
    <w:rsid w:val="00162C1D"/>
    <w:rsid w:val="00165290"/>
    <w:rsid w:val="00165BB9"/>
    <w:rsid w:val="001668CE"/>
    <w:rsid w:val="001705F0"/>
    <w:rsid w:val="00170ED2"/>
    <w:rsid w:val="00171AFA"/>
    <w:rsid w:val="00172044"/>
    <w:rsid w:val="001725A7"/>
    <w:rsid w:val="00176990"/>
    <w:rsid w:val="00181F8C"/>
    <w:rsid w:val="00182E05"/>
    <w:rsid w:val="001853B3"/>
    <w:rsid w:val="00187027"/>
    <w:rsid w:val="00187359"/>
    <w:rsid w:val="00187BC5"/>
    <w:rsid w:val="00191D7D"/>
    <w:rsid w:val="00194E4C"/>
    <w:rsid w:val="0019607A"/>
    <w:rsid w:val="00197C7D"/>
    <w:rsid w:val="001A0546"/>
    <w:rsid w:val="001A061F"/>
    <w:rsid w:val="001A07F3"/>
    <w:rsid w:val="001A131F"/>
    <w:rsid w:val="001A5821"/>
    <w:rsid w:val="001A5B11"/>
    <w:rsid w:val="001B0ECC"/>
    <w:rsid w:val="001B6F78"/>
    <w:rsid w:val="001B7DBF"/>
    <w:rsid w:val="001C0DEF"/>
    <w:rsid w:val="001C301B"/>
    <w:rsid w:val="001C371C"/>
    <w:rsid w:val="001C3AC5"/>
    <w:rsid w:val="001C46D1"/>
    <w:rsid w:val="001C5AA3"/>
    <w:rsid w:val="001C5C28"/>
    <w:rsid w:val="001C796C"/>
    <w:rsid w:val="001D299C"/>
    <w:rsid w:val="001D3113"/>
    <w:rsid w:val="001D3D85"/>
    <w:rsid w:val="001D5283"/>
    <w:rsid w:val="001D79EB"/>
    <w:rsid w:val="001E203F"/>
    <w:rsid w:val="001E2A10"/>
    <w:rsid w:val="001E2EF6"/>
    <w:rsid w:val="001E4779"/>
    <w:rsid w:val="001E49E2"/>
    <w:rsid w:val="001E4A21"/>
    <w:rsid w:val="001E4B80"/>
    <w:rsid w:val="001E5B5F"/>
    <w:rsid w:val="001E5F88"/>
    <w:rsid w:val="001E6496"/>
    <w:rsid w:val="001E7648"/>
    <w:rsid w:val="001F0C84"/>
    <w:rsid w:val="001F30FF"/>
    <w:rsid w:val="001F6426"/>
    <w:rsid w:val="001F68AA"/>
    <w:rsid w:val="001F789F"/>
    <w:rsid w:val="002001C6"/>
    <w:rsid w:val="00200F97"/>
    <w:rsid w:val="00205CE2"/>
    <w:rsid w:val="00206FBC"/>
    <w:rsid w:val="00212932"/>
    <w:rsid w:val="00213A5F"/>
    <w:rsid w:val="00215170"/>
    <w:rsid w:val="002169AE"/>
    <w:rsid w:val="002174C9"/>
    <w:rsid w:val="00221198"/>
    <w:rsid w:val="0022177E"/>
    <w:rsid w:val="00221F66"/>
    <w:rsid w:val="002221D2"/>
    <w:rsid w:val="00222886"/>
    <w:rsid w:val="0022635F"/>
    <w:rsid w:val="00226631"/>
    <w:rsid w:val="0023243C"/>
    <w:rsid w:val="0023341D"/>
    <w:rsid w:val="002359ED"/>
    <w:rsid w:val="00240694"/>
    <w:rsid w:val="00240814"/>
    <w:rsid w:val="00240AB6"/>
    <w:rsid w:val="0024785C"/>
    <w:rsid w:val="00247F8B"/>
    <w:rsid w:val="00253124"/>
    <w:rsid w:val="00253E97"/>
    <w:rsid w:val="002542FE"/>
    <w:rsid w:val="00254345"/>
    <w:rsid w:val="00254E56"/>
    <w:rsid w:val="00256158"/>
    <w:rsid w:val="002575FD"/>
    <w:rsid w:val="0026081A"/>
    <w:rsid w:val="00263B06"/>
    <w:rsid w:val="00265030"/>
    <w:rsid w:val="00266313"/>
    <w:rsid w:val="002668E7"/>
    <w:rsid w:val="00270AFA"/>
    <w:rsid w:val="00273897"/>
    <w:rsid w:val="002745A9"/>
    <w:rsid w:val="002805E1"/>
    <w:rsid w:val="00280C9A"/>
    <w:rsid w:val="00280FC3"/>
    <w:rsid w:val="00282537"/>
    <w:rsid w:val="0028480F"/>
    <w:rsid w:val="002851ED"/>
    <w:rsid w:val="00285209"/>
    <w:rsid w:val="00285C0E"/>
    <w:rsid w:val="002862F5"/>
    <w:rsid w:val="00286E6C"/>
    <w:rsid w:val="002877AA"/>
    <w:rsid w:val="002910D9"/>
    <w:rsid w:val="002924F0"/>
    <w:rsid w:val="0029315F"/>
    <w:rsid w:val="002946A5"/>
    <w:rsid w:val="002959BE"/>
    <w:rsid w:val="00295C4F"/>
    <w:rsid w:val="00297E74"/>
    <w:rsid w:val="002A0188"/>
    <w:rsid w:val="002A1086"/>
    <w:rsid w:val="002A242B"/>
    <w:rsid w:val="002A2710"/>
    <w:rsid w:val="002B1536"/>
    <w:rsid w:val="002B284D"/>
    <w:rsid w:val="002B2B1A"/>
    <w:rsid w:val="002B2E8A"/>
    <w:rsid w:val="002B3CBB"/>
    <w:rsid w:val="002B4458"/>
    <w:rsid w:val="002B46A3"/>
    <w:rsid w:val="002B51B5"/>
    <w:rsid w:val="002B5DBB"/>
    <w:rsid w:val="002B6D75"/>
    <w:rsid w:val="002B7636"/>
    <w:rsid w:val="002B77B3"/>
    <w:rsid w:val="002C01F7"/>
    <w:rsid w:val="002C26CD"/>
    <w:rsid w:val="002C3385"/>
    <w:rsid w:val="002C4411"/>
    <w:rsid w:val="002C5E0D"/>
    <w:rsid w:val="002C6143"/>
    <w:rsid w:val="002C77C0"/>
    <w:rsid w:val="002D0EDC"/>
    <w:rsid w:val="002D110F"/>
    <w:rsid w:val="002D3287"/>
    <w:rsid w:val="002D6A66"/>
    <w:rsid w:val="002D7F9C"/>
    <w:rsid w:val="002E1BB9"/>
    <w:rsid w:val="002E34E5"/>
    <w:rsid w:val="002E4232"/>
    <w:rsid w:val="002E4E48"/>
    <w:rsid w:val="002E4FC0"/>
    <w:rsid w:val="002E6540"/>
    <w:rsid w:val="002E7AB2"/>
    <w:rsid w:val="002F2037"/>
    <w:rsid w:val="002F2BEB"/>
    <w:rsid w:val="002F3799"/>
    <w:rsid w:val="002F6FCD"/>
    <w:rsid w:val="002F7DCA"/>
    <w:rsid w:val="00303334"/>
    <w:rsid w:val="003037FD"/>
    <w:rsid w:val="00303F18"/>
    <w:rsid w:val="003048D9"/>
    <w:rsid w:val="00304942"/>
    <w:rsid w:val="00305F0B"/>
    <w:rsid w:val="00306909"/>
    <w:rsid w:val="003071F6"/>
    <w:rsid w:val="00307589"/>
    <w:rsid w:val="0030762D"/>
    <w:rsid w:val="00310348"/>
    <w:rsid w:val="00310B25"/>
    <w:rsid w:val="00311BD8"/>
    <w:rsid w:val="00312B28"/>
    <w:rsid w:val="0031490A"/>
    <w:rsid w:val="0031521E"/>
    <w:rsid w:val="00315ABD"/>
    <w:rsid w:val="00316107"/>
    <w:rsid w:val="00316F6C"/>
    <w:rsid w:val="003173EB"/>
    <w:rsid w:val="00321C0F"/>
    <w:rsid w:val="0032203D"/>
    <w:rsid w:val="0032207D"/>
    <w:rsid w:val="003222A8"/>
    <w:rsid w:val="00322846"/>
    <w:rsid w:val="003242EE"/>
    <w:rsid w:val="00326C1B"/>
    <w:rsid w:val="00326C56"/>
    <w:rsid w:val="00326E6D"/>
    <w:rsid w:val="00327245"/>
    <w:rsid w:val="00330560"/>
    <w:rsid w:val="00330B9D"/>
    <w:rsid w:val="00331D30"/>
    <w:rsid w:val="00334868"/>
    <w:rsid w:val="00334E69"/>
    <w:rsid w:val="00335058"/>
    <w:rsid w:val="003361BE"/>
    <w:rsid w:val="003401B0"/>
    <w:rsid w:val="003404E3"/>
    <w:rsid w:val="00340916"/>
    <w:rsid w:val="00340BFF"/>
    <w:rsid w:val="00341F67"/>
    <w:rsid w:val="0034254A"/>
    <w:rsid w:val="00344D98"/>
    <w:rsid w:val="003518AB"/>
    <w:rsid w:val="00354E04"/>
    <w:rsid w:val="00356D33"/>
    <w:rsid w:val="00357723"/>
    <w:rsid w:val="0035785B"/>
    <w:rsid w:val="003578CB"/>
    <w:rsid w:val="00363629"/>
    <w:rsid w:val="00364247"/>
    <w:rsid w:val="003643FB"/>
    <w:rsid w:val="00364D27"/>
    <w:rsid w:val="00366C4B"/>
    <w:rsid w:val="00366F01"/>
    <w:rsid w:val="00367564"/>
    <w:rsid w:val="00372103"/>
    <w:rsid w:val="0037226D"/>
    <w:rsid w:val="00372C97"/>
    <w:rsid w:val="003746EB"/>
    <w:rsid w:val="003763A7"/>
    <w:rsid w:val="00376CF0"/>
    <w:rsid w:val="00376DC3"/>
    <w:rsid w:val="003773AA"/>
    <w:rsid w:val="003815DC"/>
    <w:rsid w:val="0038165A"/>
    <w:rsid w:val="00381A75"/>
    <w:rsid w:val="00381EA9"/>
    <w:rsid w:val="003821B2"/>
    <w:rsid w:val="00382F79"/>
    <w:rsid w:val="00383256"/>
    <w:rsid w:val="003833AC"/>
    <w:rsid w:val="00383720"/>
    <w:rsid w:val="003848F2"/>
    <w:rsid w:val="0038514D"/>
    <w:rsid w:val="003873EF"/>
    <w:rsid w:val="0038767E"/>
    <w:rsid w:val="00387D64"/>
    <w:rsid w:val="00387E05"/>
    <w:rsid w:val="00392CCE"/>
    <w:rsid w:val="003930BE"/>
    <w:rsid w:val="003A002A"/>
    <w:rsid w:val="003A018D"/>
    <w:rsid w:val="003A03DC"/>
    <w:rsid w:val="003A0485"/>
    <w:rsid w:val="003A27DC"/>
    <w:rsid w:val="003A3ECC"/>
    <w:rsid w:val="003A408F"/>
    <w:rsid w:val="003A417E"/>
    <w:rsid w:val="003A44E2"/>
    <w:rsid w:val="003A4E5A"/>
    <w:rsid w:val="003A61C9"/>
    <w:rsid w:val="003A6B05"/>
    <w:rsid w:val="003B0F6D"/>
    <w:rsid w:val="003B5CA9"/>
    <w:rsid w:val="003B5EE2"/>
    <w:rsid w:val="003B6043"/>
    <w:rsid w:val="003B6049"/>
    <w:rsid w:val="003B6FC0"/>
    <w:rsid w:val="003B7BBF"/>
    <w:rsid w:val="003C058B"/>
    <w:rsid w:val="003C08DA"/>
    <w:rsid w:val="003C177E"/>
    <w:rsid w:val="003C1C2E"/>
    <w:rsid w:val="003C48E5"/>
    <w:rsid w:val="003D02C6"/>
    <w:rsid w:val="003D10F9"/>
    <w:rsid w:val="003D142C"/>
    <w:rsid w:val="003D3BE6"/>
    <w:rsid w:val="003D566A"/>
    <w:rsid w:val="003D5A25"/>
    <w:rsid w:val="003E0DA8"/>
    <w:rsid w:val="003E0EDA"/>
    <w:rsid w:val="003E0F66"/>
    <w:rsid w:val="003E138B"/>
    <w:rsid w:val="003E3662"/>
    <w:rsid w:val="003E4C02"/>
    <w:rsid w:val="003E5498"/>
    <w:rsid w:val="003E6C08"/>
    <w:rsid w:val="003E766D"/>
    <w:rsid w:val="003F0256"/>
    <w:rsid w:val="003F1C17"/>
    <w:rsid w:val="003F2A90"/>
    <w:rsid w:val="003F4A69"/>
    <w:rsid w:val="003F540D"/>
    <w:rsid w:val="003F5B2C"/>
    <w:rsid w:val="003F60C2"/>
    <w:rsid w:val="003F63D8"/>
    <w:rsid w:val="003F6E95"/>
    <w:rsid w:val="0040139F"/>
    <w:rsid w:val="0040206A"/>
    <w:rsid w:val="00402978"/>
    <w:rsid w:val="0040378D"/>
    <w:rsid w:val="00404441"/>
    <w:rsid w:val="004071C0"/>
    <w:rsid w:val="00407370"/>
    <w:rsid w:val="00410FE4"/>
    <w:rsid w:val="00412056"/>
    <w:rsid w:val="00413393"/>
    <w:rsid w:val="00413D56"/>
    <w:rsid w:val="00414576"/>
    <w:rsid w:val="00414C8B"/>
    <w:rsid w:val="004157BA"/>
    <w:rsid w:val="004167AC"/>
    <w:rsid w:val="00421094"/>
    <w:rsid w:val="004213A3"/>
    <w:rsid w:val="0042276C"/>
    <w:rsid w:val="0042340F"/>
    <w:rsid w:val="0042387D"/>
    <w:rsid w:val="00423A81"/>
    <w:rsid w:val="00424E8C"/>
    <w:rsid w:val="00426C9A"/>
    <w:rsid w:val="00427A9E"/>
    <w:rsid w:val="00430357"/>
    <w:rsid w:val="0043209E"/>
    <w:rsid w:val="00432F8B"/>
    <w:rsid w:val="004330E5"/>
    <w:rsid w:val="00434BE4"/>
    <w:rsid w:val="00436030"/>
    <w:rsid w:val="0044018A"/>
    <w:rsid w:val="00440A63"/>
    <w:rsid w:val="00440E52"/>
    <w:rsid w:val="004423E9"/>
    <w:rsid w:val="00442620"/>
    <w:rsid w:val="0044295F"/>
    <w:rsid w:val="00442A29"/>
    <w:rsid w:val="0044529C"/>
    <w:rsid w:val="00445389"/>
    <w:rsid w:val="00445F18"/>
    <w:rsid w:val="0044614F"/>
    <w:rsid w:val="004461F4"/>
    <w:rsid w:val="00446EC2"/>
    <w:rsid w:val="004521E9"/>
    <w:rsid w:val="00453D4B"/>
    <w:rsid w:val="004544DB"/>
    <w:rsid w:val="00454AF7"/>
    <w:rsid w:val="004564CB"/>
    <w:rsid w:val="00457179"/>
    <w:rsid w:val="00457C7A"/>
    <w:rsid w:val="00460090"/>
    <w:rsid w:val="00460580"/>
    <w:rsid w:val="004616A2"/>
    <w:rsid w:val="0046188D"/>
    <w:rsid w:val="00463A90"/>
    <w:rsid w:val="00467788"/>
    <w:rsid w:val="00467A9C"/>
    <w:rsid w:val="00470244"/>
    <w:rsid w:val="0047047E"/>
    <w:rsid w:val="0047391A"/>
    <w:rsid w:val="00473AC7"/>
    <w:rsid w:val="0047502C"/>
    <w:rsid w:val="0047514F"/>
    <w:rsid w:val="0047799D"/>
    <w:rsid w:val="00480E5A"/>
    <w:rsid w:val="00482F9F"/>
    <w:rsid w:val="00483B89"/>
    <w:rsid w:val="0048427D"/>
    <w:rsid w:val="00485808"/>
    <w:rsid w:val="0048674D"/>
    <w:rsid w:val="00486A5B"/>
    <w:rsid w:val="00486E1C"/>
    <w:rsid w:val="00491042"/>
    <w:rsid w:val="00491858"/>
    <w:rsid w:val="0049655B"/>
    <w:rsid w:val="004967B3"/>
    <w:rsid w:val="004A02C9"/>
    <w:rsid w:val="004A1521"/>
    <w:rsid w:val="004A1EC3"/>
    <w:rsid w:val="004A513B"/>
    <w:rsid w:val="004A6382"/>
    <w:rsid w:val="004A64DE"/>
    <w:rsid w:val="004B0017"/>
    <w:rsid w:val="004B241F"/>
    <w:rsid w:val="004B2E7A"/>
    <w:rsid w:val="004B487E"/>
    <w:rsid w:val="004B49E8"/>
    <w:rsid w:val="004B581F"/>
    <w:rsid w:val="004B6151"/>
    <w:rsid w:val="004B7EBA"/>
    <w:rsid w:val="004C0CEB"/>
    <w:rsid w:val="004C3EE0"/>
    <w:rsid w:val="004C4821"/>
    <w:rsid w:val="004C566B"/>
    <w:rsid w:val="004C5F37"/>
    <w:rsid w:val="004C637A"/>
    <w:rsid w:val="004D143A"/>
    <w:rsid w:val="004D1921"/>
    <w:rsid w:val="004D2F42"/>
    <w:rsid w:val="004D416D"/>
    <w:rsid w:val="004D44F1"/>
    <w:rsid w:val="004D5A8B"/>
    <w:rsid w:val="004D7514"/>
    <w:rsid w:val="004E5AC8"/>
    <w:rsid w:val="004E5F2A"/>
    <w:rsid w:val="004E66A3"/>
    <w:rsid w:val="004E6B71"/>
    <w:rsid w:val="004E783C"/>
    <w:rsid w:val="004E7F9C"/>
    <w:rsid w:val="004F033F"/>
    <w:rsid w:val="004F1064"/>
    <w:rsid w:val="004F130A"/>
    <w:rsid w:val="004F13AD"/>
    <w:rsid w:val="004F1423"/>
    <w:rsid w:val="004F5BF0"/>
    <w:rsid w:val="004F6DDD"/>
    <w:rsid w:val="004F709B"/>
    <w:rsid w:val="004F7273"/>
    <w:rsid w:val="00502562"/>
    <w:rsid w:val="00502CD4"/>
    <w:rsid w:val="00503390"/>
    <w:rsid w:val="00503C8F"/>
    <w:rsid w:val="005042B8"/>
    <w:rsid w:val="0050508A"/>
    <w:rsid w:val="00506ED7"/>
    <w:rsid w:val="0050724C"/>
    <w:rsid w:val="00510AB9"/>
    <w:rsid w:val="00511E1D"/>
    <w:rsid w:val="005130E1"/>
    <w:rsid w:val="0051590D"/>
    <w:rsid w:val="00516861"/>
    <w:rsid w:val="005210C7"/>
    <w:rsid w:val="00521B4E"/>
    <w:rsid w:val="00522555"/>
    <w:rsid w:val="0052510E"/>
    <w:rsid w:val="00525754"/>
    <w:rsid w:val="005262F9"/>
    <w:rsid w:val="005263FE"/>
    <w:rsid w:val="00526770"/>
    <w:rsid w:val="00526F6C"/>
    <w:rsid w:val="005306D1"/>
    <w:rsid w:val="005316C4"/>
    <w:rsid w:val="00531C84"/>
    <w:rsid w:val="005324E7"/>
    <w:rsid w:val="00536867"/>
    <w:rsid w:val="00536F0B"/>
    <w:rsid w:val="00537540"/>
    <w:rsid w:val="00537ADE"/>
    <w:rsid w:val="00541E3E"/>
    <w:rsid w:val="005438CA"/>
    <w:rsid w:val="00546308"/>
    <w:rsid w:val="0054757A"/>
    <w:rsid w:val="005511F5"/>
    <w:rsid w:val="00551328"/>
    <w:rsid w:val="00553363"/>
    <w:rsid w:val="005575FF"/>
    <w:rsid w:val="0055760F"/>
    <w:rsid w:val="00557AE1"/>
    <w:rsid w:val="00560282"/>
    <w:rsid w:val="00561898"/>
    <w:rsid w:val="00561ABF"/>
    <w:rsid w:val="005624A4"/>
    <w:rsid w:val="0056281A"/>
    <w:rsid w:val="005634D4"/>
    <w:rsid w:val="00563852"/>
    <w:rsid w:val="00563B60"/>
    <w:rsid w:val="005649A9"/>
    <w:rsid w:val="005666D9"/>
    <w:rsid w:val="00566B83"/>
    <w:rsid w:val="00570885"/>
    <w:rsid w:val="00570CE0"/>
    <w:rsid w:val="00571195"/>
    <w:rsid w:val="005752DF"/>
    <w:rsid w:val="00576D73"/>
    <w:rsid w:val="005778EC"/>
    <w:rsid w:val="0058001E"/>
    <w:rsid w:val="005810AA"/>
    <w:rsid w:val="00581379"/>
    <w:rsid w:val="005813AF"/>
    <w:rsid w:val="00581B45"/>
    <w:rsid w:val="00582B06"/>
    <w:rsid w:val="005833CC"/>
    <w:rsid w:val="00583E86"/>
    <w:rsid w:val="00584513"/>
    <w:rsid w:val="00586EF4"/>
    <w:rsid w:val="00587A45"/>
    <w:rsid w:val="00587A6D"/>
    <w:rsid w:val="00590864"/>
    <w:rsid w:val="00590D62"/>
    <w:rsid w:val="00591138"/>
    <w:rsid w:val="0059156D"/>
    <w:rsid w:val="0059221B"/>
    <w:rsid w:val="0059276C"/>
    <w:rsid w:val="005941DD"/>
    <w:rsid w:val="00594BA0"/>
    <w:rsid w:val="005966BD"/>
    <w:rsid w:val="00596F94"/>
    <w:rsid w:val="00597B02"/>
    <w:rsid w:val="00597C66"/>
    <w:rsid w:val="00597CC7"/>
    <w:rsid w:val="005A0ABA"/>
    <w:rsid w:val="005A0E85"/>
    <w:rsid w:val="005A3502"/>
    <w:rsid w:val="005A3E74"/>
    <w:rsid w:val="005A4408"/>
    <w:rsid w:val="005A502F"/>
    <w:rsid w:val="005A67BF"/>
    <w:rsid w:val="005A6B74"/>
    <w:rsid w:val="005A75D0"/>
    <w:rsid w:val="005A78FE"/>
    <w:rsid w:val="005A7E9A"/>
    <w:rsid w:val="005B0BE3"/>
    <w:rsid w:val="005B0DD3"/>
    <w:rsid w:val="005B429C"/>
    <w:rsid w:val="005B471F"/>
    <w:rsid w:val="005B4736"/>
    <w:rsid w:val="005B5443"/>
    <w:rsid w:val="005B5A9D"/>
    <w:rsid w:val="005B64A4"/>
    <w:rsid w:val="005B6AEB"/>
    <w:rsid w:val="005B6E60"/>
    <w:rsid w:val="005B7488"/>
    <w:rsid w:val="005B7555"/>
    <w:rsid w:val="005C053B"/>
    <w:rsid w:val="005C05B2"/>
    <w:rsid w:val="005C1E34"/>
    <w:rsid w:val="005C2435"/>
    <w:rsid w:val="005C3422"/>
    <w:rsid w:val="005C6C53"/>
    <w:rsid w:val="005C781E"/>
    <w:rsid w:val="005C7F01"/>
    <w:rsid w:val="005D150E"/>
    <w:rsid w:val="005D2B3B"/>
    <w:rsid w:val="005D4C87"/>
    <w:rsid w:val="005D5636"/>
    <w:rsid w:val="005D5A05"/>
    <w:rsid w:val="005D6B0E"/>
    <w:rsid w:val="005D7ACB"/>
    <w:rsid w:val="005E06BD"/>
    <w:rsid w:val="005E1EA1"/>
    <w:rsid w:val="005E2145"/>
    <w:rsid w:val="005E342C"/>
    <w:rsid w:val="005E3494"/>
    <w:rsid w:val="005E4108"/>
    <w:rsid w:val="005E4E75"/>
    <w:rsid w:val="005E5679"/>
    <w:rsid w:val="005E571D"/>
    <w:rsid w:val="005E71F1"/>
    <w:rsid w:val="005F2595"/>
    <w:rsid w:val="005F260A"/>
    <w:rsid w:val="005F2DDE"/>
    <w:rsid w:val="005F2E9A"/>
    <w:rsid w:val="005F3FCD"/>
    <w:rsid w:val="005F53EE"/>
    <w:rsid w:val="005F6DAB"/>
    <w:rsid w:val="005F7593"/>
    <w:rsid w:val="006047CA"/>
    <w:rsid w:val="00604C43"/>
    <w:rsid w:val="00606D35"/>
    <w:rsid w:val="00606D40"/>
    <w:rsid w:val="00607DDC"/>
    <w:rsid w:val="00607DF3"/>
    <w:rsid w:val="00610909"/>
    <w:rsid w:val="00611EE1"/>
    <w:rsid w:val="00613A7B"/>
    <w:rsid w:val="00613F3E"/>
    <w:rsid w:val="00615B68"/>
    <w:rsid w:val="00616001"/>
    <w:rsid w:val="00617BFB"/>
    <w:rsid w:val="006247DA"/>
    <w:rsid w:val="00625396"/>
    <w:rsid w:val="0062573C"/>
    <w:rsid w:val="00625BE9"/>
    <w:rsid w:val="00626888"/>
    <w:rsid w:val="00630C3C"/>
    <w:rsid w:val="006319C5"/>
    <w:rsid w:val="00636684"/>
    <w:rsid w:val="00640369"/>
    <w:rsid w:val="00641138"/>
    <w:rsid w:val="006451C7"/>
    <w:rsid w:val="00646C1E"/>
    <w:rsid w:val="00647829"/>
    <w:rsid w:val="00650A75"/>
    <w:rsid w:val="006519CC"/>
    <w:rsid w:val="00652575"/>
    <w:rsid w:val="006525C7"/>
    <w:rsid w:val="006531C3"/>
    <w:rsid w:val="00653741"/>
    <w:rsid w:val="00654066"/>
    <w:rsid w:val="00655647"/>
    <w:rsid w:val="00655D54"/>
    <w:rsid w:val="00656B20"/>
    <w:rsid w:val="006603C0"/>
    <w:rsid w:val="006607C5"/>
    <w:rsid w:val="0066103A"/>
    <w:rsid w:val="00661CB7"/>
    <w:rsid w:val="00662233"/>
    <w:rsid w:val="0066300D"/>
    <w:rsid w:val="006636B0"/>
    <w:rsid w:val="0066412D"/>
    <w:rsid w:val="00666557"/>
    <w:rsid w:val="00670F9A"/>
    <w:rsid w:val="006726FA"/>
    <w:rsid w:val="00673202"/>
    <w:rsid w:val="00673D67"/>
    <w:rsid w:val="00675AF1"/>
    <w:rsid w:val="00677BCE"/>
    <w:rsid w:val="0068044F"/>
    <w:rsid w:val="0068103A"/>
    <w:rsid w:val="006815BC"/>
    <w:rsid w:val="00682F7A"/>
    <w:rsid w:val="00685E8C"/>
    <w:rsid w:val="0068664D"/>
    <w:rsid w:val="00687688"/>
    <w:rsid w:val="0069052D"/>
    <w:rsid w:val="0069060F"/>
    <w:rsid w:val="00690F6D"/>
    <w:rsid w:val="006937F5"/>
    <w:rsid w:val="006946F2"/>
    <w:rsid w:val="0069593F"/>
    <w:rsid w:val="00695E79"/>
    <w:rsid w:val="0069695D"/>
    <w:rsid w:val="006A069A"/>
    <w:rsid w:val="006A07FA"/>
    <w:rsid w:val="006A23F8"/>
    <w:rsid w:val="006A27BF"/>
    <w:rsid w:val="006A347C"/>
    <w:rsid w:val="006A51EA"/>
    <w:rsid w:val="006A69BF"/>
    <w:rsid w:val="006A6FD0"/>
    <w:rsid w:val="006A790F"/>
    <w:rsid w:val="006A7CA8"/>
    <w:rsid w:val="006B0859"/>
    <w:rsid w:val="006B0F8C"/>
    <w:rsid w:val="006B1176"/>
    <w:rsid w:val="006B1CE6"/>
    <w:rsid w:val="006B35EA"/>
    <w:rsid w:val="006B4A05"/>
    <w:rsid w:val="006B6A8F"/>
    <w:rsid w:val="006B6B5B"/>
    <w:rsid w:val="006B75BE"/>
    <w:rsid w:val="006C4B3B"/>
    <w:rsid w:val="006C539A"/>
    <w:rsid w:val="006C66F3"/>
    <w:rsid w:val="006C774C"/>
    <w:rsid w:val="006D2CE1"/>
    <w:rsid w:val="006D3BBD"/>
    <w:rsid w:val="006D664E"/>
    <w:rsid w:val="006D73E1"/>
    <w:rsid w:val="006E018B"/>
    <w:rsid w:val="006E1A25"/>
    <w:rsid w:val="006E1D19"/>
    <w:rsid w:val="006E27DC"/>
    <w:rsid w:val="006E28FC"/>
    <w:rsid w:val="006E2929"/>
    <w:rsid w:val="006E446D"/>
    <w:rsid w:val="006E491B"/>
    <w:rsid w:val="006E49E4"/>
    <w:rsid w:val="006E6225"/>
    <w:rsid w:val="006E644A"/>
    <w:rsid w:val="006E788B"/>
    <w:rsid w:val="006F0A39"/>
    <w:rsid w:val="006F1CCE"/>
    <w:rsid w:val="006F2F9B"/>
    <w:rsid w:val="006F3967"/>
    <w:rsid w:val="006F3F89"/>
    <w:rsid w:val="006F3FE0"/>
    <w:rsid w:val="006F4C5F"/>
    <w:rsid w:val="007025F5"/>
    <w:rsid w:val="00702B11"/>
    <w:rsid w:val="007031B0"/>
    <w:rsid w:val="00704058"/>
    <w:rsid w:val="00704222"/>
    <w:rsid w:val="007068A8"/>
    <w:rsid w:val="007074ED"/>
    <w:rsid w:val="00707A70"/>
    <w:rsid w:val="00710486"/>
    <w:rsid w:val="00712DFD"/>
    <w:rsid w:val="00713A22"/>
    <w:rsid w:val="0071487A"/>
    <w:rsid w:val="00715E16"/>
    <w:rsid w:val="00715F06"/>
    <w:rsid w:val="007163C3"/>
    <w:rsid w:val="00720D67"/>
    <w:rsid w:val="00721EA2"/>
    <w:rsid w:val="00721EBA"/>
    <w:rsid w:val="0072257E"/>
    <w:rsid w:val="007227F0"/>
    <w:rsid w:val="00722CDC"/>
    <w:rsid w:val="00723D9C"/>
    <w:rsid w:val="00724605"/>
    <w:rsid w:val="0072636B"/>
    <w:rsid w:val="00727648"/>
    <w:rsid w:val="00730442"/>
    <w:rsid w:val="007333BE"/>
    <w:rsid w:val="00734BF9"/>
    <w:rsid w:val="00734E6A"/>
    <w:rsid w:val="00735008"/>
    <w:rsid w:val="007355FF"/>
    <w:rsid w:val="0073563C"/>
    <w:rsid w:val="00735FBF"/>
    <w:rsid w:val="007401EB"/>
    <w:rsid w:val="007415FF"/>
    <w:rsid w:val="0074189A"/>
    <w:rsid w:val="00742696"/>
    <w:rsid w:val="00742894"/>
    <w:rsid w:val="0074299A"/>
    <w:rsid w:val="00746647"/>
    <w:rsid w:val="00751E43"/>
    <w:rsid w:val="00753C78"/>
    <w:rsid w:val="007542F7"/>
    <w:rsid w:val="0075481F"/>
    <w:rsid w:val="00756A05"/>
    <w:rsid w:val="00757723"/>
    <w:rsid w:val="00760239"/>
    <w:rsid w:val="007619C6"/>
    <w:rsid w:val="007659F2"/>
    <w:rsid w:val="00766C49"/>
    <w:rsid w:val="007707B7"/>
    <w:rsid w:val="00773671"/>
    <w:rsid w:val="00773BE3"/>
    <w:rsid w:val="00775BAE"/>
    <w:rsid w:val="00777FD0"/>
    <w:rsid w:val="0078000A"/>
    <w:rsid w:val="00780600"/>
    <w:rsid w:val="0078064F"/>
    <w:rsid w:val="00782926"/>
    <w:rsid w:val="007830A0"/>
    <w:rsid w:val="007835E6"/>
    <w:rsid w:val="007842A8"/>
    <w:rsid w:val="00785A6B"/>
    <w:rsid w:val="007860FB"/>
    <w:rsid w:val="00787991"/>
    <w:rsid w:val="00791CEA"/>
    <w:rsid w:val="0079317B"/>
    <w:rsid w:val="00793430"/>
    <w:rsid w:val="007935D7"/>
    <w:rsid w:val="007941E5"/>
    <w:rsid w:val="007947A8"/>
    <w:rsid w:val="00795F2F"/>
    <w:rsid w:val="00796869"/>
    <w:rsid w:val="00796B8E"/>
    <w:rsid w:val="00796F57"/>
    <w:rsid w:val="00797057"/>
    <w:rsid w:val="007A1B58"/>
    <w:rsid w:val="007A1C59"/>
    <w:rsid w:val="007A344F"/>
    <w:rsid w:val="007A578C"/>
    <w:rsid w:val="007A63BB"/>
    <w:rsid w:val="007A6880"/>
    <w:rsid w:val="007B0619"/>
    <w:rsid w:val="007B0DE1"/>
    <w:rsid w:val="007B19DF"/>
    <w:rsid w:val="007B4CB6"/>
    <w:rsid w:val="007B7279"/>
    <w:rsid w:val="007B7ECA"/>
    <w:rsid w:val="007C0242"/>
    <w:rsid w:val="007C196F"/>
    <w:rsid w:val="007C1DE3"/>
    <w:rsid w:val="007C1E05"/>
    <w:rsid w:val="007C2945"/>
    <w:rsid w:val="007C3EEE"/>
    <w:rsid w:val="007C44E0"/>
    <w:rsid w:val="007C4BB8"/>
    <w:rsid w:val="007C4F0E"/>
    <w:rsid w:val="007C5425"/>
    <w:rsid w:val="007C55AD"/>
    <w:rsid w:val="007C5765"/>
    <w:rsid w:val="007C663D"/>
    <w:rsid w:val="007C7285"/>
    <w:rsid w:val="007D1CB7"/>
    <w:rsid w:val="007D23CD"/>
    <w:rsid w:val="007D4B5C"/>
    <w:rsid w:val="007D5049"/>
    <w:rsid w:val="007D7173"/>
    <w:rsid w:val="007E01E9"/>
    <w:rsid w:val="007E07B2"/>
    <w:rsid w:val="007E1240"/>
    <w:rsid w:val="007E33B2"/>
    <w:rsid w:val="007E6336"/>
    <w:rsid w:val="007F0B2C"/>
    <w:rsid w:val="007F0BAC"/>
    <w:rsid w:val="007F0CE3"/>
    <w:rsid w:val="007F1E09"/>
    <w:rsid w:val="007F1F4F"/>
    <w:rsid w:val="007F26E3"/>
    <w:rsid w:val="007F5B15"/>
    <w:rsid w:val="007F63C0"/>
    <w:rsid w:val="007F66B2"/>
    <w:rsid w:val="007F6960"/>
    <w:rsid w:val="007F6F0B"/>
    <w:rsid w:val="007F7075"/>
    <w:rsid w:val="007F7ECE"/>
    <w:rsid w:val="00803A99"/>
    <w:rsid w:val="00807EDF"/>
    <w:rsid w:val="00811DB6"/>
    <w:rsid w:val="00812CB7"/>
    <w:rsid w:val="008136D0"/>
    <w:rsid w:val="00813B23"/>
    <w:rsid w:val="008144D2"/>
    <w:rsid w:val="0081677B"/>
    <w:rsid w:val="00817BCE"/>
    <w:rsid w:val="008200F5"/>
    <w:rsid w:val="00820F78"/>
    <w:rsid w:val="00821768"/>
    <w:rsid w:val="00821F26"/>
    <w:rsid w:val="008229C7"/>
    <w:rsid w:val="0082521D"/>
    <w:rsid w:val="008311EA"/>
    <w:rsid w:val="00833B1F"/>
    <w:rsid w:val="00833B40"/>
    <w:rsid w:val="00840A91"/>
    <w:rsid w:val="00841F1C"/>
    <w:rsid w:val="00842AEC"/>
    <w:rsid w:val="00842C4C"/>
    <w:rsid w:val="00844F9D"/>
    <w:rsid w:val="00845CF0"/>
    <w:rsid w:val="00846743"/>
    <w:rsid w:val="0085175A"/>
    <w:rsid w:val="00851F8A"/>
    <w:rsid w:val="00852AC3"/>
    <w:rsid w:val="00853359"/>
    <w:rsid w:val="00853540"/>
    <w:rsid w:val="00853DD9"/>
    <w:rsid w:val="00855850"/>
    <w:rsid w:val="00855EB0"/>
    <w:rsid w:val="00857399"/>
    <w:rsid w:val="0086141B"/>
    <w:rsid w:val="00863DE6"/>
    <w:rsid w:val="008646D5"/>
    <w:rsid w:val="00865097"/>
    <w:rsid w:val="0086750D"/>
    <w:rsid w:val="00870E5C"/>
    <w:rsid w:val="00873DD6"/>
    <w:rsid w:val="00874EC9"/>
    <w:rsid w:val="008756C1"/>
    <w:rsid w:val="00875CCD"/>
    <w:rsid w:val="008766A3"/>
    <w:rsid w:val="0087718F"/>
    <w:rsid w:val="00882196"/>
    <w:rsid w:val="00882CBA"/>
    <w:rsid w:val="00884A5A"/>
    <w:rsid w:val="0088702D"/>
    <w:rsid w:val="00890B5F"/>
    <w:rsid w:val="00890F5F"/>
    <w:rsid w:val="00892039"/>
    <w:rsid w:val="008922DC"/>
    <w:rsid w:val="0089306B"/>
    <w:rsid w:val="0089348E"/>
    <w:rsid w:val="0089350A"/>
    <w:rsid w:val="00894F7E"/>
    <w:rsid w:val="00897B0B"/>
    <w:rsid w:val="00897C66"/>
    <w:rsid w:val="008A0FD0"/>
    <w:rsid w:val="008A14EE"/>
    <w:rsid w:val="008A283D"/>
    <w:rsid w:val="008A2B59"/>
    <w:rsid w:val="008A2D0E"/>
    <w:rsid w:val="008A6397"/>
    <w:rsid w:val="008A700E"/>
    <w:rsid w:val="008B0387"/>
    <w:rsid w:val="008B0613"/>
    <w:rsid w:val="008B1B2B"/>
    <w:rsid w:val="008B1B9F"/>
    <w:rsid w:val="008B2224"/>
    <w:rsid w:val="008B4624"/>
    <w:rsid w:val="008B4A55"/>
    <w:rsid w:val="008B4E13"/>
    <w:rsid w:val="008B58F6"/>
    <w:rsid w:val="008B687F"/>
    <w:rsid w:val="008C1CF8"/>
    <w:rsid w:val="008C287B"/>
    <w:rsid w:val="008C2E69"/>
    <w:rsid w:val="008C34D4"/>
    <w:rsid w:val="008C410B"/>
    <w:rsid w:val="008C47A2"/>
    <w:rsid w:val="008C4F82"/>
    <w:rsid w:val="008C6A30"/>
    <w:rsid w:val="008C7199"/>
    <w:rsid w:val="008D0239"/>
    <w:rsid w:val="008D0F95"/>
    <w:rsid w:val="008D1096"/>
    <w:rsid w:val="008D393A"/>
    <w:rsid w:val="008D540D"/>
    <w:rsid w:val="008D5ABD"/>
    <w:rsid w:val="008D5E5F"/>
    <w:rsid w:val="008D6498"/>
    <w:rsid w:val="008D7120"/>
    <w:rsid w:val="008E1276"/>
    <w:rsid w:val="008E1CEF"/>
    <w:rsid w:val="008E2D19"/>
    <w:rsid w:val="008E3799"/>
    <w:rsid w:val="008E5A12"/>
    <w:rsid w:val="008E70DE"/>
    <w:rsid w:val="008E7C6D"/>
    <w:rsid w:val="008F0C11"/>
    <w:rsid w:val="008F13F6"/>
    <w:rsid w:val="008F16DA"/>
    <w:rsid w:val="008F1BC0"/>
    <w:rsid w:val="008F24DB"/>
    <w:rsid w:val="008F2F0B"/>
    <w:rsid w:val="008F3641"/>
    <w:rsid w:val="008F4278"/>
    <w:rsid w:val="008F4619"/>
    <w:rsid w:val="008F4C8A"/>
    <w:rsid w:val="008F72D5"/>
    <w:rsid w:val="008F7967"/>
    <w:rsid w:val="0090666B"/>
    <w:rsid w:val="0091031E"/>
    <w:rsid w:val="00911DA7"/>
    <w:rsid w:val="00913D39"/>
    <w:rsid w:val="0091423E"/>
    <w:rsid w:val="00917195"/>
    <w:rsid w:val="00921953"/>
    <w:rsid w:val="009221EC"/>
    <w:rsid w:val="00922C6B"/>
    <w:rsid w:val="00923143"/>
    <w:rsid w:val="00923F39"/>
    <w:rsid w:val="00926D56"/>
    <w:rsid w:val="00930C5D"/>
    <w:rsid w:val="009338D0"/>
    <w:rsid w:val="009350DA"/>
    <w:rsid w:val="00935696"/>
    <w:rsid w:val="00936D3A"/>
    <w:rsid w:val="009418A1"/>
    <w:rsid w:val="0094678C"/>
    <w:rsid w:val="00947D44"/>
    <w:rsid w:val="00947F81"/>
    <w:rsid w:val="0095100A"/>
    <w:rsid w:val="0095203F"/>
    <w:rsid w:val="00955775"/>
    <w:rsid w:val="00957882"/>
    <w:rsid w:val="00960690"/>
    <w:rsid w:val="00963B3F"/>
    <w:rsid w:val="00964142"/>
    <w:rsid w:val="009644B0"/>
    <w:rsid w:val="009644E9"/>
    <w:rsid w:val="00967626"/>
    <w:rsid w:val="0097045C"/>
    <w:rsid w:val="00970CA0"/>
    <w:rsid w:val="0097136A"/>
    <w:rsid w:val="00971AE7"/>
    <w:rsid w:val="009723BD"/>
    <w:rsid w:val="009739BC"/>
    <w:rsid w:val="0097548C"/>
    <w:rsid w:val="00975771"/>
    <w:rsid w:val="00975A13"/>
    <w:rsid w:val="009766A2"/>
    <w:rsid w:val="00980CF1"/>
    <w:rsid w:val="00981A9A"/>
    <w:rsid w:val="00982FDF"/>
    <w:rsid w:val="009858DF"/>
    <w:rsid w:val="00985BC4"/>
    <w:rsid w:val="00985CC1"/>
    <w:rsid w:val="00985D53"/>
    <w:rsid w:val="00991C79"/>
    <w:rsid w:val="00991F6B"/>
    <w:rsid w:val="009922B0"/>
    <w:rsid w:val="00993416"/>
    <w:rsid w:val="0099473F"/>
    <w:rsid w:val="009978D9"/>
    <w:rsid w:val="009A1824"/>
    <w:rsid w:val="009B278E"/>
    <w:rsid w:val="009B2C75"/>
    <w:rsid w:val="009B397C"/>
    <w:rsid w:val="009B4A03"/>
    <w:rsid w:val="009B4B7F"/>
    <w:rsid w:val="009B4F81"/>
    <w:rsid w:val="009B60A3"/>
    <w:rsid w:val="009B6AD7"/>
    <w:rsid w:val="009B7869"/>
    <w:rsid w:val="009B7B18"/>
    <w:rsid w:val="009C1056"/>
    <w:rsid w:val="009C2FFB"/>
    <w:rsid w:val="009C3AF4"/>
    <w:rsid w:val="009C475D"/>
    <w:rsid w:val="009C4EB3"/>
    <w:rsid w:val="009C6BAE"/>
    <w:rsid w:val="009D220C"/>
    <w:rsid w:val="009D2B56"/>
    <w:rsid w:val="009D3C8A"/>
    <w:rsid w:val="009D3E75"/>
    <w:rsid w:val="009D62DE"/>
    <w:rsid w:val="009D699A"/>
    <w:rsid w:val="009D7533"/>
    <w:rsid w:val="009E0B84"/>
    <w:rsid w:val="009E0D60"/>
    <w:rsid w:val="009E0F5E"/>
    <w:rsid w:val="009E3C4E"/>
    <w:rsid w:val="009E7205"/>
    <w:rsid w:val="009E7B52"/>
    <w:rsid w:val="009E7D96"/>
    <w:rsid w:val="009F0093"/>
    <w:rsid w:val="009F020A"/>
    <w:rsid w:val="009F03B5"/>
    <w:rsid w:val="009F2C45"/>
    <w:rsid w:val="009F36F3"/>
    <w:rsid w:val="009F4C1C"/>
    <w:rsid w:val="009F5268"/>
    <w:rsid w:val="009F621C"/>
    <w:rsid w:val="009F6D74"/>
    <w:rsid w:val="00A00564"/>
    <w:rsid w:val="00A010C1"/>
    <w:rsid w:val="00A021DE"/>
    <w:rsid w:val="00A04617"/>
    <w:rsid w:val="00A0541C"/>
    <w:rsid w:val="00A10C6B"/>
    <w:rsid w:val="00A115AE"/>
    <w:rsid w:val="00A117FF"/>
    <w:rsid w:val="00A12264"/>
    <w:rsid w:val="00A12BFC"/>
    <w:rsid w:val="00A157F3"/>
    <w:rsid w:val="00A15C16"/>
    <w:rsid w:val="00A17CC6"/>
    <w:rsid w:val="00A21ABC"/>
    <w:rsid w:val="00A2553B"/>
    <w:rsid w:val="00A262B7"/>
    <w:rsid w:val="00A270C6"/>
    <w:rsid w:val="00A27E5D"/>
    <w:rsid w:val="00A30C79"/>
    <w:rsid w:val="00A30D9A"/>
    <w:rsid w:val="00A30E86"/>
    <w:rsid w:val="00A33D3E"/>
    <w:rsid w:val="00A34166"/>
    <w:rsid w:val="00A344F5"/>
    <w:rsid w:val="00A34B5E"/>
    <w:rsid w:val="00A359A7"/>
    <w:rsid w:val="00A3672B"/>
    <w:rsid w:val="00A36D2A"/>
    <w:rsid w:val="00A37580"/>
    <w:rsid w:val="00A37F8C"/>
    <w:rsid w:val="00A42D35"/>
    <w:rsid w:val="00A44CAB"/>
    <w:rsid w:val="00A450FE"/>
    <w:rsid w:val="00A45B22"/>
    <w:rsid w:val="00A46933"/>
    <w:rsid w:val="00A4709C"/>
    <w:rsid w:val="00A5109F"/>
    <w:rsid w:val="00A51208"/>
    <w:rsid w:val="00A53DDA"/>
    <w:rsid w:val="00A552CA"/>
    <w:rsid w:val="00A60489"/>
    <w:rsid w:val="00A60782"/>
    <w:rsid w:val="00A60F84"/>
    <w:rsid w:val="00A612B2"/>
    <w:rsid w:val="00A61BEE"/>
    <w:rsid w:val="00A635F2"/>
    <w:rsid w:val="00A637C1"/>
    <w:rsid w:val="00A64C01"/>
    <w:rsid w:val="00A65FB3"/>
    <w:rsid w:val="00A679B5"/>
    <w:rsid w:val="00A70A13"/>
    <w:rsid w:val="00A71429"/>
    <w:rsid w:val="00A71FF7"/>
    <w:rsid w:val="00A72430"/>
    <w:rsid w:val="00A7413F"/>
    <w:rsid w:val="00A7414D"/>
    <w:rsid w:val="00A76C3B"/>
    <w:rsid w:val="00A8063A"/>
    <w:rsid w:val="00A813F3"/>
    <w:rsid w:val="00A8246F"/>
    <w:rsid w:val="00A84030"/>
    <w:rsid w:val="00A84A29"/>
    <w:rsid w:val="00A84F4D"/>
    <w:rsid w:val="00A86E64"/>
    <w:rsid w:val="00A879F9"/>
    <w:rsid w:val="00A9199B"/>
    <w:rsid w:val="00A91C2F"/>
    <w:rsid w:val="00A9205B"/>
    <w:rsid w:val="00A930A3"/>
    <w:rsid w:val="00A943B7"/>
    <w:rsid w:val="00A966BE"/>
    <w:rsid w:val="00A97E4A"/>
    <w:rsid w:val="00AA0B7A"/>
    <w:rsid w:val="00AA103B"/>
    <w:rsid w:val="00AA2FB6"/>
    <w:rsid w:val="00AA2FD5"/>
    <w:rsid w:val="00AA375F"/>
    <w:rsid w:val="00AA4B60"/>
    <w:rsid w:val="00AA5B35"/>
    <w:rsid w:val="00AA616A"/>
    <w:rsid w:val="00AA647B"/>
    <w:rsid w:val="00AA658A"/>
    <w:rsid w:val="00AA65A9"/>
    <w:rsid w:val="00AA739C"/>
    <w:rsid w:val="00AB0380"/>
    <w:rsid w:val="00AB458D"/>
    <w:rsid w:val="00AB52CE"/>
    <w:rsid w:val="00AB5425"/>
    <w:rsid w:val="00AB64ED"/>
    <w:rsid w:val="00AB6694"/>
    <w:rsid w:val="00AC2D71"/>
    <w:rsid w:val="00AC3B19"/>
    <w:rsid w:val="00AC6828"/>
    <w:rsid w:val="00AD0CE5"/>
    <w:rsid w:val="00AD0FBD"/>
    <w:rsid w:val="00AD2521"/>
    <w:rsid w:val="00AD2A86"/>
    <w:rsid w:val="00AD58ED"/>
    <w:rsid w:val="00AD5E0F"/>
    <w:rsid w:val="00AE0107"/>
    <w:rsid w:val="00AE0134"/>
    <w:rsid w:val="00AE0EE1"/>
    <w:rsid w:val="00AE1303"/>
    <w:rsid w:val="00AE1428"/>
    <w:rsid w:val="00AE23D6"/>
    <w:rsid w:val="00AE5BA5"/>
    <w:rsid w:val="00AE5C25"/>
    <w:rsid w:val="00AE6433"/>
    <w:rsid w:val="00AE6A98"/>
    <w:rsid w:val="00AF1A66"/>
    <w:rsid w:val="00AF2E79"/>
    <w:rsid w:val="00AF34C2"/>
    <w:rsid w:val="00AF3FEF"/>
    <w:rsid w:val="00AF4C9D"/>
    <w:rsid w:val="00AF63C3"/>
    <w:rsid w:val="00AF7282"/>
    <w:rsid w:val="00B00DE7"/>
    <w:rsid w:val="00B01391"/>
    <w:rsid w:val="00B0139B"/>
    <w:rsid w:val="00B017DA"/>
    <w:rsid w:val="00B06C7E"/>
    <w:rsid w:val="00B06F9D"/>
    <w:rsid w:val="00B07EFB"/>
    <w:rsid w:val="00B10EE5"/>
    <w:rsid w:val="00B12D4C"/>
    <w:rsid w:val="00B14C37"/>
    <w:rsid w:val="00B14E8C"/>
    <w:rsid w:val="00B15987"/>
    <w:rsid w:val="00B15DFC"/>
    <w:rsid w:val="00B169D8"/>
    <w:rsid w:val="00B16CC8"/>
    <w:rsid w:val="00B207A8"/>
    <w:rsid w:val="00B27DC1"/>
    <w:rsid w:val="00B31FE4"/>
    <w:rsid w:val="00B3220B"/>
    <w:rsid w:val="00B33AEB"/>
    <w:rsid w:val="00B3452C"/>
    <w:rsid w:val="00B3485B"/>
    <w:rsid w:val="00B35F1C"/>
    <w:rsid w:val="00B40C60"/>
    <w:rsid w:val="00B41807"/>
    <w:rsid w:val="00B4790C"/>
    <w:rsid w:val="00B5060A"/>
    <w:rsid w:val="00B50DB0"/>
    <w:rsid w:val="00B51263"/>
    <w:rsid w:val="00B5208F"/>
    <w:rsid w:val="00B53462"/>
    <w:rsid w:val="00B54752"/>
    <w:rsid w:val="00B61AE6"/>
    <w:rsid w:val="00B61DEE"/>
    <w:rsid w:val="00B64360"/>
    <w:rsid w:val="00B646F2"/>
    <w:rsid w:val="00B65173"/>
    <w:rsid w:val="00B66A24"/>
    <w:rsid w:val="00B6752B"/>
    <w:rsid w:val="00B67BC9"/>
    <w:rsid w:val="00B7072A"/>
    <w:rsid w:val="00B70AAC"/>
    <w:rsid w:val="00B71C64"/>
    <w:rsid w:val="00B73D03"/>
    <w:rsid w:val="00B76534"/>
    <w:rsid w:val="00B76FAF"/>
    <w:rsid w:val="00B77DD3"/>
    <w:rsid w:val="00B81311"/>
    <w:rsid w:val="00B81E1A"/>
    <w:rsid w:val="00B82253"/>
    <w:rsid w:val="00B826CF"/>
    <w:rsid w:val="00B83ABA"/>
    <w:rsid w:val="00B83EA3"/>
    <w:rsid w:val="00B83ECC"/>
    <w:rsid w:val="00B84025"/>
    <w:rsid w:val="00B8653F"/>
    <w:rsid w:val="00B87493"/>
    <w:rsid w:val="00B87FFD"/>
    <w:rsid w:val="00B9203B"/>
    <w:rsid w:val="00B93C69"/>
    <w:rsid w:val="00B946D3"/>
    <w:rsid w:val="00B9510A"/>
    <w:rsid w:val="00B97B61"/>
    <w:rsid w:val="00BA19C3"/>
    <w:rsid w:val="00BA3039"/>
    <w:rsid w:val="00BA32C9"/>
    <w:rsid w:val="00BA3532"/>
    <w:rsid w:val="00BA3F60"/>
    <w:rsid w:val="00BA4F89"/>
    <w:rsid w:val="00BA57ED"/>
    <w:rsid w:val="00BA61C1"/>
    <w:rsid w:val="00BA7082"/>
    <w:rsid w:val="00BB2BB8"/>
    <w:rsid w:val="00BB5E2D"/>
    <w:rsid w:val="00BB794B"/>
    <w:rsid w:val="00BC0130"/>
    <w:rsid w:val="00BC11FE"/>
    <w:rsid w:val="00BC4657"/>
    <w:rsid w:val="00BC5B29"/>
    <w:rsid w:val="00BC6452"/>
    <w:rsid w:val="00BC74FB"/>
    <w:rsid w:val="00BD14D9"/>
    <w:rsid w:val="00BD2038"/>
    <w:rsid w:val="00BD288D"/>
    <w:rsid w:val="00BD3896"/>
    <w:rsid w:val="00BD3BC0"/>
    <w:rsid w:val="00BD3E4C"/>
    <w:rsid w:val="00BD43DA"/>
    <w:rsid w:val="00BE0291"/>
    <w:rsid w:val="00BE5DBE"/>
    <w:rsid w:val="00BE7519"/>
    <w:rsid w:val="00BE7523"/>
    <w:rsid w:val="00BF00E7"/>
    <w:rsid w:val="00BF0ACB"/>
    <w:rsid w:val="00BF2E01"/>
    <w:rsid w:val="00BF5535"/>
    <w:rsid w:val="00BF6972"/>
    <w:rsid w:val="00BF6B0B"/>
    <w:rsid w:val="00BF7B58"/>
    <w:rsid w:val="00BF7FE5"/>
    <w:rsid w:val="00C00FD4"/>
    <w:rsid w:val="00C01007"/>
    <w:rsid w:val="00C01AFD"/>
    <w:rsid w:val="00C03DC0"/>
    <w:rsid w:val="00C043F4"/>
    <w:rsid w:val="00C05F33"/>
    <w:rsid w:val="00C07997"/>
    <w:rsid w:val="00C07D19"/>
    <w:rsid w:val="00C114DE"/>
    <w:rsid w:val="00C11EA7"/>
    <w:rsid w:val="00C121F5"/>
    <w:rsid w:val="00C12538"/>
    <w:rsid w:val="00C13B51"/>
    <w:rsid w:val="00C146E0"/>
    <w:rsid w:val="00C17363"/>
    <w:rsid w:val="00C20269"/>
    <w:rsid w:val="00C208DF"/>
    <w:rsid w:val="00C22C7C"/>
    <w:rsid w:val="00C24898"/>
    <w:rsid w:val="00C25C98"/>
    <w:rsid w:val="00C25EEE"/>
    <w:rsid w:val="00C267F8"/>
    <w:rsid w:val="00C26ECE"/>
    <w:rsid w:val="00C30F5C"/>
    <w:rsid w:val="00C317DC"/>
    <w:rsid w:val="00C36D2B"/>
    <w:rsid w:val="00C37E5B"/>
    <w:rsid w:val="00C4084A"/>
    <w:rsid w:val="00C41D90"/>
    <w:rsid w:val="00C429BD"/>
    <w:rsid w:val="00C42C90"/>
    <w:rsid w:val="00C43780"/>
    <w:rsid w:val="00C44E52"/>
    <w:rsid w:val="00C45E50"/>
    <w:rsid w:val="00C46082"/>
    <w:rsid w:val="00C47FE9"/>
    <w:rsid w:val="00C519A7"/>
    <w:rsid w:val="00C5770B"/>
    <w:rsid w:val="00C61138"/>
    <w:rsid w:val="00C61BD2"/>
    <w:rsid w:val="00C64CA1"/>
    <w:rsid w:val="00C65681"/>
    <w:rsid w:val="00C6719F"/>
    <w:rsid w:val="00C70485"/>
    <w:rsid w:val="00C72878"/>
    <w:rsid w:val="00C7294F"/>
    <w:rsid w:val="00C73BC5"/>
    <w:rsid w:val="00C743ED"/>
    <w:rsid w:val="00C74431"/>
    <w:rsid w:val="00C74C57"/>
    <w:rsid w:val="00C762A0"/>
    <w:rsid w:val="00C77232"/>
    <w:rsid w:val="00C818B0"/>
    <w:rsid w:val="00C82265"/>
    <w:rsid w:val="00C83D03"/>
    <w:rsid w:val="00C84D11"/>
    <w:rsid w:val="00C850AF"/>
    <w:rsid w:val="00C85C85"/>
    <w:rsid w:val="00C871D6"/>
    <w:rsid w:val="00C9016A"/>
    <w:rsid w:val="00C911F8"/>
    <w:rsid w:val="00C93555"/>
    <w:rsid w:val="00C954EC"/>
    <w:rsid w:val="00CA0E6A"/>
    <w:rsid w:val="00CA165D"/>
    <w:rsid w:val="00CA2C6D"/>
    <w:rsid w:val="00CA39A1"/>
    <w:rsid w:val="00CA3FD5"/>
    <w:rsid w:val="00CA6A8F"/>
    <w:rsid w:val="00CB0458"/>
    <w:rsid w:val="00CB0EED"/>
    <w:rsid w:val="00CB2B26"/>
    <w:rsid w:val="00CB3401"/>
    <w:rsid w:val="00CB4A50"/>
    <w:rsid w:val="00CB602E"/>
    <w:rsid w:val="00CB7160"/>
    <w:rsid w:val="00CB764B"/>
    <w:rsid w:val="00CC010A"/>
    <w:rsid w:val="00CC0A39"/>
    <w:rsid w:val="00CC0CF9"/>
    <w:rsid w:val="00CC203E"/>
    <w:rsid w:val="00CC2E88"/>
    <w:rsid w:val="00CC35C7"/>
    <w:rsid w:val="00CC4466"/>
    <w:rsid w:val="00CC4BE1"/>
    <w:rsid w:val="00CC6E76"/>
    <w:rsid w:val="00CD129C"/>
    <w:rsid w:val="00CD145F"/>
    <w:rsid w:val="00CD14A0"/>
    <w:rsid w:val="00CD2A93"/>
    <w:rsid w:val="00CD37F2"/>
    <w:rsid w:val="00CD43C6"/>
    <w:rsid w:val="00CD4D38"/>
    <w:rsid w:val="00CD7731"/>
    <w:rsid w:val="00CD77A0"/>
    <w:rsid w:val="00CE3A24"/>
    <w:rsid w:val="00CE46D7"/>
    <w:rsid w:val="00CE4D32"/>
    <w:rsid w:val="00CE4D9C"/>
    <w:rsid w:val="00CE4E14"/>
    <w:rsid w:val="00CE4FAB"/>
    <w:rsid w:val="00CE589F"/>
    <w:rsid w:val="00CE5BE6"/>
    <w:rsid w:val="00CE5D0E"/>
    <w:rsid w:val="00CE64DE"/>
    <w:rsid w:val="00CE64F6"/>
    <w:rsid w:val="00CE68A9"/>
    <w:rsid w:val="00CE7283"/>
    <w:rsid w:val="00CE7B1E"/>
    <w:rsid w:val="00CF3CE7"/>
    <w:rsid w:val="00CF6E83"/>
    <w:rsid w:val="00CF6F66"/>
    <w:rsid w:val="00CF7E75"/>
    <w:rsid w:val="00D00996"/>
    <w:rsid w:val="00D02140"/>
    <w:rsid w:val="00D021D4"/>
    <w:rsid w:val="00D023E1"/>
    <w:rsid w:val="00D03BAD"/>
    <w:rsid w:val="00D04AB0"/>
    <w:rsid w:val="00D04F0E"/>
    <w:rsid w:val="00D053A8"/>
    <w:rsid w:val="00D064BC"/>
    <w:rsid w:val="00D06810"/>
    <w:rsid w:val="00D068FE"/>
    <w:rsid w:val="00D104CF"/>
    <w:rsid w:val="00D15221"/>
    <w:rsid w:val="00D15684"/>
    <w:rsid w:val="00D20FD7"/>
    <w:rsid w:val="00D22B76"/>
    <w:rsid w:val="00D24070"/>
    <w:rsid w:val="00D24125"/>
    <w:rsid w:val="00D243F3"/>
    <w:rsid w:val="00D245A2"/>
    <w:rsid w:val="00D24DDB"/>
    <w:rsid w:val="00D259BF"/>
    <w:rsid w:val="00D303B7"/>
    <w:rsid w:val="00D32126"/>
    <w:rsid w:val="00D33710"/>
    <w:rsid w:val="00D34ECD"/>
    <w:rsid w:val="00D36B16"/>
    <w:rsid w:val="00D371CD"/>
    <w:rsid w:val="00D41756"/>
    <w:rsid w:val="00D43AF3"/>
    <w:rsid w:val="00D43BC2"/>
    <w:rsid w:val="00D44E9B"/>
    <w:rsid w:val="00D45695"/>
    <w:rsid w:val="00D45885"/>
    <w:rsid w:val="00D46CD0"/>
    <w:rsid w:val="00D5080A"/>
    <w:rsid w:val="00D50922"/>
    <w:rsid w:val="00D50C20"/>
    <w:rsid w:val="00D52F03"/>
    <w:rsid w:val="00D5451A"/>
    <w:rsid w:val="00D5555E"/>
    <w:rsid w:val="00D558EC"/>
    <w:rsid w:val="00D568D7"/>
    <w:rsid w:val="00D57A69"/>
    <w:rsid w:val="00D60515"/>
    <w:rsid w:val="00D606F2"/>
    <w:rsid w:val="00D615F9"/>
    <w:rsid w:val="00D619CB"/>
    <w:rsid w:val="00D62181"/>
    <w:rsid w:val="00D649AD"/>
    <w:rsid w:val="00D65AC1"/>
    <w:rsid w:val="00D67558"/>
    <w:rsid w:val="00D72C78"/>
    <w:rsid w:val="00D76C96"/>
    <w:rsid w:val="00D800E9"/>
    <w:rsid w:val="00D82482"/>
    <w:rsid w:val="00D82C69"/>
    <w:rsid w:val="00D82E3E"/>
    <w:rsid w:val="00D83F0D"/>
    <w:rsid w:val="00D84C2F"/>
    <w:rsid w:val="00D84EB1"/>
    <w:rsid w:val="00D857ED"/>
    <w:rsid w:val="00D87A55"/>
    <w:rsid w:val="00D90C78"/>
    <w:rsid w:val="00D92D29"/>
    <w:rsid w:val="00D9406A"/>
    <w:rsid w:val="00D9458E"/>
    <w:rsid w:val="00D9458F"/>
    <w:rsid w:val="00D95884"/>
    <w:rsid w:val="00D966FD"/>
    <w:rsid w:val="00D96C67"/>
    <w:rsid w:val="00DA0953"/>
    <w:rsid w:val="00DA0C56"/>
    <w:rsid w:val="00DA132D"/>
    <w:rsid w:val="00DA2460"/>
    <w:rsid w:val="00DA33F8"/>
    <w:rsid w:val="00DA531D"/>
    <w:rsid w:val="00DA6A1B"/>
    <w:rsid w:val="00DA727C"/>
    <w:rsid w:val="00DB0692"/>
    <w:rsid w:val="00DB084B"/>
    <w:rsid w:val="00DB14A1"/>
    <w:rsid w:val="00DB255B"/>
    <w:rsid w:val="00DB2835"/>
    <w:rsid w:val="00DB30C7"/>
    <w:rsid w:val="00DB5DA5"/>
    <w:rsid w:val="00DB76EF"/>
    <w:rsid w:val="00DB7B08"/>
    <w:rsid w:val="00DC100E"/>
    <w:rsid w:val="00DC1592"/>
    <w:rsid w:val="00DC4CAC"/>
    <w:rsid w:val="00DC58BC"/>
    <w:rsid w:val="00DC7917"/>
    <w:rsid w:val="00DC7967"/>
    <w:rsid w:val="00DC7CA1"/>
    <w:rsid w:val="00DD08A9"/>
    <w:rsid w:val="00DD2CBC"/>
    <w:rsid w:val="00DD4DD2"/>
    <w:rsid w:val="00DD5827"/>
    <w:rsid w:val="00DD5FFA"/>
    <w:rsid w:val="00DE0D11"/>
    <w:rsid w:val="00DE3952"/>
    <w:rsid w:val="00DE429A"/>
    <w:rsid w:val="00DE456F"/>
    <w:rsid w:val="00DE4C0D"/>
    <w:rsid w:val="00DE56DC"/>
    <w:rsid w:val="00DE688F"/>
    <w:rsid w:val="00DE6BFC"/>
    <w:rsid w:val="00DE7BD9"/>
    <w:rsid w:val="00DF00FC"/>
    <w:rsid w:val="00DF054D"/>
    <w:rsid w:val="00DF3345"/>
    <w:rsid w:val="00DF7DF2"/>
    <w:rsid w:val="00E0047C"/>
    <w:rsid w:val="00E019D0"/>
    <w:rsid w:val="00E01C96"/>
    <w:rsid w:val="00E02504"/>
    <w:rsid w:val="00E02BCE"/>
    <w:rsid w:val="00E02CB3"/>
    <w:rsid w:val="00E02E32"/>
    <w:rsid w:val="00E04314"/>
    <w:rsid w:val="00E0490B"/>
    <w:rsid w:val="00E055F7"/>
    <w:rsid w:val="00E06CB4"/>
    <w:rsid w:val="00E0775A"/>
    <w:rsid w:val="00E10318"/>
    <w:rsid w:val="00E11199"/>
    <w:rsid w:val="00E138E8"/>
    <w:rsid w:val="00E13F44"/>
    <w:rsid w:val="00E16E35"/>
    <w:rsid w:val="00E20B37"/>
    <w:rsid w:val="00E213F2"/>
    <w:rsid w:val="00E21A1F"/>
    <w:rsid w:val="00E2249E"/>
    <w:rsid w:val="00E23BDE"/>
    <w:rsid w:val="00E23C07"/>
    <w:rsid w:val="00E24211"/>
    <w:rsid w:val="00E25D5B"/>
    <w:rsid w:val="00E305EE"/>
    <w:rsid w:val="00E31FEB"/>
    <w:rsid w:val="00E334B5"/>
    <w:rsid w:val="00E3470A"/>
    <w:rsid w:val="00E36663"/>
    <w:rsid w:val="00E4065F"/>
    <w:rsid w:val="00E4381B"/>
    <w:rsid w:val="00E43E13"/>
    <w:rsid w:val="00E44A2F"/>
    <w:rsid w:val="00E45FA7"/>
    <w:rsid w:val="00E469BE"/>
    <w:rsid w:val="00E47025"/>
    <w:rsid w:val="00E50921"/>
    <w:rsid w:val="00E5324F"/>
    <w:rsid w:val="00E56867"/>
    <w:rsid w:val="00E65287"/>
    <w:rsid w:val="00E66FBA"/>
    <w:rsid w:val="00E67545"/>
    <w:rsid w:val="00E73E7B"/>
    <w:rsid w:val="00E75A72"/>
    <w:rsid w:val="00E77D9C"/>
    <w:rsid w:val="00E83365"/>
    <w:rsid w:val="00E83BDC"/>
    <w:rsid w:val="00E83F2F"/>
    <w:rsid w:val="00E84708"/>
    <w:rsid w:val="00E85145"/>
    <w:rsid w:val="00E9012E"/>
    <w:rsid w:val="00E91470"/>
    <w:rsid w:val="00E9196F"/>
    <w:rsid w:val="00E92DE0"/>
    <w:rsid w:val="00E94061"/>
    <w:rsid w:val="00E967A0"/>
    <w:rsid w:val="00E9795C"/>
    <w:rsid w:val="00EA174E"/>
    <w:rsid w:val="00EA3255"/>
    <w:rsid w:val="00EA378C"/>
    <w:rsid w:val="00EA58B6"/>
    <w:rsid w:val="00EA68D6"/>
    <w:rsid w:val="00EA78CD"/>
    <w:rsid w:val="00EB0BDF"/>
    <w:rsid w:val="00EB44A1"/>
    <w:rsid w:val="00EB68A0"/>
    <w:rsid w:val="00EB6FBE"/>
    <w:rsid w:val="00EB7293"/>
    <w:rsid w:val="00EB79B8"/>
    <w:rsid w:val="00EC18AC"/>
    <w:rsid w:val="00EC2C3C"/>
    <w:rsid w:val="00EC3110"/>
    <w:rsid w:val="00EC4B4D"/>
    <w:rsid w:val="00EC6F61"/>
    <w:rsid w:val="00EC71E9"/>
    <w:rsid w:val="00EC76D1"/>
    <w:rsid w:val="00EC7FE9"/>
    <w:rsid w:val="00ED2EEB"/>
    <w:rsid w:val="00ED3F69"/>
    <w:rsid w:val="00ED60F7"/>
    <w:rsid w:val="00ED63C2"/>
    <w:rsid w:val="00ED799A"/>
    <w:rsid w:val="00EE0AA1"/>
    <w:rsid w:val="00EE2AEA"/>
    <w:rsid w:val="00EE3A34"/>
    <w:rsid w:val="00EE5327"/>
    <w:rsid w:val="00EE6B30"/>
    <w:rsid w:val="00EE7271"/>
    <w:rsid w:val="00EF074D"/>
    <w:rsid w:val="00EF082C"/>
    <w:rsid w:val="00EF11E1"/>
    <w:rsid w:val="00EF1A82"/>
    <w:rsid w:val="00EF2ED0"/>
    <w:rsid w:val="00EF3F47"/>
    <w:rsid w:val="00EF4A6D"/>
    <w:rsid w:val="00EF5D8D"/>
    <w:rsid w:val="00EF6BAD"/>
    <w:rsid w:val="00F00482"/>
    <w:rsid w:val="00F02A18"/>
    <w:rsid w:val="00F02EB0"/>
    <w:rsid w:val="00F03057"/>
    <w:rsid w:val="00F0473C"/>
    <w:rsid w:val="00F04888"/>
    <w:rsid w:val="00F05E46"/>
    <w:rsid w:val="00F1096A"/>
    <w:rsid w:val="00F11985"/>
    <w:rsid w:val="00F12444"/>
    <w:rsid w:val="00F13EAF"/>
    <w:rsid w:val="00F14F48"/>
    <w:rsid w:val="00F1557A"/>
    <w:rsid w:val="00F15849"/>
    <w:rsid w:val="00F15C79"/>
    <w:rsid w:val="00F164E6"/>
    <w:rsid w:val="00F17D1C"/>
    <w:rsid w:val="00F203D4"/>
    <w:rsid w:val="00F210B9"/>
    <w:rsid w:val="00F218E6"/>
    <w:rsid w:val="00F23D25"/>
    <w:rsid w:val="00F25329"/>
    <w:rsid w:val="00F2580D"/>
    <w:rsid w:val="00F25A95"/>
    <w:rsid w:val="00F26BC9"/>
    <w:rsid w:val="00F3296A"/>
    <w:rsid w:val="00F335B1"/>
    <w:rsid w:val="00F34121"/>
    <w:rsid w:val="00F358E8"/>
    <w:rsid w:val="00F37E3B"/>
    <w:rsid w:val="00F400CC"/>
    <w:rsid w:val="00F4034F"/>
    <w:rsid w:val="00F435EF"/>
    <w:rsid w:val="00F45553"/>
    <w:rsid w:val="00F460A4"/>
    <w:rsid w:val="00F46797"/>
    <w:rsid w:val="00F46ECF"/>
    <w:rsid w:val="00F51043"/>
    <w:rsid w:val="00F52319"/>
    <w:rsid w:val="00F558AF"/>
    <w:rsid w:val="00F57494"/>
    <w:rsid w:val="00F61781"/>
    <w:rsid w:val="00F639D1"/>
    <w:rsid w:val="00F65A5D"/>
    <w:rsid w:val="00F67222"/>
    <w:rsid w:val="00F7031C"/>
    <w:rsid w:val="00F71892"/>
    <w:rsid w:val="00F71A94"/>
    <w:rsid w:val="00F72D85"/>
    <w:rsid w:val="00F73070"/>
    <w:rsid w:val="00F73C1F"/>
    <w:rsid w:val="00F74A4D"/>
    <w:rsid w:val="00F75BF2"/>
    <w:rsid w:val="00F75C08"/>
    <w:rsid w:val="00F75DA4"/>
    <w:rsid w:val="00F76A63"/>
    <w:rsid w:val="00F76B18"/>
    <w:rsid w:val="00F772DF"/>
    <w:rsid w:val="00F77610"/>
    <w:rsid w:val="00F80004"/>
    <w:rsid w:val="00F80724"/>
    <w:rsid w:val="00F81906"/>
    <w:rsid w:val="00F839ED"/>
    <w:rsid w:val="00F84878"/>
    <w:rsid w:val="00F85984"/>
    <w:rsid w:val="00F86450"/>
    <w:rsid w:val="00F87DA3"/>
    <w:rsid w:val="00F90A88"/>
    <w:rsid w:val="00F91132"/>
    <w:rsid w:val="00F9315E"/>
    <w:rsid w:val="00F95AF1"/>
    <w:rsid w:val="00FA07DD"/>
    <w:rsid w:val="00FA0B4A"/>
    <w:rsid w:val="00FA10D6"/>
    <w:rsid w:val="00FA13E8"/>
    <w:rsid w:val="00FA1A53"/>
    <w:rsid w:val="00FA1C7C"/>
    <w:rsid w:val="00FA25DB"/>
    <w:rsid w:val="00FA5700"/>
    <w:rsid w:val="00FA59A6"/>
    <w:rsid w:val="00FB35AF"/>
    <w:rsid w:val="00FB4361"/>
    <w:rsid w:val="00FB5651"/>
    <w:rsid w:val="00FB6395"/>
    <w:rsid w:val="00FB6816"/>
    <w:rsid w:val="00FB6BA3"/>
    <w:rsid w:val="00FC187B"/>
    <w:rsid w:val="00FC2C30"/>
    <w:rsid w:val="00FC3001"/>
    <w:rsid w:val="00FC3A07"/>
    <w:rsid w:val="00FC4776"/>
    <w:rsid w:val="00FC4B7A"/>
    <w:rsid w:val="00FC649A"/>
    <w:rsid w:val="00FC7635"/>
    <w:rsid w:val="00FD0260"/>
    <w:rsid w:val="00FD02FA"/>
    <w:rsid w:val="00FD04A2"/>
    <w:rsid w:val="00FD05C5"/>
    <w:rsid w:val="00FD138F"/>
    <w:rsid w:val="00FD1BCA"/>
    <w:rsid w:val="00FD2429"/>
    <w:rsid w:val="00FD2F4E"/>
    <w:rsid w:val="00FD4207"/>
    <w:rsid w:val="00FD7195"/>
    <w:rsid w:val="00FE0A0E"/>
    <w:rsid w:val="00FE2B95"/>
    <w:rsid w:val="00FE5BED"/>
    <w:rsid w:val="00FF1725"/>
    <w:rsid w:val="00FF27F2"/>
    <w:rsid w:val="00FF2900"/>
    <w:rsid w:val="00FF3B7C"/>
    <w:rsid w:val="00FF3F51"/>
    <w:rsid w:val="00FF4D45"/>
    <w:rsid w:val="00FF5016"/>
    <w:rsid w:val="00FF518B"/>
    <w:rsid w:val="00FF574D"/>
    <w:rsid w:val="00FF587E"/>
    <w:rsid w:val="00FF69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137698"/>
    <w:pPr>
      <w:tabs>
        <w:tab w:val="left" w:pos="1760"/>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17"/>
      </w:numPr>
      <w:spacing w:before="0"/>
      <w:contextualSpacing/>
    </w:pPr>
    <w:rPr>
      <w:lang w:val="en-US"/>
    </w:rPr>
  </w:style>
  <w:style w:type="paragraph" w:customStyle="1" w:styleId="SubBabIVIV">
    <w:name w:val="SubBab IV.IV"/>
    <w:basedOn w:val="Heading3"/>
    <w:link w:val="SubBabIVIVChar"/>
    <w:qFormat/>
    <w:rsid w:val="00985D53"/>
    <w:pPr>
      <w:numPr>
        <w:numId w:val="18"/>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137698"/>
    <w:pPr>
      <w:tabs>
        <w:tab w:val="left" w:pos="1760"/>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17"/>
      </w:numPr>
      <w:spacing w:before="0"/>
      <w:contextualSpacing/>
    </w:pPr>
    <w:rPr>
      <w:lang w:val="en-US"/>
    </w:rPr>
  </w:style>
  <w:style w:type="paragraph" w:customStyle="1" w:styleId="SubBabIVIV">
    <w:name w:val="SubBab IV.IV"/>
    <w:basedOn w:val="Heading3"/>
    <w:link w:val="SubBabIVIVChar"/>
    <w:qFormat/>
    <w:rsid w:val="00985D53"/>
    <w:pPr>
      <w:numPr>
        <w:numId w:val="18"/>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35995603">
      <w:bodyDiv w:val="1"/>
      <w:marLeft w:val="0"/>
      <w:marRight w:val="0"/>
      <w:marTop w:val="0"/>
      <w:marBottom w:val="0"/>
      <w:divBdr>
        <w:top w:val="none" w:sz="0" w:space="0" w:color="auto"/>
        <w:left w:val="none" w:sz="0" w:space="0" w:color="auto"/>
        <w:bottom w:val="none" w:sz="0" w:space="0" w:color="auto"/>
        <w:right w:val="none" w:sz="0" w:space="0" w:color="auto"/>
      </w:divBdr>
      <w:divsChild>
        <w:div w:id="683676109">
          <w:marLeft w:val="0"/>
          <w:marRight w:val="0"/>
          <w:marTop w:val="0"/>
          <w:marBottom w:val="0"/>
          <w:divBdr>
            <w:top w:val="none" w:sz="0" w:space="0" w:color="auto"/>
            <w:left w:val="none" w:sz="0" w:space="0" w:color="auto"/>
            <w:bottom w:val="none" w:sz="0" w:space="0" w:color="auto"/>
            <w:right w:val="none" w:sz="0" w:space="0" w:color="auto"/>
          </w:divBdr>
          <w:divsChild>
            <w:div w:id="19835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png"/><Relationship Id="rId89" Type="http://schemas.openxmlformats.org/officeDocument/2006/relationships/image" Target="media/image69.png"/><Relationship Id="rId7" Type="http://schemas.openxmlformats.org/officeDocument/2006/relationships/footnotes" Target="footnotes.xml"/><Relationship Id="rId71" Type="http://schemas.openxmlformats.org/officeDocument/2006/relationships/image" Target="media/image52.png"/><Relationship Id="rId92"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5.xml"/><Relationship Id="rId107" Type="http://schemas.openxmlformats.org/officeDocument/2006/relationships/fontTable" Target="fontTable.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7.png"/><Relationship Id="rId74" Type="http://schemas.openxmlformats.org/officeDocument/2006/relationships/image" Target="media/image55.png"/><Relationship Id="rId79" Type="http://schemas.openxmlformats.org/officeDocument/2006/relationships/image" Target="media/image60.png"/><Relationship Id="rId87" Type="http://schemas.openxmlformats.org/officeDocument/2006/relationships/hyperlink" Target="https://smartdoorlock.my.id/api/login" TargetMode="External"/><Relationship Id="rId102" Type="http://schemas.openxmlformats.org/officeDocument/2006/relationships/footer" Target="footer10.xml"/><Relationship Id="rId5" Type="http://schemas.openxmlformats.org/officeDocument/2006/relationships/settings" Target="settings.xml"/><Relationship Id="rId61" Type="http://schemas.openxmlformats.org/officeDocument/2006/relationships/image" Target="media/image42.png"/><Relationship Id="rId82" Type="http://schemas.openxmlformats.org/officeDocument/2006/relationships/image" Target="media/image63.png"/><Relationship Id="rId90" Type="http://schemas.openxmlformats.org/officeDocument/2006/relationships/chart" Target="charts/chart1.xml"/><Relationship Id="rId95" Type="http://schemas.openxmlformats.org/officeDocument/2006/relationships/image" Target="media/image71.png"/><Relationship Id="rId1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footer" Target="footer6.xml"/><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image" Target="media/image58.png"/><Relationship Id="rId100" Type="http://schemas.openxmlformats.org/officeDocument/2006/relationships/footer" Target="footer9.xml"/><Relationship Id="rId105" Type="http://schemas.openxmlformats.org/officeDocument/2006/relationships/chart" Target="charts/chart5.xml"/><Relationship Id="rId8" Type="http://schemas.openxmlformats.org/officeDocument/2006/relationships/endnotes" Target="endnotes.xml"/><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image" Target="media/image66.png"/><Relationship Id="rId93" Type="http://schemas.openxmlformats.org/officeDocument/2006/relationships/image" Target="media/image70.png"/><Relationship Id="rId98" Type="http://schemas.openxmlformats.org/officeDocument/2006/relationships/footer" Target="footer8.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8.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103" Type="http://schemas.openxmlformats.org/officeDocument/2006/relationships/image" Target="media/image73.png"/><Relationship Id="rId108" Type="http://schemas.openxmlformats.org/officeDocument/2006/relationships/theme" Target="theme/theme1.xml"/><Relationship Id="rId20" Type="http://schemas.openxmlformats.org/officeDocument/2006/relationships/image" Target="media/image3.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image" Target="media/image68.png"/><Relationship Id="rId91" Type="http://schemas.openxmlformats.org/officeDocument/2006/relationships/chart" Target="charts/chart2.xml"/><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6" Type="http://schemas.openxmlformats.org/officeDocument/2006/relationships/chart" Target="charts/chart6.xml"/><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image" Target="media/image67.png"/><Relationship Id="rId94" Type="http://schemas.openxmlformats.org/officeDocument/2006/relationships/hyperlink" Target="mailto:khoirilwafi123@gmail.com" TargetMode="External"/><Relationship Id="rId99" Type="http://schemas.openxmlformats.org/officeDocument/2006/relationships/header" Target="header6.xml"/><Relationship Id="rId101" Type="http://schemas.openxmlformats.org/officeDocument/2006/relationships/header" Target="header7.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97" Type="http://schemas.openxmlformats.org/officeDocument/2006/relationships/footer" Target="footer7.xml"/><Relationship Id="rId10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_project\ta\hasil_pengujian_update_status.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hasil_pengujian_update_status.csv"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result_verify_access!$N$1</c:f>
              <c:strCache>
                <c:ptCount val="1"/>
                <c:pt idx="0">
                  <c:v>Latensi (ms)</c:v>
                </c:pt>
              </c:strCache>
            </c:strRef>
          </c:tx>
          <c:spPr>
            <a:ln w="19050"/>
          </c:spPr>
          <c:invertIfNegative val="0"/>
          <c:val>
            <c:numRef>
              <c:f>result_verify_access!$N$2:$N$1001</c:f>
              <c:numCache>
                <c:formatCode>General</c:formatCode>
                <c:ptCount val="1000"/>
                <c:pt idx="0">
                  <c:v>293</c:v>
                </c:pt>
                <c:pt idx="1">
                  <c:v>287</c:v>
                </c:pt>
                <c:pt idx="2">
                  <c:v>329</c:v>
                </c:pt>
                <c:pt idx="3">
                  <c:v>349</c:v>
                </c:pt>
                <c:pt idx="4">
                  <c:v>310</c:v>
                </c:pt>
                <c:pt idx="5">
                  <c:v>369</c:v>
                </c:pt>
                <c:pt idx="6">
                  <c:v>295</c:v>
                </c:pt>
                <c:pt idx="7">
                  <c:v>281</c:v>
                </c:pt>
                <c:pt idx="8">
                  <c:v>276</c:v>
                </c:pt>
                <c:pt idx="9">
                  <c:v>149</c:v>
                </c:pt>
                <c:pt idx="10">
                  <c:v>243</c:v>
                </c:pt>
                <c:pt idx="11">
                  <c:v>163</c:v>
                </c:pt>
                <c:pt idx="12">
                  <c:v>202</c:v>
                </c:pt>
                <c:pt idx="13">
                  <c:v>323</c:v>
                </c:pt>
                <c:pt idx="14">
                  <c:v>125</c:v>
                </c:pt>
                <c:pt idx="15">
                  <c:v>147</c:v>
                </c:pt>
                <c:pt idx="16">
                  <c:v>178</c:v>
                </c:pt>
                <c:pt idx="17">
                  <c:v>182</c:v>
                </c:pt>
                <c:pt idx="18">
                  <c:v>361</c:v>
                </c:pt>
                <c:pt idx="19">
                  <c:v>215</c:v>
                </c:pt>
                <c:pt idx="20">
                  <c:v>414</c:v>
                </c:pt>
                <c:pt idx="21">
                  <c:v>408</c:v>
                </c:pt>
                <c:pt idx="22">
                  <c:v>243</c:v>
                </c:pt>
                <c:pt idx="23">
                  <c:v>266</c:v>
                </c:pt>
                <c:pt idx="24">
                  <c:v>298</c:v>
                </c:pt>
                <c:pt idx="25">
                  <c:v>482</c:v>
                </c:pt>
                <c:pt idx="26">
                  <c:v>323</c:v>
                </c:pt>
                <c:pt idx="27">
                  <c:v>404</c:v>
                </c:pt>
                <c:pt idx="28">
                  <c:v>556</c:v>
                </c:pt>
                <c:pt idx="29">
                  <c:v>597</c:v>
                </c:pt>
                <c:pt idx="30">
                  <c:v>450</c:v>
                </c:pt>
                <c:pt idx="31">
                  <c:v>648</c:v>
                </c:pt>
                <c:pt idx="32">
                  <c:v>633</c:v>
                </c:pt>
                <c:pt idx="33">
                  <c:v>553</c:v>
                </c:pt>
                <c:pt idx="34">
                  <c:v>477</c:v>
                </c:pt>
                <c:pt idx="35">
                  <c:v>446</c:v>
                </c:pt>
                <c:pt idx="36">
                  <c:v>611</c:v>
                </c:pt>
                <c:pt idx="37">
                  <c:v>469</c:v>
                </c:pt>
                <c:pt idx="38">
                  <c:v>614</c:v>
                </c:pt>
                <c:pt idx="39">
                  <c:v>499</c:v>
                </c:pt>
                <c:pt idx="40">
                  <c:v>627</c:v>
                </c:pt>
                <c:pt idx="41">
                  <c:v>728</c:v>
                </c:pt>
                <c:pt idx="42">
                  <c:v>755</c:v>
                </c:pt>
                <c:pt idx="43">
                  <c:v>744</c:v>
                </c:pt>
                <c:pt idx="44">
                  <c:v>703</c:v>
                </c:pt>
                <c:pt idx="45">
                  <c:v>612</c:v>
                </c:pt>
                <c:pt idx="46">
                  <c:v>633</c:v>
                </c:pt>
                <c:pt idx="47">
                  <c:v>640</c:v>
                </c:pt>
                <c:pt idx="48">
                  <c:v>752</c:v>
                </c:pt>
                <c:pt idx="49">
                  <c:v>660</c:v>
                </c:pt>
                <c:pt idx="50">
                  <c:v>718</c:v>
                </c:pt>
                <c:pt idx="51">
                  <c:v>692</c:v>
                </c:pt>
                <c:pt idx="52">
                  <c:v>806</c:v>
                </c:pt>
                <c:pt idx="53">
                  <c:v>822</c:v>
                </c:pt>
                <c:pt idx="54">
                  <c:v>855</c:v>
                </c:pt>
                <c:pt idx="55">
                  <c:v>775</c:v>
                </c:pt>
                <c:pt idx="56">
                  <c:v>938</c:v>
                </c:pt>
                <c:pt idx="57">
                  <c:v>923</c:v>
                </c:pt>
                <c:pt idx="58">
                  <c:v>861</c:v>
                </c:pt>
                <c:pt idx="59">
                  <c:v>871</c:v>
                </c:pt>
                <c:pt idx="60">
                  <c:v>811</c:v>
                </c:pt>
                <c:pt idx="61">
                  <c:v>832</c:v>
                </c:pt>
                <c:pt idx="62">
                  <c:v>832</c:v>
                </c:pt>
                <c:pt idx="63">
                  <c:v>932</c:v>
                </c:pt>
                <c:pt idx="64">
                  <c:v>936</c:v>
                </c:pt>
                <c:pt idx="65">
                  <c:v>714</c:v>
                </c:pt>
                <c:pt idx="66">
                  <c:v>726</c:v>
                </c:pt>
                <c:pt idx="67">
                  <c:v>914</c:v>
                </c:pt>
                <c:pt idx="68">
                  <c:v>967</c:v>
                </c:pt>
                <c:pt idx="69">
                  <c:v>926</c:v>
                </c:pt>
                <c:pt idx="70">
                  <c:v>785</c:v>
                </c:pt>
                <c:pt idx="71">
                  <c:v>1038</c:v>
                </c:pt>
                <c:pt idx="72">
                  <c:v>814</c:v>
                </c:pt>
                <c:pt idx="73">
                  <c:v>833</c:v>
                </c:pt>
                <c:pt idx="74">
                  <c:v>835</c:v>
                </c:pt>
                <c:pt idx="75">
                  <c:v>885</c:v>
                </c:pt>
                <c:pt idx="76">
                  <c:v>865</c:v>
                </c:pt>
                <c:pt idx="77">
                  <c:v>951</c:v>
                </c:pt>
                <c:pt idx="78">
                  <c:v>1053</c:v>
                </c:pt>
                <c:pt idx="79">
                  <c:v>1040</c:v>
                </c:pt>
                <c:pt idx="80">
                  <c:v>880</c:v>
                </c:pt>
                <c:pt idx="81">
                  <c:v>1083</c:v>
                </c:pt>
                <c:pt idx="82">
                  <c:v>996</c:v>
                </c:pt>
                <c:pt idx="83">
                  <c:v>1064</c:v>
                </c:pt>
                <c:pt idx="84">
                  <c:v>1040</c:v>
                </c:pt>
                <c:pt idx="85">
                  <c:v>922</c:v>
                </c:pt>
                <c:pt idx="86">
                  <c:v>1036</c:v>
                </c:pt>
                <c:pt idx="87">
                  <c:v>960</c:v>
                </c:pt>
                <c:pt idx="88">
                  <c:v>954</c:v>
                </c:pt>
                <c:pt idx="89">
                  <c:v>1043</c:v>
                </c:pt>
                <c:pt idx="90">
                  <c:v>1064</c:v>
                </c:pt>
                <c:pt idx="91">
                  <c:v>847</c:v>
                </c:pt>
                <c:pt idx="92">
                  <c:v>861</c:v>
                </c:pt>
                <c:pt idx="93">
                  <c:v>862</c:v>
                </c:pt>
                <c:pt idx="94">
                  <c:v>1111</c:v>
                </c:pt>
                <c:pt idx="95">
                  <c:v>1071</c:v>
                </c:pt>
                <c:pt idx="96">
                  <c:v>910</c:v>
                </c:pt>
                <c:pt idx="97">
                  <c:v>1128</c:v>
                </c:pt>
                <c:pt idx="98">
                  <c:v>940</c:v>
                </c:pt>
                <c:pt idx="99">
                  <c:v>942</c:v>
                </c:pt>
                <c:pt idx="100">
                  <c:v>1137</c:v>
                </c:pt>
                <c:pt idx="101">
                  <c:v>941</c:v>
                </c:pt>
                <c:pt idx="102">
                  <c:v>1114</c:v>
                </c:pt>
                <c:pt idx="103">
                  <c:v>957</c:v>
                </c:pt>
                <c:pt idx="104">
                  <c:v>1111</c:v>
                </c:pt>
                <c:pt idx="105">
                  <c:v>1060</c:v>
                </c:pt>
                <c:pt idx="106">
                  <c:v>1158</c:v>
                </c:pt>
                <c:pt idx="107">
                  <c:v>992</c:v>
                </c:pt>
                <c:pt idx="108">
                  <c:v>1125</c:v>
                </c:pt>
                <c:pt idx="109">
                  <c:v>1164</c:v>
                </c:pt>
                <c:pt idx="110">
                  <c:v>1100</c:v>
                </c:pt>
                <c:pt idx="111">
                  <c:v>1112</c:v>
                </c:pt>
                <c:pt idx="112">
                  <c:v>1017</c:v>
                </c:pt>
                <c:pt idx="113">
                  <c:v>1131</c:v>
                </c:pt>
                <c:pt idx="114">
                  <c:v>1096</c:v>
                </c:pt>
                <c:pt idx="115">
                  <c:v>1046</c:v>
                </c:pt>
                <c:pt idx="116">
                  <c:v>1137</c:v>
                </c:pt>
                <c:pt idx="117">
                  <c:v>1112</c:v>
                </c:pt>
                <c:pt idx="118">
                  <c:v>1021</c:v>
                </c:pt>
                <c:pt idx="119">
                  <c:v>1036</c:v>
                </c:pt>
                <c:pt idx="120">
                  <c:v>1128</c:v>
                </c:pt>
                <c:pt idx="121">
                  <c:v>1050</c:v>
                </c:pt>
                <c:pt idx="122">
                  <c:v>1151</c:v>
                </c:pt>
                <c:pt idx="123">
                  <c:v>1037</c:v>
                </c:pt>
                <c:pt idx="124">
                  <c:v>1022</c:v>
                </c:pt>
                <c:pt idx="125">
                  <c:v>1161</c:v>
                </c:pt>
                <c:pt idx="126">
                  <c:v>1207</c:v>
                </c:pt>
                <c:pt idx="127">
                  <c:v>1062</c:v>
                </c:pt>
                <c:pt idx="128">
                  <c:v>1181</c:v>
                </c:pt>
                <c:pt idx="129">
                  <c:v>1073</c:v>
                </c:pt>
                <c:pt idx="130">
                  <c:v>1117</c:v>
                </c:pt>
                <c:pt idx="131">
                  <c:v>1115</c:v>
                </c:pt>
                <c:pt idx="132">
                  <c:v>1189</c:v>
                </c:pt>
                <c:pt idx="133">
                  <c:v>1105</c:v>
                </c:pt>
                <c:pt idx="134">
                  <c:v>1227</c:v>
                </c:pt>
                <c:pt idx="135">
                  <c:v>1088</c:v>
                </c:pt>
                <c:pt idx="136">
                  <c:v>1110</c:v>
                </c:pt>
                <c:pt idx="137">
                  <c:v>1104</c:v>
                </c:pt>
                <c:pt idx="138">
                  <c:v>1131</c:v>
                </c:pt>
                <c:pt idx="139">
                  <c:v>1241</c:v>
                </c:pt>
                <c:pt idx="140">
                  <c:v>1266</c:v>
                </c:pt>
                <c:pt idx="141">
                  <c:v>1306</c:v>
                </c:pt>
                <c:pt idx="142">
                  <c:v>1307</c:v>
                </c:pt>
                <c:pt idx="143">
                  <c:v>1163</c:v>
                </c:pt>
                <c:pt idx="144">
                  <c:v>1286</c:v>
                </c:pt>
                <c:pt idx="145">
                  <c:v>1190</c:v>
                </c:pt>
                <c:pt idx="146">
                  <c:v>1207</c:v>
                </c:pt>
                <c:pt idx="147">
                  <c:v>1298</c:v>
                </c:pt>
                <c:pt idx="148">
                  <c:v>1281</c:v>
                </c:pt>
                <c:pt idx="149">
                  <c:v>1219</c:v>
                </c:pt>
                <c:pt idx="150">
                  <c:v>1315</c:v>
                </c:pt>
                <c:pt idx="151">
                  <c:v>1335</c:v>
                </c:pt>
                <c:pt idx="152">
                  <c:v>1313</c:v>
                </c:pt>
                <c:pt idx="153">
                  <c:v>1245</c:v>
                </c:pt>
                <c:pt idx="154">
                  <c:v>1297</c:v>
                </c:pt>
                <c:pt idx="155">
                  <c:v>1356</c:v>
                </c:pt>
                <c:pt idx="156">
                  <c:v>1336</c:v>
                </c:pt>
                <c:pt idx="157">
                  <c:v>1260</c:v>
                </c:pt>
                <c:pt idx="158">
                  <c:v>1269</c:v>
                </c:pt>
                <c:pt idx="159">
                  <c:v>1356</c:v>
                </c:pt>
                <c:pt idx="160">
                  <c:v>1328</c:v>
                </c:pt>
                <c:pt idx="161">
                  <c:v>1286</c:v>
                </c:pt>
                <c:pt idx="162">
                  <c:v>1282</c:v>
                </c:pt>
                <c:pt idx="163">
                  <c:v>1331</c:v>
                </c:pt>
                <c:pt idx="164">
                  <c:v>1418</c:v>
                </c:pt>
                <c:pt idx="165">
                  <c:v>1355</c:v>
                </c:pt>
                <c:pt idx="166">
                  <c:v>1354</c:v>
                </c:pt>
                <c:pt idx="167">
                  <c:v>1465</c:v>
                </c:pt>
                <c:pt idx="168">
                  <c:v>1332</c:v>
                </c:pt>
                <c:pt idx="169">
                  <c:v>1460</c:v>
                </c:pt>
                <c:pt idx="170">
                  <c:v>1483</c:v>
                </c:pt>
                <c:pt idx="171">
                  <c:v>1354</c:v>
                </c:pt>
                <c:pt idx="172">
                  <c:v>1480</c:v>
                </c:pt>
                <c:pt idx="173">
                  <c:v>1394</c:v>
                </c:pt>
                <c:pt idx="174">
                  <c:v>1393</c:v>
                </c:pt>
                <c:pt idx="175">
                  <c:v>1373</c:v>
                </c:pt>
                <c:pt idx="176">
                  <c:v>1374</c:v>
                </c:pt>
                <c:pt idx="177">
                  <c:v>1385</c:v>
                </c:pt>
                <c:pt idx="178">
                  <c:v>1548</c:v>
                </c:pt>
                <c:pt idx="179">
                  <c:v>1479</c:v>
                </c:pt>
                <c:pt idx="180">
                  <c:v>1540</c:v>
                </c:pt>
                <c:pt idx="181">
                  <c:v>1405</c:v>
                </c:pt>
                <c:pt idx="182">
                  <c:v>1539</c:v>
                </c:pt>
                <c:pt idx="183">
                  <c:v>1576</c:v>
                </c:pt>
                <c:pt idx="184">
                  <c:v>1533</c:v>
                </c:pt>
                <c:pt idx="185">
                  <c:v>1453</c:v>
                </c:pt>
                <c:pt idx="186">
                  <c:v>1450</c:v>
                </c:pt>
                <c:pt idx="187">
                  <c:v>1470</c:v>
                </c:pt>
                <c:pt idx="188">
                  <c:v>1436</c:v>
                </c:pt>
                <c:pt idx="189">
                  <c:v>1451</c:v>
                </c:pt>
                <c:pt idx="190">
                  <c:v>1575</c:v>
                </c:pt>
                <c:pt idx="191">
                  <c:v>1590</c:v>
                </c:pt>
                <c:pt idx="192">
                  <c:v>1477</c:v>
                </c:pt>
                <c:pt idx="193">
                  <c:v>1488</c:v>
                </c:pt>
                <c:pt idx="194">
                  <c:v>1453</c:v>
                </c:pt>
                <c:pt idx="195">
                  <c:v>1483</c:v>
                </c:pt>
                <c:pt idx="196">
                  <c:v>1474</c:v>
                </c:pt>
                <c:pt idx="197">
                  <c:v>1488</c:v>
                </c:pt>
                <c:pt idx="198">
                  <c:v>1475</c:v>
                </c:pt>
                <c:pt idx="199">
                  <c:v>1464</c:v>
                </c:pt>
                <c:pt idx="200">
                  <c:v>1493</c:v>
                </c:pt>
                <c:pt idx="201">
                  <c:v>1449</c:v>
                </c:pt>
                <c:pt idx="202">
                  <c:v>1491</c:v>
                </c:pt>
                <c:pt idx="203">
                  <c:v>1512</c:v>
                </c:pt>
                <c:pt idx="204">
                  <c:v>1526</c:v>
                </c:pt>
                <c:pt idx="205">
                  <c:v>1480</c:v>
                </c:pt>
                <c:pt idx="206">
                  <c:v>1458</c:v>
                </c:pt>
                <c:pt idx="207">
                  <c:v>1497</c:v>
                </c:pt>
                <c:pt idx="208">
                  <c:v>1497</c:v>
                </c:pt>
                <c:pt idx="209">
                  <c:v>1500</c:v>
                </c:pt>
                <c:pt idx="210">
                  <c:v>1492</c:v>
                </c:pt>
                <c:pt idx="211">
                  <c:v>1500</c:v>
                </c:pt>
                <c:pt idx="212">
                  <c:v>1488</c:v>
                </c:pt>
                <c:pt idx="213">
                  <c:v>1472</c:v>
                </c:pt>
                <c:pt idx="214">
                  <c:v>1532</c:v>
                </c:pt>
                <c:pt idx="215">
                  <c:v>1477</c:v>
                </c:pt>
                <c:pt idx="216">
                  <c:v>1479</c:v>
                </c:pt>
                <c:pt idx="217">
                  <c:v>1505</c:v>
                </c:pt>
                <c:pt idx="218">
                  <c:v>1466</c:v>
                </c:pt>
                <c:pt idx="219">
                  <c:v>1525</c:v>
                </c:pt>
                <c:pt idx="220">
                  <c:v>1489</c:v>
                </c:pt>
                <c:pt idx="221">
                  <c:v>1513</c:v>
                </c:pt>
                <c:pt idx="222">
                  <c:v>1475</c:v>
                </c:pt>
                <c:pt idx="223">
                  <c:v>1576</c:v>
                </c:pt>
                <c:pt idx="224">
                  <c:v>1543</c:v>
                </c:pt>
                <c:pt idx="225">
                  <c:v>1543</c:v>
                </c:pt>
                <c:pt idx="226">
                  <c:v>1529</c:v>
                </c:pt>
                <c:pt idx="227">
                  <c:v>1532</c:v>
                </c:pt>
                <c:pt idx="228">
                  <c:v>1503</c:v>
                </c:pt>
                <c:pt idx="229">
                  <c:v>1483</c:v>
                </c:pt>
                <c:pt idx="230">
                  <c:v>1556</c:v>
                </c:pt>
                <c:pt idx="231">
                  <c:v>1480</c:v>
                </c:pt>
                <c:pt idx="232">
                  <c:v>1554</c:v>
                </c:pt>
                <c:pt idx="233">
                  <c:v>1574</c:v>
                </c:pt>
                <c:pt idx="234">
                  <c:v>1523</c:v>
                </c:pt>
                <c:pt idx="235">
                  <c:v>1496</c:v>
                </c:pt>
                <c:pt idx="236">
                  <c:v>1533</c:v>
                </c:pt>
                <c:pt idx="237">
                  <c:v>1526</c:v>
                </c:pt>
                <c:pt idx="238">
                  <c:v>1499</c:v>
                </c:pt>
                <c:pt idx="239">
                  <c:v>1524</c:v>
                </c:pt>
                <c:pt idx="240">
                  <c:v>1514</c:v>
                </c:pt>
                <c:pt idx="241">
                  <c:v>1514</c:v>
                </c:pt>
                <c:pt idx="242">
                  <c:v>1497</c:v>
                </c:pt>
                <c:pt idx="243">
                  <c:v>1545</c:v>
                </c:pt>
                <c:pt idx="244">
                  <c:v>1500</c:v>
                </c:pt>
                <c:pt idx="245">
                  <c:v>1508</c:v>
                </c:pt>
                <c:pt idx="246">
                  <c:v>1523</c:v>
                </c:pt>
                <c:pt idx="247">
                  <c:v>1521</c:v>
                </c:pt>
                <c:pt idx="248">
                  <c:v>1559</c:v>
                </c:pt>
                <c:pt idx="249">
                  <c:v>1493</c:v>
                </c:pt>
                <c:pt idx="250">
                  <c:v>1500</c:v>
                </c:pt>
                <c:pt idx="251">
                  <c:v>1484</c:v>
                </c:pt>
                <c:pt idx="252">
                  <c:v>1515</c:v>
                </c:pt>
                <c:pt idx="253">
                  <c:v>1517</c:v>
                </c:pt>
                <c:pt idx="254">
                  <c:v>1523</c:v>
                </c:pt>
                <c:pt idx="255">
                  <c:v>1525</c:v>
                </c:pt>
                <c:pt idx="256">
                  <c:v>1500</c:v>
                </c:pt>
                <c:pt idx="257">
                  <c:v>1548</c:v>
                </c:pt>
                <c:pt idx="258">
                  <c:v>1550</c:v>
                </c:pt>
                <c:pt idx="259">
                  <c:v>1543</c:v>
                </c:pt>
                <c:pt idx="260">
                  <c:v>1500</c:v>
                </c:pt>
                <c:pt idx="261">
                  <c:v>1515</c:v>
                </c:pt>
                <c:pt idx="262">
                  <c:v>1508</c:v>
                </c:pt>
                <c:pt idx="263">
                  <c:v>1510</c:v>
                </c:pt>
                <c:pt idx="264">
                  <c:v>1484</c:v>
                </c:pt>
                <c:pt idx="265">
                  <c:v>1488</c:v>
                </c:pt>
                <c:pt idx="266">
                  <c:v>1575</c:v>
                </c:pt>
                <c:pt idx="267">
                  <c:v>1505</c:v>
                </c:pt>
                <c:pt idx="268">
                  <c:v>1501</c:v>
                </c:pt>
                <c:pt idx="269">
                  <c:v>1492</c:v>
                </c:pt>
                <c:pt idx="270">
                  <c:v>1518</c:v>
                </c:pt>
                <c:pt idx="271">
                  <c:v>1509</c:v>
                </c:pt>
                <c:pt idx="272">
                  <c:v>1535</c:v>
                </c:pt>
                <c:pt idx="273">
                  <c:v>1504</c:v>
                </c:pt>
                <c:pt idx="274">
                  <c:v>1512</c:v>
                </c:pt>
                <c:pt idx="275">
                  <c:v>1521</c:v>
                </c:pt>
                <c:pt idx="276">
                  <c:v>1535</c:v>
                </c:pt>
                <c:pt idx="277">
                  <c:v>1484</c:v>
                </c:pt>
                <c:pt idx="278">
                  <c:v>1523</c:v>
                </c:pt>
                <c:pt idx="279">
                  <c:v>1524</c:v>
                </c:pt>
                <c:pt idx="280">
                  <c:v>1524</c:v>
                </c:pt>
                <c:pt idx="281">
                  <c:v>1544</c:v>
                </c:pt>
                <c:pt idx="282">
                  <c:v>1516</c:v>
                </c:pt>
                <c:pt idx="283">
                  <c:v>1498</c:v>
                </c:pt>
                <c:pt idx="284">
                  <c:v>1521</c:v>
                </c:pt>
                <c:pt idx="285">
                  <c:v>1546</c:v>
                </c:pt>
                <c:pt idx="286">
                  <c:v>1534</c:v>
                </c:pt>
                <c:pt idx="287">
                  <c:v>1527</c:v>
                </c:pt>
                <c:pt idx="288">
                  <c:v>1582</c:v>
                </c:pt>
                <c:pt idx="289">
                  <c:v>1538</c:v>
                </c:pt>
                <c:pt idx="290">
                  <c:v>1540</c:v>
                </c:pt>
                <c:pt idx="291">
                  <c:v>1530</c:v>
                </c:pt>
                <c:pt idx="292">
                  <c:v>1539</c:v>
                </c:pt>
                <c:pt idx="293">
                  <c:v>1549</c:v>
                </c:pt>
                <c:pt idx="294">
                  <c:v>1546</c:v>
                </c:pt>
                <c:pt idx="295">
                  <c:v>1562</c:v>
                </c:pt>
                <c:pt idx="296">
                  <c:v>1529</c:v>
                </c:pt>
                <c:pt idx="297">
                  <c:v>1563</c:v>
                </c:pt>
                <c:pt idx="298">
                  <c:v>1545</c:v>
                </c:pt>
                <c:pt idx="299">
                  <c:v>1536</c:v>
                </c:pt>
                <c:pt idx="300">
                  <c:v>1549</c:v>
                </c:pt>
                <c:pt idx="301">
                  <c:v>1544</c:v>
                </c:pt>
                <c:pt idx="302">
                  <c:v>1566</c:v>
                </c:pt>
                <c:pt idx="303">
                  <c:v>1532</c:v>
                </c:pt>
                <c:pt idx="304">
                  <c:v>1540</c:v>
                </c:pt>
                <c:pt idx="305">
                  <c:v>1554</c:v>
                </c:pt>
                <c:pt idx="306">
                  <c:v>1565</c:v>
                </c:pt>
                <c:pt idx="307">
                  <c:v>1521</c:v>
                </c:pt>
                <c:pt idx="308">
                  <c:v>1551</c:v>
                </c:pt>
                <c:pt idx="309">
                  <c:v>1532</c:v>
                </c:pt>
                <c:pt idx="310">
                  <c:v>1540</c:v>
                </c:pt>
                <c:pt idx="311">
                  <c:v>1545</c:v>
                </c:pt>
                <c:pt idx="312">
                  <c:v>1514</c:v>
                </c:pt>
                <c:pt idx="313">
                  <c:v>1538</c:v>
                </c:pt>
                <c:pt idx="314">
                  <c:v>1516</c:v>
                </c:pt>
                <c:pt idx="315">
                  <c:v>1543</c:v>
                </c:pt>
                <c:pt idx="316">
                  <c:v>1550</c:v>
                </c:pt>
                <c:pt idx="317">
                  <c:v>1502</c:v>
                </c:pt>
                <c:pt idx="318">
                  <c:v>1520</c:v>
                </c:pt>
                <c:pt idx="319">
                  <c:v>1478</c:v>
                </c:pt>
                <c:pt idx="320">
                  <c:v>1531</c:v>
                </c:pt>
                <c:pt idx="321">
                  <c:v>1478</c:v>
                </c:pt>
                <c:pt idx="322">
                  <c:v>1572</c:v>
                </c:pt>
                <c:pt idx="323">
                  <c:v>1451</c:v>
                </c:pt>
                <c:pt idx="324">
                  <c:v>1492</c:v>
                </c:pt>
                <c:pt idx="325">
                  <c:v>1487</c:v>
                </c:pt>
                <c:pt idx="326">
                  <c:v>1485</c:v>
                </c:pt>
                <c:pt idx="327">
                  <c:v>1502</c:v>
                </c:pt>
                <c:pt idx="328">
                  <c:v>1515</c:v>
                </c:pt>
                <c:pt idx="329">
                  <c:v>1566</c:v>
                </c:pt>
                <c:pt idx="330">
                  <c:v>1465</c:v>
                </c:pt>
                <c:pt idx="331">
                  <c:v>1440</c:v>
                </c:pt>
                <c:pt idx="332">
                  <c:v>1487</c:v>
                </c:pt>
                <c:pt idx="333">
                  <c:v>1465</c:v>
                </c:pt>
                <c:pt idx="334">
                  <c:v>1490</c:v>
                </c:pt>
                <c:pt idx="335">
                  <c:v>1476</c:v>
                </c:pt>
                <c:pt idx="336">
                  <c:v>1486</c:v>
                </c:pt>
                <c:pt idx="337">
                  <c:v>1498</c:v>
                </c:pt>
                <c:pt idx="338">
                  <c:v>1438</c:v>
                </c:pt>
                <c:pt idx="339">
                  <c:v>1455</c:v>
                </c:pt>
                <c:pt idx="340">
                  <c:v>1461</c:v>
                </c:pt>
                <c:pt idx="341">
                  <c:v>1486</c:v>
                </c:pt>
                <c:pt idx="342">
                  <c:v>1476</c:v>
                </c:pt>
                <c:pt idx="343">
                  <c:v>1452</c:v>
                </c:pt>
                <c:pt idx="344">
                  <c:v>1457</c:v>
                </c:pt>
                <c:pt idx="345">
                  <c:v>1493</c:v>
                </c:pt>
                <c:pt idx="346">
                  <c:v>1444</c:v>
                </c:pt>
                <c:pt idx="347">
                  <c:v>1502</c:v>
                </c:pt>
                <c:pt idx="348">
                  <c:v>1505</c:v>
                </c:pt>
                <c:pt idx="349">
                  <c:v>1507</c:v>
                </c:pt>
                <c:pt idx="350">
                  <c:v>1453</c:v>
                </c:pt>
                <c:pt idx="351">
                  <c:v>1493</c:v>
                </c:pt>
                <c:pt idx="352">
                  <c:v>1482</c:v>
                </c:pt>
                <c:pt idx="353">
                  <c:v>1482</c:v>
                </c:pt>
                <c:pt idx="354">
                  <c:v>1442</c:v>
                </c:pt>
                <c:pt idx="355">
                  <c:v>1486</c:v>
                </c:pt>
                <c:pt idx="356">
                  <c:v>1431</c:v>
                </c:pt>
                <c:pt idx="357">
                  <c:v>1507</c:v>
                </c:pt>
                <c:pt idx="358">
                  <c:v>1522</c:v>
                </c:pt>
                <c:pt idx="359">
                  <c:v>1455</c:v>
                </c:pt>
                <c:pt idx="360">
                  <c:v>1448</c:v>
                </c:pt>
                <c:pt idx="361">
                  <c:v>1479</c:v>
                </c:pt>
                <c:pt idx="362">
                  <c:v>1408</c:v>
                </c:pt>
                <c:pt idx="363">
                  <c:v>1484</c:v>
                </c:pt>
                <c:pt idx="364">
                  <c:v>1472</c:v>
                </c:pt>
                <c:pt idx="365">
                  <c:v>1448</c:v>
                </c:pt>
                <c:pt idx="366">
                  <c:v>1505</c:v>
                </c:pt>
                <c:pt idx="367">
                  <c:v>1444</c:v>
                </c:pt>
                <c:pt idx="368">
                  <c:v>1459</c:v>
                </c:pt>
                <c:pt idx="369">
                  <c:v>1476</c:v>
                </c:pt>
                <c:pt idx="370">
                  <c:v>1463</c:v>
                </c:pt>
                <c:pt idx="371">
                  <c:v>1428</c:v>
                </c:pt>
                <c:pt idx="372">
                  <c:v>1423</c:v>
                </c:pt>
                <c:pt idx="373">
                  <c:v>1456</c:v>
                </c:pt>
                <c:pt idx="374">
                  <c:v>1454</c:v>
                </c:pt>
                <c:pt idx="375">
                  <c:v>1430</c:v>
                </c:pt>
                <c:pt idx="376">
                  <c:v>1398</c:v>
                </c:pt>
                <c:pt idx="377">
                  <c:v>1475</c:v>
                </c:pt>
                <c:pt idx="378">
                  <c:v>1475</c:v>
                </c:pt>
                <c:pt idx="379">
                  <c:v>1419</c:v>
                </c:pt>
                <c:pt idx="380">
                  <c:v>1418</c:v>
                </c:pt>
                <c:pt idx="381">
                  <c:v>1451</c:v>
                </c:pt>
                <c:pt idx="382">
                  <c:v>1456</c:v>
                </c:pt>
                <c:pt idx="383">
                  <c:v>1414</c:v>
                </c:pt>
                <c:pt idx="384">
                  <c:v>1425</c:v>
                </c:pt>
                <c:pt idx="385">
                  <c:v>1424</c:v>
                </c:pt>
                <c:pt idx="386">
                  <c:v>1405</c:v>
                </c:pt>
                <c:pt idx="387">
                  <c:v>1465</c:v>
                </c:pt>
                <c:pt idx="388">
                  <c:v>1399</c:v>
                </c:pt>
                <c:pt idx="389">
                  <c:v>1392</c:v>
                </c:pt>
                <c:pt idx="390">
                  <c:v>1406</c:v>
                </c:pt>
                <c:pt idx="391">
                  <c:v>1405</c:v>
                </c:pt>
                <c:pt idx="392">
                  <c:v>1442</c:v>
                </c:pt>
                <c:pt idx="393">
                  <c:v>1422</c:v>
                </c:pt>
                <c:pt idx="394">
                  <c:v>1390</c:v>
                </c:pt>
                <c:pt idx="395">
                  <c:v>1432</c:v>
                </c:pt>
                <c:pt idx="396">
                  <c:v>1445</c:v>
                </c:pt>
                <c:pt idx="397">
                  <c:v>1438</c:v>
                </c:pt>
                <c:pt idx="398">
                  <c:v>1420</c:v>
                </c:pt>
                <c:pt idx="399">
                  <c:v>1442</c:v>
                </c:pt>
                <c:pt idx="400">
                  <c:v>1430</c:v>
                </c:pt>
                <c:pt idx="401">
                  <c:v>1455</c:v>
                </c:pt>
                <c:pt idx="402">
                  <c:v>1414</c:v>
                </c:pt>
                <c:pt idx="403">
                  <c:v>1398</c:v>
                </c:pt>
                <c:pt idx="404">
                  <c:v>1400</c:v>
                </c:pt>
                <c:pt idx="405">
                  <c:v>1441</c:v>
                </c:pt>
                <c:pt idx="406">
                  <c:v>1429</c:v>
                </c:pt>
                <c:pt idx="407">
                  <c:v>1404</c:v>
                </c:pt>
                <c:pt idx="408">
                  <c:v>1436</c:v>
                </c:pt>
                <c:pt idx="409">
                  <c:v>1409</c:v>
                </c:pt>
                <c:pt idx="410">
                  <c:v>1464</c:v>
                </c:pt>
                <c:pt idx="411">
                  <c:v>1444</c:v>
                </c:pt>
                <c:pt idx="412">
                  <c:v>1443</c:v>
                </c:pt>
                <c:pt idx="413">
                  <c:v>1439</c:v>
                </c:pt>
                <c:pt idx="414">
                  <c:v>1416</c:v>
                </c:pt>
                <c:pt idx="415">
                  <c:v>1453</c:v>
                </c:pt>
                <c:pt idx="416">
                  <c:v>1432</c:v>
                </c:pt>
                <c:pt idx="417">
                  <c:v>1431</c:v>
                </c:pt>
                <c:pt idx="418">
                  <c:v>1471</c:v>
                </c:pt>
                <c:pt idx="419">
                  <c:v>1455</c:v>
                </c:pt>
                <c:pt idx="420">
                  <c:v>1478</c:v>
                </c:pt>
                <c:pt idx="421">
                  <c:v>1462</c:v>
                </c:pt>
                <c:pt idx="422">
                  <c:v>1442</c:v>
                </c:pt>
                <c:pt idx="423">
                  <c:v>1442</c:v>
                </c:pt>
                <c:pt idx="424">
                  <c:v>1429</c:v>
                </c:pt>
                <c:pt idx="425">
                  <c:v>1420</c:v>
                </c:pt>
                <c:pt idx="426">
                  <c:v>1439</c:v>
                </c:pt>
                <c:pt idx="427">
                  <c:v>1532</c:v>
                </c:pt>
                <c:pt idx="428">
                  <c:v>1492</c:v>
                </c:pt>
                <c:pt idx="429">
                  <c:v>1480</c:v>
                </c:pt>
                <c:pt idx="430">
                  <c:v>1475</c:v>
                </c:pt>
                <c:pt idx="431">
                  <c:v>1465</c:v>
                </c:pt>
                <c:pt idx="432">
                  <c:v>1467</c:v>
                </c:pt>
                <c:pt idx="433">
                  <c:v>1523</c:v>
                </c:pt>
                <c:pt idx="434">
                  <c:v>1489</c:v>
                </c:pt>
                <c:pt idx="435">
                  <c:v>1511</c:v>
                </c:pt>
                <c:pt idx="436">
                  <c:v>1541</c:v>
                </c:pt>
                <c:pt idx="437">
                  <c:v>1464</c:v>
                </c:pt>
                <c:pt idx="438">
                  <c:v>1470</c:v>
                </c:pt>
                <c:pt idx="439">
                  <c:v>1500</c:v>
                </c:pt>
                <c:pt idx="440">
                  <c:v>1498</c:v>
                </c:pt>
                <c:pt idx="441">
                  <c:v>1526</c:v>
                </c:pt>
                <c:pt idx="442">
                  <c:v>1575</c:v>
                </c:pt>
                <c:pt idx="443">
                  <c:v>1498</c:v>
                </c:pt>
                <c:pt idx="444">
                  <c:v>1475</c:v>
                </c:pt>
                <c:pt idx="445">
                  <c:v>1495</c:v>
                </c:pt>
                <c:pt idx="446">
                  <c:v>1501</c:v>
                </c:pt>
                <c:pt idx="447">
                  <c:v>1462</c:v>
                </c:pt>
                <c:pt idx="448">
                  <c:v>1444</c:v>
                </c:pt>
                <c:pt idx="449">
                  <c:v>1480</c:v>
                </c:pt>
                <c:pt idx="450">
                  <c:v>1479</c:v>
                </c:pt>
                <c:pt idx="451">
                  <c:v>1468</c:v>
                </c:pt>
                <c:pt idx="452">
                  <c:v>1486</c:v>
                </c:pt>
                <c:pt idx="453">
                  <c:v>1486</c:v>
                </c:pt>
                <c:pt idx="454">
                  <c:v>1464</c:v>
                </c:pt>
                <c:pt idx="455">
                  <c:v>1519</c:v>
                </c:pt>
                <c:pt idx="456">
                  <c:v>1446</c:v>
                </c:pt>
                <c:pt idx="457">
                  <c:v>1536</c:v>
                </c:pt>
                <c:pt idx="458">
                  <c:v>1488</c:v>
                </c:pt>
                <c:pt idx="459">
                  <c:v>1488</c:v>
                </c:pt>
                <c:pt idx="460">
                  <c:v>1501</c:v>
                </c:pt>
                <c:pt idx="461">
                  <c:v>1495</c:v>
                </c:pt>
                <c:pt idx="462">
                  <c:v>1514</c:v>
                </c:pt>
                <c:pt idx="463">
                  <c:v>1494</c:v>
                </c:pt>
                <c:pt idx="464">
                  <c:v>1501</c:v>
                </c:pt>
                <c:pt idx="465">
                  <c:v>1545</c:v>
                </c:pt>
                <c:pt idx="466">
                  <c:v>1512</c:v>
                </c:pt>
                <c:pt idx="467">
                  <c:v>1514</c:v>
                </c:pt>
                <c:pt idx="468">
                  <c:v>1506</c:v>
                </c:pt>
                <c:pt idx="469">
                  <c:v>1508</c:v>
                </c:pt>
                <c:pt idx="470">
                  <c:v>1495</c:v>
                </c:pt>
                <c:pt idx="471">
                  <c:v>1492</c:v>
                </c:pt>
                <c:pt idx="472">
                  <c:v>1497</c:v>
                </c:pt>
                <c:pt idx="473">
                  <c:v>1535</c:v>
                </c:pt>
                <c:pt idx="474">
                  <c:v>1487</c:v>
                </c:pt>
                <c:pt idx="475">
                  <c:v>1518</c:v>
                </c:pt>
                <c:pt idx="476">
                  <c:v>1499</c:v>
                </c:pt>
                <c:pt idx="477">
                  <c:v>1500</c:v>
                </c:pt>
                <c:pt idx="478">
                  <c:v>1498</c:v>
                </c:pt>
                <c:pt idx="479">
                  <c:v>1474</c:v>
                </c:pt>
                <c:pt idx="480">
                  <c:v>1478</c:v>
                </c:pt>
                <c:pt idx="481">
                  <c:v>1484</c:v>
                </c:pt>
                <c:pt idx="482">
                  <c:v>1513</c:v>
                </c:pt>
                <c:pt idx="483">
                  <c:v>1492</c:v>
                </c:pt>
                <c:pt idx="484">
                  <c:v>1469</c:v>
                </c:pt>
                <c:pt idx="485">
                  <c:v>1497</c:v>
                </c:pt>
                <c:pt idx="486">
                  <c:v>1498</c:v>
                </c:pt>
                <c:pt idx="487">
                  <c:v>1502</c:v>
                </c:pt>
                <c:pt idx="488">
                  <c:v>1488</c:v>
                </c:pt>
                <c:pt idx="489">
                  <c:v>1470</c:v>
                </c:pt>
                <c:pt idx="490">
                  <c:v>1510</c:v>
                </c:pt>
                <c:pt idx="491">
                  <c:v>1512</c:v>
                </c:pt>
                <c:pt idx="492">
                  <c:v>1482</c:v>
                </c:pt>
                <c:pt idx="493">
                  <c:v>1458</c:v>
                </c:pt>
                <c:pt idx="494">
                  <c:v>1464</c:v>
                </c:pt>
                <c:pt idx="495">
                  <c:v>1445</c:v>
                </c:pt>
                <c:pt idx="496">
                  <c:v>1440</c:v>
                </c:pt>
                <c:pt idx="497">
                  <c:v>1478</c:v>
                </c:pt>
                <c:pt idx="498">
                  <c:v>1464</c:v>
                </c:pt>
                <c:pt idx="499">
                  <c:v>1491</c:v>
                </c:pt>
                <c:pt idx="500">
                  <c:v>1475</c:v>
                </c:pt>
                <c:pt idx="501">
                  <c:v>1458</c:v>
                </c:pt>
                <c:pt idx="502">
                  <c:v>1494</c:v>
                </c:pt>
                <c:pt idx="503">
                  <c:v>1475</c:v>
                </c:pt>
                <c:pt idx="504">
                  <c:v>1441</c:v>
                </c:pt>
                <c:pt idx="505">
                  <c:v>1514</c:v>
                </c:pt>
                <c:pt idx="506">
                  <c:v>1448</c:v>
                </c:pt>
                <c:pt idx="507">
                  <c:v>1486</c:v>
                </c:pt>
                <c:pt idx="508">
                  <c:v>1462</c:v>
                </c:pt>
                <c:pt idx="509">
                  <c:v>1455</c:v>
                </c:pt>
                <c:pt idx="510">
                  <c:v>1485</c:v>
                </c:pt>
                <c:pt idx="511">
                  <c:v>1449</c:v>
                </c:pt>
                <c:pt idx="512">
                  <c:v>1454</c:v>
                </c:pt>
                <c:pt idx="513">
                  <c:v>1483</c:v>
                </c:pt>
                <c:pt idx="514">
                  <c:v>1468</c:v>
                </c:pt>
                <c:pt idx="515">
                  <c:v>1482</c:v>
                </c:pt>
                <c:pt idx="516">
                  <c:v>1474</c:v>
                </c:pt>
                <c:pt idx="517">
                  <c:v>1515</c:v>
                </c:pt>
                <c:pt idx="518">
                  <c:v>1537</c:v>
                </c:pt>
                <c:pt idx="519">
                  <c:v>1446</c:v>
                </c:pt>
                <c:pt idx="520">
                  <c:v>1468</c:v>
                </c:pt>
                <c:pt idx="521">
                  <c:v>1456</c:v>
                </c:pt>
                <c:pt idx="522">
                  <c:v>1489</c:v>
                </c:pt>
                <c:pt idx="523">
                  <c:v>1433</c:v>
                </c:pt>
                <c:pt idx="524">
                  <c:v>1489</c:v>
                </c:pt>
                <c:pt idx="525">
                  <c:v>1490</c:v>
                </c:pt>
                <c:pt idx="526">
                  <c:v>1475</c:v>
                </c:pt>
                <c:pt idx="527">
                  <c:v>1460</c:v>
                </c:pt>
                <c:pt idx="528">
                  <c:v>1445</c:v>
                </c:pt>
                <c:pt idx="529">
                  <c:v>1481</c:v>
                </c:pt>
                <c:pt idx="530">
                  <c:v>1485</c:v>
                </c:pt>
                <c:pt idx="531">
                  <c:v>1482</c:v>
                </c:pt>
                <c:pt idx="532">
                  <c:v>1427</c:v>
                </c:pt>
                <c:pt idx="533">
                  <c:v>1498</c:v>
                </c:pt>
                <c:pt idx="534">
                  <c:v>1439</c:v>
                </c:pt>
                <c:pt idx="535">
                  <c:v>1483</c:v>
                </c:pt>
                <c:pt idx="536">
                  <c:v>1488</c:v>
                </c:pt>
                <c:pt idx="537">
                  <c:v>1471</c:v>
                </c:pt>
                <c:pt idx="538">
                  <c:v>1513</c:v>
                </c:pt>
                <c:pt idx="539">
                  <c:v>1451</c:v>
                </c:pt>
                <c:pt idx="540">
                  <c:v>1461</c:v>
                </c:pt>
                <c:pt idx="541">
                  <c:v>1490</c:v>
                </c:pt>
                <c:pt idx="542">
                  <c:v>1486</c:v>
                </c:pt>
                <c:pt idx="543">
                  <c:v>1571</c:v>
                </c:pt>
                <c:pt idx="544">
                  <c:v>1523</c:v>
                </c:pt>
                <c:pt idx="545">
                  <c:v>1531</c:v>
                </c:pt>
                <c:pt idx="546">
                  <c:v>1561</c:v>
                </c:pt>
                <c:pt idx="547">
                  <c:v>1522</c:v>
                </c:pt>
                <c:pt idx="548">
                  <c:v>1525</c:v>
                </c:pt>
                <c:pt idx="549">
                  <c:v>1490</c:v>
                </c:pt>
                <c:pt idx="550">
                  <c:v>1559</c:v>
                </c:pt>
                <c:pt idx="551">
                  <c:v>1566</c:v>
                </c:pt>
                <c:pt idx="552">
                  <c:v>1601</c:v>
                </c:pt>
                <c:pt idx="553">
                  <c:v>1548</c:v>
                </c:pt>
                <c:pt idx="554">
                  <c:v>1496</c:v>
                </c:pt>
                <c:pt idx="555">
                  <c:v>1568</c:v>
                </c:pt>
                <c:pt idx="556">
                  <c:v>1500</c:v>
                </c:pt>
                <c:pt idx="557">
                  <c:v>1543</c:v>
                </c:pt>
                <c:pt idx="558">
                  <c:v>1552</c:v>
                </c:pt>
                <c:pt idx="559">
                  <c:v>1540</c:v>
                </c:pt>
                <c:pt idx="560">
                  <c:v>1529</c:v>
                </c:pt>
                <c:pt idx="561">
                  <c:v>1536</c:v>
                </c:pt>
                <c:pt idx="562">
                  <c:v>1506</c:v>
                </c:pt>
                <c:pt idx="563">
                  <c:v>1515</c:v>
                </c:pt>
                <c:pt idx="564">
                  <c:v>1522</c:v>
                </c:pt>
                <c:pt idx="565">
                  <c:v>1517</c:v>
                </c:pt>
                <c:pt idx="566">
                  <c:v>1525</c:v>
                </c:pt>
                <c:pt idx="567">
                  <c:v>1548</c:v>
                </c:pt>
                <c:pt idx="568">
                  <c:v>1564</c:v>
                </c:pt>
                <c:pt idx="569">
                  <c:v>1529</c:v>
                </c:pt>
                <c:pt idx="570">
                  <c:v>1543</c:v>
                </c:pt>
                <c:pt idx="571">
                  <c:v>1545</c:v>
                </c:pt>
                <c:pt idx="572">
                  <c:v>1519</c:v>
                </c:pt>
                <c:pt idx="573">
                  <c:v>1549</c:v>
                </c:pt>
                <c:pt idx="574">
                  <c:v>1513</c:v>
                </c:pt>
                <c:pt idx="575">
                  <c:v>1543</c:v>
                </c:pt>
                <c:pt idx="576">
                  <c:v>1537</c:v>
                </c:pt>
                <c:pt idx="577">
                  <c:v>1528</c:v>
                </c:pt>
                <c:pt idx="578">
                  <c:v>1584</c:v>
                </c:pt>
                <c:pt idx="579">
                  <c:v>1566</c:v>
                </c:pt>
                <c:pt idx="580">
                  <c:v>1538</c:v>
                </c:pt>
                <c:pt idx="581">
                  <c:v>1574</c:v>
                </c:pt>
                <c:pt idx="582">
                  <c:v>1586</c:v>
                </c:pt>
                <c:pt idx="583">
                  <c:v>1543</c:v>
                </c:pt>
                <c:pt idx="584">
                  <c:v>1573</c:v>
                </c:pt>
                <c:pt idx="585">
                  <c:v>1566</c:v>
                </c:pt>
                <c:pt idx="586">
                  <c:v>1560</c:v>
                </c:pt>
                <c:pt idx="587">
                  <c:v>1556</c:v>
                </c:pt>
                <c:pt idx="588">
                  <c:v>1539</c:v>
                </c:pt>
                <c:pt idx="589">
                  <c:v>1542</c:v>
                </c:pt>
                <c:pt idx="590">
                  <c:v>1557</c:v>
                </c:pt>
                <c:pt idx="591">
                  <c:v>1587</c:v>
                </c:pt>
                <c:pt idx="592">
                  <c:v>1580</c:v>
                </c:pt>
                <c:pt idx="593">
                  <c:v>1615</c:v>
                </c:pt>
                <c:pt idx="594">
                  <c:v>1535</c:v>
                </c:pt>
                <c:pt idx="595">
                  <c:v>1532</c:v>
                </c:pt>
                <c:pt idx="596">
                  <c:v>1542</c:v>
                </c:pt>
                <c:pt idx="597">
                  <c:v>1552</c:v>
                </c:pt>
                <c:pt idx="598">
                  <c:v>1551</c:v>
                </c:pt>
                <c:pt idx="599">
                  <c:v>1536</c:v>
                </c:pt>
                <c:pt idx="600">
                  <c:v>1603</c:v>
                </c:pt>
                <c:pt idx="601">
                  <c:v>1512</c:v>
                </c:pt>
                <c:pt idx="602">
                  <c:v>1549</c:v>
                </c:pt>
                <c:pt idx="603">
                  <c:v>1513</c:v>
                </c:pt>
                <c:pt idx="604">
                  <c:v>1561</c:v>
                </c:pt>
                <c:pt idx="605">
                  <c:v>1510</c:v>
                </c:pt>
                <c:pt idx="606">
                  <c:v>1541</c:v>
                </c:pt>
                <c:pt idx="607">
                  <c:v>1556</c:v>
                </c:pt>
                <c:pt idx="608">
                  <c:v>1550</c:v>
                </c:pt>
                <c:pt idx="609">
                  <c:v>1571</c:v>
                </c:pt>
                <c:pt idx="610">
                  <c:v>1525</c:v>
                </c:pt>
                <c:pt idx="611">
                  <c:v>1533</c:v>
                </c:pt>
                <c:pt idx="612">
                  <c:v>1519</c:v>
                </c:pt>
                <c:pt idx="613">
                  <c:v>1557</c:v>
                </c:pt>
                <c:pt idx="614">
                  <c:v>1614</c:v>
                </c:pt>
                <c:pt idx="615">
                  <c:v>1581</c:v>
                </c:pt>
                <c:pt idx="616">
                  <c:v>1525</c:v>
                </c:pt>
                <c:pt idx="617">
                  <c:v>1536</c:v>
                </c:pt>
                <c:pt idx="618">
                  <c:v>1557</c:v>
                </c:pt>
                <c:pt idx="619">
                  <c:v>1575</c:v>
                </c:pt>
                <c:pt idx="620">
                  <c:v>1577</c:v>
                </c:pt>
                <c:pt idx="621">
                  <c:v>1546</c:v>
                </c:pt>
                <c:pt idx="622">
                  <c:v>1585</c:v>
                </c:pt>
                <c:pt idx="623">
                  <c:v>1559</c:v>
                </c:pt>
                <c:pt idx="624">
                  <c:v>1528</c:v>
                </c:pt>
                <c:pt idx="625">
                  <c:v>1537</c:v>
                </c:pt>
                <c:pt idx="626">
                  <c:v>1537</c:v>
                </c:pt>
                <c:pt idx="627">
                  <c:v>1547</c:v>
                </c:pt>
                <c:pt idx="628">
                  <c:v>1628</c:v>
                </c:pt>
                <c:pt idx="629">
                  <c:v>1545</c:v>
                </c:pt>
                <c:pt idx="630">
                  <c:v>1554</c:v>
                </c:pt>
                <c:pt idx="631">
                  <c:v>1496</c:v>
                </c:pt>
                <c:pt idx="632">
                  <c:v>1536</c:v>
                </c:pt>
                <c:pt idx="633">
                  <c:v>1515</c:v>
                </c:pt>
                <c:pt idx="634">
                  <c:v>1493</c:v>
                </c:pt>
                <c:pt idx="635">
                  <c:v>1498</c:v>
                </c:pt>
                <c:pt idx="636">
                  <c:v>1576</c:v>
                </c:pt>
                <c:pt idx="637">
                  <c:v>1527</c:v>
                </c:pt>
                <c:pt idx="638">
                  <c:v>1496</c:v>
                </c:pt>
                <c:pt idx="639">
                  <c:v>1516</c:v>
                </c:pt>
                <c:pt idx="640">
                  <c:v>1490</c:v>
                </c:pt>
                <c:pt idx="641">
                  <c:v>1494</c:v>
                </c:pt>
                <c:pt idx="642">
                  <c:v>1520</c:v>
                </c:pt>
                <c:pt idx="643">
                  <c:v>1458</c:v>
                </c:pt>
                <c:pt idx="644">
                  <c:v>1518</c:v>
                </c:pt>
                <c:pt idx="645">
                  <c:v>1453</c:v>
                </c:pt>
                <c:pt idx="646">
                  <c:v>1478</c:v>
                </c:pt>
                <c:pt idx="647">
                  <c:v>1481</c:v>
                </c:pt>
                <c:pt idx="648">
                  <c:v>1483</c:v>
                </c:pt>
                <c:pt idx="649">
                  <c:v>1459</c:v>
                </c:pt>
                <c:pt idx="650">
                  <c:v>1426</c:v>
                </c:pt>
                <c:pt idx="651">
                  <c:v>1456</c:v>
                </c:pt>
                <c:pt idx="652">
                  <c:v>1453</c:v>
                </c:pt>
                <c:pt idx="653">
                  <c:v>1470</c:v>
                </c:pt>
                <c:pt idx="654">
                  <c:v>1451</c:v>
                </c:pt>
                <c:pt idx="655">
                  <c:v>1445</c:v>
                </c:pt>
                <c:pt idx="656">
                  <c:v>1456</c:v>
                </c:pt>
                <c:pt idx="657">
                  <c:v>1448</c:v>
                </c:pt>
                <c:pt idx="658">
                  <c:v>1468</c:v>
                </c:pt>
                <c:pt idx="659">
                  <c:v>1426</c:v>
                </c:pt>
                <c:pt idx="660">
                  <c:v>1446</c:v>
                </c:pt>
                <c:pt idx="661">
                  <c:v>1428</c:v>
                </c:pt>
                <c:pt idx="662">
                  <c:v>1459</c:v>
                </c:pt>
                <c:pt idx="663">
                  <c:v>1415</c:v>
                </c:pt>
                <c:pt idx="664">
                  <c:v>1451</c:v>
                </c:pt>
                <c:pt idx="665">
                  <c:v>1471</c:v>
                </c:pt>
                <c:pt idx="666">
                  <c:v>1467</c:v>
                </c:pt>
                <c:pt idx="667">
                  <c:v>1428</c:v>
                </c:pt>
                <c:pt idx="668">
                  <c:v>1487</c:v>
                </c:pt>
                <c:pt idx="669">
                  <c:v>1457</c:v>
                </c:pt>
                <c:pt idx="670">
                  <c:v>1456</c:v>
                </c:pt>
                <c:pt idx="671">
                  <c:v>1463</c:v>
                </c:pt>
                <c:pt idx="672">
                  <c:v>1486</c:v>
                </c:pt>
                <c:pt idx="673">
                  <c:v>1480</c:v>
                </c:pt>
                <c:pt idx="674">
                  <c:v>1486</c:v>
                </c:pt>
                <c:pt idx="675">
                  <c:v>1446</c:v>
                </c:pt>
                <c:pt idx="676">
                  <c:v>1516</c:v>
                </c:pt>
                <c:pt idx="677">
                  <c:v>1505</c:v>
                </c:pt>
                <c:pt idx="678">
                  <c:v>1446</c:v>
                </c:pt>
                <c:pt idx="679">
                  <c:v>1492</c:v>
                </c:pt>
                <c:pt idx="680">
                  <c:v>1451</c:v>
                </c:pt>
                <c:pt idx="681">
                  <c:v>1473</c:v>
                </c:pt>
                <c:pt idx="682">
                  <c:v>1457</c:v>
                </c:pt>
                <c:pt idx="683">
                  <c:v>1438</c:v>
                </c:pt>
                <c:pt idx="684">
                  <c:v>1508</c:v>
                </c:pt>
                <c:pt idx="685">
                  <c:v>1460</c:v>
                </c:pt>
                <c:pt idx="686">
                  <c:v>1506</c:v>
                </c:pt>
                <c:pt idx="687">
                  <c:v>1506</c:v>
                </c:pt>
                <c:pt idx="688">
                  <c:v>1529</c:v>
                </c:pt>
                <c:pt idx="689">
                  <c:v>1474</c:v>
                </c:pt>
                <c:pt idx="690">
                  <c:v>1453</c:v>
                </c:pt>
                <c:pt idx="691">
                  <c:v>1478</c:v>
                </c:pt>
                <c:pt idx="692">
                  <c:v>1485</c:v>
                </c:pt>
                <c:pt idx="693">
                  <c:v>1459</c:v>
                </c:pt>
                <c:pt idx="694">
                  <c:v>1468</c:v>
                </c:pt>
                <c:pt idx="695">
                  <c:v>1497</c:v>
                </c:pt>
                <c:pt idx="696">
                  <c:v>1484</c:v>
                </c:pt>
                <c:pt idx="697">
                  <c:v>1466</c:v>
                </c:pt>
                <c:pt idx="698">
                  <c:v>1455</c:v>
                </c:pt>
                <c:pt idx="699">
                  <c:v>1491</c:v>
                </c:pt>
                <c:pt idx="700">
                  <c:v>1528</c:v>
                </c:pt>
                <c:pt idx="701">
                  <c:v>1512</c:v>
                </c:pt>
                <c:pt idx="702">
                  <c:v>1533</c:v>
                </c:pt>
                <c:pt idx="703">
                  <c:v>1521</c:v>
                </c:pt>
                <c:pt idx="704">
                  <c:v>1540</c:v>
                </c:pt>
                <c:pt idx="705">
                  <c:v>1543</c:v>
                </c:pt>
                <c:pt idx="706">
                  <c:v>1519</c:v>
                </c:pt>
                <c:pt idx="707">
                  <c:v>1486</c:v>
                </c:pt>
                <c:pt idx="708">
                  <c:v>1558</c:v>
                </c:pt>
                <c:pt idx="709">
                  <c:v>1546</c:v>
                </c:pt>
                <c:pt idx="710">
                  <c:v>1541</c:v>
                </c:pt>
                <c:pt idx="711">
                  <c:v>1534</c:v>
                </c:pt>
                <c:pt idx="712">
                  <c:v>1558</c:v>
                </c:pt>
                <c:pt idx="713">
                  <c:v>1494</c:v>
                </c:pt>
                <c:pt idx="714">
                  <c:v>1499</c:v>
                </c:pt>
                <c:pt idx="715">
                  <c:v>1512</c:v>
                </c:pt>
                <c:pt idx="716">
                  <c:v>1511</c:v>
                </c:pt>
                <c:pt idx="717">
                  <c:v>1505</c:v>
                </c:pt>
                <c:pt idx="718">
                  <c:v>1496</c:v>
                </c:pt>
                <c:pt idx="719">
                  <c:v>1530</c:v>
                </c:pt>
                <c:pt idx="720">
                  <c:v>1509</c:v>
                </c:pt>
                <c:pt idx="721">
                  <c:v>1492</c:v>
                </c:pt>
                <c:pt idx="722">
                  <c:v>1560</c:v>
                </c:pt>
                <c:pt idx="723">
                  <c:v>1458</c:v>
                </c:pt>
                <c:pt idx="724">
                  <c:v>1541</c:v>
                </c:pt>
                <c:pt idx="725">
                  <c:v>1541</c:v>
                </c:pt>
                <c:pt idx="726">
                  <c:v>1554</c:v>
                </c:pt>
                <c:pt idx="727">
                  <c:v>1543</c:v>
                </c:pt>
                <c:pt idx="728">
                  <c:v>1589</c:v>
                </c:pt>
                <c:pt idx="729">
                  <c:v>1540</c:v>
                </c:pt>
                <c:pt idx="730">
                  <c:v>1572</c:v>
                </c:pt>
                <c:pt idx="731">
                  <c:v>1603</c:v>
                </c:pt>
                <c:pt idx="732">
                  <c:v>1552</c:v>
                </c:pt>
                <c:pt idx="733">
                  <c:v>1562</c:v>
                </c:pt>
                <c:pt idx="734">
                  <c:v>1556</c:v>
                </c:pt>
                <c:pt idx="735">
                  <c:v>1549</c:v>
                </c:pt>
                <c:pt idx="736">
                  <c:v>1558</c:v>
                </c:pt>
                <c:pt idx="737">
                  <c:v>1575</c:v>
                </c:pt>
                <c:pt idx="738">
                  <c:v>1520</c:v>
                </c:pt>
                <c:pt idx="739">
                  <c:v>1602</c:v>
                </c:pt>
                <c:pt idx="740">
                  <c:v>1560</c:v>
                </c:pt>
                <c:pt idx="741">
                  <c:v>1670</c:v>
                </c:pt>
                <c:pt idx="742">
                  <c:v>1613</c:v>
                </c:pt>
                <c:pt idx="743">
                  <c:v>1602</c:v>
                </c:pt>
                <c:pt idx="744">
                  <c:v>1564</c:v>
                </c:pt>
                <c:pt idx="745">
                  <c:v>1645</c:v>
                </c:pt>
                <c:pt idx="746">
                  <c:v>1619</c:v>
                </c:pt>
                <c:pt idx="747">
                  <c:v>1574</c:v>
                </c:pt>
                <c:pt idx="748">
                  <c:v>1634</c:v>
                </c:pt>
                <c:pt idx="749">
                  <c:v>1670</c:v>
                </c:pt>
                <c:pt idx="750">
                  <c:v>1618</c:v>
                </c:pt>
                <c:pt idx="751">
                  <c:v>1622</c:v>
                </c:pt>
                <c:pt idx="752">
                  <c:v>1633</c:v>
                </c:pt>
                <c:pt idx="753">
                  <c:v>1621</c:v>
                </c:pt>
                <c:pt idx="754">
                  <c:v>1594</c:v>
                </c:pt>
                <c:pt idx="755">
                  <c:v>1613</c:v>
                </c:pt>
                <c:pt idx="756">
                  <c:v>1618</c:v>
                </c:pt>
                <c:pt idx="757">
                  <c:v>1590</c:v>
                </c:pt>
                <c:pt idx="758">
                  <c:v>1558</c:v>
                </c:pt>
                <c:pt idx="759">
                  <c:v>1662</c:v>
                </c:pt>
                <c:pt idx="760">
                  <c:v>1587</c:v>
                </c:pt>
                <c:pt idx="761">
                  <c:v>1609</c:v>
                </c:pt>
                <c:pt idx="762">
                  <c:v>1591</c:v>
                </c:pt>
                <c:pt idx="763">
                  <c:v>1603</c:v>
                </c:pt>
                <c:pt idx="764">
                  <c:v>1591</c:v>
                </c:pt>
                <c:pt idx="765">
                  <c:v>1568</c:v>
                </c:pt>
                <c:pt idx="766">
                  <c:v>1605</c:v>
                </c:pt>
                <c:pt idx="767">
                  <c:v>1544</c:v>
                </c:pt>
                <c:pt idx="768">
                  <c:v>1530</c:v>
                </c:pt>
                <c:pt idx="769">
                  <c:v>1560</c:v>
                </c:pt>
                <c:pt idx="770">
                  <c:v>1503</c:v>
                </c:pt>
                <c:pt idx="771">
                  <c:v>1590</c:v>
                </c:pt>
                <c:pt idx="772">
                  <c:v>1535</c:v>
                </c:pt>
                <c:pt idx="773">
                  <c:v>1587</c:v>
                </c:pt>
                <c:pt idx="774">
                  <c:v>1537</c:v>
                </c:pt>
                <c:pt idx="775">
                  <c:v>1582</c:v>
                </c:pt>
                <c:pt idx="776">
                  <c:v>1543</c:v>
                </c:pt>
                <c:pt idx="777">
                  <c:v>1585</c:v>
                </c:pt>
                <c:pt idx="778">
                  <c:v>1557</c:v>
                </c:pt>
                <c:pt idx="779">
                  <c:v>1573</c:v>
                </c:pt>
                <c:pt idx="780">
                  <c:v>1571</c:v>
                </c:pt>
                <c:pt idx="781">
                  <c:v>1531</c:v>
                </c:pt>
                <c:pt idx="782">
                  <c:v>1537</c:v>
                </c:pt>
                <c:pt idx="783">
                  <c:v>1544</c:v>
                </c:pt>
                <c:pt idx="784">
                  <c:v>1553</c:v>
                </c:pt>
                <c:pt idx="785">
                  <c:v>1553</c:v>
                </c:pt>
                <c:pt idx="786">
                  <c:v>1539</c:v>
                </c:pt>
                <c:pt idx="787">
                  <c:v>1551</c:v>
                </c:pt>
                <c:pt idx="788">
                  <c:v>1542</c:v>
                </c:pt>
                <c:pt idx="789">
                  <c:v>1481</c:v>
                </c:pt>
                <c:pt idx="790">
                  <c:v>1451</c:v>
                </c:pt>
                <c:pt idx="791">
                  <c:v>1492</c:v>
                </c:pt>
                <c:pt idx="792">
                  <c:v>1595</c:v>
                </c:pt>
                <c:pt idx="793">
                  <c:v>1493</c:v>
                </c:pt>
                <c:pt idx="794">
                  <c:v>1487</c:v>
                </c:pt>
                <c:pt idx="795">
                  <c:v>1487</c:v>
                </c:pt>
                <c:pt idx="796">
                  <c:v>1474</c:v>
                </c:pt>
                <c:pt idx="797">
                  <c:v>1462</c:v>
                </c:pt>
                <c:pt idx="798">
                  <c:v>1418</c:v>
                </c:pt>
                <c:pt idx="799">
                  <c:v>1503</c:v>
                </c:pt>
                <c:pt idx="800">
                  <c:v>1458</c:v>
                </c:pt>
                <c:pt idx="801">
                  <c:v>1527</c:v>
                </c:pt>
                <c:pt idx="802">
                  <c:v>1463</c:v>
                </c:pt>
                <c:pt idx="803">
                  <c:v>1479</c:v>
                </c:pt>
                <c:pt idx="804">
                  <c:v>1467</c:v>
                </c:pt>
                <c:pt idx="805">
                  <c:v>1462</c:v>
                </c:pt>
                <c:pt idx="806">
                  <c:v>1480</c:v>
                </c:pt>
                <c:pt idx="807">
                  <c:v>1426</c:v>
                </c:pt>
                <c:pt idx="808">
                  <c:v>1450</c:v>
                </c:pt>
                <c:pt idx="809">
                  <c:v>1434</c:v>
                </c:pt>
                <c:pt idx="810">
                  <c:v>1506</c:v>
                </c:pt>
                <c:pt idx="811">
                  <c:v>1410</c:v>
                </c:pt>
                <c:pt idx="812">
                  <c:v>1440</c:v>
                </c:pt>
                <c:pt idx="813">
                  <c:v>1463</c:v>
                </c:pt>
                <c:pt idx="814">
                  <c:v>1414</c:v>
                </c:pt>
                <c:pt idx="815">
                  <c:v>1467</c:v>
                </c:pt>
                <c:pt idx="816">
                  <c:v>1391</c:v>
                </c:pt>
                <c:pt idx="817">
                  <c:v>1387</c:v>
                </c:pt>
                <c:pt idx="818">
                  <c:v>1359</c:v>
                </c:pt>
                <c:pt idx="819">
                  <c:v>1318</c:v>
                </c:pt>
                <c:pt idx="820">
                  <c:v>1353</c:v>
                </c:pt>
                <c:pt idx="821">
                  <c:v>1414</c:v>
                </c:pt>
                <c:pt idx="822">
                  <c:v>1369</c:v>
                </c:pt>
                <c:pt idx="823">
                  <c:v>1365</c:v>
                </c:pt>
                <c:pt idx="824">
                  <c:v>1361</c:v>
                </c:pt>
                <c:pt idx="825">
                  <c:v>1380</c:v>
                </c:pt>
                <c:pt idx="826">
                  <c:v>1347</c:v>
                </c:pt>
                <c:pt idx="827">
                  <c:v>1324</c:v>
                </c:pt>
                <c:pt idx="828">
                  <c:v>1384</c:v>
                </c:pt>
                <c:pt idx="829">
                  <c:v>1278</c:v>
                </c:pt>
                <c:pt idx="830">
                  <c:v>1344</c:v>
                </c:pt>
                <c:pt idx="831">
                  <c:v>1344</c:v>
                </c:pt>
                <c:pt idx="832">
                  <c:v>1300</c:v>
                </c:pt>
                <c:pt idx="833">
                  <c:v>1308</c:v>
                </c:pt>
                <c:pt idx="834">
                  <c:v>1278</c:v>
                </c:pt>
                <c:pt idx="835">
                  <c:v>1368</c:v>
                </c:pt>
                <c:pt idx="836">
                  <c:v>1303</c:v>
                </c:pt>
                <c:pt idx="837">
                  <c:v>1315</c:v>
                </c:pt>
                <c:pt idx="838">
                  <c:v>1323</c:v>
                </c:pt>
                <c:pt idx="839">
                  <c:v>1301</c:v>
                </c:pt>
                <c:pt idx="840">
                  <c:v>1302</c:v>
                </c:pt>
                <c:pt idx="841">
                  <c:v>1350</c:v>
                </c:pt>
                <c:pt idx="842">
                  <c:v>1299</c:v>
                </c:pt>
                <c:pt idx="843">
                  <c:v>1292</c:v>
                </c:pt>
                <c:pt idx="844">
                  <c:v>1305</c:v>
                </c:pt>
                <c:pt idx="845">
                  <c:v>1337</c:v>
                </c:pt>
                <c:pt idx="846">
                  <c:v>1313</c:v>
                </c:pt>
                <c:pt idx="847">
                  <c:v>1343</c:v>
                </c:pt>
                <c:pt idx="848">
                  <c:v>1332</c:v>
                </c:pt>
                <c:pt idx="849">
                  <c:v>1358</c:v>
                </c:pt>
                <c:pt idx="850">
                  <c:v>1306</c:v>
                </c:pt>
                <c:pt idx="851">
                  <c:v>1276</c:v>
                </c:pt>
                <c:pt idx="852">
                  <c:v>1323</c:v>
                </c:pt>
                <c:pt idx="853">
                  <c:v>1321</c:v>
                </c:pt>
                <c:pt idx="854">
                  <c:v>1319</c:v>
                </c:pt>
                <c:pt idx="855">
                  <c:v>1343</c:v>
                </c:pt>
                <c:pt idx="856">
                  <c:v>1378</c:v>
                </c:pt>
                <c:pt idx="857">
                  <c:v>1391</c:v>
                </c:pt>
                <c:pt idx="858">
                  <c:v>1321</c:v>
                </c:pt>
                <c:pt idx="859">
                  <c:v>1351</c:v>
                </c:pt>
                <c:pt idx="860">
                  <c:v>1332</c:v>
                </c:pt>
                <c:pt idx="861">
                  <c:v>1358</c:v>
                </c:pt>
                <c:pt idx="862">
                  <c:v>1331</c:v>
                </c:pt>
                <c:pt idx="863">
                  <c:v>1310</c:v>
                </c:pt>
                <c:pt idx="864">
                  <c:v>1345</c:v>
                </c:pt>
                <c:pt idx="865">
                  <c:v>1368</c:v>
                </c:pt>
                <c:pt idx="866">
                  <c:v>1349</c:v>
                </c:pt>
                <c:pt idx="867">
                  <c:v>1407</c:v>
                </c:pt>
                <c:pt idx="868">
                  <c:v>1370</c:v>
                </c:pt>
                <c:pt idx="869">
                  <c:v>1355</c:v>
                </c:pt>
                <c:pt idx="870">
                  <c:v>1353</c:v>
                </c:pt>
                <c:pt idx="871">
                  <c:v>1360</c:v>
                </c:pt>
                <c:pt idx="872">
                  <c:v>1340</c:v>
                </c:pt>
                <c:pt idx="873">
                  <c:v>1346</c:v>
                </c:pt>
                <c:pt idx="874">
                  <c:v>1302</c:v>
                </c:pt>
                <c:pt idx="875">
                  <c:v>1409</c:v>
                </c:pt>
                <c:pt idx="876">
                  <c:v>1336</c:v>
                </c:pt>
                <c:pt idx="877">
                  <c:v>1353</c:v>
                </c:pt>
                <c:pt idx="878">
                  <c:v>1376</c:v>
                </c:pt>
                <c:pt idx="879">
                  <c:v>1305</c:v>
                </c:pt>
                <c:pt idx="880">
                  <c:v>1318</c:v>
                </c:pt>
                <c:pt idx="881">
                  <c:v>1373</c:v>
                </c:pt>
                <c:pt idx="882">
                  <c:v>1300</c:v>
                </c:pt>
                <c:pt idx="883">
                  <c:v>1394</c:v>
                </c:pt>
                <c:pt idx="884">
                  <c:v>1336</c:v>
                </c:pt>
                <c:pt idx="885">
                  <c:v>1317</c:v>
                </c:pt>
                <c:pt idx="886">
                  <c:v>1319</c:v>
                </c:pt>
                <c:pt idx="887">
                  <c:v>1280</c:v>
                </c:pt>
                <c:pt idx="888">
                  <c:v>1342</c:v>
                </c:pt>
                <c:pt idx="889">
                  <c:v>1359</c:v>
                </c:pt>
                <c:pt idx="890">
                  <c:v>1349</c:v>
                </c:pt>
                <c:pt idx="891">
                  <c:v>1336</c:v>
                </c:pt>
                <c:pt idx="892">
                  <c:v>1373</c:v>
                </c:pt>
                <c:pt idx="893">
                  <c:v>1349</c:v>
                </c:pt>
                <c:pt idx="894">
                  <c:v>1317</c:v>
                </c:pt>
                <c:pt idx="895">
                  <c:v>1362</c:v>
                </c:pt>
                <c:pt idx="896">
                  <c:v>1339</c:v>
                </c:pt>
                <c:pt idx="897">
                  <c:v>1358</c:v>
                </c:pt>
                <c:pt idx="898">
                  <c:v>1362</c:v>
                </c:pt>
                <c:pt idx="899">
                  <c:v>1326</c:v>
                </c:pt>
                <c:pt idx="900">
                  <c:v>1346</c:v>
                </c:pt>
                <c:pt idx="901">
                  <c:v>1346</c:v>
                </c:pt>
                <c:pt idx="902">
                  <c:v>1368</c:v>
                </c:pt>
                <c:pt idx="903">
                  <c:v>1363</c:v>
                </c:pt>
                <c:pt idx="904">
                  <c:v>1310</c:v>
                </c:pt>
                <c:pt idx="905">
                  <c:v>1352</c:v>
                </c:pt>
                <c:pt idx="906">
                  <c:v>1280</c:v>
                </c:pt>
                <c:pt idx="907">
                  <c:v>1281</c:v>
                </c:pt>
                <c:pt idx="908">
                  <c:v>1362</c:v>
                </c:pt>
                <c:pt idx="909">
                  <c:v>1346</c:v>
                </c:pt>
                <c:pt idx="910">
                  <c:v>1299</c:v>
                </c:pt>
                <c:pt idx="911">
                  <c:v>1247</c:v>
                </c:pt>
                <c:pt idx="912">
                  <c:v>1271</c:v>
                </c:pt>
                <c:pt idx="913">
                  <c:v>1271</c:v>
                </c:pt>
                <c:pt idx="914">
                  <c:v>1342</c:v>
                </c:pt>
                <c:pt idx="915">
                  <c:v>1294</c:v>
                </c:pt>
                <c:pt idx="916">
                  <c:v>1299</c:v>
                </c:pt>
                <c:pt idx="917">
                  <c:v>1256</c:v>
                </c:pt>
                <c:pt idx="918">
                  <c:v>1292</c:v>
                </c:pt>
                <c:pt idx="919">
                  <c:v>1250</c:v>
                </c:pt>
                <c:pt idx="920">
                  <c:v>1206</c:v>
                </c:pt>
                <c:pt idx="921">
                  <c:v>1227</c:v>
                </c:pt>
                <c:pt idx="922">
                  <c:v>1292</c:v>
                </c:pt>
                <c:pt idx="923">
                  <c:v>1241</c:v>
                </c:pt>
                <c:pt idx="924">
                  <c:v>1216</c:v>
                </c:pt>
                <c:pt idx="925">
                  <c:v>1331</c:v>
                </c:pt>
                <c:pt idx="926">
                  <c:v>1314</c:v>
                </c:pt>
                <c:pt idx="927">
                  <c:v>1209</c:v>
                </c:pt>
                <c:pt idx="928">
                  <c:v>1273</c:v>
                </c:pt>
                <c:pt idx="929">
                  <c:v>1229</c:v>
                </c:pt>
                <c:pt idx="930">
                  <c:v>1234</c:v>
                </c:pt>
                <c:pt idx="931">
                  <c:v>1214</c:v>
                </c:pt>
                <c:pt idx="932">
                  <c:v>1237</c:v>
                </c:pt>
                <c:pt idx="933">
                  <c:v>1315</c:v>
                </c:pt>
                <c:pt idx="934">
                  <c:v>1213</c:v>
                </c:pt>
                <c:pt idx="935">
                  <c:v>1172</c:v>
                </c:pt>
                <c:pt idx="936">
                  <c:v>1219</c:v>
                </c:pt>
                <c:pt idx="937">
                  <c:v>1225</c:v>
                </c:pt>
                <c:pt idx="938">
                  <c:v>1211</c:v>
                </c:pt>
                <c:pt idx="939">
                  <c:v>1183</c:v>
                </c:pt>
                <c:pt idx="940">
                  <c:v>1236</c:v>
                </c:pt>
                <c:pt idx="941">
                  <c:v>1172</c:v>
                </c:pt>
                <c:pt idx="942">
                  <c:v>1175</c:v>
                </c:pt>
                <c:pt idx="943">
                  <c:v>1186</c:v>
                </c:pt>
                <c:pt idx="944">
                  <c:v>1199</c:v>
                </c:pt>
                <c:pt idx="945">
                  <c:v>1200</c:v>
                </c:pt>
                <c:pt idx="946">
                  <c:v>1165</c:v>
                </c:pt>
                <c:pt idx="947">
                  <c:v>1176</c:v>
                </c:pt>
                <c:pt idx="948">
                  <c:v>1140</c:v>
                </c:pt>
                <c:pt idx="949">
                  <c:v>1149</c:v>
                </c:pt>
                <c:pt idx="950">
                  <c:v>1125</c:v>
                </c:pt>
                <c:pt idx="951">
                  <c:v>1099</c:v>
                </c:pt>
                <c:pt idx="952">
                  <c:v>1153</c:v>
                </c:pt>
                <c:pt idx="953">
                  <c:v>1097</c:v>
                </c:pt>
                <c:pt idx="954">
                  <c:v>1073</c:v>
                </c:pt>
                <c:pt idx="955">
                  <c:v>1104</c:v>
                </c:pt>
                <c:pt idx="956">
                  <c:v>1068</c:v>
                </c:pt>
                <c:pt idx="957">
                  <c:v>1065</c:v>
                </c:pt>
                <c:pt idx="958">
                  <c:v>1065</c:v>
                </c:pt>
                <c:pt idx="959">
                  <c:v>1043</c:v>
                </c:pt>
                <c:pt idx="960">
                  <c:v>1043</c:v>
                </c:pt>
                <c:pt idx="961">
                  <c:v>1042</c:v>
                </c:pt>
                <c:pt idx="962">
                  <c:v>1056</c:v>
                </c:pt>
                <c:pt idx="963">
                  <c:v>1060</c:v>
                </c:pt>
                <c:pt idx="964">
                  <c:v>1086</c:v>
                </c:pt>
                <c:pt idx="965">
                  <c:v>1078</c:v>
                </c:pt>
                <c:pt idx="966">
                  <c:v>1041</c:v>
                </c:pt>
                <c:pt idx="967">
                  <c:v>1036</c:v>
                </c:pt>
                <c:pt idx="968">
                  <c:v>1055</c:v>
                </c:pt>
                <c:pt idx="969">
                  <c:v>1020</c:v>
                </c:pt>
                <c:pt idx="970">
                  <c:v>958</c:v>
                </c:pt>
                <c:pt idx="971">
                  <c:v>1060</c:v>
                </c:pt>
                <c:pt idx="972">
                  <c:v>1007</c:v>
                </c:pt>
                <c:pt idx="973">
                  <c:v>1047</c:v>
                </c:pt>
                <c:pt idx="974">
                  <c:v>961</c:v>
                </c:pt>
                <c:pt idx="975">
                  <c:v>954</c:v>
                </c:pt>
                <c:pt idx="976">
                  <c:v>955</c:v>
                </c:pt>
                <c:pt idx="977">
                  <c:v>941</c:v>
                </c:pt>
                <c:pt idx="978">
                  <c:v>954</c:v>
                </c:pt>
                <c:pt idx="979">
                  <c:v>917</c:v>
                </c:pt>
                <c:pt idx="980">
                  <c:v>920</c:v>
                </c:pt>
                <c:pt idx="981">
                  <c:v>941</c:v>
                </c:pt>
                <c:pt idx="982">
                  <c:v>1000</c:v>
                </c:pt>
                <c:pt idx="983">
                  <c:v>942</c:v>
                </c:pt>
                <c:pt idx="984">
                  <c:v>882</c:v>
                </c:pt>
                <c:pt idx="985">
                  <c:v>870</c:v>
                </c:pt>
                <c:pt idx="986">
                  <c:v>871</c:v>
                </c:pt>
                <c:pt idx="987">
                  <c:v>782</c:v>
                </c:pt>
                <c:pt idx="988">
                  <c:v>803</c:v>
                </c:pt>
                <c:pt idx="989">
                  <c:v>769</c:v>
                </c:pt>
                <c:pt idx="990">
                  <c:v>764</c:v>
                </c:pt>
                <c:pt idx="991">
                  <c:v>843</c:v>
                </c:pt>
                <c:pt idx="992">
                  <c:v>871</c:v>
                </c:pt>
                <c:pt idx="993">
                  <c:v>779</c:v>
                </c:pt>
                <c:pt idx="994">
                  <c:v>735</c:v>
                </c:pt>
                <c:pt idx="995">
                  <c:v>723</c:v>
                </c:pt>
                <c:pt idx="996">
                  <c:v>684</c:v>
                </c:pt>
                <c:pt idx="997">
                  <c:v>780</c:v>
                </c:pt>
                <c:pt idx="998">
                  <c:v>742</c:v>
                </c:pt>
                <c:pt idx="999">
                  <c:v>765</c:v>
                </c:pt>
              </c:numCache>
            </c:numRef>
          </c:val>
        </c:ser>
        <c:dLbls>
          <c:showLegendKey val="0"/>
          <c:showVal val="0"/>
          <c:showCatName val="0"/>
          <c:showSerName val="0"/>
          <c:showPercent val="0"/>
          <c:showBubbleSize val="0"/>
        </c:dLbls>
        <c:gapWidth val="150"/>
        <c:axId val="287405184"/>
        <c:axId val="287425280"/>
      </c:barChart>
      <c:lineChart>
        <c:grouping val="standard"/>
        <c:varyColors val="0"/>
        <c:ser>
          <c:idx val="1"/>
          <c:order val="1"/>
          <c:tx>
            <c:v>User</c:v>
          </c:tx>
          <c:spPr>
            <a:ln w="19050">
              <a:solidFill>
                <a:srgbClr val="FF0000"/>
              </a:solidFill>
            </a:ln>
          </c:spPr>
          <c:marker>
            <c:symbol val="none"/>
          </c:marker>
          <c:val>
            <c:numRef>
              <c:f>result_verify_access!$M$2:$M$1001</c:f>
              <c:numCache>
                <c:formatCode>General</c:formatCode>
                <c:ptCount val="1000"/>
                <c:pt idx="0">
                  <c:v>15</c:v>
                </c:pt>
                <c:pt idx="1">
                  <c:v>15</c:v>
                </c:pt>
                <c:pt idx="2">
                  <c:v>15</c:v>
                </c:pt>
                <c:pt idx="3">
                  <c:v>20</c:v>
                </c:pt>
                <c:pt idx="4">
                  <c:v>20</c:v>
                </c:pt>
                <c:pt idx="5">
                  <c:v>21</c:v>
                </c:pt>
                <c:pt idx="6">
                  <c:v>21</c:v>
                </c:pt>
                <c:pt idx="7">
                  <c:v>21</c:v>
                </c:pt>
                <c:pt idx="8">
                  <c:v>22</c:v>
                </c:pt>
                <c:pt idx="9">
                  <c:v>22</c:v>
                </c:pt>
                <c:pt idx="10">
                  <c:v>22</c:v>
                </c:pt>
                <c:pt idx="11">
                  <c:v>23</c:v>
                </c:pt>
                <c:pt idx="12">
                  <c:v>25</c:v>
                </c:pt>
                <c:pt idx="13">
                  <c:v>26</c:v>
                </c:pt>
                <c:pt idx="14">
                  <c:v>27</c:v>
                </c:pt>
                <c:pt idx="15">
                  <c:v>28</c:v>
                </c:pt>
                <c:pt idx="16">
                  <c:v>29</c:v>
                </c:pt>
                <c:pt idx="17">
                  <c:v>30</c:v>
                </c:pt>
                <c:pt idx="18">
                  <c:v>33</c:v>
                </c:pt>
                <c:pt idx="19">
                  <c:v>33</c:v>
                </c:pt>
                <c:pt idx="20">
                  <c:v>33</c:v>
                </c:pt>
                <c:pt idx="21">
                  <c:v>33</c:v>
                </c:pt>
                <c:pt idx="22">
                  <c:v>36</c:v>
                </c:pt>
                <c:pt idx="23">
                  <c:v>37</c:v>
                </c:pt>
                <c:pt idx="24">
                  <c:v>38</c:v>
                </c:pt>
                <c:pt idx="25">
                  <c:v>40</c:v>
                </c:pt>
                <c:pt idx="26">
                  <c:v>40</c:v>
                </c:pt>
                <c:pt idx="27">
                  <c:v>40</c:v>
                </c:pt>
                <c:pt idx="28">
                  <c:v>48</c:v>
                </c:pt>
                <c:pt idx="29">
                  <c:v>48</c:v>
                </c:pt>
                <c:pt idx="30">
                  <c:v>48</c:v>
                </c:pt>
                <c:pt idx="31">
                  <c:v>48</c:v>
                </c:pt>
                <c:pt idx="32">
                  <c:v>49</c:v>
                </c:pt>
                <c:pt idx="33">
                  <c:v>49</c:v>
                </c:pt>
                <c:pt idx="34">
                  <c:v>49</c:v>
                </c:pt>
                <c:pt idx="35">
                  <c:v>50</c:v>
                </c:pt>
                <c:pt idx="36">
                  <c:v>53</c:v>
                </c:pt>
                <c:pt idx="37">
                  <c:v>53</c:v>
                </c:pt>
                <c:pt idx="38">
                  <c:v>55</c:v>
                </c:pt>
                <c:pt idx="39">
                  <c:v>55</c:v>
                </c:pt>
                <c:pt idx="40">
                  <c:v>63</c:v>
                </c:pt>
                <c:pt idx="41">
                  <c:v>63</c:v>
                </c:pt>
                <c:pt idx="42">
                  <c:v>63</c:v>
                </c:pt>
                <c:pt idx="43">
                  <c:v>63</c:v>
                </c:pt>
                <c:pt idx="44">
                  <c:v>63</c:v>
                </c:pt>
                <c:pt idx="45">
                  <c:v>63</c:v>
                </c:pt>
                <c:pt idx="46">
                  <c:v>64</c:v>
                </c:pt>
                <c:pt idx="47">
                  <c:v>64</c:v>
                </c:pt>
                <c:pt idx="48">
                  <c:v>66</c:v>
                </c:pt>
                <c:pt idx="49">
                  <c:v>68</c:v>
                </c:pt>
                <c:pt idx="50">
                  <c:v>70</c:v>
                </c:pt>
                <c:pt idx="51">
                  <c:v>71</c:v>
                </c:pt>
                <c:pt idx="52">
                  <c:v>72</c:v>
                </c:pt>
                <c:pt idx="53">
                  <c:v>72</c:v>
                </c:pt>
                <c:pt idx="54">
                  <c:v>74</c:v>
                </c:pt>
                <c:pt idx="55">
                  <c:v>76</c:v>
                </c:pt>
                <c:pt idx="56">
                  <c:v>76</c:v>
                </c:pt>
                <c:pt idx="57">
                  <c:v>76</c:v>
                </c:pt>
                <c:pt idx="58">
                  <c:v>76</c:v>
                </c:pt>
                <c:pt idx="59">
                  <c:v>77</c:v>
                </c:pt>
                <c:pt idx="60">
                  <c:v>79</c:v>
                </c:pt>
                <c:pt idx="61">
                  <c:v>80</c:v>
                </c:pt>
                <c:pt idx="62">
                  <c:v>81</c:v>
                </c:pt>
                <c:pt idx="63">
                  <c:v>81</c:v>
                </c:pt>
                <c:pt idx="64">
                  <c:v>82</c:v>
                </c:pt>
                <c:pt idx="65">
                  <c:v>84</c:v>
                </c:pt>
                <c:pt idx="66">
                  <c:v>85</c:v>
                </c:pt>
                <c:pt idx="67">
                  <c:v>85</c:v>
                </c:pt>
                <c:pt idx="68">
                  <c:v>86</c:v>
                </c:pt>
                <c:pt idx="69">
                  <c:v>87</c:v>
                </c:pt>
                <c:pt idx="70">
                  <c:v>88</c:v>
                </c:pt>
                <c:pt idx="71">
                  <c:v>90</c:v>
                </c:pt>
                <c:pt idx="72">
                  <c:v>90</c:v>
                </c:pt>
                <c:pt idx="73">
                  <c:v>90</c:v>
                </c:pt>
                <c:pt idx="74">
                  <c:v>91</c:v>
                </c:pt>
                <c:pt idx="75">
                  <c:v>93</c:v>
                </c:pt>
                <c:pt idx="76">
                  <c:v>93</c:v>
                </c:pt>
                <c:pt idx="77">
                  <c:v>93</c:v>
                </c:pt>
                <c:pt idx="78">
                  <c:v>94</c:v>
                </c:pt>
                <c:pt idx="79">
                  <c:v>95</c:v>
                </c:pt>
                <c:pt idx="80">
                  <c:v>97</c:v>
                </c:pt>
                <c:pt idx="81">
                  <c:v>97</c:v>
                </c:pt>
                <c:pt idx="82">
                  <c:v>97</c:v>
                </c:pt>
                <c:pt idx="83">
                  <c:v>98</c:v>
                </c:pt>
                <c:pt idx="84">
                  <c:v>98</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100</c:v>
                </c:pt>
                <c:pt idx="567">
                  <c:v>100</c:v>
                </c:pt>
                <c:pt idx="568">
                  <c:v>100</c:v>
                </c:pt>
                <c:pt idx="569">
                  <c:v>100</c:v>
                </c:pt>
                <c:pt idx="570">
                  <c:v>100</c:v>
                </c:pt>
                <c:pt idx="571">
                  <c:v>100</c:v>
                </c:pt>
                <c:pt idx="572">
                  <c:v>100</c:v>
                </c:pt>
                <c:pt idx="573">
                  <c:v>100</c:v>
                </c:pt>
                <c:pt idx="574">
                  <c:v>100</c:v>
                </c:pt>
                <c:pt idx="575">
                  <c:v>100</c:v>
                </c:pt>
                <c:pt idx="576">
                  <c:v>100</c:v>
                </c:pt>
                <c:pt idx="577">
                  <c:v>100</c:v>
                </c:pt>
                <c:pt idx="578">
                  <c:v>100</c:v>
                </c:pt>
                <c:pt idx="579">
                  <c:v>100</c:v>
                </c:pt>
                <c:pt idx="580">
                  <c:v>100</c:v>
                </c:pt>
                <c:pt idx="581">
                  <c:v>100</c:v>
                </c:pt>
                <c:pt idx="582">
                  <c:v>100</c:v>
                </c:pt>
                <c:pt idx="583">
                  <c:v>100</c:v>
                </c:pt>
                <c:pt idx="584">
                  <c:v>100</c:v>
                </c:pt>
                <c:pt idx="585">
                  <c:v>100</c:v>
                </c:pt>
                <c:pt idx="586">
                  <c:v>100</c:v>
                </c:pt>
                <c:pt idx="587">
                  <c:v>100</c:v>
                </c:pt>
                <c:pt idx="588">
                  <c:v>100</c:v>
                </c:pt>
                <c:pt idx="589">
                  <c:v>100</c:v>
                </c:pt>
                <c:pt idx="590">
                  <c:v>100</c:v>
                </c:pt>
                <c:pt idx="591">
                  <c:v>100</c:v>
                </c:pt>
                <c:pt idx="592">
                  <c:v>100</c:v>
                </c:pt>
                <c:pt idx="593">
                  <c:v>100</c:v>
                </c:pt>
                <c:pt idx="594">
                  <c:v>100</c:v>
                </c:pt>
                <c:pt idx="595">
                  <c:v>100</c:v>
                </c:pt>
                <c:pt idx="596">
                  <c:v>100</c:v>
                </c:pt>
                <c:pt idx="597">
                  <c:v>100</c:v>
                </c:pt>
                <c:pt idx="598">
                  <c:v>100</c:v>
                </c:pt>
                <c:pt idx="599">
                  <c:v>100</c:v>
                </c:pt>
                <c:pt idx="600">
                  <c:v>100</c:v>
                </c:pt>
                <c:pt idx="601">
                  <c:v>100</c:v>
                </c:pt>
                <c:pt idx="602">
                  <c:v>100</c:v>
                </c:pt>
                <c:pt idx="603">
                  <c:v>100</c:v>
                </c:pt>
                <c:pt idx="604">
                  <c:v>100</c:v>
                </c:pt>
                <c:pt idx="605">
                  <c:v>100</c:v>
                </c:pt>
                <c:pt idx="606">
                  <c:v>100</c:v>
                </c:pt>
                <c:pt idx="607">
                  <c:v>100</c:v>
                </c:pt>
                <c:pt idx="608">
                  <c:v>100</c:v>
                </c:pt>
                <c:pt idx="609">
                  <c:v>100</c:v>
                </c:pt>
                <c:pt idx="610">
                  <c:v>100</c:v>
                </c:pt>
                <c:pt idx="611">
                  <c:v>100</c:v>
                </c:pt>
                <c:pt idx="612">
                  <c:v>100</c:v>
                </c:pt>
                <c:pt idx="613">
                  <c:v>100</c:v>
                </c:pt>
                <c:pt idx="614">
                  <c:v>100</c:v>
                </c:pt>
                <c:pt idx="615">
                  <c:v>99</c:v>
                </c:pt>
                <c:pt idx="616">
                  <c:v>99</c:v>
                </c:pt>
                <c:pt idx="617">
                  <c:v>99</c:v>
                </c:pt>
                <c:pt idx="618">
                  <c:v>99</c:v>
                </c:pt>
                <c:pt idx="619">
                  <c:v>99</c:v>
                </c:pt>
                <c:pt idx="620">
                  <c:v>99</c:v>
                </c:pt>
                <c:pt idx="621">
                  <c:v>99</c:v>
                </c:pt>
                <c:pt idx="622">
                  <c:v>99</c:v>
                </c:pt>
                <c:pt idx="623">
                  <c:v>99</c:v>
                </c:pt>
                <c:pt idx="624">
                  <c:v>98</c:v>
                </c:pt>
                <c:pt idx="625">
                  <c:v>98</c:v>
                </c:pt>
                <c:pt idx="626">
                  <c:v>98</c:v>
                </c:pt>
                <c:pt idx="627">
                  <c:v>98</c:v>
                </c:pt>
                <c:pt idx="628">
                  <c:v>98</c:v>
                </c:pt>
                <c:pt idx="629">
                  <c:v>98</c:v>
                </c:pt>
                <c:pt idx="630">
                  <c:v>98</c:v>
                </c:pt>
                <c:pt idx="631">
                  <c:v>98</c:v>
                </c:pt>
                <c:pt idx="632">
                  <c:v>98</c:v>
                </c:pt>
                <c:pt idx="633">
                  <c:v>98</c:v>
                </c:pt>
                <c:pt idx="634">
                  <c:v>98</c:v>
                </c:pt>
                <c:pt idx="635">
                  <c:v>98</c:v>
                </c:pt>
                <c:pt idx="636">
                  <c:v>98</c:v>
                </c:pt>
                <c:pt idx="637">
                  <c:v>98</c:v>
                </c:pt>
                <c:pt idx="638">
                  <c:v>98</c:v>
                </c:pt>
                <c:pt idx="639">
                  <c:v>98</c:v>
                </c:pt>
                <c:pt idx="640">
                  <c:v>98</c:v>
                </c:pt>
                <c:pt idx="641">
                  <c:v>98</c:v>
                </c:pt>
                <c:pt idx="642">
                  <c:v>98</c:v>
                </c:pt>
                <c:pt idx="643">
                  <c:v>98</c:v>
                </c:pt>
                <c:pt idx="644">
                  <c:v>98</c:v>
                </c:pt>
                <c:pt idx="645">
                  <c:v>98</c:v>
                </c:pt>
                <c:pt idx="646">
                  <c:v>98</c:v>
                </c:pt>
                <c:pt idx="647">
                  <c:v>98</c:v>
                </c:pt>
                <c:pt idx="648">
                  <c:v>98</c:v>
                </c:pt>
                <c:pt idx="649">
                  <c:v>98</c:v>
                </c:pt>
                <c:pt idx="650">
                  <c:v>98</c:v>
                </c:pt>
                <c:pt idx="651">
                  <c:v>98</c:v>
                </c:pt>
                <c:pt idx="652">
                  <c:v>98</c:v>
                </c:pt>
                <c:pt idx="653">
                  <c:v>98</c:v>
                </c:pt>
                <c:pt idx="654">
                  <c:v>98</c:v>
                </c:pt>
                <c:pt idx="655">
                  <c:v>98</c:v>
                </c:pt>
                <c:pt idx="656">
                  <c:v>98</c:v>
                </c:pt>
                <c:pt idx="657">
                  <c:v>98</c:v>
                </c:pt>
                <c:pt idx="658">
                  <c:v>98</c:v>
                </c:pt>
                <c:pt idx="659">
                  <c:v>98</c:v>
                </c:pt>
                <c:pt idx="660">
                  <c:v>98</c:v>
                </c:pt>
                <c:pt idx="661">
                  <c:v>97</c:v>
                </c:pt>
                <c:pt idx="662">
                  <c:v>97</c:v>
                </c:pt>
                <c:pt idx="663">
                  <c:v>97</c:v>
                </c:pt>
                <c:pt idx="664">
                  <c:v>97</c:v>
                </c:pt>
                <c:pt idx="665">
                  <c:v>97</c:v>
                </c:pt>
                <c:pt idx="666">
                  <c:v>97</c:v>
                </c:pt>
                <c:pt idx="667">
                  <c:v>97</c:v>
                </c:pt>
                <c:pt idx="668">
                  <c:v>97</c:v>
                </c:pt>
                <c:pt idx="669">
                  <c:v>97</c:v>
                </c:pt>
                <c:pt idx="670">
                  <c:v>96</c:v>
                </c:pt>
                <c:pt idx="671">
                  <c:v>96</c:v>
                </c:pt>
                <c:pt idx="672">
                  <c:v>96</c:v>
                </c:pt>
                <c:pt idx="673">
                  <c:v>96</c:v>
                </c:pt>
                <c:pt idx="674">
                  <c:v>96</c:v>
                </c:pt>
                <c:pt idx="675">
                  <c:v>96</c:v>
                </c:pt>
                <c:pt idx="676">
                  <c:v>96</c:v>
                </c:pt>
                <c:pt idx="677">
                  <c:v>95</c:v>
                </c:pt>
                <c:pt idx="678">
                  <c:v>95</c:v>
                </c:pt>
                <c:pt idx="679">
                  <c:v>95</c:v>
                </c:pt>
                <c:pt idx="680">
                  <c:v>95</c:v>
                </c:pt>
                <c:pt idx="681">
                  <c:v>95</c:v>
                </c:pt>
                <c:pt idx="682">
                  <c:v>95</c:v>
                </c:pt>
                <c:pt idx="683">
                  <c:v>95</c:v>
                </c:pt>
                <c:pt idx="684">
                  <c:v>95</c:v>
                </c:pt>
                <c:pt idx="685">
                  <c:v>95</c:v>
                </c:pt>
                <c:pt idx="686">
                  <c:v>95</c:v>
                </c:pt>
                <c:pt idx="687">
                  <c:v>94</c:v>
                </c:pt>
                <c:pt idx="688">
                  <c:v>94</c:v>
                </c:pt>
                <c:pt idx="689">
                  <c:v>94</c:v>
                </c:pt>
                <c:pt idx="690">
                  <c:v>94</c:v>
                </c:pt>
                <c:pt idx="691">
                  <c:v>94</c:v>
                </c:pt>
                <c:pt idx="692">
                  <c:v>94</c:v>
                </c:pt>
                <c:pt idx="693">
                  <c:v>93</c:v>
                </c:pt>
                <c:pt idx="694">
                  <c:v>93</c:v>
                </c:pt>
                <c:pt idx="695">
                  <c:v>93</c:v>
                </c:pt>
                <c:pt idx="696">
                  <c:v>93</c:v>
                </c:pt>
                <c:pt idx="697">
                  <c:v>93</c:v>
                </c:pt>
                <c:pt idx="698">
                  <c:v>93</c:v>
                </c:pt>
                <c:pt idx="699">
                  <c:v>93</c:v>
                </c:pt>
                <c:pt idx="700">
                  <c:v>93</c:v>
                </c:pt>
                <c:pt idx="701">
                  <c:v>93</c:v>
                </c:pt>
                <c:pt idx="702">
                  <c:v>92</c:v>
                </c:pt>
                <c:pt idx="703">
                  <c:v>92</c:v>
                </c:pt>
                <c:pt idx="704">
                  <c:v>92</c:v>
                </c:pt>
                <c:pt idx="705">
                  <c:v>92</c:v>
                </c:pt>
                <c:pt idx="706">
                  <c:v>92</c:v>
                </c:pt>
                <c:pt idx="707">
                  <c:v>92</c:v>
                </c:pt>
                <c:pt idx="708">
                  <c:v>92</c:v>
                </c:pt>
                <c:pt idx="709">
                  <c:v>92</c:v>
                </c:pt>
                <c:pt idx="710">
                  <c:v>92</c:v>
                </c:pt>
                <c:pt idx="711">
                  <c:v>92</c:v>
                </c:pt>
                <c:pt idx="712">
                  <c:v>92</c:v>
                </c:pt>
                <c:pt idx="713">
                  <c:v>92</c:v>
                </c:pt>
                <c:pt idx="714">
                  <c:v>92</c:v>
                </c:pt>
                <c:pt idx="715">
                  <c:v>92</c:v>
                </c:pt>
                <c:pt idx="716">
                  <c:v>92</c:v>
                </c:pt>
                <c:pt idx="717">
                  <c:v>92</c:v>
                </c:pt>
                <c:pt idx="718">
                  <c:v>92</c:v>
                </c:pt>
                <c:pt idx="719">
                  <c:v>92</c:v>
                </c:pt>
                <c:pt idx="720">
                  <c:v>92</c:v>
                </c:pt>
                <c:pt idx="721">
                  <c:v>92</c:v>
                </c:pt>
                <c:pt idx="722">
                  <c:v>92</c:v>
                </c:pt>
                <c:pt idx="723">
                  <c:v>92</c:v>
                </c:pt>
                <c:pt idx="724">
                  <c:v>92</c:v>
                </c:pt>
                <c:pt idx="725">
                  <c:v>91</c:v>
                </c:pt>
                <c:pt idx="726">
                  <c:v>91</c:v>
                </c:pt>
                <c:pt idx="727">
                  <c:v>91</c:v>
                </c:pt>
                <c:pt idx="728">
                  <c:v>91</c:v>
                </c:pt>
                <c:pt idx="729">
                  <c:v>91</c:v>
                </c:pt>
                <c:pt idx="730">
                  <c:v>91</c:v>
                </c:pt>
                <c:pt idx="731">
                  <c:v>91</c:v>
                </c:pt>
                <c:pt idx="732">
                  <c:v>91</c:v>
                </c:pt>
                <c:pt idx="733">
                  <c:v>91</c:v>
                </c:pt>
                <c:pt idx="734">
                  <c:v>90</c:v>
                </c:pt>
                <c:pt idx="735">
                  <c:v>90</c:v>
                </c:pt>
                <c:pt idx="736">
                  <c:v>90</c:v>
                </c:pt>
                <c:pt idx="737">
                  <c:v>90</c:v>
                </c:pt>
                <c:pt idx="738">
                  <c:v>90</c:v>
                </c:pt>
                <c:pt idx="739">
                  <c:v>90</c:v>
                </c:pt>
                <c:pt idx="740">
                  <c:v>90</c:v>
                </c:pt>
                <c:pt idx="741">
                  <c:v>90</c:v>
                </c:pt>
                <c:pt idx="742">
                  <c:v>90</c:v>
                </c:pt>
                <c:pt idx="743">
                  <c:v>90</c:v>
                </c:pt>
                <c:pt idx="744">
                  <c:v>90</c:v>
                </c:pt>
                <c:pt idx="745">
                  <c:v>90</c:v>
                </c:pt>
                <c:pt idx="746">
                  <c:v>90</c:v>
                </c:pt>
                <c:pt idx="747">
                  <c:v>90</c:v>
                </c:pt>
                <c:pt idx="748">
                  <c:v>90</c:v>
                </c:pt>
                <c:pt idx="749">
                  <c:v>90</c:v>
                </c:pt>
                <c:pt idx="750">
                  <c:v>90</c:v>
                </c:pt>
                <c:pt idx="751">
                  <c:v>90</c:v>
                </c:pt>
                <c:pt idx="752">
                  <c:v>90</c:v>
                </c:pt>
                <c:pt idx="753">
                  <c:v>90</c:v>
                </c:pt>
                <c:pt idx="754">
                  <c:v>90</c:v>
                </c:pt>
                <c:pt idx="755">
                  <c:v>90</c:v>
                </c:pt>
                <c:pt idx="756">
                  <c:v>90</c:v>
                </c:pt>
                <c:pt idx="757">
                  <c:v>90</c:v>
                </c:pt>
                <c:pt idx="758">
                  <c:v>90</c:v>
                </c:pt>
                <c:pt idx="759">
                  <c:v>90</c:v>
                </c:pt>
                <c:pt idx="760">
                  <c:v>90</c:v>
                </c:pt>
                <c:pt idx="761">
                  <c:v>90</c:v>
                </c:pt>
                <c:pt idx="762">
                  <c:v>90</c:v>
                </c:pt>
                <c:pt idx="763">
                  <c:v>89</c:v>
                </c:pt>
                <c:pt idx="764">
                  <c:v>89</c:v>
                </c:pt>
                <c:pt idx="765">
                  <c:v>89</c:v>
                </c:pt>
                <c:pt idx="766">
                  <c:v>89</c:v>
                </c:pt>
                <c:pt idx="767">
                  <c:v>89</c:v>
                </c:pt>
                <c:pt idx="768">
                  <c:v>89</c:v>
                </c:pt>
                <c:pt idx="769">
                  <c:v>89</c:v>
                </c:pt>
                <c:pt idx="770">
                  <c:v>89</c:v>
                </c:pt>
                <c:pt idx="771">
                  <c:v>89</c:v>
                </c:pt>
                <c:pt idx="772">
                  <c:v>89</c:v>
                </c:pt>
                <c:pt idx="773">
                  <c:v>89</c:v>
                </c:pt>
                <c:pt idx="774">
                  <c:v>89</c:v>
                </c:pt>
                <c:pt idx="775">
                  <c:v>89</c:v>
                </c:pt>
                <c:pt idx="776">
                  <c:v>89</c:v>
                </c:pt>
                <c:pt idx="777">
                  <c:v>89</c:v>
                </c:pt>
                <c:pt idx="778">
                  <c:v>89</c:v>
                </c:pt>
                <c:pt idx="779">
                  <c:v>89</c:v>
                </c:pt>
                <c:pt idx="780">
                  <c:v>89</c:v>
                </c:pt>
                <c:pt idx="781">
                  <c:v>89</c:v>
                </c:pt>
                <c:pt idx="782">
                  <c:v>89</c:v>
                </c:pt>
                <c:pt idx="783">
                  <c:v>89</c:v>
                </c:pt>
                <c:pt idx="784">
                  <c:v>89</c:v>
                </c:pt>
                <c:pt idx="785">
                  <c:v>89</c:v>
                </c:pt>
                <c:pt idx="786">
                  <c:v>89</c:v>
                </c:pt>
                <c:pt idx="787">
                  <c:v>89</c:v>
                </c:pt>
                <c:pt idx="788">
                  <c:v>89</c:v>
                </c:pt>
                <c:pt idx="789">
                  <c:v>89</c:v>
                </c:pt>
                <c:pt idx="790">
                  <c:v>89</c:v>
                </c:pt>
                <c:pt idx="791">
                  <c:v>89</c:v>
                </c:pt>
                <c:pt idx="792">
                  <c:v>89</c:v>
                </c:pt>
                <c:pt idx="793">
                  <c:v>89</c:v>
                </c:pt>
                <c:pt idx="794">
                  <c:v>89</c:v>
                </c:pt>
                <c:pt idx="795">
                  <c:v>89</c:v>
                </c:pt>
                <c:pt idx="796">
                  <c:v>87</c:v>
                </c:pt>
                <c:pt idx="797">
                  <c:v>87</c:v>
                </c:pt>
                <c:pt idx="798">
                  <c:v>87</c:v>
                </c:pt>
                <c:pt idx="799">
                  <c:v>87</c:v>
                </c:pt>
                <c:pt idx="800">
                  <c:v>87</c:v>
                </c:pt>
                <c:pt idx="801">
                  <c:v>87</c:v>
                </c:pt>
                <c:pt idx="802">
                  <c:v>87</c:v>
                </c:pt>
                <c:pt idx="803">
                  <c:v>87</c:v>
                </c:pt>
                <c:pt idx="804">
                  <c:v>87</c:v>
                </c:pt>
                <c:pt idx="805">
                  <c:v>87</c:v>
                </c:pt>
                <c:pt idx="806">
                  <c:v>87</c:v>
                </c:pt>
                <c:pt idx="807">
                  <c:v>86</c:v>
                </c:pt>
                <c:pt idx="808">
                  <c:v>86</c:v>
                </c:pt>
                <c:pt idx="809">
                  <c:v>86</c:v>
                </c:pt>
                <c:pt idx="810">
                  <c:v>86</c:v>
                </c:pt>
                <c:pt idx="811">
                  <c:v>86</c:v>
                </c:pt>
                <c:pt idx="812">
                  <c:v>86</c:v>
                </c:pt>
                <c:pt idx="813">
                  <c:v>86</c:v>
                </c:pt>
                <c:pt idx="814">
                  <c:v>86</c:v>
                </c:pt>
                <c:pt idx="815">
                  <c:v>86</c:v>
                </c:pt>
                <c:pt idx="816">
                  <c:v>86</c:v>
                </c:pt>
                <c:pt idx="817">
                  <c:v>86</c:v>
                </c:pt>
                <c:pt idx="818">
                  <c:v>86</c:v>
                </c:pt>
                <c:pt idx="819">
                  <c:v>86</c:v>
                </c:pt>
                <c:pt idx="820">
                  <c:v>85</c:v>
                </c:pt>
                <c:pt idx="821">
                  <c:v>85</c:v>
                </c:pt>
                <c:pt idx="822">
                  <c:v>85</c:v>
                </c:pt>
                <c:pt idx="823">
                  <c:v>85</c:v>
                </c:pt>
                <c:pt idx="824">
                  <c:v>84</c:v>
                </c:pt>
                <c:pt idx="825">
                  <c:v>84</c:v>
                </c:pt>
                <c:pt idx="826">
                  <c:v>84</c:v>
                </c:pt>
                <c:pt idx="827">
                  <c:v>84</c:v>
                </c:pt>
                <c:pt idx="828">
                  <c:v>84</c:v>
                </c:pt>
                <c:pt idx="829">
                  <c:v>83</c:v>
                </c:pt>
                <c:pt idx="830">
                  <c:v>83</c:v>
                </c:pt>
                <c:pt idx="831">
                  <c:v>83</c:v>
                </c:pt>
                <c:pt idx="832">
                  <c:v>83</c:v>
                </c:pt>
                <c:pt idx="833">
                  <c:v>83</c:v>
                </c:pt>
                <c:pt idx="834">
                  <c:v>83</c:v>
                </c:pt>
                <c:pt idx="835">
                  <c:v>83</c:v>
                </c:pt>
                <c:pt idx="836">
                  <c:v>83</c:v>
                </c:pt>
                <c:pt idx="837">
                  <c:v>82</c:v>
                </c:pt>
                <c:pt idx="838">
                  <c:v>82</c:v>
                </c:pt>
                <c:pt idx="839">
                  <c:v>82</c:v>
                </c:pt>
                <c:pt idx="840">
                  <c:v>81</c:v>
                </c:pt>
                <c:pt idx="841">
                  <c:v>81</c:v>
                </c:pt>
                <c:pt idx="842">
                  <c:v>81</c:v>
                </c:pt>
                <c:pt idx="843">
                  <c:v>81</c:v>
                </c:pt>
                <c:pt idx="844">
                  <c:v>81</c:v>
                </c:pt>
                <c:pt idx="845">
                  <c:v>81</c:v>
                </c:pt>
                <c:pt idx="846">
                  <c:v>81</c:v>
                </c:pt>
                <c:pt idx="847">
                  <c:v>81</c:v>
                </c:pt>
                <c:pt idx="848">
                  <c:v>80</c:v>
                </c:pt>
                <c:pt idx="849">
                  <c:v>80</c:v>
                </c:pt>
                <c:pt idx="850">
                  <c:v>80</c:v>
                </c:pt>
                <c:pt idx="851">
                  <c:v>79</c:v>
                </c:pt>
                <c:pt idx="852">
                  <c:v>79</c:v>
                </c:pt>
                <c:pt idx="853">
                  <c:v>79</c:v>
                </c:pt>
                <c:pt idx="854">
                  <c:v>79</c:v>
                </c:pt>
                <c:pt idx="855">
                  <c:v>79</c:v>
                </c:pt>
                <c:pt idx="856">
                  <c:v>79</c:v>
                </c:pt>
                <c:pt idx="857">
                  <c:v>79</c:v>
                </c:pt>
                <c:pt idx="858">
                  <c:v>79</c:v>
                </c:pt>
                <c:pt idx="859">
                  <c:v>79</c:v>
                </c:pt>
                <c:pt idx="860">
                  <c:v>79</c:v>
                </c:pt>
                <c:pt idx="861">
                  <c:v>79</c:v>
                </c:pt>
                <c:pt idx="862">
                  <c:v>79</c:v>
                </c:pt>
                <c:pt idx="863">
                  <c:v>78</c:v>
                </c:pt>
                <c:pt idx="864">
                  <c:v>78</c:v>
                </c:pt>
                <c:pt idx="865">
                  <c:v>78</c:v>
                </c:pt>
                <c:pt idx="866">
                  <c:v>78</c:v>
                </c:pt>
                <c:pt idx="867">
                  <c:v>78</c:v>
                </c:pt>
                <c:pt idx="868">
                  <c:v>78</c:v>
                </c:pt>
                <c:pt idx="869">
                  <c:v>78</c:v>
                </c:pt>
                <c:pt idx="870">
                  <c:v>78</c:v>
                </c:pt>
                <c:pt idx="871">
                  <c:v>77</c:v>
                </c:pt>
                <c:pt idx="872">
                  <c:v>77</c:v>
                </c:pt>
                <c:pt idx="873">
                  <c:v>77</c:v>
                </c:pt>
                <c:pt idx="874">
                  <c:v>76</c:v>
                </c:pt>
                <c:pt idx="875">
                  <c:v>76</c:v>
                </c:pt>
                <c:pt idx="876">
                  <c:v>76</c:v>
                </c:pt>
                <c:pt idx="877">
                  <c:v>75</c:v>
                </c:pt>
                <c:pt idx="878">
                  <c:v>75</c:v>
                </c:pt>
                <c:pt idx="879">
                  <c:v>75</c:v>
                </c:pt>
                <c:pt idx="880">
                  <c:v>74</c:v>
                </c:pt>
                <c:pt idx="881">
                  <c:v>73</c:v>
                </c:pt>
                <c:pt idx="882">
                  <c:v>73</c:v>
                </c:pt>
                <c:pt idx="883">
                  <c:v>73</c:v>
                </c:pt>
                <c:pt idx="884">
                  <c:v>73</c:v>
                </c:pt>
                <c:pt idx="885">
                  <c:v>72</c:v>
                </c:pt>
                <c:pt idx="886">
                  <c:v>72</c:v>
                </c:pt>
                <c:pt idx="887">
                  <c:v>72</c:v>
                </c:pt>
                <c:pt idx="888">
                  <c:v>72</c:v>
                </c:pt>
                <c:pt idx="889">
                  <c:v>72</c:v>
                </c:pt>
                <c:pt idx="890">
                  <c:v>72</c:v>
                </c:pt>
                <c:pt idx="891">
                  <c:v>72</c:v>
                </c:pt>
                <c:pt idx="892">
                  <c:v>72</c:v>
                </c:pt>
                <c:pt idx="893">
                  <c:v>72</c:v>
                </c:pt>
                <c:pt idx="894">
                  <c:v>72</c:v>
                </c:pt>
                <c:pt idx="895">
                  <c:v>72</c:v>
                </c:pt>
                <c:pt idx="896">
                  <c:v>72</c:v>
                </c:pt>
                <c:pt idx="897">
                  <c:v>71</c:v>
                </c:pt>
                <c:pt idx="898">
                  <c:v>71</c:v>
                </c:pt>
                <c:pt idx="899">
                  <c:v>70</c:v>
                </c:pt>
                <c:pt idx="900">
                  <c:v>70</c:v>
                </c:pt>
                <c:pt idx="901">
                  <c:v>70</c:v>
                </c:pt>
                <c:pt idx="902">
                  <c:v>70</c:v>
                </c:pt>
                <c:pt idx="903">
                  <c:v>68</c:v>
                </c:pt>
                <c:pt idx="904">
                  <c:v>68</c:v>
                </c:pt>
                <c:pt idx="905">
                  <c:v>68</c:v>
                </c:pt>
                <c:pt idx="906">
                  <c:v>67</c:v>
                </c:pt>
                <c:pt idx="907">
                  <c:v>66</c:v>
                </c:pt>
                <c:pt idx="908">
                  <c:v>66</c:v>
                </c:pt>
                <c:pt idx="909">
                  <c:v>66</c:v>
                </c:pt>
                <c:pt idx="910">
                  <c:v>64</c:v>
                </c:pt>
                <c:pt idx="911">
                  <c:v>63</c:v>
                </c:pt>
                <c:pt idx="912">
                  <c:v>63</c:v>
                </c:pt>
                <c:pt idx="913">
                  <c:v>63</c:v>
                </c:pt>
                <c:pt idx="914">
                  <c:v>63</c:v>
                </c:pt>
                <c:pt idx="915">
                  <c:v>62</c:v>
                </c:pt>
                <c:pt idx="916">
                  <c:v>62</c:v>
                </c:pt>
                <c:pt idx="917">
                  <c:v>62</c:v>
                </c:pt>
                <c:pt idx="918">
                  <c:v>62</c:v>
                </c:pt>
                <c:pt idx="919">
                  <c:v>62</c:v>
                </c:pt>
                <c:pt idx="920">
                  <c:v>61</c:v>
                </c:pt>
                <c:pt idx="921">
                  <c:v>61</c:v>
                </c:pt>
                <c:pt idx="922">
                  <c:v>61</c:v>
                </c:pt>
                <c:pt idx="923">
                  <c:v>61</c:v>
                </c:pt>
                <c:pt idx="924">
                  <c:v>60</c:v>
                </c:pt>
                <c:pt idx="925">
                  <c:v>59</c:v>
                </c:pt>
                <c:pt idx="926">
                  <c:v>59</c:v>
                </c:pt>
                <c:pt idx="927">
                  <c:v>58</c:v>
                </c:pt>
                <c:pt idx="928">
                  <c:v>58</c:v>
                </c:pt>
                <c:pt idx="929">
                  <c:v>58</c:v>
                </c:pt>
                <c:pt idx="930">
                  <c:v>58</c:v>
                </c:pt>
                <c:pt idx="931">
                  <c:v>56</c:v>
                </c:pt>
                <c:pt idx="932">
                  <c:v>55</c:v>
                </c:pt>
                <c:pt idx="933">
                  <c:v>55</c:v>
                </c:pt>
                <c:pt idx="934">
                  <c:v>55</c:v>
                </c:pt>
                <c:pt idx="935">
                  <c:v>55</c:v>
                </c:pt>
                <c:pt idx="936">
                  <c:v>55</c:v>
                </c:pt>
                <c:pt idx="937">
                  <c:v>55</c:v>
                </c:pt>
                <c:pt idx="938">
                  <c:v>55</c:v>
                </c:pt>
                <c:pt idx="939">
                  <c:v>55</c:v>
                </c:pt>
                <c:pt idx="940">
                  <c:v>53</c:v>
                </c:pt>
                <c:pt idx="941">
                  <c:v>53</c:v>
                </c:pt>
                <c:pt idx="942">
                  <c:v>52</c:v>
                </c:pt>
                <c:pt idx="943">
                  <c:v>52</c:v>
                </c:pt>
                <c:pt idx="944">
                  <c:v>51</c:v>
                </c:pt>
                <c:pt idx="945">
                  <c:v>51</c:v>
                </c:pt>
                <c:pt idx="946">
                  <c:v>51</c:v>
                </c:pt>
                <c:pt idx="947">
                  <c:v>50</c:v>
                </c:pt>
                <c:pt idx="948">
                  <c:v>49</c:v>
                </c:pt>
                <c:pt idx="949">
                  <c:v>49</c:v>
                </c:pt>
                <c:pt idx="950">
                  <c:v>49</c:v>
                </c:pt>
                <c:pt idx="951">
                  <c:v>48</c:v>
                </c:pt>
                <c:pt idx="952">
                  <c:v>47</c:v>
                </c:pt>
                <c:pt idx="953">
                  <c:v>47</c:v>
                </c:pt>
                <c:pt idx="954">
                  <c:v>46</c:v>
                </c:pt>
                <c:pt idx="955">
                  <c:v>45</c:v>
                </c:pt>
                <c:pt idx="956">
                  <c:v>44</c:v>
                </c:pt>
                <c:pt idx="957">
                  <c:v>43</c:v>
                </c:pt>
                <c:pt idx="958">
                  <c:v>43</c:v>
                </c:pt>
                <c:pt idx="959">
                  <c:v>41</c:v>
                </c:pt>
                <c:pt idx="960">
                  <c:v>41</c:v>
                </c:pt>
                <c:pt idx="961">
                  <c:v>39</c:v>
                </c:pt>
                <c:pt idx="962">
                  <c:v>38</c:v>
                </c:pt>
                <c:pt idx="963">
                  <c:v>37</c:v>
                </c:pt>
                <c:pt idx="964">
                  <c:v>36</c:v>
                </c:pt>
                <c:pt idx="965">
                  <c:v>35</c:v>
                </c:pt>
                <c:pt idx="966">
                  <c:v>34</c:v>
                </c:pt>
                <c:pt idx="967">
                  <c:v>33</c:v>
                </c:pt>
                <c:pt idx="968">
                  <c:v>33</c:v>
                </c:pt>
                <c:pt idx="969">
                  <c:v>31</c:v>
                </c:pt>
                <c:pt idx="970">
                  <c:v>30</c:v>
                </c:pt>
                <c:pt idx="971">
                  <c:v>29</c:v>
                </c:pt>
                <c:pt idx="972">
                  <c:v>28</c:v>
                </c:pt>
                <c:pt idx="973">
                  <c:v>27</c:v>
                </c:pt>
                <c:pt idx="974">
                  <c:v>26</c:v>
                </c:pt>
                <c:pt idx="975">
                  <c:v>25</c:v>
                </c:pt>
                <c:pt idx="976">
                  <c:v>25</c:v>
                </c:pt>
                <c:pt idx="977">
                  <c:v>23</c:v>
                </c:pt>
                <c:pt idx="978">
                  <c:v>22</c:v>
                </c:pt>
                <c:pt idx="979">
                  <c:v>21</c:v>
                </c:pt>
                <c:pt idx="980">
                  <c:v>20</c:v>
                </c:pt>
                <c:pt idx="981">
                  <c:v>19</c:v>
                </c:pt>
                <c:pt idx="982">
                  <c:v>18</c:v>
                </c:pt>
                <c:pt idx="983">
                  <c:v>17</c:v>
                </c:pt>
                <c:pt idx="984">
                  <c:v>16</c:v>
                </c:pt>
                <c:pt idx="985">
                  <c:v>15</c:v>
                </c:pt>
                <c:pt idx="986">
                  <c:v>15</c:v>
                </c:pt>
                <c:pt idx="987">
                  <c:v>13</c:v>
                </c:pt>
                <c:pt idx="988">
                  <c:v>12</c:v>
                </c:pt>
                <c:pt idx="989">
                  <c:v>11</c:v>
                </c:pt>
                <c:pt idx="990">
                  <c:v>10</c:v>
                </c:pt>
                <c:pt idx="991">
                  <c:v>9</c:v>
                </c:pt>
                <c:pt idx="992">
                  <c:v>8</c:v>
                </c:pt>
                <c:pt idx="993">
                  <c:v>7</c:v>
                </c:pt>
                <c:pt idx="994">
                  <c:v>6</c:v>
                </c:pt>
                <c:pt idx="995">
                  <c:v>5</c:v>
                </c:pt>
                <c:pt idx="996">
                  <c:v>4</c:v>
                </c:pt>
                <c:pt idx="997">
                  <c:v>3</c:v>
                </c:pt>
                <c:pt idx="998">
                  <c:v>2</c:v>
                </c:pt>
                <c:pt idx="999">
                  <c:v>1</c:v>
                </c:pt>
              </c:numCache>
            </c:numRef>
          </c:val>
          <c:smooth val="0"/>
        </c:ser>
        <c:ser>
          <c:idx val="2"/>
          <c:order val="2"/>
          <c:tx>
            <c:strRef>
              <c:f>result_verify_access!$R$1</c:f>
              <c:strCache>
                <c:ptCount val="1"/>
                <c:pt idx="0">
                  <c:v>Error (%)</c:v>
                </c:pt>
              </c:strCache>
            </c:strRef>
          </c:tx>
          <c:marker>
            <c:symbol val="none"/>
          </c:marker>
          <c:val>
            <c:numRef>
              <c:f>result_verify_access!$R$2:$R$1001</c:f>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numCache>
            </c:numRef>
          </c:val>
          <c:smooth val="0"/>
        </c:ser>
        <c:dLbls>
          <c:showLegendKey val="0"/>
          <c:showVal val="0"/>
          <c:showCatName val="0"/>
          <c:showSerName val="0"/>
          <c:showPercent val="0"/>
          <c:showBubbleSize val="0"/>
        </c:dLbls>
        <c:marker val="1"/>
        <c:smooth val="0"/>
        <c:axId val="251531264"/>
        <c:axId val="287426816"/>
      </c:lineChart>
      <c:catAx>
        <c:axId val="287405184"/>
        <c:scaling>
          <c:orientation val="minMax"/>
        </c:scaling>
        <c:delete val="0"/>
        <c:axPos val="b"/>
        <c:majorTickMark val="out"/>
        <c:minorTickMark val="none"/>
        <c:tickLblPos val="nextTo"/>
        <c:crossAx val="287425280"/>
        <c:crosses val="autoZero"/>
        <c:auto val="1"/>
        <c:lblAlgn val="ctr"/>
        <c:lblOffset val="100"/>
        <c:tickLblSkip val="100"/>
        <c:tickMarkSkip val="100"/>
        <c:noMultiLvlLbl val="0"/>
      </c:catAx>
      <c:valAx>
        <c:axId val="287425280"/>
        <c:scaling>
          <c:orientation val="minMax"/>
          <c:max val="2000"/>
          <c:min val="0"/>
        </c:scaling>
        <c:delete val="0"/>
        <c:axPos val="l"/>
        <c:majorGridlines/>
        <c:numFmt formatCode="General" sourceLinked="1"/>
        <c:majorTickMark val="out"/>
        <c:minorTickMark val="none"/>
        <c:tickLblPos val="nextTo"/>
        <c:crossAx val="287405184"/>
        <c:crosses val="autoZero"/>
        <c:crossBetween val="between"/>
      </c:valAx>
      <c:valAx>
        <c:axId val="287426816"/>
        <c:scaling>
          <c:orientation val="minMax"/>
        </c:scaling>
        <c:delete val="0"/>
        <c:axPos val="r"/>
        <c:numFmt formatCode="General" sourceLinked="1"/>
        <c:majorTickMark val="out"/>
        <c:minorTickMark val="none"/>
        <c:tickLblPos val="nextTo"/>
        <c:crossAx val="251531264"/>
        <c:crosses val="max"/>
        <c:crossBetween val="between"/>
      </c:valAx>
      <c:catAx>
        <c:axId val="251531264"/>
        <c:scaling>
          <c:orientation val="minMax"/>
        </c:scaling>
        <c:delete val="1"/>
        <c:axPos val="b"/>
        <c:majorTickMark val="out"/>
        <c:minorTickMark val="none"/>
        <c:tickLblPos val="nextTo"/>
        <c:crossAx val="287426816"/>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hasil_pengujian_update_status!$O$1</c:f>
              <c:strCache>
                <c:ptCount val="1"/>
                <c:pt idx="0">
                  <c:v>Latensi (ms)</c:v>
                </c:pt>
              </c:strCache>
            </c:strRef>
          </c:tx>
          <c:invertIfNegative val="0"/>
          <c:val>
            <c:numRef>
              <c:f>hasil_pengujian_update_status!$O$2:$O$501</c:f>
              <c:numCache>
                <c:formatCode>General</c:formatCode>
                <c:ptCount val="500"/>
                <c:pt idx="0">
                  <c:v>284</c:v>
                </c:pt>
                <c:pt idx="1">
                  <c:v>286</c:v>
                </c:pt>
                <c:pt idx="2">
                  <c:v>274</c:v>
                </c:pt>
                <c:pt idx="3">
                  <c:v>300</c:v>
                </c:pt>
                <c:pt idx="4">
                  <c:v>284</c:v>
                </c:pt>
                <c:pt idx="5">
                  <c:v>333</c:v>
                </c:pt>
                <c:pt idx="6">
                  <c:v>385</c:v>
                </c:pt>
                <c:pt idx="7">
                  <c:v>372</c:v>
                </c:pt>
                <c:pt idx="8">
                  <c:v>271</c:v>
                </c:pt>
                <c:pt idx="9">
                  <c:v>435</c:v>
                </c:pt>
                <c:pt idx="10">
                  <c:v>459</c:v>
                </c:pt>
                <c:pt idx="11">
                  <c:v>434</c:v>
                </c:pt>
                <c:pt idx="12">
                  <c:v>452</c:v>
                </c:pt>
                <c:pt idx="13">
                  <c:v>550</c:v>
                </c:pt>
                <c:pt idx="14">
                  <c:v>419</c:v>
                </c:pt>
                <c:pt idx="15">
                  <c:v>624</c:v>
                </c:pt>
                <c:pt idx="16">
                  <c:v>578</c:v>
                </c:pt>
                <c:pt idx="17">
                  <c:v>603</c:v>
                </c:pt>
                <c:pt idx="18">
                  <c:v>680</c:v>
                </c:pt>
                <c:pt idx="19">
                  <c:v>582</c:v>
                </c:pt>
                <c:pt idx="20">
                  <c:v>575</c:v>
                </c:pt>
                <c:pt idx="21">
                  <c:v>504</c:v>
                </c:pt>
                <c:pt idx="22">
                  <c:v>672</c:v>
                </c:pt>
                <c:pt idx="23">
                  <c:v>603</c:v>
                </c:pt>
                <c:pt idx="24">
                  <c:v>776</c:v>
                </c:pt>
                <c:pt idx="25">
                  <c:v>759</c:v>
                </c:pt>
                <c:pt idx="26">
                  <c:v>897</c:v>
                </c:pt>
                <c:pt idx="27">
                  <c:v>957</c:v>
                </c:pt>
                <c:pt idx="28">
                  <c:v>778</c:v>
                </c:pt>
                <c:pt idx="29">
                  <c:v>851</c:v>
                </c:pt>
                <c:pt idx="30">
                  <c:v>980</c:v>
                </c:pt>
                <c:pt idx="31">
                  <c:v>962</c:v>
                </c:pt>
                <c:pt idx="32">
                  <c:v>977</c:v>
                </c:pt>
                <c:pt idx="33">
                  <c:v>842</c:v>
                </c:pt>
                <c:pt idx="34">
                  <c:v>1056</c:v>
                </c:pt>
                <c:pt idx="35">
                  <c:v>1021</c:v>
                </c:pt>
                <c:pt idx="36">
                  <c:v>1072</c:v>
                </c:pt>
                <c:pt idx="37">
                  <c:v>999</c:v>
                </c:pt>
                <c:pt idx="38">
                  <c:v>1110</c:v>
                </c:pt>
                <c:pt idx="39">
                  <c:v>1123</c:v>
                </c:pt>
                <c:pt idx="40">
                  <c:v>1150</c:v>
                </c:pt>
                <c:pt idx="41">
                  <c:v>1210</c:v>
                </c:pt>
                <c:pt idx="42">
                  <c:v>1044</c:v>
                </c:pt>
                <c:pt idx="43">
                  <c:v>1066</c:v>
                </c:pt>
                <c:pt idx="44">
                  <c:v>1238</c:v>
                </c:pt>
                <c:pt idx="45">
                  <c:v>1124</c:v>
                </c:pt>
                <c:pt idx="46">
                  <c:v>1141</c:v>
                </c:pt>
                <c:pt idx="47">
                  <c:v>1291</c:v>
                </c:pt>
                <c:pt idx="48">
                  <c:v>1281</c:v>
                </c:pt>
                <c:pt idx="49">
                  <c:v>1351</c:v>
                </c:pt>
                <c:pt idx="50">
                  <c:v>1280</c:v>
                </c:pt>
                <c:pt idx="51">
                  <c:v>1337</c:v>
                </c:pt>
                <c:pt idx="52">
                  <c:v>1337</c:v>
                </c:pt>
                <c:pt idx="53">
                  <c:v>1269</c:v>
                </c:pt>
                <c:pt idx="54">
                  <c:v>1298</c:v>
                </c:pt>
                <c:pt idx="55">
                  <c:v>1442</c:v>
                </c:pt>
                <c:pt idx="56">
                  <c:v>1304</c:v>
                </c:pt>
                <c:pt idx="57">
                  <c:v>1412</c:v>
                </c:pt>
                <c:pt idx="58">
                  <c:v>1459</c:v>
                </c:pt>
                <c:pt idx="59">
                  <c:v>1443</c:v>
                </c:pt>
                <c:pt idx="60">
                  <c:v>1488</c:v>
                </c:pt>
                <c:pt idx="61">
                  <c:v>1372</c:v>
                </c:pt>
                <c:pt idx="62">
                  <c:v>1471</c:v>
                </c:pt>
                <c:pt idx="63">
                  <c:v>1385</c:v>
                </c:pt>
                <c:pt idx="64">
                  <c:v>1388</c:v>
                </c:pt>
                <c:pt idx="65">
                  <c:v>1404</c:v>
                </c:pt>
                <c:pt idx="66">
                  <c:v>1445</c:v>
                </c:pt>
                <c:pt idx="67">
                  <c:v>1551</c:v>
                </c:pt>
                <c:pt idx="68">
                  <c:v>1520</c:v>
                </c:pt>
                <c:pt idx="69">
                  <c:v>1615</c:v>
                </c:pt>
                <c:pt idx="70">
                  <c:v>1693</c:v>
                </c:pt>
                <c:pt idx="71">
                  <c:v>1661</c:v>
                </c:pt>
                <c:pt idx="72">
                  <c:v>1682</c:v>
                </c:pt>
                <c:pt idx="73">
                  <c:v>1527</c:v>
                </c:pt>
                <c:pt idx="74">
                  <c:v>1646</c:v>
                </c:pt>
                <c:pt idx="75">
                  <c:v>1532</c:v>
                </c:pt>
                <c:pt idx="76">
                  <c:v>1741</c:v>
                </c:pt>
                <c:pt idx="77">
                  <c:v>1726</c:v>
                </c:pt>
                <c:pt idx="78">
                  <c:v>1650</c:v>
                </c:pt>
                <c:pt idx="79">
                  <c:v>1756</c:v>
                </c:pt>
                <c:pt idx="80">
                  <c:v>1600</c:v>
                </c:pt>
                <c:pt idx="81">
                  <c:v>1782</c:v>
                </c:pt>
                <c:pt idx="82">
                  <c:v>1778</c:v>
                </c:pt>
                <c:pt idx="83">
                  <c:v>1830</c:v>
                </c:pt>
                <c:pt idx="84">
                  <c:v>1768</c:v>
                </c:pt>
                <c:pt idx="85">
                  <c:v>1823</c:v>
                </c:pt>
                <c:pt idx="86">
                  <c:v>1834</c:v>
                </c:pt>
                <c:pt idx="87">
                  <c:v>1748</c:v>
                </c:pt>
                <c:pt idx="88">
                  <c:v>1773</c:v>
                </c:pt>
                <c:pt idx="89">
                  <c:v>1914</c:v>
                </c:pt>
                <c:pt idx="90">
                  <c:v>1895</c:v>
                </c:pt>
                <c:pt idx="91">
                  <c:v>1821</c:v>
                </c:pt>
                <c:pt idx="92">
                  <c:v>1841</c:v>
                </c:pt>
                <c:pt idx="93">
                  <c:v>1970</c:v>
                </c:pt>
                <c:pt idx="94">
                  <c:v>1960</c:v>
                </c:pt>
                <c:pt idx="95">
                  <c:v>1987</c:v>
                </c:pt>
                <c:pt idx="96">
                  <c:v>1860</c:v>
                </c:pt>
                <c:pt idx="97">
                  <c:v>1990</c:v>
                </c:pt>
                <c:pt idx="98">
                  <c:v>1875</c:v>
                </c:pt>
                <c:pt idx="99">
                  <c:v>1910</c:v>
                </c:pt>
                <c:pt idx="100">
                  <c:v>2061</c:v>
                </c:pt>
                <c:pt idx="101">
                  <c:v>1946</c:v>
                </c:pt>
                <c:pt idx="102">
                  <c:v>2116</c:v>
                </c:pt>
                <c:pt idx="103">
                  <c:v>2144</c:v>
                </c:pt>
                <c:pt idx="104">
                  <c:v>2153</c:v>
                </c:pt>
                <c:pt idx="105">
                  <c:v>2041</c:v>
                </c:pt>
                <c:pt idx="106">
                  <c:v>2186</c:v>
                </c:pt>
                <c:pt idx="107">
                  <c:v>2208</c:v>
                </c:pt>
                <c:pt idx="108">
                  <c:v>2191</c:v>
                </c:pt>
                <c:pt idx="109">
                  <c:v>2224</c:v>
                </c:pt>
                <c:pt idx="110">
                  <c:v>2142</c:v>
                </c:pt>
                <c:pt idx="111">
                  <c:v>2239</c:v>
                </c:pt>
                <c:pt idx="112">
                  <c:v>2271</c:v>
                </c:pt>
                <c:pt idx="113">
                  <c:v>2302</c:v>
                </c:pt>
                <c:pt idx="114">
                  <c:v>2208</c:v>
                </c:pt>
                <c:pt idx="115">
                  <c:v>2374</c:v>
                </c:pt>
                <c:pt idx="116">
                  <c:v>2301</c:v>
                </c:pt>
                <c:pt idx="117">
                  <c:v>2394</c:v>
                </c:pt>
                <c:pt idx="118">
                  <c:v>2415</c:v>
                </c:pt>
                <c:pt idx="119">
                  <c:v>2403</c:v>
                </c:pt>
                <c:pt idx="120">
                  <c:v>2431</c:v>
                </c:pt>
                <c:pt idx="121">
                  <c:v>2320</c:v>
                </c:pt>
                <c:pt idx="122">
                  <c:v>2353</c:v>
                </c:pt>
                <c:pt idx="123">
                  <c:v>2464</c:v>
                </c:pt>
                <c:pt idx="124">
                  <c:v>2616</c:v>
                </c:pt>
                <c:pt idx="125">
                  <c:v>2511</c:v>
                </c:pt>
                <c:pt idx="126">
                  <c:v>2397</c:v>
                </c:pt>
                <c:pt idx="127">
                  <c:v>2505</c:v>
                </c:pt>
                <c:pt idx="128">
                  <c:v>2439</c:v>
                </c:pt>
                <c:pt idx="129">
                  <c:v>2468</c:v>
                </c:pt>
                <c:pt idx="130">
                  <c:v>2619</c:v>
                </c:pt>
                <c:pt idx="131">
                  <c:v>2487</c:v>
                </c:pt>
                <c:pt idx="132">
                  <c:v>2602</c:v>
                </c:pt>
                <c:pt idx="133">
                  <c:v>2623</c:v>
                </c:pt>
                <c:pt idx="134">
                  <c:v>2614</c:v>
                </c:pt>
                <c:pt idx="135">
                  <c:v>2560</c:v>
                </c:pt>
                <c:pt idx="136">
                  <c:v>2683</c:v>
                </c:pt>
                <c:pt idx="137">
                  <c:v>2586</c:v>
                </c:pt>
                <c:pt idx="138">
                  <c:v>2707</c:v>
                </c:pt>
                <c:pt idx="139">
                  <c:v>2649</c:v>
                </c:pt>
                <c:pt idx="140">
                  <c:v>2614</c:v>
                </c:pt>
                <c:pt idx="141">
                  <c:v>2755</c:v>
                </c:pt>
                <c:pt idx="142">
                  <c:v>2800</c:v>
                </c:pt>
                <c:pt idx="143">
                  <c:v>2650</c:v>
                </c:pt>
                <c:pt idx="144">
                  <c:v>2694</c:v>
                </c:pt>
                <c:pt idx="145">
                  <c:v>2692</c:v>
                </c:pt>
                <c:pt idx="146">
                  <c:v>2718</c:v>
                </c:pt>
                <c:pt idx="147">
                  <c:v>2862</c:v>
                </c:pt>
                <c:pt idx="148">
                  <c:v>2724</c:v>
                </c:pt>
                <c:pt idx="149">
                  <c:v>2870</c:v>
                </c:pt>
                <c:pt idx="150">
                  <c:v>2921</c:v>
                </c:pt>
                <c:pt idx="151">
                  <c:v>2754</c:v>
                </c:pt>
                <c:pt idx="152">
                  <c:v>2936</c:v>
                </c:pt>
                <c:pt idx="153">
                  <c:v>2771</c:v>
                </c:pt>
                <c:pt idx="154">
                  <c:v>2981</c:v>
                </c:pt>
                <c:pt idx="155">
                  <c:v>2813</c:v>
                </c:pt>
                <c:pt idx="156">
                  <c:v>2839</c:v>
                </c:pt>
                <c:pt idx="157">
                  <c:v>2798</c:v>
                </c:pt>
                <c:pt idx="158">
                  <c:v>2776</c:v>
                </c:pt>
                <c:pt idx="159">
                  <c:v>2890</c:v>
                </c:pt>
                <c:pt idx="160">
                  <c:v>2789</c:v>
                </c:pt>
                <c:pt idx="161">
                  <c:v>2836</c:v>
                </c:pt>
                <c:pt idx="162">
                  <c:v>2845</c:v>
                </c:pt>
                <c:pt idx="163">
                  <c:v>2813</c:v>
                </c:pt>
                <c:pt idx="164">
                  <c:v>2811</c:v>
                </c:pt>
                <c:pt idx="165">
                  <c:v>2806</c:v>
                </c:pt>
                <c:pt idx="166">
                  <c:v>2843</c:v>
                </c:pt>
                <c:pt idx="167">
                  <c:v>2844</c:v>
                </c:pt>
                <c:pt idx="168">
                  <c:v>2843</c:v>
                </c:pt>
                <c:pt idx="169">
                  <c:v>2811</c:v>
                </c:pt>
                <c:pt idx="170">
                  <c:v>2784</c:v>
                </c:pt>
                <c:pt idx="171">
                  <c:v>2831</c:v>
                </c:pt>
                <c:pt idx="172">
                  <c:v>2814</c:v>
                </c:pt>
                <c:pt idx="173">
                  <c:v>2841</c:v>
                </c:pt>
                <c:pt idx="174">
                  <c:v>2844</c:v>
                </c:pt>
                <c:pt idx="175">
                  <c:v>2833</c:v>
                </c:pt>
                <c:pt idx="176">
                  <c:v>2785</c:v>
                </c:pt>
                <c:pt idx="177">
                  <c:v>2787</c:v>
                </c:pt>
                <c:pt idx="178">
                  <c:v>2774</c:v>
                </c:pt>
                <c:pt idx="179">
                  <c:v>2784</c:v>
                </c:pt>
                <c:pt idx="180">
                  <c:v>2836</c:v>
                </c:pt>
                <c:pt idx="181">
                  <c:v>2841</c:v>
                </c:pt>
                <c:pt idx="182">
                  <c:v>2805</c:v>
                </c:pt>
                <c:pt idx="183">
                  <c:v>2787</c:v>
                </c:pt>
                <c:pt idx="184">
                  <c:v>2807</c:v>
                </c:pt>
                <c:pt idx="185">
                  <c:v>2847</c:v>
                </c:pt>
                <c:pt idx="186">
                  <c:v>2821</c:v>
                </c:pt>
                <c:pt idx="187">
                  <c:v>2788</c:v>
                </c:pt>
                <c:pt idx="188">
                  <c:v>2773</c:v>
                </c:pt>
                <c:pt idx="189">
                  <c:v>2796</c:v>
                </c:pt>
                <c:pt idx="190">
                  <c:v>2838</c:v>
                </c:pt>
                <c:pt idx="191">
                  <c:v>2780</c:v>
                </c:pt>
                <c:pt idx="192">
                  <c:v>2820</c:v>
                </c:pt>
                <c:pt idx="193">
                  <c:v>2784</c:v>
                </c:pt>
                <c:pt idx="194">
                  <c:v>2790</c:v>
                </c:pt>
                <c:pt idx="195">
                  <c:v>2841</c:v>
                </c:pt>
                <c:pt idx="196">
                  <c:v>2792</c:v>
                </c:pt>
                <c:pt idx="197">
                  <c:v>2895</c:v>
                </c:pt>
                <c:pt idx="198">
                  <c:v>2779</c:v>
                </c:pt>
                <c:pt idx="199">
                  <c:v>2858</c:v>
                </c:pt>
                <c:pt idx="200">
                  <c:v>2808</c:v>
                </c:pt>
                <c:pt idx="201">
                  <c:v>2810</c:v>
                </c:pt>
                <c:pt idx="202">
                  <c:v>2804</c:v>
                </c:pt>
                <c:pt idx="203">
                  <c:v>2743</c:v>
                </c:pt>
                <c:pt idx="204">
                  <c:v>2853</c:v>
                </c:pt>
                <c:pt idx="205">
                  <c:v>2756</c:v>
                </c:pt>
                <c:pt idx="206">
                  <c:v>2768</c:v>
                </c:pt>
                <c:pt idx="207">
                  <c:v>2751</c:v>
                </c:pt>
                <c:pt idx="208">
                  <c:v>2730</c:v>
                </c:pt>
                <c:pt idx="209">
                  <c:v>2751</c:v>
                </c:pt>
                <c:pt idx="210">
                  <c:v>2756</c:v>
                </c:pt>
                <c:pt idx="211">
                  <c:v>2778</c:v>
                </c:pt>
                <c:pt idx="212">
                  <c:v>2676</c:v>
                </c:pt>
                <c:pt idx="213">
                  <c:v>2743</c:v>
                </c:pt>
                <c:pt idx="214">
                  <c:v>2679</c:v>
                </c:pt>
                <c:pt idx="215">
                  <c:v>2626</c:v>
                </c:pt>
                <c:pt idx="216">
                  <c:v>2658</c:v>
                </c:pt>
                <c:pt idx="217">
                  <c:v>2689</c:v>
                </c:pt>
                <c:pt idx="218">
                  <c:v>2627</c:v>
                </c:pt>
                <c:pt idx="219">
                  <c:v>2621</c:v>
                </c:pt>
                <c:pt idx="220">
                  <c:v>2652</c:v>
                </c:pt>
                <c:pt idx="221">
                  <c:v>2655</c:v>
                </c:pt>
                <c:pt idx="222">
                  <c:v>2673</c:v>
                </c:pt>
                <c:pt idx="223">
                  <c:v>2572</c:v>
                </c:pt>
                <c:pt idx="224">
                  <c:v>2648</c:v>
                </c:pt>
                <c:pt idx="225">
                  <c:v>2601</c:v>
                </c:pt>
                <c:pt idx="226">
                  <c:v>2603</c:v>
                </c:pt>
                <c:pt idx="227">
                  <c:v>2586</c:v>
                </c:pt>
                <c:pt idx="228">
                  <c:v>2713</c:v>
                </c:pt>
                <c:pt idx="229">
                  <c:v>2658</c:v>
                </c:pt>
                <c:pt idx="230">
                  <c:v>2584</c:v>
                </c:pt>
                <c:pt idx="231">
                  <c:v>2598</c:v>
                </c:pt>
                <c:pt idx="232">
                  <c:v>2661</c:v>
                </c:pt>
                <c:pt idx="233">
                  <c:v>2664</c:v>
                </c:pt>
                <c:pt idx="234">
                  <c:v>2625</c:v>
                </c:pt>
                <c:pt idx="235">
                  <c:v>2609</c:v>
                </c:pt>
                <c:pt idx="236">
                  <c:v>2971</c:v>
                </c:pt>
                <c:pt idx="237">
                  <c:v>2647</c:v>
                </c:pt>
                <c:pt idx="238">
                  <c:v>2670</c:v>
                </c:pt>
                <c:pt idx="239">
                  <c:v>2691</c:v>
                </c:pt>
                <c:pt idx="240">
                  <c:v>2616</c:v>
                </c:pt>
                <c:pt idx="241">
                  <c:v>2698</c:v>
                </c:pt>
                <c:pt idx="242">
                  <c:v>2648</c:v>
                </c:pt>
                <c:pt idx="243">
                  <c:v>2673</c:v>
                </c:pt>
                <c:pt idx="244">
                  <c:v>2709</c:v>
                </c:pt>
                <c:pt idx="245">
                  <c:v>2695</c:v>
                </c:pt>
                <c:pt idx="246">
                  <c:v>2647</c:v>
                </c:pt>
                <c:pt idx="247">
                  <c:v>2640</c:v>
                </c:pt>
                <c:pt idx="248">
                  <c:v>2652</c:v>
                </c:pt>
                <c:pt idx="249">
                  <c:v>2671</c:v>
                </c:pt>
                <c:pt idx="250">
                  <c:v>2610</c:v>
                </c:pt>
                <c:pt idx="251">
                  <c:v>2687</c:v>
                </c:pt>
                <c:pt idx="252">
                  <c:v>2645</c:v>
                </c:pt>
                <c:pt idx="253">
                  <c:v>2642</c:v>
                </c:pt>
                <c:pt idx="254">
                  <c:v>2668</c:v>
                </c:pt>
                <c:pt idx="255">
                  <c:v>2634</c:v>
                </c:pt>
                <c:pt idx="256">
                  <c:v>2595</c:v>
                </c:pt>
                <c:pt idx="257">
                  <c:v>2597</c:v>
                </c:pt>
                <c:pt idx="258">
                  <c:v>2695</c:v>
                </c:pt>
                <c:pt idx="259">
                  <c:v>2608</c:v>
                </c:pt>
                <c:pt idx="260">
                  <c:v>2665</c:v>
                </c:pt>
                <c:pt idx="261">
                  <c:v>2605</c:v>
                </c:pt>
                <c:pt idx="262">
                  <c:v>2717</c:v>
                </c:pt>
                <c:pt idx="263">
                  <c:v>2686</c:v>
                </c:pt>
                <c:pt idx="264">
                  <c:v>2608</c:v>
                </c:pt>
                <c:pt idx="265">
                  <c:v>2712</c:v>
                </c:pt>
                <c:pt idx="266">
                  <c:v>2690</c:v>
                </c:pt>
                <c:pt idx="267">
                  <c:v>2696</c:v>
                </c:pt>
                <c:pt idx="268">
                  <c:v>2693</c:v>
                </c:pt>
                <c:pt idx="269">
                  <c:v>2644</c:v>
                </c:pt>
                <c:pt idx="270">
                  <c:v>2700</c:v>
                </c:pt>
                <c:pt idx="271">
                  <c:v>2686</c:v>
                </c:pt>
                <c:pt idx="272">
                  <c:v>2661</c:v>
                </c:pt>
                <c:pt idx="273">
                  <c:v>2664</c:v>
                </c:pt>
                <c:pt idx="274">
                  <c:v>2641</c:v>
                </c:pt>
                <c:pt idx="275">
                  <c:v>2662</c:v>
                </c:pt>
                <c:pt idx="276">
                  <c:v>2656</c:v>
                </c:pt>
                <c:pt idx="277">
                  <c:v>2685</c:v>
                </c:pt>
                <c:pt idx="278">
                  <c:v>2698</c:v>
                </c:pt>
                <c:pt idx="279">
                  <c:v>2662</c:v>
                </c:pt>
                <c:pt idx="280">
                  <c:v>2666</c:v>
                </c:pt>
                <c:pt idx="281">
                  <c:v>2673</c:v>
                </c:pt>
                <c:pt idx="282">
                  <c:v>2670</c:v>
                </c:pt>
                <c:pt idx="283">
                  <c:v>2662</c:v>
                </c:pt>
                <c:pt idx="284">
                  <c:v>2613</c:v>
                </c:pt>
                <c:pt idx="285">
                  <c:v>2694</c:v>
                </c:pt>
                <c:pt idx="286">
                  <c:v>2656</c:v>
                </c:pt>
                <c:pt idx="287">
                  <c:v>2653</c:v>
                </c:pt>
                <c:pt idx="288">
                  <c:v>2607</c:v>
                </c:pt>
                <c:pt idx="289">
                  <c:v>2591</c:v>
                </c:pt>
                <c:pt idx="290">
                  <c:v>2646</c:v>
                </c:pt>
                <c:pt idx="291">
                  <c:v>2631</c:v>
                </c:pt>
                <c:pt idx="292">
                  <c:v>2620</c:v>
                </c:pt>
                <c:pt idx="293">
                  <c:v>2676</c:v>
                </c:pt>
                <c:pt idx="294">
                  <c:v>2573</c:v>
                </c:pt>
                <c:pt idx="295">
                  <c:v>2610</c:v>
                </c:pt>
                <c:pt idx="296">
                  <c:v>2573</c:v>
                </c:pt>
                <c:pt idx="297">
                  <c:v>2649</c:v>
                </c:pt>
                <c:pt idx="298">
                  <c:v>2665</c:v>
                </c:pt>
                <c:pt idx="299">
                  <c:v>2609</c:v>
                </c:pt>
                <c:pt idx="300">
                  <c:v>2650</c:v>
                </c:pt>
                <c:pt idx="301">
                  <c:v>2620</c:v>
                </c:pt>
                <c:pt idx="302">
                  <c:v>2618</c:v>
                </c:pt>
                <c:pt idx="303">
                  <c:v>2663</c:v>
                </c:pt>
                <c:pt idx="304">
                  <c:v>2702</c:v>
                </c:pt>
                <c:pt idx="305">
                  <c:v>2669</c:v>
                </c:pt>
                <c:pt idx="306">
                  <c:v>2679</c:v>
                </c:pt>
                <c:pt idx="307">
                  <c:v>2670</c:v>
                </c:pt>
                <c:pt idx="308">
                  <c:v>2779</c:v>
                </c:pt>
                <c:pt idx="309">
                  <c:v>2753</c:v>
                </c:pt>
                <c:pt idx="310">
                  <c:v>2676</c:v>
                </c:pt>
                <c:pt idx="311">
                  <c:v>2707</c:v>
                </c:pt>
                <c:pt idx="312">
                  <c:v>2765</c:v>
                </c:pt>
                <c:pt idx="313">
                  <c:v>2796</c:v>
                </c:pt>
                <c:pt idx="314">
                  <c:v>2837</c:v>
                </c:pt>
                <c:pt idx="315">
                  <c:v>2779</c:v>
                </c:pt>
                <c:pt idx="316">
                  <c:v>2742</c:v>
                </c:pt>
                <c:pt idx="317">
                  <c:v>2868</c:v>
                </c:pt>
                <c:pt idx="318">
                  <c:v>2889</c:v>
                </c:pt>
                <c:pt idx="319">
                  <c:v>2789</c:v>
                </c:pt>
                <c:pt idx="320">
                  <c:v>2860</c:v>
                </c:pt>
                <c:pt idx="321">
                  <c:v>2865</c:v>
                </c:pt>
                <c:pt idx="322">
                  <c:v>2938</c:v>
                </c:pt>
                <c:pt idx="323">
                  <c:v>2937</c:v>
                </c:pt>
                <c:pt idx="324">
                  <c:v>2931</c:v>
                </c:pt>
                <c:pt idx="325">
                  <c:v>2835</c:v>
                </c:pt>
                <c:pt idx="326">
                  <c:v>2986</c:v>
                </c:pt>
                <c:pt idx="327">
                  <c:v>2968</c:v>
                </c:pt>
                <c:pt idx="328">
                  <c:v>2968</c:v>
                </c:pt>
                <c:pt idx="329">
                  <c:v>2993</c:v>
                </c:pt>
                <c:pt idx="330">
                  <c:v>2939</c:v>
                </c:pt>
                <c:pt idx="331">
                  <c:v>2907</c:v>
                </c:pt>
                <c:pt idx="332">
                  <c:v>2982</c:v>
                </c:pt>
                <c:pt idx="333">
                  <c:v>3042</c:v>
                </c:pt>
                <c:pt idx="334">
                  <c:v>2905</c:v>
                </c:pt>
                <c:pt idx="335">
                  <c:v>3003</c:v>
                </c:pt>
                <c:pt idx="336">
                  <c:v>2970</c:v>
                </c:pt>
                <c:pt idx="337">
                  <c:v>3047</c:v>
                </c:pt>
                <c:pt idx="338">
                  <c:v>2959</c:v>
                </c:pt>
                <c:pt idx="339">
                  <c:v>3070</c:v>
                </c:pt>
                <c:pt idx="340">
                  <c:v>3063</c:v>
                </c:pt>
                <c:pt idx="341">
                  <c:v>3121</c:v>
                </c:pt>
                <c:pt idx="342">
                  <c:v>3089</c:v>
                </c:pt>
                <c:pt idx="343">
                  <c:v>3073</c:v>
                </c:pt>
                <c:pt idx="344">
                  <c:v>3129</c:v>
                </c:pt>
                <c:pt idx="345">
                  <c:v>3140</c:v>
                </c:pt>
                <c:pt idx="346">
                  <c:v>3155</c:v>
                </c:pt>
                <c:pt idx="347">
                  <c:v>3189</c:v>
                </c:pt>
                <c:pt idx="348">
                  <c:v>3161</c:v>
                </c:pt>
                <c:pt idx="349">
                  <c:v>3150</c:v>
                </c:pt>
                <c:pt idx="350">
                  <c:v>3177</c:v>
                </c:pt>
                <c:pt idx="351">
                  <c:v>3173</c:v>
                </c:pt>
                <c:pt idx="352">
                  <c:v>3246</c:v>
                </c:pt>
                <c:pt idx="353">
                  <c:v>3216</c:v>
                </c:pt>
                <c:pt idx="354">
                  <c:v>3123</c:v>
                </c:pt>
                <c:pt idx="355">
                  <c:v>3198</c:v>
                </c:pt>
                <c:pt idx="356">
                  <c:v>3199</c:v>
                </c:pt>
                <c:pt idx="357">
                  <c:v>3210</c:v>
                </c:pt>
                <c:pt idx="358">
                  <c:v>3124</c:v>
                </c:pt>
                <c:pt idx="359">
                  <c:v>3251</c:v>
                </c:pt>
                <c:pt idx="360">
                  <c:v>3179</c:v>
                </c:pt>
                <c:pt idx="361">
                  <c:v>3095</c:v>
                </c:pt>
                <c:pt idx="362">
                  <c:v>3122</c:v>
                </c:pt>
                <c:pt idx="363">
                  <c:v>3157</c:v>
                </c:pt>
                <c:pt idx="364">
                  <c:v>3119</c:v>
                </c:pt>
                <c:pt idx="365">
                  <c:v>3101</c:v>
                </c:pt>
                <c:pt idx="366">
                  <c:v>3174</c:v>
                </c:pt>
                <c:pt idx="367">
                  <c:v>3158</c:v>
                </c:pt>
                <c:pt idx="368">
                  <c:v>3156</c:v>
                </c:pt>
                <c:pt idx="369">
                  <c:v>3170</c:v>
                </c:pt>
                <c:pt idx="370">
                  <c:v>3128</c:v>
                </c:pt>
                <c:pt idx="371">
                  <c:v>3123</c:v>
                </c:pt>
                <c:pt idx="372">
                  <c:v>3130</c:v>
                </c:pt>
                <c:pt idx="373">
                  <c:v>3158</c:v>
                </c:pt>
                <c:pt idx="374">
                  <c:v>3136</c:v>
                </c:pt>
                <c:pt idx="375">
                  <c:v>3140</c:v>
                </c:pt>
                <c:pt idx="376">
                  <c:v>3165</c:v>
                </c:pt>
                <c:pt idx="377">
                  <c:v>3133</c:v>
                </c:pt>
                <c:pt idx="378">
                  <c:v>3109</c:v>
                </c:pt>
                <c:pt idx="379">
                  <c:v>3145</c:v>
                </c:pt>
                <c:pt idx="380">
                  <c:v>3152</c:v>
                </c:pt>
                <c:pt idx="381">
                  <c:v>3129</c:v>
                </c:pt>
                <c:pt idx="382">
                  <c:v>3084</c:v>
                </c:pt>
                <c:pt idx="383">
                  <c:v>3135</c:v>
                </c:pt>
                <c:pt idx="384">
                  <c:v>3125</c:v>
                </c:pt>
                <c:pt idx="385">
                  <c:v>3139</c:v>
                </c:pt>
                <c:pt idx="386">
                  <c:v>3115</c:v>
                </c:pt>
                <c:pt idx="387">
                  <c:v>3140</c:v>
                </c:pt>
                <c:pt idx="388">
                  <c:v>3065</c:v>
                </c:pt>
                <c:pt idx="389">
                  <c:v>3100</c:v>
                </c:pt>
                <c:pt idx="390">
                  <c:v>3132</c:v>
                </c:pt>
                <c:pt idx="391">
                  <c:v>3088</c:v>
                </c:pt>
                <c:pt idx="392">
                  <c:v>3107</c:v>
                </c:pt>
                <c:pt idx="393">
                  <c:v>3030</c:v>
                </c:pt>
                <c:pt idx="394">
                  <c:v>3106</c:v>
                </c:pt>
                <c:pt idx="395">
                  <c:v>3099</c:v>
                </c:pt>
                <c:pt idx="396">
                  <c:v>3137</c:v>
                </c:pt>
                <c:pt idx="397">
                  <c:v>3121</c:v>
                </c:pt>
                <c:pt idx="398">
                  <c:v>3065</c:v>
                </c:pt>
                <c:pt idx="399">
                  <c:v>3099</c:v>
                </c:pt>
                <c:pt idx="400">
                  <c:v>3083</c:v>
                </c:pt>
                <c:pt idx="401">
                  <c:v>3079</c:v>
                </c:pt>
                <c:pt idx="402">
                  <c:v>3108</c:v>
                </c:pt>
                <c:pt idx="403">
                  <c:v>3079</c:v>
                </c:pt>
                <c:pt idx="404">
                  <c:v>3010</c:v>
                </c:pt>
                <c:pt idx="405">
                  <c:v>3043</c:v>
                </c:pt>
                <c:pt idx="406">
                  <c:v>3030</c:v>
                </c:pt>
                <c:pt idx="407">
                  <c:v>2941</c:v>
                </c:pt>
                <c:pt idx="408">
                  <c:v>2947</c:v>
                </c:pt>
                <c:pt idx="409">
                  <c:v>3000</c:v>
                </c:pt>
                <c:pt idx="410">
                  <c:v>2987</c:v>
                </c:pt>
                <c:pt idx="411">
                  <c:v>3041</c:v>
                </c:pt>
                <c:pt idx="412">
                  <c:v>2939</c:v>
                </c:pt>
                <c:pt idx="413">
                  <c:v>2938</c:v>
                </c:pt>
                <c:pt idx="414">
                  <c:v>2920</c:v>
                </c:pt>
                <c:pt idx="415">
                  <c:v>2945</c:v>
                </c:pt>
                <c:pt idx="416">
                  <c:v>2814</c:v>
                </c:pt>
                <c:pt idx="417">
                  <c:v>2852</c:v>
                </c:pt>
                <c:pt idx="418">
                  <c:v>2837</c:v>
                </c:pt>
                <c:pt idx="419">
                  <c:v>2850</c:v>
                </c:pt>
                <c:pt idx="420">
                  <c:v>2868</c:v>
                </c:pt>
                <c:pt idx="421">
                  <c:v>2762</c:v>
                </c:pt>
                <c:pt idx="422">
                  <c:v>2731</c:v>
                </c:pt>
                <c:pt idx="423">
                  <c:v>2728</c:v>
                </c:pt>
                <c:pt idx="424">
                  <c:v>2790</c:v>
                </c:pt>
                <c:pt idx="425">
                  <c:v>2817</c:v>
                </c:pt>
                <c:pt idx="426">
                  <c:v>2646</c:v>
                </c:pt>
                <c:pt idx="427">
                  <c:v>2703</c:v>
                </c:pt>
                <c:pt idx="428">
                  <c:v>2703</c:v>
                </c:pt>
                <c:pt idx="429">
                  <c:v>2696</c:v>
                </c:pt>
                <c:pt idx="430">
                  <c:v>2708</c:v>
                </c:pt>
                <c:pt idx="431">
                  <c:v>2674</c:v>
                </c:pt>
                <c:pt idx="432">
                  <c:v>2635</c:v>
                </c:pt>
                <c:pt idx="433">
                  <c:v>2633</c:v>
                </c:pt>
                <c:pt idx="434">
                  <c:v>2672</c:v>
                </c:pt>
                <c:pt idx="435">
                  <c:v>2613</c:v>
                </c:pt>
                <c:pt idx="436">
                  <c:v>2612</c:v>
                </c:pt>
                <c:pt idx="437">
                  <c:v>2572</c:v>
                </c:pt>
                <c:pt idx="438">
                  <c:v>2667</c:v>
                </c:pt>
                <c:pt idx="439">
                  <c:v>2649</c:v>
                </c:pt>
                <c:pt idx="440">
                  <c:v>2581</c:v>
                </c:pt>
                <c:pt idx="441">
                  <c:v>2557</c:v>
                </c:pt>
                <c:pt idx="442">
                  <c:v>2483</c:v>
                </c:pt>
                <c:pt idx="443">
                  <c:v>2649</c:v>
                </c:pt>
                <c:pt idx="444">
                  <c:v>2542</c:v>
                </c:pt>
                <c:pt idx="445">
                  <c:v>2467</c:v>
                </c:pt>
                <c:pt idx="446">
                  <c:v>2454</c:v>
                </c:pt>
                <c:pt idx="447">
                  <c:v>2417</c:v>
                </c:pt>
                <c:pt idx="448">
                  <c:v>2456</c:v>
                </c:pt>
                <c:pt idx="449">
                  <c:v>2423</c:v>
                </c:pt>
                <c:pt idx="450">
                  <c:v>2441</c:v>
                </c:pt>
                <c:pt idx="451">
                  <c:v>2409</c:v>
                </c:pt>
                <c:pt idx="452">
                  <c:v>2435</c:v>
                </c:pt>
                <c:pt idx="453">
                  <c:v>2438</c:v>
                </c:pt>
                <c:pt idx="454">
                  <c:v>2435</c:v>
                </c:pt>
                <c:pt idx="455">
                  <c:v>2403</c:v>
                </c:pt>
                <c:pt idx="456">
                  <c:v>2337</c:v>
                </c:pt>
                <c:pt idx="457">
                  <c:v>2401</c:v>
                </c:pt>
                <c:pt idx="458">
                  <c:v>2425</c:v>
                </c:pt>
                <c:pt idx="459">
                  <c:v>2382</c:v>
                </c:pt>
                <c:pt idx="460">
                  <c:v>2429</c:v>
                </c:pt>
                <c:pt idx="461">
                  <c:v>2389</c:v>
                </c:pt>
                <c:pt idx="462">
                  <c:v>2436</c:v>
                </c:pt>
                <c:pt idx="463">
                  <c:v>2271</c:v>
                </c:pt>
                <c:pt idx="464">
                  <c:v>2361</c:v>
                </c:pt>
                <c:pt idx="465">
                  <c:v>2428</c:v>
                </c:pt>
                <c:pt idx="466">
                  <c:v>2283</c:v>
                </c:pt>
                <c:pt idx="467">
                  <c:v>2267</c:v>
                </c:pt>
                <c:pt idx="468">
                  <c:v>2363</c:v>
                </c:pt>
                <c:pt idx="469">
                  <c:v>2323</c:v>
                </c:pt>
                <c:pt idx="470">
                  <c:v>2355</c:v>
                </c:pt>
                <c:pt idx="471">
                  <c:v>2169</c:v>
                </c:pt>
                <c:pt idx="472">
                  <c:v>2271</c:v>
                </c:pt>
                <c:pt idx="473">
                  <c:v>2254</c:v>
                </c:pt>
                <c:pt idx="474">
                  <c:v>2312</c:v>
                </c:pt>
                <c:pt idx="475">
                  <c:v>2218</c:v>
                </c:pt>
                <c:pt idx="476">
                  <c:v>2314</c:v>
                </c:pt>
                <c:pt idx="477">
                  <c:v>2286</c:v>
                </c:pt>
                <c:pt idx="478">
                  <c:v>2261</c:v>
                </c:pt>
                <c:pt idx="479">
                  <c:v>2277</c:v>
                </c:pt>
                <c:pt idx="480">
                  <c:v>2243</c:v>
                </c:pt>
                <c:pt idx="481">
                  <c:v>2205</c:v>
                </c:pt>
                <c:pt idx="482">
                  <c:v>2324</c:v>
                </c:pt>
                <c:pt idx="483">
                  <c:v>2188</c:v>
                </c:pt>
                <c:pt idx="484">
                  <c:v>2193</c:v>
                </c:pt>
                <c:pt idx="485">
                  <c:v>2249</c:v>
                </c:pt>
                <c:pt idx="486">
                  <c:v>2167</c:v>
                </c:pt>
                <c:pt idx="487">
                  <c:v>2137</c:v>
                </c:pt>
                <c:pt idx="488">
                  <c:v>2332</c:v>
                </c:pt>
                <c:pt idx="489">
                  <c:v>2204</c:v>
                </c:pt>
                <c:pt idx="490">
                  <c:v>2190</c:v>
                </c:pt>
                <c:pt idx="491">
                  <c:v>2281</c:v>
                </c:pt>
                <c:pt idx="492">
                  <c:v>2184</c:v>
                </c:pt>
                <c:pt idx="493">
                  <c:v>2206</c:v>
                </c:pt>
                <c:pt idx="494">
                  <c:v>2059</c:v>
                </c:pt>
                <c:pt idx="495">
                  <c:v>2035</c:v>
                </c:pt>
                <c:pt idx="496">
                  <c:v>2028</c:v>
                </c:pt>
                <c:pt idx="497">
                  <c:v>1999</c:v>
                </c:pt>
                <c:pt idx="498">
                  <c:v>2056</c:v>
                </c:pt>
                <c:pt idx="499">
                  <c:v>1932</c:v>
                </c:pt>
              </c:numCache>
            </c:numRef>
          </c:val>
        </c:ser>
        <c:dLbls>
          <c:showLegendKey val="0"/>
          <c:showVal val="0"/>
          <c:showCatName val="0"/>
          <c:showSerName val="0"/>
          <c:showPercent val="0"/>
          <c:showBubbleSize val="0"/>
        </c:dLbls>
        <c:gapWidth val="150"/>
        <c:axId val="258967808"/>
        <c:axId val="258973696"/>
      </c:barChart>
      <c:lineChart>
        <c:grouping val="standard"/>
        <c:varyColors val="0"/>
        <c:ser>
          <c:idx val="1"/>
          <c:order val="1"/>
          <c:tx>
            <c:strRef>
              <c:f>hasil_pengujian_update_status!$M$1</c:f>
              <c:strCache>
                <c:ptCount val="1"/>
                <c:pt idx="0">
                  <c:v>Pintu</c:v>
                </c:pt>
              </c:strCache>
            </c:strRef>
          </c:tx>
          <c:spPr>
            <a:ln w="19050">
              <a:solidFill>
                <a:srgbClr val="FF0000"/>
              </a:solidFill>
            </a:ln>
          </c:spPr>
          <c:marker>
            <c:symbol val="none"/>
          </c:marker>
          <c:val>
            <c:numRef>
              <c:f>hasil_pengujian_update_status!$M$2:$M$501</c:f>
              <c:numCache>
                <c:formatCode>General</c:formatCode>
                <c:ptCount val="500"/>
                <c:pt idx="0">
                  <c:v>14</c:v>
                </c:pt>
                <c:pt idx="1">
                  <c:v>15</c:v>
                </c:pt>
                <c:pt idx="2">
                  <c:v>15</c:v>
                </c:pt>
                <c:pt idx="3">
                  <c:v>19</c:v>
                </c:pt>
                <c:pt idx="4">
                  <c:v>21</c:v>
                </c:pt>
                <c:pt idx="5">
                  <c:v>21</c:v>
                </c:pt>
                <c:pt idx="6">
                  <c:v>25</c:v>
                </c:pt>
                <c:pt idx="7">
                  <c:v>26</c:v>
                </c:pt>
                <c:pt idx="8">
                  <c:v>28</c:v>
                </c:pt>
                <c:pt idx="9">
                  <c:v>31</c:v>
                </c:pt>
                <c:pt idx="10">
                  <c:v>33</c:v>
                </c:pt>
                <c:pt idx="11">
                  <c:v>38</c:v>
                </c:pt>
                <c:pt idx="12">
                  <c:v>39</c:v>
                </c:pt>
                <c:pt idx="13">
                  <c:v>39</c:v>
                </c:pt>
                <c:pt idx="14">
                  <c:v>40</c:v>
                </c:pt>
                <c:pt idx="15">
                  <c:v>44</c:v>
                </c:pt>
                <c:pt idx="16">
                  <c:v>44</c:v>
                </c:pt>
                <c:pt idx="17">
                  <c:v>44</c:v>
                </c:pt>
                <c:pt idx="18">
                  <c:v>48</c:v>
                </c:pt>
                <c:pt idx="19">
                  <c:v>50</c:v>
                </c:pt>
                <c:pt idx="20">
                  <c:v>50</c:v>
                </c:pt>
                <c:pt idx="21">
                  <c:v>50</c:v>
                </c:pt>
                <c:pt idx="22">
                  <c:v>51</c:v>
                </c:pt>
                <c:pt idx="23">
                  <c:v>57</c:v>
                </c:pt>
                <c:pt idx="24">
                  <c:v>58</c:v>
                </c:pt>
                <c:pt idx="25">
                  <c:v>58</c:v>
                </c:pt>
                <c:pt idx="26">
                  <c:v>61</c:v>
                </c:pt>
                <c:pt idx="27">
                  <c:v>65</c:v>
                </c:pt>
                <c:pt idx="28">
                  <c:v>67</c:v>
                </c:pt>
                <c:pt idx="29">
                  <c:v>67</c:v>
                </c:pt>
                <c:pt idx="30">
                  <c:v>67</c:v>
                </c:pt>
                <c:pt idx="31">
                  <c:v>71</c:v>
                </c:pt>
                <c:pt idx="32">
                  <c:v>72</c:v>
                </c:pt>
                <c:pt idx="33">
                  <c:v>73</c:v>
                </c:pt>
                <c:pt idx="34">
                  <c:v>74</c:v>
                </c:pt>
                <c:pt idx="35">
                  <c:v>78</c:v>
                </c:pt>
                <c:pt idx="36">
                  <c:v>79</c:v>
                </c:pt>
                <c:pt idx="37">
                  <c:v>83</c:v>
                </c:pt>
                <c:pt idx="38">
                  <c:v>83</c:v>
                </c:pt>
                <c:pt idx="39">
                  <c:v>87</c:v>
                </c:pt>
                <c:pt idx="40">
                  <c:v>87</c:v>
                </c:pt>
                <c:pt idx="41">
                  <c:v>89</c:v>
                </c:pt>
                <c:pt idx="42">
                  <c:v>91</c:v>
                </c:pt>
                <c:pt idx="43">
                  <c:v>91</c:v>
                </c:pt>
                <c:pt idx="44">
                  <c:v>93</c:v>
                </c:pt>
                <c:pt idx="45">
                  <c:v>95</c:v>
                </c:pt>
                <c:pt idx="46">
                  <c:v>97</c:v>
                </c:pt>
                <c:pt idx="47">
                  <c:v>98</c:v>
                </c:pt>
                <c:pt idx="48">
                  <c:v>99</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99</c:v>
                </c:pt>
                <c:pt idx="190">
                  <c:v>99</c:v>
                </c:pt>
                <c:pt idx="191">
                  <c:v>99</c:v>
                </c:pt>
                <c:pt idx="192">
                  <c:v>99</c:v>
                </c:pt>
                <c:pt idx="193">
                  <c:v>99</c:v>
                </c:pt>
                <c:pt idx="194">
                  <c:v>99</c:v>
                </c:pt>
                <c:pt idx="195">
                  <c:v>99</c:v>
                </c:pt>
                <c:pt idx="196">
                  <c:v>99</c:v>
                </c:pt>
                <c:pt idx="197">
                  <c:v>99</c:v>
                </c:pt>
                <c:pt idx="198">
                  <c:v>99</c:v>
                </c:pt>
                <c:pt idx="199">
                  <c:v>99</c:v>
                </c:pt>
                <c:pt idx="200">
                  <c:v>99</c:v>
                </c:pt>
                <c:pt idx="201">
                  <c:v>99</c:v>
                </c:pt>
                <c:pt idx="202">
                  <c:v>99</c:v>
                </c:pt>
                <c:pt idx="203">
                  <c:v>99</c:v>
                </c:pt>
                <c:pt idx="204">
                  <c:v>99</c:v>
                </c:pt>
                <c:pt idx="205">
                  <c:v>99</c:v>
                </c:pt>
                <c:pt idx="206">
                  <c:v>99</c:v>
                </c:pt>
                <c:pt idx="207">
                  <c:v>99</c:v>
                </c:pt>
                <c:pt idx="208">
                  <c:v>99</c:v>
                </c:pt>
                <c:pt idx="209">
                  <c:v>99</c:v>
                </c:pt>
                <c:pt idx="210">
                  <c:v>99</c:v>
                </c:pt>
                <c:pt idx="211">
                  <c:v>99</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99</c:v>
                </c:pt>
                <c:pt idx="229">
                  <c:v>99</c:v>
                </c:pt>
                <c:pt idx="230">
                  <c:v>98</c:v>
                </c:pt>
                <c:pt idx="231">
                  <c:v>98</c:v>
                </c:pt>
                <c:pt idx="232">
                  <c:v>98</c:v>
                </c:pt>
                <c:pt idx="233">
                  <c:v>98</c:v>
                </c:pt>
                <c:pt idx="234">
                  <c:v>98</c:v>
                </c:pt>
                <c:pt idx="235">
                  <c:v>97</c:v>
                </c:pt>
                <c:pt idx="236">
                  <c:v>97</c:v>
                </c:pt>
                <c:pt idx="237">
                  <c:v>97</c:v>
                </c:pt>
                <c:pt idx="238">
                  <c:v>97</c:v>
                </c:pt>
                <c:pt idx="239">
                  <c:v>96</c:v>
                </c:pt>
                <c:pt idx="240">
                  <c:v>96</c:v>
                </c:pt>
                <c:pt idx="241">
                  <c:v>96</c:v>
                </c:pt>
                <c:pt idx="242">
                  <c:v>96</c:v>
                </c:pt>
                <c:pt idx="243">
                  <c:v>96</c:v>
                </c:pt>
                <c:pt idx="244">
                  <c:v>96</c:v>
                </c:pt>
                <c:pt idx="245">
                  <c:v>96</c:v>
                </c:pt>
                <c:pt idx="246">
                  <c:v>96</c:v>
                </c:pt>
                <c:pt idx="247">
                  <c:v>96</c:v>
                </c:pt>
                <c:pt idx="248">
                  <c:v>96</c:v>
                </c:pt>
                <c:pt idx="249">
                  <c:v>96</c:v>
                </c:pt>
                <c:pt idx="250">
                  <c:v>96</c:v>
                </c:pt>
                <c:pt idx="251">
                  <c:v>96</c:v>
                </c:pt>
                <c:pt idx="252">
                  <c:v>96</c:v>
                </c:pt>
                <c:pt idx="253">
                  <c:v>96</c:v>
                </c:pt>
                <c:pt idx="254">
                  <c:v>96</c:v>
                </c:pt>
                <c:pt idx="255">
                  <c:v>96</c:v>
                </c:pt>
                <c:pt idx="256">
                  <c:v>96</c:v>
                </c:pt>
                <c:pt idx="257">
                  <c:v>96</c:v>
                </c:pt>
                <c:pt idx="258">
                  <c:v>96</c:v>
                </c:pt>
                <c:pt idx="259">
                  <c:v>96</c:v>
                </c:pt>
                <c:pt idx="260">
                  <c:v>96</c:v>
                </c:pt>
                <c:pt idx="261">
                  <c:v>96</c:v>
                </c:pt>
                <c:pt idx="262">
                  <c:v>96</c:v>
                </c:pt>
                <c:pt idx="263">
                  <c:v>96</c:v>
                </c:pt>
                <c:pt idx="264">
                  <c:v>95</c:v>
                </c:pt>
                <c:pt idx="265">
                  <c:v>95</c:v>
                </c:pt>
                <c:pt idx="266">
                  <c:v>94</c:v>
                </c:pt>
                <c:pt idx="267">
                  <c:v>94</c:v>
                </c:pt>
                <c:pt idx="268">
                  <c:v>93</c:v>
                </c:pt>
                <c:pt idx="269">
                  <c:v>93</c:v>
                </c:pt>
                <c:pt idx="270">
                  <c:v>93</c:v>
                </c:pt>
                <c:pt idx="271">
                  <c:v>93</c:v>
                </c:pt>
                <c:pt idx="272">
                  <c:v>93</c:v>
                </c:pt>
                <c:pt idx="273">
                  <c:v>93</c:v>
                </c:pt>
                <c:pt idx="274">
                  <c:v>92</c:v>
                </c:pt>
                <c:pt idx="275">
                  <c:v>92</c:v>
                </c:pt>
                <c:pt idx="276">
                  <c:v>92</c:v>
                </c:pt>
                <c:pt idx="277">
                  <c:v>92</c:v>
                </c:pt>
                <c:pt idx="278">
                  <c:v>92</c:v>
                </c:pt>
                <c:pt idx="279">
                  <c:v>92</c:v>
                </c:pt>
                <c:pt idx="280">
                  <c:v>92</c:v>
                </c:pt>
                <c:pt idx="281">
                  <c:v>92</c:v>
                </c:pt>
                <c:pt idx="282">
                  <c:v>92</c:v>
                </c:pt>
                <c:pt idx="283">
                  <c:v>92</c:v>
                </c:pt>
                <c:pt idx="284">
                  <c:v>92</c:v>
                </c:pt>
                <c:pt idx="285">
                  <c:v>92</c:v>
                </c:pt>
                <c:pt idx="286">
                  <c:v>92</c:v>
                </c:pt>
                <c:pt idx="287">
                  <c:v>92</c:v>
                </c:pt>
                <c:pt idx="288">
                  <c:v>92</c:v>
                </c:pt>
                <c:pt idx="289">
                  <c:v>92</c:v>
                </c:pt>
                <c:pt idx="290">
                  <c:v>92</c:v>
                </c:pt>
                <c:pt idx="291">
                  <c:v>92</c:v>
                </c:pt>
                <c:pt idx="292">
                  <c:v>92</c:v>
                </c:pt>
                <c:pt idx="293">
                  <c:v>92</c:v>
                </c:pt>
                <c:pt idx="294">
                  <c:v>92</c:v>
                </c:pt>
                <c:pt idx="295">
                  <c:v>92</c:v>
                </c:pt>
                <c:pt idx="296">
                  <c:v>92</c:v>
                </c:pt>
                <c:pt idx="297">
                  <c:v>91</c:v>
                </c:pt>
                <c:pt idx="298">
                  <c:v>91</c:v>
                </c:pt>
                <c:pt idx="299">
                  <c:v>91</c:v>
                </c:pt>
                <c:pt idx="300">
                  <c:v>91</c:v>
                </c:pt>
                <c:pt idx="301">
                  <c:v>91</c:v>
                </c:pt>
                <c:pt idx="302">
                  <c:v>91</c:v>
                </c:pt>
                <c:pt idx="303">
                  <c:v>91</c:v>
                </c:pt>
                <c:pt idx="304">
                  <c:v>91</c:v>
                </c:pt>
                <c:pt idx="305">
                  <c:v>91</c:v>
                </c:pt>
                <c:pt idx="306">
                  <c:v>91</c:v>
                </c:pt>
                <c:pt idx="307">
                  <c:v>91</c:v>
                </c:pt>
                <c:pt idx="308">
                  <c:v>91</c:v>
                </c:pt>
                <c:pt idx="309">
                  <c:v>91</c:v>
                </c:pt>
                <c:pt idx="310">
                  <c:v>91</c:v>
                </c:pt>
                <c:pt idx="311">
                  <c:v>91</c:v>
                </c:pt>
                <c:pt idx="312">
                  <c:v>91</c:v>
                </c:pt>
                <c:pt idx="313">
                  <c:v>91</c:v>
                </c:pt>
                <c:pt idx="314">
                  <c:v>91</c:v>
                </c:pt>
                <c:pt idx="315">
                  <c:v>90</c:v>
                </c:pt>
                <c:pt idx="316">
                  <c:v>90</c:v>
                </c:pt>
                <c:pt idx="317">
                  <c:v>90</c:v>
                </c:pt>
                <c:pt idx="318">
                  <c:v>90</c:v>
                </c:pt>
                <c:pt idx="319">
                  <c:v>90</c:v>
                </c:pt>
                <c:pt idx="320">
                  <c:v>90</c:v>
                </c:pt>
                <c:pt idx="321">
                  <c:v>90</c:v>
                </c:pt>
                <c:pt idx="322">
                  <c:v>90</c:v>
                </c:pt>
                <c:pt idx="323">
                  <c:v>90</c:v>
                </c:pt>
                <c:pt idx="324">
                  <c:v>90</c:v>
                </c:pt>
                <c:pt idx="325">
                  <c:v>90</c:v>
                </c:pt>
                <c:pt idx="326">
                  <c:v>90</c:v>
                </c:pt>
                <c:pt idx="327">
                  <c:v>89</c:v>
                </c:pt>
                <c:pt idx="328">
                  <c:v>89</c:v>
                </c:pt>
                <c:pt idx="329">
                  <c:v>89</c:v>
                </c:pt>
                <c:pt idx="330">
                  <c:v>89</c:v>
                </c:pt>
                <c:pt idx="331">
                  <c:v>89</c:v>
                </c:pt>
                <c:pt idx="332">
                  <c:v>89</c:v>
                </c:pt>
                <c:pt idx="333">
                  <c:v>89</c:v>
                </c:pt>
                <c:pt idx="334">
                  <c:v>89</c:v>
                </c:pt>
                <c:pt idx="335">
                  <c:v>89</c:v>
                </c:pt>
                <c:pt idx="336">
                  <c:v>89</c:v>
                </c:pt>
                <c:pt idx="337">
                  <c:v>89</c:v>
                </c:pt>
                <c:pt idx="338">
                  <c:v>89</c:v>
                </c:pt>
                <c:pt idx="339">
                  <c:v>89</c:v>
                </c:pt>
                <c:pt idx="340">
                  <c:v>89</c:v>
                </c:pt>
                <c:pt idx="341">
                  <c:v>89</c:v>
                </c:pt>
                <c:pt idx="342">
                  <c:v>89</c:v>
                </c:pt>
                <c:pt idx="343">
                  <c:v>89</c:v>
                </c:pt>
                <c:pt idx="344">
                  <c:v>89</c:v>
                </c:pt>
                <c:pt idx="345">
                  <c:v>89</c:v>
                </c:pt>
                <c:pt idx="346">
                  <c:v>88</c:v>
                </c:pt>
                <c:pt idx="347">
                  <c:v>88</c:v>
                </c:pt>
                <c:pt idx="348">
                  <c:v>88</c:v>
                </c:pt>
                <c:pt idx="349">
                  <c:v>88</c:v>
                </c:pt>
                <c:pt idx="350">
                  <c:v>88</c:v>
                </c:pt>
                <c:pt idx="351">
                  <c:v>88</c:v>
                </c:pt>
                <c:pt idx="352">
                  <c:v>88</c:v>
                </c:pt>
                <c:pt idx="353">
                  <c:v>88</c:v>
                </c:pt>
                <c:pt idx="354">
                  <c:v>87</c:v>
                </c:pt>
                <c:pt idx="355">
                  <c:v>87</c:v>
                </c:pt>
                <c:pt idx="356">
                  <c:v>87</c:v>
                </c:pt>
                <c:pt idx="357">
                  <c:v>86</c:v>
                </c:pt>
                <c:pt idx="358">
                  <c:v>85</c:v>
                </c:pt>
                <c:pt idx="359">
                  <c:v>85</c:v>
                </c:pt>
                <c:pt idx="360">
                  <c:v>85</c:v>
                </c:pt>
                <c:pt idx="361">
                  <c:v>84</c:v>
                </c:pt>
                <c:pt idx="362">
                  <c:v>84</c:v>
                </c:pt>
                <c:pt idx="363">
                  <c:v>84</c:v>
                </c:pt>
                <c:pt idx="364">
                  <c:v>84</c:v>
                </c:pt>
                <c:pt idx="365">
                  <c:v>84</c:v>
                </c:pt>
                <c:pt idx="366">
                  <c:v>84</c:v>
                </c:pt>
                <c:pt idx="367">
                  <c:v>84</c:v>
                </c:pt>
                <c:pt idx="368">
                  <c:v>84</c:v>
                </c:pt>
                <c:pt idx="369">
                  <c:v>84</c:v>
                </c:pt>
                <c:pt idx="370">
                  <c:v>83</c:v>
                </c:pt>
                <c:pt idx="371">
                  <c:v>83</c:v>
                </c:pt>
                <c:pt idx="372">
                  <c:v>83</c:v>
                </c:pt>
                <c:pt idx="373">
                  <c:v>82</c:v>
                </c:pt>
                <c:pt idx="374">
                  <c:v>82</c:v>
                </c:pt>
                <c:pt idx="375">
                  <c:v>81</c:v>
                </c:pt>
                <c:pt idx="376">
                  <c:v>81</c:v>
                </c:pt>
                <c:pt idx="377">
                  <c:v>81</c:v>
                </c:pt>
                <c:pt idx="378">
                  <c:v>81</c:v>
                </c:pt>
                <c:pt idx="379">
                  <c:v>80</c:v>
                </c:pt>
                <c:pt idx="380">
                  <c:v>80</c:v>
                </c:pt>
                <c:pt idx="381">
                  <c:v>80</c:v>
                </c:pt>
                <c:pt idx="382">
                  <c:v>80</c:v>
                </c:pt>
                <c:pt idx="383">
                  <c:v>80</c:v>
                </c:pt>
                <c:pt idx="384">
                  <c:v>79</c:v>
                </c:pt>
                <c:pt idx="385">
                  <c:v>78</c:v>
                </c:pt>
                <c:pt idx="386">
                  <c:v>78</c:v>
                </c:pt>
                <c:pt idx="387">
                  <c:v>77</c:v>
                </c:pt>
                <c:pt idx="388">
                  <c:v>77</c:v>
                </c:pt>
                <c:pt idx="389">
                  <c:v>76</c:v>
                </c:pt>
                <c:pt idx="390">
                  <c:v>76</c:v>
                </c:pt>
                <c:pt idx="391">
                  <c:v>76</c:v>
                </c:pt>
                <c:pt idx="392">
                  <c:v>75</c:v>
                </c:pt>
                <c:pt idx="393">
                  <c:v>75</c:v>
                </c:pt>
                <c:pt idx="394">
                  <c:v>75</c:v>
                </c:pt>
                <c:pt idx="395">
                  <c:v>75</c:v>
                </c:pt>
                <c:pt idx="396">
                  <c:v>75</c:v>
                </c:pt>
                <c:pt idx="397">
                  <c:v>74</c:v>
                </c:pt>
                <c:pt idx="398">
                  <c:v>74</c:v>
                </c:pt>
                <c:pt idx="399">
                  <c:v>73</c:v>
                </c:pt>
                <c:pt idx="400">
                  <c:v>73</c:v>
                </c:pt>
                <c:pt idx="401">
                  <c:v>73</c:v>
                </c:pt>
                <c:pt idx="402">
                  <c:v>73</c:v>
                </c:pt>
                <c:pt idx="403">
                  <c:v>73</c:v>
                </c:pt>
                <c:pt idx="404">
                  <c:v>73</c:v>
                </c:pt>
                <c:pt idx="405">
                  <c:v>73</c:v>
                </c:pt>
                <c:pt idx="406">
                  <c:v>72</c:v>
                </c:pt>
                <c:pt idx="407">
                  <c:v>72</c:v>
                </c:pt>
                <c:pt idx="408">
                  <c:v>72</c:v>
                </c:pt>
                <c:pt idx="409">
                  <c:v>72</c:v>
                </c:pt>
                <c:pt idx="410">
                  <c:v>72</c:v>
                </c:pt>
                <c:pt idx="411">
                  <c:v>71</c:v>
                </c:pt>
                <c:pt idx="412">
                  <c:v>71</c:v>
                </c:pt>
                <c:pt idx="413">
                  <c:v>70</c:v>
                </c:pt>
                <c:pt idx="414">
                  <c:v>70</c:v>
                </c:pt>
                <c:pt idx="415">
                  <c:v>70</c:v>
                </c:pt>
                <c:pt idx="416">
                  <c:v>70</c:v>
                </c:pt>
                <c:pt idx="417">
                  <c:v>70</c:v>
                </c:pt>
                <c:pt idx="418">
                  <c:v>70</c:v>
                </c:pt>
                <c:pt idx="419">
                  <c:v>68</c:v>
                </c:pt>
                <c:pt idx="420">
                  <c:v>68</c:v>
                </c:pt>
                <c:pt idx="421">
                  <c:v>68</c:v>
                </c:pt>
                <c:pt idx="422">
                  <c:v>68</c:v>
                </c:pt>
                <c:pt idx="423">
                  <c:v>68</c:v>
                </c:pt>
                <c:pt idx="424">
                  <c:v>68</c:v>
                </c:pt>
                <c:pt idx="425">
                  <c:v>68</c:v>
                </c:pt>
                <c:pt idx="426">
                  <c:v>68</c:v>
                </c:pt>
                <c:pt idx="427">
                  <c:v>67</c:v>
                </c:pt>
                <c:pt idx="428">
                  <c:v>66</c:v>
                </c:pt>
                <c:pt idx="429">
                  <c:v>65</c:v>
                </c:pt>
                <c:pt idx="430">
                  <c:v>65</c:v>
                </c:pt>
                <c:pt idx="431">
                  <c:v>64</c:v>
                </c:pt>
                <c:pt idx="432">
                  <c:v>64</c:v>
                </c:pt>
                <c:pt idx="433">
                  <c:v>62</c:v>
                </c:pt>
                <c:pt idx="434">
                  <c:v>62</c:v>
                </c:pt>
                <c:pt idx="435">
                  <c:v>62</c:v>
                </c:pt>
                <c:pt idx="436">
                  <c:v>62</c:v>
                </c:pt>
                <c:pt idx="437">
                  <c:v>61</c:v>
                </c:pt>
                <c:pt idx="438">
                  <c:v>60</c:v>
                </c:pt>
                <c:pt idx="439">
                  <c:v>60</c:v>
                </c:pt>
                <c:pt idx="440">
                  <c:v>60</c:v>
                </c:pt>
                <c:pt idx="441">
                  <c:v>59</c:v>
                </c:pt>
                <c:pt idx="442">
                  <c:v>58</c:v>
                </c:pt>
                <c:pt idx="443">
                  <c:v>57</c:v>
                </c:pt>
                <c:pt idx="444">
                  <c:v>56</c:v>
                </c:pt>
                <c:pt idx="445">
                  <c:v>55</c:v>
                </c:pt>
                <c:pt idx="446">
                  <c:v>54</c:v>
                </c:pt>
                <c:pt idx="447">
                  <c:v>54</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1</c:v>
                </c:pt>
                <c:pt idx="461">
                  <c:v>39</c:v>
                </c:pt>
                <c:pt idx="462">
                  <c:v>38</c:v>
                </c:pt>
                <c:pt idx="463">
                  <c:v>37</c:v>
                </c:pt>
                <c:pt idx="464">
                  <c:v>36</c:v>
                </c:pt>
                <c:pt idx="465">
                  <c:v>36</c:v>
                </c:pt>
                <c:pt idx="466">
                  <c:v>34</c:v>
                </c:pt>
                <c:pt idx="467">
                  <c:v>33</c:v>
                </c:pt>
                <c:pt idx="468">
                  <c:v>32</c:v>
                </c:pt>
                <c:pt idx="469">
                  <c:v>31</c:v>
                </c:pt>
                <c:pt idx="470">
                  <c:v>30</c:v>
                </c:pt>
                <c:pt idx="471">
                  <c:v>29</c:v>
                </c:pt>
                <c:pt idx="472">
                  <c:v>28</c:v>
                </c:pt>
                <c:pt idx="473">
                  <c:v>27</c:v>
                </c:pt>
                <c:pt idx="474">
                  <c:v>26</c:v>
                </c:pt>
                <c:pt idx="475">
                  <c:v>25</c:v>
                </c:pt>
                <c:pt idx="476">
                  <c:v>24</c:v>
                </c:pt>
                <c:pt idx="477">
                  <c:v>23</c:v>
                </c:pt>
                <c:pt idx="478">
                  <c:v>22</c:v>
                </c:pt>
                <c:pt idx="479">
                  <c:v>21</c:v>
                </c:pt>
                <c:pt idx="480">
                  <c:v>20</c:v>
                </c:pt>
                <c:pt idx="481">
                  <c:v>19</c:v>
                </c:pt>
                <c:pt idx="482">
                  <c:v>19</c:v>
                </c:pt>
                <c:pt idx="483">
                  <c:v>17</c:v>
                </c:pt>
                <c:pt idx="484">
                  <c:v>16</c:v>
                </c:pt>
                <c:pt idx="485">
                  <c:v>15</c:v>
                </c:pt>
                <c:pt idx="486">
                  <c:v>14</c:v>
                </c:pt>
                <c:pt idx="487">
                  <c:v>13</c:v>
                </c:pt>
                <c:pt idx="488">
                  <c:v>12</c:v>
                </c:pt>
                <c:pt idx="489">
                  <c:v>11</c:v>
                </c:pt>
                <c:pt idx="490">
                  <c:v>10</c:v>
                </c:pt>
                <c:pt idx="491">
                  <c:v>9</c:v>
                </c:pt>
                <c:pt idx="492">
                  <c:v>9</c:v>
                </c:pt>
                <c:pt idx="493">
                  <c:v>9</c:v>
                </c:pt>
                <c:pt idx="494">
                  <c:v>6</c:v>
                </c:pt>
                <c:pt idx="495">
                  <c:v>5</c:v>
                </c:pt>
                <c:pt idx="496">
                  <c:v>4</c:v>
                </c:pt>
                <c:pt idx="497">
                  <c:v>3</c:v>
                </c:pt>
                <c:pt idx="498">
                  <c:v>3</c:v>
                </c:pt>
                <c:pt idx="499">
                  <c:v>2</c:v>
                </c:pt>
              </c:numCache>
            </c:numRef>
          </c:val>
          <c:smooth val="0"/>
        </c:ser>
        <c:ser>
          <c:idx val="2"/>
          <c:order val="2"/>
          <c:tx>
            <c:strRef>
              <c:f>hasil_pengujian_update_status!$S$1</c:f>
              <c:strCache>
                <c:ptCount val="1"/>
                <c:pt idx="0">
                  <c:v>Error (%)</c:v>
                </c:pt>
              </c:strCache>
            </c:strRef>
          </c:tx>
          <c:marker>
            <c:symbol val="none"/>
          </c:marker>
          <c:val>
            <c:numRef>
              <c:f>hasil_pengujian_update_status!$S$2:$S$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58976768"/>
        <c:axId val="258975232"/>
      </c:lineChart>
      <c:catAx>
        <c:axId val="258967808"/>
        <c:scaling>
          <c:orientation val="minMax"/>
        </c:scaling>
        <c:delete val="0"/>
        <c:axPos val="b"/>
        <c:majorTickMark val="out"/>
        <c:minorTickMark val="none"/>
        <c:tickLblPos val="nextTo"/>
        <c:crossAx val="258973696"/>
        <c:crosses val="autoZero"/>
        <c:auto val="1"/>
        <c:lblAlgn val="ctr"/>
        <c:lblOffset val="100"/>
        <c:tickLblSkip val="50"/>
        <c:tickMarkSkip val="50"/>
        <c:noMultiLvlLbl val="0"/>
      </c:catAx>
      <c:valAx>
        <c:axId val="258973696"/>
        <c:scaling>
          <c:orientation val="minMax"/>
        </c:scaling>
        <c:delete val="0"/>
        <c:axPos val="l"/>
        <c:majorGridlines/>
        <c:numFmt formatCode="General" sourceLinked="1"/>
        <c:majorTickMark val="out"/>
        <c:minorTickMark val="none"/>
        <c:tickLblPos val="nextTo"/>
        <c:crossAx val="258967808"/>
        <c:crosses val="autoZero"/>
        <c:crossBetween val="between"/>
      </c:valAx>
      <c:valAx>
        <c:axId val="258975232"/>
        <c:scaling>
          <c:orientation val="minMax"/>
        </c:scaling>
        <c:delete val="0"/>
        <c:axPos val="r"/>
        <c:numFmt formatCode="General" sourceLinked="1"/>
        <c:majorTickMark val="out"/>
        <c:minorTickMark val="none"/>
        <c:tickLblPos val="nextTo"/>
        <c:crossAx val="258976768"/>
        <c:crosses val="max"/>
        <c:crossBetween val="between"/>
      </c:valAx>
      <c:catAx>
        <c:axId val="258976768"/>
        <c:scaling>
          <c:orientation val="minMax"/>
        </c:scaling>
        <c:delete val="1"/>
        <c:axPos val="b"/>
        <c:majorTickMark val="out"/>
        <c:minorTickMark val="none"/>
        <c:tickLblPos val="nextTo"/>
        <c:crossAx val="25897523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58990848"/>
        <c:axId val="258992384"/>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59499520"/>
        <c:axId val="259497984"/>
      </c:lineChart>
      <c:catAx>
        <c:axId val="258990848"/>
        <c:scaling>
          <c:orientation val="minMax"/>
        </c:scaling>
        <c:delete val="0"/>
        <c:axPos val="b"/>
        <c:majorTickMark val="out"/>
        <c:minorTickMark val="none"/>
        <c:tickLblPos val="nextTo"/>
        <c:crossAx val="258992384"/>
        <c:crosses val="autoZero"/>
        <c:auto val="1"/>
        <c:lblAlgn val="ctr"/>
        <c:lblOffset val="100"/>
        <c:noMultiLvlLbl val="0"/>
      </c:catAx>
      <c:valAx>
        <c:axId val="258992384"/>
        <c:scaling>
          <c:orientation val="minMax"/>
        </c:scaling>
        <c:delete val="0"/>
        <c:axPos val="l"/>
        <c:majorGridlines/>
        <c:numFmt formatCode="0.00" sourceLinked="1"/>
        <c:majorTickMark val="out"/>
        <c:minorTickMark val="none"/>
        <c:tickLblPos val="nextTo"/>
        <c:crossAx val="258990848"/>
        <c:crosses val="autoZero"/>
        <c:crossBetween val="between"/>
      </c:valAx>
      <c:valAx>
        <c:axId val="259497984"/>
        <c:scaling>
          <c:orientation val="minMax"/>
        </c:scaling>
        <c:delete val="0"/>
        <c:axPos val="r"/>
        <c:numFmt formatCode="General" sourceLinked="1"/>
        <c:majorTickMark val="out"/>
        <c:minorTickMark val="none"/>
        <c:tickLblPos val="nextTo"/>
        <c:crossAx val="259499520"/>
        <c:crosses val="max"/>
        <c:crossBetween val="between"/>
      </c:valAx>
      <c:catAx>
        <c:axId val="259499520"/>
        <c:scaling>
          <c:orientation val="minMax"/>
        </c:scaling>
        <c:delete val="1"/>
        <c:axPos val="b"/>
        <c:majorTickMark val="out"/>
        <c:minorTickMark val="none"/>
        <c:tickLblPos val="nextTo"/>
        <c:crossAx val="25949798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result_verify_access!$N$1</c:f>
              <c:strCache>
                <c:ptCount val="1"/>
                <c:pt idx="0">
                  <c:v>Latensi (ms)</c:v>
                </c:pt>
              </c:strCache>
            </c:strRef>
          </c:tx>
          <c:spPr>
            <a:ln w="19050"/>
          </c:spPr>
          <c:invertIfNegative val="0"/>
          <c:val>
            <c:numRef>
              <c:f>result_verify_access!$N$2:$N$1001</c:f>
              <c:numCache>
                <c:formatCode>General</c:formatCode>
                <c:ptCount val="1000"/>
                <c:pt idx="0">
                  <c:v>293</c:v>
                </c:pt>
                <c:pt idx="1">
                  <c:v>287</c:v>
                </c:pt>
                <c:pt idx="2">
                  <c:v>329</c:v>
                </c:pt>
                <c:pt idx="3">
                  <c:v>349</c:v>
                </c:pt>
                <c:pt idx="4">
                  <c:v>310</c:v>
                </c:pt>
                <c:pt idx="5">
                  <c:v>369</c:v>
                </c:pt>
                <c:pt idx="6">
                  <c:v>295</c:v>
                </c:pt>
                <c:pt idx="7">
                  <c:v>281</c:v>
                </c:pt>
                <c:pt idx="8">
                  <c:v>276</c:v>
                </c:pt>
                <c:pt idx="9">
                  <c:v>149</c:v>
                </c:pt>
                <c:pt idx="10">
                  <c:v>243</c:v>
                </c:pt>
                <c:pt idx="11">
                  <c:v>163</c:v>
                </c:pt>
                <c:pt idx="12">
                  <c:v>202</c:v>
                </c:pt>
                <c:pt idx="13">
                  <c:v>323</c:v>
                </c:pt>
                <c:pt idx="14">
                  <c:v>125</c:v>
                </c:pt>
                <c:pt idx="15">
                  <c:v>147</c:v>
                </c:pt>
                <c:pt idx="16">
                  <c:v>178</c:v>
                </c:pt>
                <c:pt idx="17">
                  <c:v>182</c:v>
                </c:pt>
                <c:pt idx="18">
                  <c:v>361</c:v>
                </c:pt>
                <c:pt idx="19">
                  <c:v>215</c:v>
                </c:pt>
                <c:pt idx="20">
                  <c:v>414</c:v>
                </c:pt>
                <c:pt idx="21">
                  <c:v>408</c:v>
                </c:pt>
                <c:pt idx="22">
                  <c:v>243</c:v>
                </c:pt>
                <c:pt idx="23">
                  <c:v>266</c:v>
                </c:pt>
                <c:pt idx="24">
                  <c:v>298</c:v>
                </c:pt>
                <c:pt idx="25">
                  <c:v>482</c:v>
                </c:pt>
                <c:pt idx="26">
                  <c:v>323</c:v>
                </c:pt>
                <c:pt idx="27">
                  <c:v>404</c:v>
                </c:pt>
                <c:pt idx="28">
                  <c:v>556</c:v>
                </c:pt>
                <c:pt idx="29">
                  <c:v>597</c:v>
                </c:pt>
                <c:pt idx="30">
                  <c:v>450</c:v>
                </c:pt>
                <c:pt idx="31">
                  <c:v>648</c:v>
                </c:pt>
                <c:pt idx="32">
                  <c:v>633</c:v>
                </c:pt>
                <c:pt idx="33">
                  <c:v>553</c:v>
                </c:pt>
                <c:pt idx="34">
                  <c:v>477</c:v>
                </c:pt>
                <c:pt idx="35">
                  <c:v>446</c:v>
                </c:pt>
                <c:pt idx="36">
                  <c:v>611</c:v>
                </c:pt>
                <c:pt idx="37">
                  <c:v>469</c:v>
                </c:pt>
                <c:pt idx="38">
                  <c:v>614</c:v>
                </c:pt>
                <c:pt idx="39">
                  <c:v>499</c:v>
                </c:pt>
                <c:pt idx="40">
                  <c:v>627</c:v>
                </c:pt>
                <c:pt idx="41">
                  <c:v>728</c:v>
                </c:pt>
                <c:pt idx="42">
                  <c:v>755</c:v>
                </c:pt>
                <c:pt idx="43">
                  <c:v>744</c:v>
                </c:pt>
                <c:pt idx="44">
                  <c:v>703</c:v>
                </c:pt>
                <c:pt idx="45">
                  <c:v>612</c:v>
                </c:pt>
                <c:pt idx="46">
                  <c:v>633</c:v>
                </c:pt>
                <c:pt idx="47">
                  <c:v>640</c:v>
                </c:pt>
                <c:pt idx="48">
                  <c:v>752</c:v>
                </c:pt>
                <c:pt idx="49">
                  <c:v>660</c:v>
                </c:pt>
                <c:pt idx="50">
                  <c:v>718</c:v>
                </c:pt>
                <c:pt idx="51">
                  <c:v>692</c:v>
                </c:pt>
                <c:pt idx="52">
                  <c:v>806</c:v>
                </c:pt>
                <c:pt idx="53">
                  <c:v>822</c:v>
                </c:pt>
                <c:pt idx="54">
                  <c:v>855</c:v>
                </c:pt>
                <c:pt idx="55">
                  <c:v>775</c:v>
                </c:pt>
                <c:pt idx="56">
                  <c:v>938</c:v>
                </c:pt>
                <c:pt idx="57">
                  <c:v>923</c:v>
                </c:pt>
                <c:pt idx="58">
                  <c:v>861</c:v>
                </c:pt>
                <c:pt idx="59">
                  <c:v>871</c:v>
                </c:pt>
                <c:pt idx="60">
                  <c:v>811</c:v>
                </c:pt>
                <c:pt idx="61">
                  <c:v>832</c:v>
                </c:pt>
                <c:pt idx="62">
                  <c:v>832</c:v>
                </c:pt>
                <c:pt idx="63">
                  <c:v>932</c:v>
                </c:pt>
                <c:pt idx="64">
                  <c:v>936</c:v>
                </c:pt>
                <c:pt idx="65">
                  <c:v>714</c:v>
                </c:pt>
                <c:pt idx="66">
                  <c:v>726</c:v>
                </c:pt>
                <c:pt idx="67">
                  <c:v>914</c:v>
                </c:pt>
                <c:pt idx="68">
                  <c:v>967</c:v>
                </c:pt>
                <c:pt idx="69">
                  <c:v>926</c:v>
                </c:pt>
                <c:pt idx="70">
                  <c:v>785</c:v>
                </c:pt>
                <c:pt idx="71">
                  <c:v>1038</c:v>
                </c:pt>
                <c:pt idx="72">
                  <c:v>814</c:v>
                </c:pt>
                <c:pt idx="73">
                  <c:v>833</c:v>
                </c:pt>
                <c:pt idx="74">
                  <c:v>835</c:v>
                </c:pt>
                <c:pt idx="75">
                  <c:v>885</c:v>
                </c:pt>
                <c:pt idx="76">
                  <c:v>865</c:v>
                </c:pt>
                <c:pt idx="77">
                  <c:v>951</c:v>
                </c:pt>
                <c:pt idx="78">
                  <c:v>1053</c:v>
                </c:pt>
                <c:pt idx="79">
                  <c:v>1040</c:v>
                </c:pt>
                <c:pt idx="80">
                  <c:v>880</c:v>
                </c:pt>
                <c:pt idx="81">
                  <c:v>1083</c:v>
                </c:pt>
                <c:pt idx="82">
                  <c:v>996</c:v>
                </c:pt>
                <c:pt idx="83">
                  <c:v>1064</c:v>
                </c:pt>
                <c:pt idx="84">
                  <c:v>1040</c:v>
                </c:pt>
                <c:pt idx="85">
                  <c:v>922</c:v>
                </c:pt>
                <c:pt idx="86">
                  <c:v>1036</c:v>
                </c:pt>
                <c:pt idx="87">
                  <c:v>960</c:v>
                </c:pt>
                <c:pt idx="88">
                  <c:v>954</c:v>
                </c:pt>
                <c:pt idx="89">
                  <c:v>1043</c:v>
                </c:pt>
                <c:pt idx="90">
                  <c:v>1064</c:v>
                </c:pt>
                <c:pt idx="91">
                  <c:v>847</c:v>
                </c:pt>
                <c:pt idx="92">
                  <c:v>861</c:v>
                </c:pt>
                <c:pt idx="93">
                  <c:v>862</c:v>
                </c:pt>
                <c:pt idx="94">
                  <c:v>1111</c:v>
                </c:pt>
                <c:pt idx="95">
                  <c:v>1071</c:v>
                </c:pt>
                <c:pt idx="96">
                  <c:v>910</c:v>
                </c:pt>
                <c:pt idx="97">
                  <c:v>1128</c:v>
                </c:pt>
                <c:pt idx="98">
                  <c:v>940</c:v>
                </c:pt>
                <c:pt idx="99">
                  <c:v>942</c:v>
                </c:pt>
                <c:pt idx="100">
                  <c:v>1137</c:v>
                </c:pt>
                <c:pt idx="101">
                  <c:v>941</c:v>
                </c:pt>
                <c:pt idx="102">
                  <c:v>1114</c:v>
                </c:pt>
                <c:pt idx="103">
                  <c:v>957</c:v>
                </c:pt>
                <c:pt idx="104">
                  <c:v>1111</c:v>
                </c:pt>
                <c:pt idx="105">
                  <c:v>1060</c:v>
                </c:pt>
                <c:pt idx="106">
                  <c:v>1158</c:v>
                </c:pt>
                <c:pt idx="107">
                  <c:v>992</c:v>
                </c:pt>
                <c:pt idx="108">
                  <c:v>1125</c:v>
                </c:pt>
                <c:pt idx="109">
                  <c:v>1164</c:v>
                </c:pt>
                <c:pt idx="110">
                  <c:v>1100</c:v>
                </c:pt>
                <c:pt idx="111">
                  <c:v>1112</c:v>
                </c:pt>
                <c:pt idx="112">
                  <c:v>1017</c:v>
                </c:pt>
                <c:pt idx="113">
                  <c:v>1131</c:v>
                </c:pt>
                <c:pt idx="114">
                  <c:v>1096</c:v>
                </c:pt>
                <c:pt idx="115">
                  <c:v>1046</c:v>
                </c:pt>
                <c:pt idx="116">
                  <c:v>1137</c:v>
                </c:pt>
                <c:pt idx="117">
                  <c:v>1112</c:v>
                </c:pt>
                <c:pt idx="118">
                  <c:v>1021</c:v>
                </c:pt>
                <c:pt idx="119">
                  <c:v>1036</c:v>
                </c:pt>
                <c:pt idx="120">
                  <c:v>1128</c:v>
                </c:pt>
                <c:pt idx="121">
                  <c:v>1050</c:v>
                </c:pt>
                <c:pt idx="122">
                  <c:v>1151</c:v>
                </c:pt>
                <c:pt idx="123">
                  <c:v>1037</c:v>
                </c:pt>
                <c:pt idx="124">
                  <c:v>1022</c:v>
                </c:pt>
                <c:pt idx="125">
                  <c:v>1161</c:v>
                </c:pt>
                <c:pt idx="126">
                  <c:v>1207</c:v>
                </c:pt>
                <c:pt idx="127">
                  <c:v>1062</c:v>
                </c:pt>
                <c:pt idx="128">
                  <c:v>1181</c:v>
                </c:pt>
                <c:pt idx="129">
                  <c:v>1073</c:v>
                </c:pt>
                <c:pt idx="130">
                  <c:v>1117</c:v>
                </c:pt>
                <c:pt idx="131">
                  <c:v>1115</c:v>
                </c:pt>
                <c:pt idx="132">
                  <c:v>1189</c:v>
                </c:pt>
                <c:pt idx="133">
                  <c:v>1105</c:v>
                </c:pt>
                <c:pt idx="134">
                  <c:v>1227</c:v>
                </c:pt>
                <c:pt idx="135">
                  <c:v>1088</c:v>
                </c:pt>
                <c:pt idx="136">
                  <c:v>1110</c:v>
                </c:pt>
                <c:pt idx="137">
                  <c:v>1104</c:v>
                </c:pt>
                <c:pt idx="138">
                  <c:v>1131</c:v>
                </c:pt>
                <c:pt idx="139">
                  <c:v>1241</c:v>
                </c:pt>
                <c:pt idx="140">
                  <c:v>1266</c:v>
                </c:pt>
                <c:pt idx="141">
                  <c:v>1306</c:v>
                </c:pt>
                <c:pt idx="142">
                  <c:v>1307</c:v>
                </c:pt>
                <c:pt idx="143">
                  <c:v>1163</c:v>
                </c:pt>
                <c:pt idx="144">
                  <c:v>1286</c:v>
                </c:pt>
                <c:pt idx="145">
                  <c:v>1190</c:v>
                </c:pt>
                <c:pt idx="146">
                  <c:v>1207</c:v>
                </c:pt>
                <c:pt idx="147">
                  <c:v>1298</c:v>
                </c:pt>
                <c:pt idx="148">
                  <c:v>1281</c:v>
                </c:pt>
                <c:pt idx="149">
                  <c:v>1219</c:v>
                </c:pt>
                <c:pt idx="150">
                  <c:v>1315</c:v>
                </c:pt>
                <c:pt idx="151">
                  <c:v>1335</c:v>
                </c:pt>
                <c:pt idx="152">
                  <c:v>1313</c:v>
                </c:pt>
                <c:pt idx="153">
                  <c:v>1245</c:v>
                </c:pt>
                <c:pt idx="154">
                  <c:v>1297</c:v>
                </c:pt>
                <c:pt idx="155">
                  <c:v>1356</c:v>
                </c:pt>
                <c:pt idx="156">
                  <c:v>1336</c:v>
                </c:pt>
                <c:pt idx="157">
                  <c:v>1260</c:v>
                </c:pt>
                <c:pt idx="158">
                  <c:v>1269</c:v>
                </c:pt>
                <c:pt idx="159">
                  <c:v>1356</c:v>
                </c:pt>
                <c:pt idx="160">
                  <c:v>1328</c:v>
                </c:pt>
                <c:pt idx="161">
                  <c:v>1286</c:v>
                </c:pt>
                <c:pt idx="162">
                  <c:v>1282</c:v>
                </c:pt>
                <c:pt idx="163">
                  <c:v>1331</c:v>
                </c:pt>
                <c:pt idx="164">
                  <c:v>1418</c:v>
                </c:pt>
                <c:pt idx="165">
                  <c:v>1355</c:v>
                </c:pt>
                <c:pt idx="166">
                  <c:v>1354</c:v>
                </c:pt>
                <c:pt idx="167">
                  <c:v>1465</c:v>
                </c:pt>
                <c:pt idx="168">
                  <c:v>1332</c:v>
                </c:pt>
                <c:pt idx="169">
                  <c:v>1460</c:v>
                </c:pt>
                <c:pt idx="170">
                  <c:v>1483</c:v>
                </c:pt>
                <c:pt idx="171">
                  <c:v>1354</c:v>
                </c:pt>
                <c:pt idx="172">
                  <c:v>1480</c:v>
                </c:pt>
                <c:pt idx="173">
                  <c:v>1394</c:v>
                </c:pt>
                <c:pt idx="174">
                  <c:v>1393</c:v>
                </c:pt>
                <c:pt idx="175">
                  <c:v>1373</c:v>
                </c:pt>
                <c:pt idx="176">
                  <c:v>1374</c:v>
                </c:pt>
                <c:pt idx="177">
                  <c:v>1385</c:v>
                </c:pt>
                <c:pt idx="178">
                  <c:v>1548</c:v>
                </c:pt>
                <c:pt idx="179">
                  <c:v>1479</c:v>
                </c:pt>
                <c:pt idx="180">
                  <c:v>1540</c:v>
                </c:pt>
                <c:pt idx="181">
                  <c:v>1405</c:v>
                </c:pt>
                <c:pt idx="182">
                  <c:v>1539</c:v>
                </c:pt>
                <c:pt idx="183">
                  <c:v>1576</c:v>
                </c:pt>
                <c:pt idx="184">
                  <c:v>1533</c:v>
                </c:pt>
                <c:pt idx="185">
                  <c:v>1453</c:v>
                </c:pt>
                <c:pt idx="186">
                  <c:v>1450</c:v>
                </c:pt>
                <c:pt idx="187">
                  <c:v>1470</c:v>
                </c:pt>
                <c:pt idx="188">
                  <c:v>1436</c:v>
                </c:pt>
                <c:pt idx="189">
                  <c:v>1451</c:v>
                </c:pt>
                <c:pt idx="190">
                  <c:v>1575</c:v>
                </c:pt>
                <c:pt idx="191">
                  <c:v>1590</c:v>
                </c:pt>
                <c:pt idx="192">
                  <c:v>1477</c:v>
                </c:pt>
                <c:pt idx="193">
                  <c:v>1488</c:v>
                </c:pt>
                <c:pt idx="194">
                  <c:v>1453</c:v>
                </c:pt>
                <c:pt idx="195">
                  <c:v>1483</c:v>
                </c:pt>
                <c:pt idx="196">
                  <c:v>1474</c:v>
                </c:pt>
                <c:pt idx="197">
                  <c:v>1488</c:v>
                </c:pt>
                <c:pt idx="198">
                  <c:v>1475</c:v>
                </c:pt>
                <c:pt idx="199">
                  <c:v>1464</c:v>
                </c:pt>
                <c:pt idx="200">
                  <c:v>1493</c:v>
                </c:pt>
                <c:pt idx="201">
                  <c:v>1449</c:v>
                </c:pt>
                <c:pt idx="202">
                  <c:v>1491</c:v>
                </c:pt>
                <c:pt idx="203">
                  <c:v>1512</c:v>
                </c:pt>
                <c:pt idx="204">
                  <c:v>1526</c:v>
                </c:pt>
                <c:pt idx="205">
                  <c:v>1480</c:v>
                </c:pt>
                <c:pt idx="206">
                  <c:v>1458</c:v>
                </c:pt>
                <c:pt idx="207">
                  <c:v>1497</c:v>
                </c:pt>
                <c:pt idx="208">
                  <c:v>1497</c:v>
                </c:pt>
                <c:pt idx="209">
                  <c:v>1500</c:v>
                </c:pt>
                <c:pt idx="210">
                  <c:v>1492</c:v>
                </c:pt>
                <c:pt idx="211">
                  <c:v>1500</c:v>
                </c:pt>
                <c:pt idx="212">
                  <c:v>1488</c:v>
                </c:pt>
                <c:pt idx="213">
                  <c:v>1472</c:v>
                </c:pt>
                <c:pt idx="214">
                  <c:v>1532</c:v>
                </c:pt>
                <c:pt idx="215">
                  <c:v>1477</c:v>
                </c:pt>
                <c:pt idx="216">
                  <c:v>1479</c:v>
                </c:pt>
                <c:pt idx="217">
                  <c:v>1505</c:v>
                </c:pt>
                <c:pt idx="218">
                  <c:v>1466</c:v>
                </c:pt>
                <c:pt idx="219">
                  <c:v>1525</c:v>
                </c:pt>
                <c:pt idx="220">
                  <c:v>1489</c:v>
                </c:pt>
                <c:pt idx="221">
                  <c:v>1513</c:v>
                </c:pt>
                <c:pt idx="222">
                  <c:v>1475</c:v>
                </c:pt>
                <c:pt idx="223">
                  <c:v>1576</c:v>
                </c:pt>
                <c:pt idx="224">
                  <c:v>1543</c:v>
                </c:pt>
                <c:pt idx="225">
                  <c:v>1543</c:v>
                </c:pt>
                <c:pt idx="226">
                  <c:v>1529</c:v>
                </c:pt>
                <c:pt idx="227">
                  <c:v>1532</c:v>
                </c:pt>
                <c:pt idx="228">
                  <c:v>1503</c:v>
                </c:pt>
                <c:pt idx="229">
                  <c:v>1483</c:v>
                </c:pt>
                <c:pt idx="230">
                  <c:v>1556</c:v>
                </c:pt>
                <c:pt idx="231">
                  <c:v>1480</c:v>
                </c:pt>
                <c:pt idx="232">
                  <c:v>1554</c:v>
                </c:pt>
                <c:pt idx="233">
                  <c:v>1574</c:v>
                </c:pt>
                <c:pt idx="234">
                  <c:v>1523</c:v>
                </c:pt>
                <c:pt idx="235">
                  <c:v>1496</c:v>
                </c:pt>
                <c:pt idx="236">
                  <c:v>1533</c:v>
                </c:pt>
                <c:pt idx="237">
                  <c:v>1526</c:v>
                </c:pt>
                <c:pt idx="238">
                  <c:v>1499</c:v>
                </c:pt>
                <c:pt idx="239">
                  <c:v>1524</c:v>
                </c:pt>
                <c:pt idx="240">
                  <c:v>1514</c:v>
                </c:pt>
                <c:pt idx="241">
                  <c:v>1514</c:v>
                </c:pt>
                <c:pt idx="242">
                  <c:v>1497</c:v>
                </c:pt>
                <c:pt idx="243">
                  <c:v>1545</c:v>
                </c:pt>
                <c:pt idx="244">
                  <c:v>1500</c:v>
                </c:pt>
                <c:pt idx="245">
                  <c:v>1508</c:v>
                </c:pt>
                <c:pt idx="246">
                  <c:v>1523</c:v>
                </c:pt>
                <c:pt idx="247">
                  <c:v>1521</c:v>
                </c:pt>
                <c:pt idx="248">
                  <c:v>1559</c:v>
                </c:pt>
                <c:pt idx="249">
                  <c:v>1493</c:v>
                </c:pt>
                <c:pt idx="250">
                  <c:v>1500</c:v>
                </c:pt>
                <c:pt idx="251">
                  <c:v>1484</c:v>
                </c:pt>
                <c:pt idx="252">
                  <c:v>1515</c:v>
                </c:pt>
                <c:pt idx="253">
                  <c:v>1517</c:v>
                </c:pt>
                <c:pt idx="254">
                  <c:v>1523</c:v>
                </c:pt>
                <c:pt idx="255">
                  <c:v>1525</c:v>
                </c:pt>
                <c:pt idx="256">
                  <c:v>1500</c:v>
                </c:pt>
                <c:pt idx="257">
                  <c:v>1548</c:v>
                </c:pt>
                <c:pt idx="258">
                  <c:v>1550</c:v>
                </c:pt>
                <c:pt idx="259">
                  <c:v>1543</c:v>
                </c:pt>
                <c:pt idx="260">
                  <c:v>1500</c:v>
                </c:pt>
                <c:pt idx="261">
                  <c:v>1515</c:v>
                </c:pt>
                <c:pt idx="262">
                  <c:v>1508</c:v>
                </c:pt>
                <c:pt idx="263">
                  <c:v>1510</c:v>
                </c:pt>
                <c:pt idx="264">
                  <c:v>1484</c:v>
                </c:pt>
                <c:pt idx="265">
                  <c:v>1488</c:v>
                </c:pt>
                <c:pt idx="266">
                  <c:v>1575</c:v>
                </c:pt>
                <c:pt idx="267">
                  <c:v>1505</c:v>
                </c:pt>
                <c:pt idx="268">
                  <c:v>1501</c:v>
                </c:pt>
                <c:pt idx="269">
                  <c:v>1492</c:v>
                </c:pt>
                <c:pt idx="270">
                  <c:v>1518</c:v>
                </c:pt>
                <c:pt idx="271">
                  <c:v>1509</c:v>
                </c:pt>
                <c:pt idx="272">
                  <c:v>1535</c:v>
                </c:pt>
                <c:pt idx="273">
                  <c:v>1504</c:v>
                </c:pt>
                <c:pt idx="274">
                  <c:v>1512</c:v>
                </c:pt>
                <c:pt idx="275">
                  <c:v>1521</c:v>
                </c:pt>
                <c:pt idx="276">
                  <c:v>1535</c:v>
                </c:pt>
                <c:pt idx="277">
                  <c:v>1484</c:v>
                </c:pt>
                <c:pt idx="278">
                  <c:v>1523</c:v>
                </c:pt>
                <c:pt idx="279">
                  <c:v>1524</c:v>
                </c:pt>
                <c:pt idx="280">
                  <c:v>1524</c:v>
                </c:pt>
                <c:pt idx="281">
                  <c:v>1544</c:v>
                </c:pt>
                <c:pt idx="282">
                  <c:v>1516</c:v>
                </c:pt>
                <c:pt idx="283">
                  <c:v>1498</c:v>
                </c:pt>
                <c:pt idx="284">
                  <c:v>1521</c:v>
                </c:pt>
                <c:pt idx="285">
                  <c:v>1546</c:v>
                </c:pt>
                <c:pt idx="286">
                  <c:v>1534</c:v>
                </c:pt>
                <c:pt idx="287">
                  <c:v>1527</c:v>
                </c:pt>
                <c:pt idx="288">
                  <c:v>1582</c:v>
                </c:pt>
                <c:pt idx="289">
                  <c:v>1538</c:v>
                </c:pt>
                <c:pt idx="290">
                  <c:v>1540</c:v>
                </c:pt>
                <c:pt idx="291">
                  <c:v>1530</c:v>
                </c:pt>
                <c:pt idx="292">
                  <c:v>1539</c:v>
                </c:pt>
                <c:pt idx="293">
                  <c:v>1549</c:v>
                </c:pt>
                <c:pt idx="294">
                  <c:v>1546</c:v>
                </c:pt>
                <c:pt idx="295">
                  <c:v>1562</c:v>
                </c:pt>
                <c:pt idx="296">
                  <c:v>1529</c:v>
                </c:pt>
                <c:pt idx="297">
                  <c:v>1563</c:v>
                </c:pt>
                <c:pt idx="298">
                  <c:v>1545</c:v>
                </c:pt>
                <c:pt idx="299">
                  <c:v>1536</c:v>
                </c:pt>
                <c:pt idx="300">
                  <c:v>1549</c:v>
                </c:pt>
                <c:pt idx="301">
                  <c:v>1544</c:v>
                </c:pt>
                <c:pt idx="302">
                  <c:v>1566</c:v>
                </c:pt>
                <c:pt idx="303">
                  <c:v>1532</c:v>
                </c:pt>
                <c:pt idx="304">
                  <c:v>1540</c:v>
                </c:pt>
                <c:pt idx="305">
                  <c:v>1554</c:v>
                </c:pt>
                <c:pt idx="306">
                  <c:v>1565</c:v>
                </c:pt>
                <c:pt idx="307">
                  <c:v>1521</c:v>
                </c:pt>
                <c:pt idx="308">
                  <c:v>1551</c:v>
                </c:pt>
                <c:pt idx="309">
                  <c:v>1532</c:v>
                </c:pt>
                <c:pt idx="310">
                  <c:v>1540</c:v>
                </c:pt>
                <c:pt idx="311">
                  <c:v>1545</c:v>
                </c:pt>
                <c:pt idx="312">
                  <c:v>1514</c:v>
                </c:pt>
                <c:pt idx="313">
                  <c:v>1538</c:v>
                </c:pt>
                <c:pt idx="314">
                  <c:v>1516</c:v>
                </c:pt>
                <c:pt idx="315">
                  <c:v>1543</c:v>
                </c:pt>
                <c:pt idx="316">
                  <c:v>1550</c:v>
                </c:pt>
                <c:pt idx="317">
                  <c:v>1502</c:v>
                </c:pt>
                <c:pt idx="318">
                  <c:v>1520</c:v>
                </c:pt>
                <c:pt idx="319">
                  <c:v>1478</c:v>
                </c:pt>
                <c:pt idx="320">
                  <c:v>1531</c:v>
                </c:pt>
                <c:pt idx="321">
                  <c:v>1478</c:v>
                </c:pt>
                <c:pt idx="322">
                  <c:v>1572</c:v>
                </c:pt>
                <c:pt idx="323">
                  <c:v>1451</c:v>
                </c:pt>
                <c:pt idx="324">
                  <c:v>1492</c:v>
                </c:pt>
                <c:pt idx="325">
                  <c:v>1487</c:v>
                </c:pt>
                <c:pt idx="326">
                  <c:v>1485</c:v>
                </c:pt>
                <c:pt idx="327">
                  <c:v>1502</c:v>
                </c:pt>
                <c:pt idx="328">
                  <c:v>1515</c:v>
                </c:pt>
                <c:pt idx="329">
                  <c:v>1566</c:v>
                </c:pt>
                <c:pt idx="330">
                  <c:v>1465</c:v>
                </c:pt>
                <c:pt idx="331">
                  <c:v>1440</c:v>
                </c:pt>
                <c:pt idx="332">
                  <c:v>1487</c:v>
                </c:pt>
                <c:pt idx="333">
                  <c:v>1465</c:v>
                </c:pt>
                <c:pt idx="334">
                  <c:v>1490</c:v>
                </c:pt>
                <c:pt idx="335">
                  <c:v>1476</c:v>
                </c:pt>
                <c:pt idx="336">
                  <c:v>1486</c:v>
                </c:pt>
                <c:pt idx="337">
                  <c:v>1498</c:v>
                </c:pt>
                <c:pt idx="338">
                  <c:v>1438</c:v>
                </c:pt>
                <c:pt idx="339">
                  <c:v>1455</c:v>
                </c:pt>
                <c:pt idx="340">
                  <c:v>1461</c:v>
                </c:pt>
                <c:pt idx="341">
                  <c:v>1486</c:v>
                </c:pt>
                <c:pt idx="342">
                  <c:v>1476</c:v>
                </c:pt>
                <c:pt idx="343">
                  <c:v>1452</c:v>
                </c:pt>
                <c:pt idx="344">
                  <c:v>1457</c:v>
                </c:pt>
                <c:pt idx="345">
                  <c:v>1493</c:v>
                </c:pt>
                <c:pt idx="346">
                  <c:v>1444</c:v>
                </c:pt>
                <c:pt idx="347">
                  <c:v>1502</c:v>
                </c:pt>
                <c:pt idx="348">
                  <c:v>1505</c:v>
                </c:pt>
                <c:pt idx="349">
                  <c:v>1507</c:v>
                </c:pt>
                <c:pt idx="350">
                  <c:v>1453</c:v>
                </c:pt>
                <c:pt idx="351">
                  <c:v>1493</c:v>
                </c:pt>
                <c:pt idx="352">
                  <c:v>1482</c:v>
                </c:pt>
                <c:pt idx="353">
                  <c:v>1482</c:v>
                </c:pt>
                <c:pt idx="354">
                  <c:v>1442</c:v>
                </c:pt>
                <c:pt idx="355">
                  <c:v>1486</c:v>
                </c:pt>
                <c:pt idx="356">
                  <c:v>1431</c:v>
                </c:pt>
                <c:pt idx="357">
                  <c:v>1507</c:v>
                </c:pt>
                <c:pt idx="358">
                  <c:v>1522</c:v>
                </c:pt>
                <c:pt idx="359">
                  <c:v>1455</c:v>
                </c:pt>
                <c:pt idx="360">
                  <c:v>1448</c:v>
                </c:pt>
                <c:pt idx="361">
                  <c:v>1479</c:v>
                </c:pt>
                <c:pt idx="362">
                  <c:v>1408</c:v>
                </c:pt>
                <c:pt idx="363">
                  <c:v>1484</c:v>
                </c:pt>
                <c:pt idx="364">
                  <c:v>1472</c:v>
                </c:pt>
                <c:pt idx="365">
                  <c:v>1448</c:v>
                </c:pt>
                <c:pt idx="366">
                  <c:v>1505</c:v>
                </c:pt>
                <c:pt idx="367">
                  <c:v>1444</c:v>
                </c:pt>
                <c:pt idx="368">
                  <c:v>1459</c:v>
                </c:pt>
                <c:pt idx="369">
                  <c:v>1476</c:v>
                </c:pt>
                <c:pt idx="370">
                  <c:v>1463</c:v>
                </c:pt>
                <c:pt idx="371">
                  <c:v>1428</c:v>
                </c:pt>
                <c:pt idx="372">
                  <c:v>1423</c:v>
                </c:pt>
                <c:pt idx="373">
                  <c:v>1456</c:v>
                </c:pt>
                <c:pt idx="374">
                  <c:v>1454</c:v>
                </c:pt>
                <c:pt idx="375">
                  <c:v>1430</c:v>
                </c:pt>
                <c:pt idx="376">
                  <c:v>1398</c:v>
                </c:pt>
                <c:pt idx="377">
                  <c:v>1475</c:v>
                </c:pt>
                <c:pt idx="378">
                  <c:v>1475</c:v>
                </c:pt>
                <c:pt idx="379">
                  <c:v>1419</c:v>
                </c:pt>
                <c:pt idx="380">
                  <c:v>1418</c:v>
                </c:pt>
                <c:pt idx="381">
                  <c:v>1451</c:v>
                </c:pt>
                <c:pt idx="382">
                  <c:v>1456</c:v>
                </c:pt>
                <c:pt idx="383">
                  <c:v>1414</c:v>
                </c:pt>
                <c:pt idx="384">
                  <c:v>1425</c:v>
                </c:pt>
                <c:pt idx="385">
                  <c:v>1424</c:v>
                </c:pt>
                <c:pt idx="386">
                  <c:v>1405</c:v>
                </c:pt>
                <c:pt idx="387">
                  <c:v>1465</c:v>
                </c:pt>
                <c:pt idx="388">
                  <c:v>1399</c:v>
                </c:pt>
                <c:pt idx="389">
                  <c:v>1392</c:v>
                </c:pt>
                <c:pt idx="390">
                  <c:v>1406</c:v>
                </c:pt>
                <c:pt idx="391">
                  <c:v>1405</c:v>
                </c:pt>
                <c:pt idx="392">
                  <c:v>1442</c:v>
                </c:pt>
                <c:pt idx="393">
                  <c:v>1422</c:v>
                </c:pt>
                <c:pt idx="394">
                  <c:v>1390</c:v>
                </c:pt>
                <c:pt idx="395">
                  <c:v>1432</c:v>
                </c:pt>
                <c:pt idx="396">
                  <c:v>1445</c:v>
                </c:pt>
                <c:pt idx="397">
                  <c:v>1438</c:v>
                </c:pt>
                <c:pt idx="398">
                  <c:v>1420</c:v>
                </c:pt>
                <c:pt idx="399">
                  <c:v>1442</c:v>
                </c:pt>
                <c:pt idx="400">
                  <c:v>1430</c:v>
                </c:pt>
                <c:pt idx="401">
                  <c:v>1455</c:v>
                </c:pt>
                <c:pt idx="402">
                  <c:v>1414</c:v>
                </c:pt>
                <c:pt idx="403">
                  <c:v>1398</c:v>
                </c:pt>
                <c:pt idx="404">
                  <c:v>1400</c:v>
                </c:pt>
                <c:pt idx="405">
                  <c:v>1441</c:v>
                </c:pt>
                <c:pt idx="406">
                  <c:v>1429</c:v>
                </c:pt>
                <c:pt idx="407">
                  <c:v>1404</c:v>
                </c:pt>
                <c:pt idx="408">
                  <c:v>1436</c:v>
                </c:pt>
                <c:pt idx="409">
                  <c:v>1409</c:v>
                </c:pt>
                <c:pt idx="410">
                  <c:v>1464</c:v>
                </c:pt>
                <c:pt idx="411">
                  <c:v>1444</c:v>
                </c:pt>
                <c:pt idx="412">
                  <c:v>1443</c:v>
                </c:pt>
                <c:pt idx="413">
                  <c:v>1439</c:v>
                </c:pt>
                <c:pt idx="414">
                  <c:v>1416</c:v>
                </c:pt>
                <c:pt idx="415">
                  <c:v>1453</c:v>
                </c:pt>
                <c:pt idx="416">
                  <c:v>1432</c:v>
                </c:pt>
                <c:pt idx="417">
                  <c:v>1431</c:v>
                </c:pt>
                <c:pt idx="418">
                  <c:v>1471</c:v>
                </c:pt>
                <c:pt idx="419">
                  <c:v>1455</c:v>
                </c:pt>
                <c:pt idx="420">
                  <c:v>1478</c:v>
                </c:pt>
                <c:pt idx="421">
                  <c:v>1462</c:v>
                </c:pt>
                <c:pt idx="422">
                  <c:v>1442</c:v>
                </c:pt>
                <c:pt idx="423">
                  <c:v>1442</c:v>
                </c:pt>
                <c:pt idx="424">
                  <c:v>1429</c:v>
                </c:pt>
                <c:pt idx="425">
                  <c:v>1420</c:v>
                </c:pt>
                <c:pt idx="426">
                  <c:v>1439</c:v>
                </c:pt>
                <c:pt idx="427">
                  <c:v>1532</c:v>
                </c:pt>
                <c:pt idx="428">
                  <c:v>1492</c:v>
                </c:pt>
                <c:pt idx="429">
                  <c:v>1480</c:v>
                </c:pt>
                <c:pt idx="430">
                  <c:v>1475</c:v>
                </c:pt>
                <c:pt idx="431">
                  <c:v>1465</c:v>
                </c:pt>
                <c:pt idx="432">
                  <c:v>1467</c:v>
                </c:pt>
                <c:pt idx="433">
                  <c:v>1523</c:v>
                </c:pt>
                <c:pt idx="434">
                  <c:v>1489</c:v>
                </c:pt>
                <c:pt idx="435">
                  <c:v>1511</c:v>
                </c:pt>
                <c:pt idx="436">
                  <c:v>1541</c:v>
                </c:pt>
                <c:pt idx="437">
                  <c:v>1464</c:v>
                </c:pt>
                <c:pt idx="438">
                  <c:v>1470</c:v>
                </c:pt>
                <c:pt idx="439">
                  <c:v>1500</c:v>
                </c:pt>
                <c:pt idx="440">
                  <c:v>1498</c:v>
                </c:pt>
                <c:pt idx="441">
                  <c:v>1526</c:v>
                </c:pt>
                <c:pt idx="442">
                  <c:v>1575</c:v>
                </c:pt>
                <c:pt idx="443">
                  <c:v>1498</c:v>
                </c:pt>
                <c:pt idx="444">
                  <c:v>1475</c:v>
                </c:pt>
                <c:pt idx="445">
                  <c:v>1495</c:v>
                </c:pt>
                <c:pt idx="446">
                  <c:v>1501</c:v>
                </c:pt>
                <c:pt idx="447">
                  <c:v>1462</c:v>
                </c:pt>
                <c:pt idx="448">
                  <c:v>1444</c:v>
                </c:pt>
                <c:pt idx="449">
                  <c:v>1480</c:v>
                </c:pt>
                <c:pt idx="450">
                  <c:v>1479</c:v>
                </c:pt>
                <c:pt idx="451">
                  <c:v>1468</c:v>
                </c:pt>
                <c:pt idx="452">
                  <c:v>1486</c:v>
                </c:pt>
                <c:pt idx="453">
                  <c:v>1486</c:v>
                </c:pt>
                <c:pt idx="454">
                  <c:v>1464</c:v>
                </c:pt>
                <c:pt idx="455">
                  <c:v>1519</c:v>
                </c:pt>
                <c:pt idx="456">
                  <c:v>1446</c:v>
                </c:pt>
                <c:pt idx="457">
                  <c:v>1536</c:v>
                </c:pt>
                <c:pt idx="458">
                  <c:v>1488</c:v>
                </c:pt>
                <c:pt idx="459">
                  <c:v>1488</c:v>
                </c:pt>
                <c:pt idx="460">
                  <c:v>1501</c:v>
                </c:pt>
                <c:pt idx="461">
                  <c:v>1495</c:v>
                </c:pt>
                <c:pt idx="462">
                  <c:v>1514</c:v>
                </c:pt>
                <c:pt idx="463">
                  <c:v>1494</c:v>
                </c:pt>
                <c:pt idx="464">
                  <c:v>1501</c:v>
                </c:pt>
                <c:pt idx="465">
                  <c:v>1545</c:v>
                </c:pt>
                <c:pt idx="466">
                  <c:v>1512</c:v>
                </c:pt>
                <c:pt idx="467">
                  <c:v>1514</c:v>
                </c:pt>
                <c:pt idx="468">
                  <c:v>1506</c:v>
                </c:pt>
                <c:pt idx="469">
                  <c:v>1508</c:v>
                </c:pt>
                <c:pt idx="470">
                  <c:v>1495</c:v>
                </c:pt>
                <c:pt idx="471">
                  <c:v>1492</c:v>
                </c:pt>
                <c:pt idx="472">
                  <c:v>1497</c:v>
                </c:pt>
                <c:pt idx="473">
                  <c:v>1535</c:v>
                </c:pt>
                <c:pt idx="474">
                  <c:v>1487</c:v>
                </c:pt>
                <c:pt idx="475">
                  <c:v>1518</c:v>
                </c:pt>
                <c:pt idx="476">
                  <c:v>1499</c:v>
                </c:pt>
                <c:pt idx="477">
                  <c:v>1500</c:v>
                </c:pt>
                <c:pt idx="478">
                  <c:v>1498</c:v>
                </c:pt>
                <c:pt idx="479">
                  <c:v>1474</c:v>
                </c:pt>
                <c:pt idx="480">
                  <c:v>1478</c:v>
                </c:pt>
                <c:pt idx="481">
                  <c:v>1484</c:v>
                </c:pt>
                <c:pt idx="482">
                  <c:v>1513</c:v>
                </c:pt>
                <c:pt idx="483">
                  <c:v>1492</c:v>
                </c:pt>
                <c:pt idx="484">
                  <c:v>1469</c:v>
                </c:pt>
                <c:pt idx="485">
                  <c:v>1497</c:v>
                </c:pt>
                <c:pt idx="486">
                  <c:v>1498</c:v>
                </c:pt>
                <c:pt idx="487">
                  <c:v>1502</c:v>
                </c:pt>
                <c:pt idx="488">
                  <c:v>1488</c:v>
                </c:pt>
                <c:pt idx="489">
                  <c:v>1470</c:v>
                </c:pt>
                <c:pt idx="490">
                  <c:v>1510</c:v>
                </c:pt>
                <c:pt idx="491">
                  <c:v>1512</c:v>
                </c:pt>
                <c:pt idx="492">
                  <c:v>1482</c:v>
                </c:pt>
                <c:pt idx="493">
                  <c:v>1458</c:v>
                </c:pt>
                <c:pt idx="494">
                  <c:v>1464</c:v>
                </c:pt>
                <c:pt idx="495">
                  <c:v>1445</c:v>
                </c:pt>
                <c:pt idx="496">
                  <c:v>1440</c:v>
                </c:pt>
                <c:pt idx="497">
                  <c:v>1478</c:v>
                </c:pt>
                <c:pt idx="498">
                  <c:v>1464</c:v>
                </c:pt>
                <c:pt idx="499">
                  <c:v>1491</c:v>
                </c:pt>
                <c:pt idx="500">
                  <c:v>1475</c:v>
                </c:pt>
                <c:pt idx="501">
                  <c:v>1458</c:v>
                </c:pt>
                <c:pt idx="502">
                  <c:v>1494</c:v>
                </c:pt>
                <c:pt idx="503">
                  <c:v>1475</c:v>
                </c:pt>
                <c:pt idx="504">
                  <c:v>1441</c:v>
                </c:pt>
                <c:pt idx="505">
                  <c:v>1514</c:v>
                </c:pt>
                <c:pt idx="506">
                  <c:v>1448</c:v>
                </c:pt>
                <c:pt idx="507">
                  <c:v>1486</c:v>
                </c:pt>
                <c:pt idx="508">
                  <c:v>1462</c:v>
                </c:pt>
                <c:pt idx="509">
                  <c:v>1455</c:v>
                </c:pt>
                <c:pt idx="510">
                  <c:v>1485</c:v>
                </c:pt>
                <c:pt idx="511">
                  <c:v>1449</c:v>
                </c:pt>
                <c:pt idx="512">
                  <c:v>1454</c:v>
                </c:pt>
                <c:pt idx="513">
                  <c:v>1483</c:v>
                </c:pt>
                <c:pt idx="514">
                  <c:v>1468</c:v>
                </c:pt>
                <c:pt idx="515">
                  <c:v>1482</c:v>
                </c:pt>
                <c:pt idx="516">
                  <c:v>1474</c:v>
                </c:pt>
                <c:pt idx="517">
                  <c:v>1515</c:v>
                </c:pt>
                <c:pt idx="518">
                  <c:v>1537</c:v>
                </c:pt>
                <c:pt idx="519">
                  <c:v>1446</c:v>
                </c:pt>
                <c:pt idx="520">
                  <c:v>1468</c:v>
                </c:pt>
                <c:pt idx="521">
                  <c:v>1456</c:v>
                </c:pt>
                <c:pt idx="522">
                  <c:v>1489</c:v>
                </c:pt>
                <c:pt idx="523">
                  <c:v>1433</c:v>
                </c:pt>
                <c:pt idx="524">
                  <c:v>1489</c:v>
                </c:pt>
                <c:pt idx="525">
                  <c:v>1490</c:v>
                </c:pt>
                <c:pt idx="526">
                  <c:v>1475</c:v>
                </c:pt>
                <c:pt idx="527">
                  <c:v>1460</c:v>
                </c:pt>
                <c:pt idx="528">
                  <c:v>1445</c:v>
                </c:pt>
                <c:pt idx="529">
                  <c:v>1481</c:v>
                </c:pt>
                <c:pt idx="530">
                  <c:v>1485</c:v>
                </c:pt>
                <c:pt idx="531">
                  <c:v>1482</c:v>
                </c:pt>
                <c:pt idx="532">
                  <c:v>1427</c:v>
                </c:pt>
                <c:pt idx="533">
                  <c:v>1498</c:v>
                </c:pt>
                <c:pt idx="534">
                  <c:v>1439</c:v>
                </c:pt>
                <c:pt idx="535">
                  <c:v>1483</c:v>
                </c:pt>
                <c:pt idx="536">
                  <c:v>1488</c:v>
                </c:pt>
                <c:pt idx="537">
                  <c:v>1471</c:v>
                </c:pt>
                <c:pt idx="538">
                  <c:v>1513</c:v>
                </c:pt>
                <c:pt idx="539">
                  <c:v>1451</c:v>
                </c:pt>
                <c:pt idx="540">
                  <c:v>1461</c:v>
                </c:pt>
                <c:pt idx="541">
                  <c:v>1490</c:v>
                </c:pt>
                <c:pt idx="542">
                  <c:v>1486</c:v>
                </c:pt>
                <c:pt idx="543">
                  <c:v>1571</c:v>
                </c:pt>
                <c:pt idx="544">
                  <c:v>1523</c:v>
                </c:pt>
                <c:pt idx="545">
                  <c:v>1531</c:v>
                </c:pt>
                <c:pt idx="546">
                  <c:v>1561</c:v>
                </c:pt>
                <c:pt idx="547">
                  <c:v>1522</c:v>
                </c:pt>
                <c:pt idx="548">
                  <c:v>1525</c:v>
                </c:pt>
                <c:pt idx="549">
                  <c:v>1490</c:v>
                </c:pt>
                <c:pt idx="550">
                  <c:v>1559</c:v>
                </c:pt>
                <c:pt idx="551">
                  <c:v>1566</c:v>
                </c:pt>
                <c:pt idx="552">
                  <c:v>1601</c:v>
                </c:pt>
                <c:pt idx="553">
                  <c:v>1548</c:v>
                </c:pt>
                <c:pt idx="554">
                  <c:v>1496</c:v>
                </c:pt>
                <c:pt idx="555">
                  <c:v>1568</c:v>
                </c:pt>
                <c:pt idx="556">
                  <c:v>1500</c:v>
                </c:pt>
                <c:pt idx="557">
                  <c:v>1543</c:v>
                </c:pt>
                <c:pt idx="558">
                  <c:v>1552</c:v>
                </c:pt>
                <c:pt idx="559">
                  <c:v>1540</c:v>
                </c:pt>
                <c:pt idx="560">
                  <c:v>1529</c:v>
                </c:pt>
                <c:pt idx="561">
                  <c:v>1536</c:v>
                </c:pt>
                <c:pt idx="562">
                  <c:v>1506</c:v>
                </c:pt>
                <c:pt idx="563">
                  <c:v>1515</c:v>
                </c:pt>
                <c:pt idx="564">
                  <c:v>1522</c:v>
                </c:pt>
                <c:pt idx="565">
                  <c:v>1517</c:v>
                </c:pt>
                <c:pt idx="566">
                  <c:v>1525</c:v>
                </c:pt>
                <c:pt idx="567">
                  <c:v>1548</c:v>
                </c:pt>
                <c:pt idx="568">
                  <c:v>1564</c:v>
                </c:pt>
                <c:pt idx="569">
                  <c:v>1529</c:v>
                </c:pt>
                <c:pt idx="570">
                  <c:v>1543</c:v>
                </c:pt>
                <c:pt idx="571">
                  <c:v>1545</c:v>
                </c:pt>
                <c:pt idx="572">
                  <c:v>1519</c:v>
                </c:pt>
                <c:pt idx="573">
                  <c:v>1549</c:v>
                </c:pt>
                <c:pt idx="574">
                  <c:v>1513</c:v>
                </c:pt>
                <c:pt idx="575">
                  <c:v>1543</c:v>
                </c:pt>
                <c:pt idx="576">
                  <c:v>1537</c:v>
                </c:pt>
                <c:pt idx="577">
                  <c:v>1528</c:v>
                </c:pt>
                <c:pt idx="578">
                  <c:v>1584</c:v>
                </c:pt>
                <c:pt idx="579">
                  <c:v>1566</c:v>
                </c:pt>
                <c:pt idx="580">
                  <c:v>1538</c:v>
                </c:pt>
                <c:pt idx="581">
                  <c:v>1574</c:v>
                </c:pt>
                <c:pt idx="582">
                  <c:v>1586</c:v>
                </c:pt>
                <c:pt idx="583">
                  <c:v>1543</c:v>
                </c:pt>
                <c:pt idx="584">
                  <c:v>1573</c:v>
                </c:pt>
                <c:pt idx="585">
                  <c:v>1566</c:v>
                </c:pt>
                <c:pt idx="586">
                  <c:v>1560</c:v>
                </c:pt>
                <c:pt idx="587">
                  <c:v>1556</c:v>
                </c:pt>
                <c:pt idx="588">
                  <c:v>1539</c:v>
                </c:pt>
                <c:pt idx="589">
                  <c:v>1542</c:v>
                </c:pt>
                <c:pt idx="590">
                  <c:v>1557</c:v>
                </c:pt>
                <c:pt idx="591">
                  <c:v>1587</c:v>
                </c:pt>
                <c:pt idx="592">
                  <c:v>1580</c:v>
                </c:pt>
                <c:pt idx="593">
                  <c:v>1615</c:v>
                </c:pt>
                <c:pt idx="594">
                  <c:v>1535</c:v>
                </c:pt>
                <c:pt idx="595">
                  <c:v>1532</c:v>
                </c:pt>
                <c:pt idx="596">
                  <c:v>1542</c:v>
                </c:pt>
                <c:pt idx="597">
                  <c:v>1552</c:v>
                </c:pt>
                <c:pt idx="598">
                  <c:v>1551</c:v>
                </c:pt>
                <c:pt idx="599">
                  <c:v>1536</c:v>
                </c:pt>
                <c:pt idx="600">
                  <c:v>1603</c:v>
                </c:pt>
                <c:pt idx="601">
                  <c:v>1512</c:v>
                </c:pt>
                <c:pt idx="602">
                  <c:v>1549</c:v>
                </c:pt>
                <c:pt idx="603">
                  <c:v>1513</c:v>
                </c:pt>
                <c:pt idx="604">
                  <c:v>1561</c:v>
                </c:pt>
                <c:pt idx="605">
                  <c:v>1510</c:v>
                </c:pt>
                <c:pt idx="606">
                  <c:v>1541</c:v>
                </c:pt>
                <c:pt idx="607">
                  <c:v>1556</c:v>
                </c:pt>
                <c:pt idx="608">
                  <c:v>1550</c:v>
                </c:pt>
                <c:pt idx="609">
                  <c:v>1571</c:v>
                </c:pt>
                <c:pt idx="610">
                  <c:v>1525</c:v>
                </c:pt>
                <c:pt idx="611">
                  <c:v>1533</c:v>
                </c:pt>
                <c:pt idx="612">
                  <c:v>1519</c:v>
                </c:pt>
                <c:pt idx="613">
                  <c:v>1557</c:v>
                </c:pt>
                <c:pt idx="614">
                  <c:v>1614</c:v>
                </c:pt>
                <c:pt idx="615">
                  <c:v>1581</c:v>
                </c:pt>
                <c:pt idx="616">
                  <c:v>1525</c:v>
                </c:pt>
                <c:pt idx="617">
                  <c:v>1536</c:v>
                </c:pt>
                <c:pt idx="618">
                  <c:v>1557</c:v>
                </c:pt>
                <c:pt idx="619">
                  <c:v>1575</c:v>
                </c:pt>
                <c:pt idx="620">
                  <c:v>1577</c:v>
                </c:pt>
                <c:pt idx="621">
                  <c:v>1546</c:v>
                </c:pt>
                <c:pt idx="622">
                  <c:v>1585</c:v>
                </c:pt>
                <c:pt idx="623">
                  <c:v>1559</c:v>
                </c:pt>
                <c:pt idx="624">
                  <c:v>1528</c:v>
                </c:pt>
                <c:pt idx="625">
                  <c:v>1537</c:v>
                </c:pt>
                <c:pt idx="626">
                  <c:v>1537</c:v>
                </c:pt>
                <c:pt idx="627">
                  <c:v>1547</c:v>
                </c:pt>
                <c:pt idx="628">
                  <c:v>1628</c:v>
                </c:pt>
                <c:pt idx="629">
                  <c:v>1545</c:v>
                </c:pt>
                <c:pt idx="630">
                  <c:v>1554</c:v>
                </c:pt>
                <c:pt idx="631">
                  <c:v>1496</c:v>
                </c:pt>
                <c:pt idx="632">
                  <c:v>1536</c:v>
                </c:pt>
                <c:pt idx="633">
                  <c:v>1515</c:v>
                </c:pt>
                <c:pt idx="634">
                  <c:v>1493</c:v>
                </c:pt>
                <c:pt idx="635">
                  <c:v>1498</c:v>
                </c:pt>
                <c:pt idx="636">
                  <c:v>1576</c:v>
                </c:pt>
                <c:pt idx="637">
                  <c:v>1527</c:v>
                </c:pt>
                <c:pt idx="638">
                  <c:v>1496</c:v>
                </c:pt>
                <c:pt idx="639">
                  <c:v>1516</c:v>
                </c:pt>
                <c:pt idx="640">
                  <c:v>1490</c:v>
                </c:pt>
                <c:pt idx="641">
                  <c:v>1494</c:v>
                </c:pt>
                <c:pt idx="642">
                  <c:v>1520</c:v>
                </c:pt>
                <c:pt idx="643">
                  <c:v>1458</c:v>
                </c:pt>
                <c:pt idx="644">
                  <c:v>1518</c:v>
                </c:pt>
                <c:pt idx="645">
                  <c:v>1453</c:v>
                </c:pt>
                <c:pt idx="646">
                  <c:v>1478</c:v>
                </c:pt>
                <c:pt idx="647">
                  <c:v>1481</c:v>
                </c:pt>
                <c:pt idx="648">
                  <c:v>1483</c:v>
                </c:pt>
                <c:pt idx="649">
                  <c:v>1459</c:v>
                </c:pt>
                <c:pt idx="650">
                  <c:v>1426</c:v>
                </c:pt>
                <c:pt idx="651">
                  <c:v>1456</c:v>
                </c:pt>
                <c:pt idx="652">
                  <c:v>1453</c:v>
                </c:pt>
                <c:pt idx="653">
                  <c:v>1470</c:v>
                </c:pt>
                <c:pt idx="654">
                  <c:v>1451</c:v>
                </c:pt>
                <c:pt idx="655">
                  <c:v>1445</c:v>
                </c:pt>
                <c:pt idx="656">
                  <c:v>1456</c:v>
                </c:pt>
                <c:pt idx="657">
                  <c:v>1448</c:v>
                </c:pt>
                <c:pt idx="658">
                  <c:v>1468</c:v>
                </c:pt>
                <c:pt idx="659">
                  <c:v>1426</c:v>
                </c:pt>
                <c:pt idx="660">
                  <c:v>1446</c:v>
                </c:pt>
                <c:pt idx="661">
                  <c:v>1428</c:v>
                </c:pt>
                <c:pt idx="662">
                  <c:v>1459</c:v>
                </c:pt>
                <c:pt idx="663">
                  <c:v>1415</c:v>
                </c:pt>
                <c:pt idx="664">
                  <c:v>1451</c:v>
                </c:pt>
                <c:pt idx="665">
                  <c:v>1471</c:v>
                </c:pt>
                <c:pt idx="666">
                  <c:v>1467</c:v>
                </c:pt>
                <c:pt idx="667">
                  <c:v>1428</c:v>
                </c:pt>
                <c:pt idx="668">
                  <c:v>1487</c:v>
                </c:pt>
                <c:pt idx="669">
                  <c:v>1457</c:v>
                </c:pt>
                <c:pt idx="670">
                  <c:v>1456</c:v>
                </c:pt>
                <c:pt idx="671">
                  <c:v>1463</c:v>
                </c:pt>
                <c:pt idx="672">
                  <c:v>1486</c:v>
                </c:pt>
                <c:pt idx="673">
                  <c:v>1480</c:v>
                </c:pt>
                <c:pt idx="674">
                  <c:v>1486</c:v>
                </c:pt>
                <c:pt idx="675">
                  <c:v>1446</c:v>
                </c:pt>
                <c:pt idx="676">
                  <c:v>1516</c:v>
                </c:pt>
                <c:pt idx="677">
                  <c:v>1505</c:v>
                </c:pt>
                <c:pt idx="678">
                  <c:v>1446</c:v>
                </c:pt>
                <c:pt idx="679">
                  <c:v>1492</c:v>
                </c:pt>
                <c:pt idx="680">
                  <c:v>1451</c:v>
                </c:pt>
                <c:pt idx="681">
                  <c:v>1473</c:v>
                </c:pt>
                <c:pt idx="682">
                  <c:v>1457</c:v>
                </c:pt>
                <c:pt idx="683">
                  <c:v>1438</c:v>
                </c:pt>
                <c:pt idx="684">
                  <c:v>1508</c:v>
                </c:pt>
                <c:pt idx="685">
                  <c:v>1460</c:v>
                </c:pt>
                <c:pt idx="686">
                  <c:v>1506</c:v>
                </c:pt>
                <c:pt idx="687">
                  <c:v>1506</c:v>
                </c:pt>
                <c:pt idx="688">
                  <c:v>1529</c:v>
                </c:pt>
                <c:pt idx="689">
                  <c:v>1474</c:v>
                </c:pt>
                <c:pt idx="690">
                  <c:v>1453</c:v>
                </c:pt>
                <c:pt idx="691">
                  <c:v>1478</c:v>
                </c:pt>
                <c:pt idx="692">
                  <c:v>1485</c:v>
                </c:pt>
                <c:pt idx="693">
                  <c:v>1459</c:v>
                </c:pt>
                <c:pt idx="694">
                  <c:v>1468</c:v>
                </c:pt>
                <c:pt idx="695">
                  <c:v>1497</c:v>
                </c:pt>
                <c:pt idx="696">
                  <c:v>1484</c:v>
                </c:pt>
                <c:pt idx="697">
                  <c:v>1466</c:v>
                </c:pt>
                <c:pt idx="698">
                  <c:v>1455</c:v>
                </c:pt>
                <c:pt idx="699">
                  <c:v>1491</c:v>
                </c:pt>
                <c:pt idx="700">
                  <c:v>1528</c:v>
                </c:pt>
                <c:pt idx="701">
                  <c:v>1512</c:v>
                </c:pt>
                <c:pt idx="702">
                  <c:v>1533</c:v>
                </c:pt>
                <c:pt idx="703">
                  <c:v>1521</c:v>
                </c:pt>
                <c:pt idx="704">
                  <c:v>1540</c:v>
                </c:pt>
                <c:pt idx="705">
                  <c:v>1543</c:v>
                </c:pt>
                <c:pt idx="706">
                  <c:v>1519</c:v>
                </c:pt>
                <c:pt idx="707">
                  <c:v>1486</c:v>
                </c:pt>
                <c:pt idx="708">
                  <c:v>1558</c:v>
                </c:pt>
                <c:pt idx="709">
                  <c:v>1546</c:v>
                </c:pt>
                <c:pt idx="710">
                  <c:v>1541</c:v>
                </c:pt>
                <c:pt idx="711">
                  <c:v>1534</c:v>
                </c:pt>
                <c:pt idx="712">
                  <c:v>1558</c:v>
                </c:pt>
                <c:pt idx="713">
                  <c:v>1494</c:v>
                </c:pt>
                <c:pt idx="714">
                  <c:v>1499</c:v>
                </c:pt>
                <c:pt idx="715">
                  <c:v>1512</c:v>
                </c:pt>
                <c:pt idx="716">
                  <c:v>1511</c:v>
                </c:pt>
                <c:pt idx="717">
                  <c:v>1505</c:v>
                </c:pt>
                <c:pt idx="718">
                  <c:v>1496</c:v>
                </c:pt>
                <c:pt idx="719">
                  <c:v>1530</c:v>
                </c:pt>
                <c:pt idx="720">
                  <c:v>1509</c:v>
                </c:pt>
                <c:pt idx="721">
                  <c:v>1492</c:v>
                </c:pt>
                <c:pt idx="722">
                  <c:v>1560</c:v>
                </c:pt>
                <c:pt idx="723">
                  <c:v>1458</c:v>
                </c:pt>
                <c:pt idx="724">
                  <c:v>1541</c:v>
                </c:pt>
                <c:pt idx="725">
                  <c:v>1541</c:v>
                </c:pt>
                <c:pt idx="726">
                  <c:v>1554</c:v>
                </c:pt>
                <c:pt idx="727">
                  <c:v>1543</c:v>
                </c:pt>
                <c:pt idx="728">
                  <c:v>1589</c:v>
                </c:pt>
                <c:pt idx="729">
                  <c:v>1540</c:v>
                </c:pt>
                <c:pt idx="730">
                  <c:v>1572</c:v>
                </c:pt>
                <c:pt idx="731">
                  <c:v>1603</c:v>
                </c:pt>
                <c:pt idx="732">
                  <c:v>1552</c:v>
                </c:pt>
                <c:pt idx="733">
                  <c:v>1562</c:v>
                </c:pt>
                <c:pt idx="734">
                  <c:v>1556</c:v>
                </c:pt>
                <c:pt idx="735">
                  <c:v>1549</c:v>
                </c:pt>
                <c:pt idx="736">
                  <c:v>1558</c:v>
                </c:pt>
                <c:pt idx="737">
                  <c:v>1575</c:v>
                </c:pt>
                <c:pt idx="738">
                  <c:v>1520</c:v>
                </c:pt>
                <c:pt idx="739">
                  <c:v>1602</c:v>
                </c:pt>
                <c:pt idx="740">
                  <c:v>1560</c:v>
                </c:pt>
                <c:pt idx="741">
                  <c:v>1670</c:v>
                </c:pt>
                <c:pt idx="742">
                  <c:v>1613</c:v>
                </c:pt>
                <c:pt idx="743">
                  <c:v>1602</c:v>
                </c:pt>
                <c:pt idx="744">
                  <c:v>1564</c:v>
                </c:pt>
                <c:pt idx="745">
                  <c:v>1645</c:v>
                </c:pt>
                <c:pt idx="746">
                  <c:v>1619</c:v>
                </c:pt>
                <c:pt idx="747">
                  <c:v>1574</c:v>
                </c:pt>
                <c:pt idx="748">
                  <c:v>1634</c:v>
                </c:pt>
                <c:pt idx="749">
                  <c:v>1670</c:v>
                </c:pt>
                <c:pt idx="750">
                  <c:v>1618</c:v>
                </c:pt>
                <c:pt idx="751">
                  <c:v>1622</c:v>
                </c:pt>
                <c:pt idx="752">
                  <c:v>1633</c:v>
                </c:pt>
                <c:pt idx="753">
                  <c:v>1621</c:v>
                </c:pt>
                <c:pt idx="754">
                  <c:v>1594</c:v>
                </c:pt>
                <c:pt idx="755">
                  <c:v>1613</c:v>
                </c:pt>
                <c:pt idx="756">
                  <c:v>1618</c:v>
                </c:pt>
                <c:pt idx="757">
                  <c:v>1590</c:v>
                </c:pt>
                <c:pt idx="758">
                  <c:v>1558</c:v>
                </c:pt>
                <c:pt idx="759">
                  <c:v>1662</c:v>
                </c:pt>
                <c:pt idx="760">
                  <c:v>1587</c:v>
                </c:pt>
                <c:pt idx="761">
                  <c:v>1609</c:v>
                </c:pt>
                <c:pt idx="762">
                  <c:v>1591</c:v>
                </c:pt>
                <c:pt idx="763">
                  <c:v>1603</c:v>
                </c:pt>
                <c:pt idx="764">
                  <c:v>1591</c:v>
                </c:pt>
                <c:pt idx="765">
                  <c:v>1568</c:v>
                </c:pt>
                <c:pt idx="766">
                  <c:v>1605</c:v>
                </c:pt>
                <c:pt idx="767">
                  <c:v>1544</c:v>
                </c:pt>
                <c:pt idx="768">
                  <c:v>1530</c:v>
                </c:pt>
                <c:pt idx="769">
                  <c:v>1560</c:v>
                </c:pt>
                <c:pt idx="770">
                  <c:v>1503</c:v>
                </c:pt>
                <c:pt idx="771">
                  <c:v>1590</c:v>
                </c:pt>
                <c:pt idx="772">
                  <c:v>1535</c:v>
                </c:pt>
                <c:pt idx="773">
                  <c:v>1587</c:v>
                </c:pt>
                <c:pt idx="774">
                  <c:v>1537</c:v>
                </c:pt>
                <c:pt idx="775">
                  <c:v>1582</c:v>
                </c:pt>
                <c:pt idx="776">
                  <c:v>1543</c:v>
                </c:pt>
                <c:pt idx="777">
                  <c:v>1585</c:v>
                </c:pt>
                <c:pt idx="778">
                  <c:v>1557</c:v>
                </c:pt>
                <c:pt idx="779">
                  <c:v>1573</c:v>
                </c:pt>
                <c:pt idx="780">
                  <c:v>1571</c:v>
                </c:pt>
                <c:pt idx="781">
                  <c:v>1531</c:v>
                </c:pt>
                <c:pt idx="782">
                  <c:v>1537</c:v>
                </c:pt>
                <c:pt idx="783">
                  <c:v>1544</c:v>
                </c:pt>
                <c:pt idx="784">
                  <c:v>1553</c:v>
                </c:pt>
                <c:pt idx="785">
                  <c:v>1553</c:v>
                </c:pt>
                <c:pt idx="786">
                  <c:v>1539</c:v>
                </c:pt>
                <c:pt idx="787">
                  <c:v>1551</c:v>
                </c:pt>
                <c:pt idx="788">
                  <c:v>1542</c:v>
                </c:pt>
                <c:pt idx="789">
                  <c:v>1481</c:v>
                </c:pt>
                <c:pt idx="790">
                  <c:v>1451</c:v>
                </c:pt>
                <c:pt idx="791">
                  <c:v>1492</c:v>
                </c:pt>
                <c:pt idx="792">
                  <c:v>1595</c:v>
                </c:pt>
                <c:pt idx="793">
                  <c:v>1493</c:v>
                </c:pt>
                <c:pt idx="794">
                  <c:v>1487</c:v>
                </c:pt>
                <c:pt idx="795">
                  <c:v>1487</c:v>
                </c:pt>
                <c:pt idx="796">
                  <c:v>1474</c:v>
                </c:pt>
                <c:pt idx="797">
                  <c:v>1462</c:v>
                </c:pt>
                <c:pt idx="798">
                  <c:v>1418</c:v>
                </c:pt>
                <c:pt idx="799">
                  <c:v>1503</c:v>
                </c:pt>
                <c:pt idx="800">
                  <c:v>1458</c:v>
                </c:pt>
                <c:pt idx="801">
                  <c:v>1527</c:v>
                </c:pt>
                <c:pt idx="802">
                  <c:v>1463</c:v>
                </c:pt>
                <c:pt idx="803">
                  <c:v>1479</c:v>
                </c:pt>
                <c:pt idx="804">
                  <c:v>1467</c:v>
                </c:pt>
                <c:pt idx="805">
                  <c:v>1462</c:v>
                </c:pt>
                <c:pt idx="806">
                  <c:v>1480</c:v>
                </c:pt>
                <c:pt idx="807">
                  <c:v>1426</c:v>
                </c:pt>
                <c:pt idx="808">
                  <c:v>1450</c:v>
                </c:pt>
                <c:pt idx="809">
                  <c:v>1434</c:v>
                </c:pt>
                <c:pt idx="810">
                  <c:v>1506</c:v>
                </c:pt>
                <c:pt idx="811">
                  <c:v>1410</c:v>
                </c:pt>
                <c:pt idx="812">
                  <c:v>1440</c:v>
                </c:pt>
                <c:pt idx="813">
                  <c:v>1463</c:v>
                </c:pt>
                <c:pt idx="814">
                  <c:v>1414</c:v>
                </c:pt>
                <c:pt idx="815">
                  <c:v>1467</c:v>
                </c:pt>
                <c:pt idx="816">
                  <c:v>1391</c:v>
                </c:pt>
                <c:pt idx="817">
                  <c:v>1387</c:v>
                </c:pt>
                <c:pt idx="818">
                  <c:v>1359</c:v>
                </c:pt>
                <c:pt idx="819">
                  <c:v>1318</c:v>
                </c:pt>
                <c:pt idx="820">
                  <c:v>1353</c:v>
                </c:pt>
                <c:pt idx="821">
                  <c:v>1414</c:v>
                </c:pt>
                <c:pt idx="822">
                  <c:v>1369</c:v>
                </c:pt>
                <c:pt idx="823">
                  <c:v>1365</c:v>
                </c:pt>
                <c:pt idx="824">
                  <c:v>1361</c:v>
                </c:pt>
                <c:pt idx="825">
                  <c:v>1380</c:v>
                </c:pt>
                <c:pt idx="826">
                  <c:v>1347</c:v>
                </c:pt>
                <c:pt idx="827">
                  <c:v>1324</c:v>
                </c:pt>
                <c:pt idx="828">
                  <c:v>1384</c:v>
                </c:pt>
                <c:pt idx="829">
                  <c:v>1278</c:v>
                </c:pt>
                <c:pt idx="830">
                  <c:v>1344</c:v>
                </c:pt>
                <c:pt idx="831">
                  <c:v>1344</c:v>
                </c:pt>
                <c:pt idx="832">
                  <c:v>1300</c:v>
                </c:pt>
                <c:pt idx="833">
                  <c:v>1308</c:v>
                </c:pt>
                <c:pt idx="834">
                  <c:v>1278</c:v>
                </c:pt>
                <c:pt idx="835">
                  <c:v>1368</c:v>
                </c:pt>
                <c:pt idx="836">
                  <c:v>1303</c:v>
                </c:pt>
                <c:pt idx="837">
                  <c:v>1315</c:v>
                </c:pt>
                <c:pt idx="838">
                  <c:v>1323</c:v>
                </c:pt>
                <c:pt idx="839">
                  <c:v>1301</c:v>
                </c:pt>
                <c:pt idx="840">
                  <c:v>1302</c:v>
                </c:pt>
                <c:pt idx="841">
                  <c:v>1350</c:v>
                </c:pt>
                <c:pt idx="842">
                  <c:v>1299</c:v>
                </c:pt>
                <c:pt idx="843">
                  <c:v>1292</c:v>
                </c:pt>
                <c:pt idx="844">
                  <c:v>1305</c:v>
                </c:pt>
                <c:pt idx="845">
                  <c:v>1337</c:v>
                </c:pt>
                <c:pt idx="846">
                  <c:v>1313</c:v>
                </c:pt>
                <c:pt idx="847">
                  <c:v>1343</c:v>
                </c:pt>
                <c:pt idx="848">
                  <c:v>1332</c:v>
                </c:pt>
                <c:pt idx="849">
                  <c:v>1358</c:v>
                </c:pt>
                <c:pt idx="850">
                  <c:v>1306</c:v>
                </c:pt>
                <c:pt idx="851">
                  <c:v>1276</c:v>
                </c:pt>
                <c:pt idx="852">
                  <c:v>1323</c:v>
                </c:pt>
                <c:pt idx="853">
                  <c:v>1321</c:v>
                </c:pt>
                <c:pt idx="854">
                  <c:v>1319</c:v>
                </c:pt>
                <c:pt idx="855">
                  <c:v>1343</c:v>
                </c:pt>
                <c:pt idx="856">
                  <c:v>1378</c:v>
                </c:pt>
                <c:pt idx="857">
                  <c:v>1391</c:v>
                </c:pt>
                <c:pt idx="858">
                  <c:v>1321</c:v>
                </c:pt>
                <c:pt idx="859">
                  <c:v>1351</c:v>
                </c:pt>
                <c:pt idx="860">
                  <c:v>1332</c:v>
                </c:pt>
                <c:pt idx="861">
                  <c:v>1358</c:v>
                </c:pt>
                <c:pt idx="862">
                  <c:v>1331</c:v>
                </c:pt>
                <c:pt idx="863">
                  <c:v>1310</c:v>
                </c:pt>
                <c:pt idx="864">
                  <c:v>1345</c:v>
                </c:pt>
                <c:pt idx="865">
                  <c:v>1368</c:v>
                </c:pt>
                <c:pt idx="866">
                  <c:v>1349</c:v>
                </c:pt>
                <c:pt idx="867">
                  <c:v>1407</c:v>
                </c:pt>
                <c:pt idx="868">
                  <c:v>1370</c:v>
                </c:pt>
                <c:pt idx="869">
                  <c:v>1355</c:v>
                </c:pt>
                <c:pt idx="870">
                  <c:v>1353</c:v>
                </c:pt>
                <c:pt idx="871">
                  <c:v>1360</c:v>
                </c:pt>
                <c:pt idx="872">
                  <c:v>1340</c:v>
                </c:pt>
                <c:pt idx="873">
                  <c:v>1346</c:v>
                </c:pt>
                <c:pt idx="874">
                  <c:v>1302</c:v>
                </c:pt>
                <c:pt idx="875">
                  <c:v>1409</c:v>
                </c:pt>
                <c:pt idx="876">
                  <c:v>1336</c:v>
                </c:pt>
                <c:pt idx="877">
                  <c:v>1353</c:v>
                </c:pt>
                <c:pt idx="878">
                  <c:v>1376</c:v>
                </c:pt>
                <c:pt idx="879">
                  <c:v>1305</c:v>
                </c:pt>
                <c:pt idx="880">
                  <c:v>1318</c:v>
                </c:pt>
                <c:pt idx="881">
                  <c:v>1373</c:v>
                </c:pt>
                <c:pt idx="882">
                  <c:v>1300</c:v>
                </c:pt>
                <c:pt idx="883">
                  <c:v>1394</c:v>
                </c:pt>
                <c:pt idx="884">
                  <c:v>1336</c:v>
                </c:pt>
                <c:pt idx="885">
                  <c:v>1317</c:v>
                </c:pt>
                <c:pt idx="886">
                  <c:v>1319</c:v>
                </c:pt>
                <c:pt idx="887">
                  <c:v>1280</c:v>
                </c:pt>
                <c:pt idx="888">
                  <c:v>1342</c:v>
                </c:pt>
                <c:pt idx="889">
                  <c:v>1359</c:v>
                </c:pt>
                <c:pt idx="890">
                  <c:v>1349</c:v>
                </c:pt>
                <c:pt idx="891">
                  <c:v>1336</c:v>
                </c:pt>
                <c:pt idx="892">
                  <c:v>1373</c:v>
                </c:pt>
                <c:pt idx="893">
                  <c:v>1349</c:v>
                </c:pt>
                <c:pt idx="894">
                  <c:v>1317</c:v>
                </c:pt>
                <c:pt idx="895">
                  <c:v>1362</c:v>
                </c:pt>
                <c:pt idx="896">
                  <c:v>1339</c:v>
                </c:pt>
                <c:pt idx="897">
                  <c:v>1358</c:v>
                </c:pt>
                <c:pt idx="898">
                  <c:v>1362</c:v>
                </c:pt>
                <c:pt idx="899">
                  <c:v>1326</c:v>
                </c:pt>
                <c:pt idx="900">
                  <c:v>1346</c:v>
                </c:pt>
                <c:pt idx="901">
                  <c:v>1346</c:v>
                </c:pt>
                <c:pt idx="902">
                  <c:v>1368</c:v>
                </c:pt>
                <c:pt idx="903">
                  <c:v>1363</c:v>
                </c:pt>
                <c:pt idx="904">
                  <c:v>1310</c:v>
                </c:pt>
                <c:pt idx="905">
                  <c:v>1352</c:v>
                </c:pt>
                <c:pt idx="906">
                  <c:v>1280</c:v>
                </c:pt>
                <c:pt idx="907">
                  <c:v>1281</c:v>
                </c:pt>
                <c:pt idx="908">
                  <c:v>1362</c:v>
                </c:pt>
                <c:pt idx="909">
                  <c:v>1346</c:v>
                </c:pt>
                <c:pt idx="910">
                  <c:v>1299</c:v>
                </c:pt>
                <c:pt idx="911">
                  <c:v>1247</c:v>
                </c:pt>
                <c:pt idx="912">
                  <c:v>1271</c:v>
                </c:pt>
                <c:pt idx="913">
                  <c:v>1271</c:v>
                </c:pt>
                <c:pt idx="914">
                  <c:v>1342</c:v>
                </c:pt>
                <c:pt idx="915">
                  <c:v>1294</c:v>
                </c:pt>
                <c:pt idx="916">
                  <c:v>1299</c:v>
                </c:pt>
                <c:pt idx="917">
                  <c:v>1256</c:v>
                </c:pt>
                <c:pt idx="918">
                  <c:v>1292</c:v>
                </c:pt>
                <c:pt idx="919">
                  <c:v>1250</c:v>
                </c:pt>
                <c:pt idx="920">
                  <c:v>1206</c:v>
                </c:pt>
                <c:pt idx="921">
                  <c:v>1227</c:v>
                </c:pt>
                <c:pt idx="922">
                  <c:v>1292</c:v>
                </c:pt>
                <c:pt idx="923">
                  <c:v>1241</c:v>
                </c:pt>
                <c:pt idx="924">
                  <c:v>1216</c:v>
                </c:pt>
                <c:pt idx="925">
                  <c:v>1331</c:v>
                </c:pt>
                <c:pt idx="926">
                  <c:v>1314</c:v>
                </c:pt>
                <c:pt idx="927">
                  <c:v>1209</c:v>
                </c:pt>
                <c:pt idx="928">
                  <c:v>1273</c:v>
                </c:pt>
                <c:pt idx="929">
                  <c:v>1229</c:v>
                </c:pt>
                <c:pt idx="930">
                  <c:v>1234</c:v>
                </c:pt>
                <c:pt idx="931">
                  <c:v>1214</c:v>
                </c:pt>
                <c:pt idx="932">
                  <c:v>1237</c:v>
                </c:pt>
                <c:pt idx="933">
                  <c:v>1315</c:v>
                </c:pt>
                <c:pt idx="934">
                  <c:v>1213</c:v>
                </c:pt>
                <c:pt idx="935">
                  <c:v>1172</c:v>
                </c:pt>
                <c:pt idx="936">
                  <c:v>1219</c:v>
                </c:pt>
                <c:pt idx="937">
                  <c:v>1225</c:v>
                </c:pt>
                <c:pt idx="938">
                  <c:v>1211</c:v>
                </c:pt>
                <c:pt idx="939">
                  <c:v>1183</c:v>
                </c:pt>
                <c:pt idx="940">
                  <c:v>1236</c:v>
                </c:pt>
                <c:pt idx="941">
                  <c:v>1172</c:v>
                </c:pt>
                <c:pt idx="942">
                  <c:v>1175</c:v>
                </c:pt>
                <c:pt idx="943">
                  <c:v>1186</c:v>
                </c:pt>
                <c:pt idx="944">
                  <c:v>1199</c:v>
                </c:pt>
                <c:pt idx="945">
                  <c:v>1200</c:v>
                </c:pt>
                <c:pt idx="946">
                  <c:v>1165</c:v>
                </c:pt>
                <c:pt idx="947">
                  <c:v>1176</c:v>
                </c:pt>
                <c:pt idx="948">
                  <c:v>1140</c:v>
                </c:pt>
                <c:pt idx="949">
                  <c:v>1149</c:v>
                </c:pt>
                <c:pt idx="950">
                  <c:v>1125</c:v>
                </c:pt>
                <c:pt idx="951">
                  <c:v>1099</c:v>
                </c:pt>
                <c:pt idx="952">
                  <c:v>1153</c:v>
                </c:pt>
                <c:pt idx="953">
                  <c:v>1097</c:v>
                </c:pt>
                <c:pt idx="954">
                  <c:v>1073</c:v>
                </c:pt>
                <c:pt idx="955">
                  <c:v>1104</c:v>
                </c:pt>
                <c:pt idx="956">
                  <c:v>1068</c:v>
                </c:pt>
                <c:pt idx="957">
                  <c:v>1065</c:v>
                </c:pt>
                <c:pt idx="958">
                  <c:v>1065</c:v>
                </c:pt>
                <c:pt idx="959">
                  <c:v>1043</c:v>
                </c:pt>
                <c:pt idx="960">
                  <c:v>1043</c:v>
                </c:pt>
                <c:pt idx="961">
                  <c:v>1042</c:v>
                </c:pt>
                <c:pt idx="962">
                  <c:v>1056</c:v>
                </c:pt>
                <c:pt idx="963">
                  <c:v>1060</c:v>
                </c:pt>
                <c:pt idx="964">
                  <c:v>1086</c:v>
                </c:pt>
                <c:pt idx="965">
                  <c:v>1078</c:v>
                </c:pt>
                <c:pt idx="966">
                  <c:v>1041</c:v>
                </c:pt>
                <c:pt idx="967">
                  <c:v>1036</c:v>
                </c:pt>
                <c:pt idx="968">
                  <c:v>1055</c:v>
                </c:pt>
                <c:pt idx="969">
                  <c:v>1020</c:v>
                </c:pt>
                <c:pt idx="970">
                  <c:v>958</c:v>
                </c:pt>
                <c:pt idx="971">
                  <c:v>1060</c:v>
                </c:pt>
                <c:pt idx="972">
                  <c:v>1007</c:v>
                </c:pt>
                <c:pt idx="973">
                  <c:v>1047</c:v>
                </c:pt>
                <c:pt idx="974">
                  <c:v>961</c:v>
                </c:pt>
                <c:pt idx="975">
                  <c:v>954</c:v>
                </c:pt>
                <c:pt idx="976">
                  <c:v>955</c:v>
                </c:pt>
                <c:pt idx="977">
                  <c:v>941</c:v>
                </c:pt>
                <c:pt idx="978">
                  <c:v>954</c:v>
                </c:pt>
                <c:pt idx="979">
                  <c:v>917</c:v>
                </c:pt>
                <c:pt idx="980">
                  <c:v>920</c:v>
                </c:pt>
                <c:pt idx="981">
                  <c:v>941</c:v>
                </c:pt>
                <c:pt idx="982">
                  <c:v>1000</c:v>
                </c:pt>
                <c:pt idx="983">
                  <c:v>942</c:v>
                </c:pt>
                <c:pt idx="984">
                  <c:v>882</c:v>
                </c:pt>
                <c:pt idx="985">
                  <c:v>870</c:v>
                </c:pt>
                <c:pt idx="986">
                  <c:v>871</c:v>
                </c:pt>
                <c:pt idx="987">
                  <c:v>782</c:v>
                </c:pt>
                <c:pt idx="988">
                  <c:v>803</c:v>
                </c:pt>
                <c:pt idx="989">
                  <c:v>769</c:v>
                </c:pt>
                <c:pt idx="990">
                  <c:v>764</c:v>
                </c:pt>
                <c:pt idx="991">
                  <c:v>843</c:v>
                </c:pt>
                <c:pt idx="992">
                  <c:v>871</c:v>
                </c:pt>
                <c:pt idx="993">
                  <c:v>779</c:v>
                </c:pt>
                <c:pt idx="994">
                  <c:v>735</c:v>
                </c:pt>
                <c:pt idx="995">
                  <c:v>723</c:v>
                </c:pt>
                <c:pt idx="996">
                  <c:v>684</c:v>
                </c:pt>
                <c:pt idx="997">
                  <c:v>780</c:v>
                </c:pt>
                <c:pt idx="998">
                  <c:v>742</c:v>
                </c:pt>
                <c:pt idx="999">
                  <c:v>765</c:v>
                </c:pt>
              </c:numCache>
            </c:numRef>
          </c:val>
        </c:ser>
        <c:dLbls>
          <c:showLegendKey val="0"/>
          <c:showVal val="0"/>
          <c:showCatName val="0"/>
          <c:showSerName val="0"/>
          <c:showPercent val="0"/>
          <c:showBubbleSize val="0"/>
        </c:dLbls>
        <c:gapWidth val="150"/>
        <c:axId val="260197760"/>
        <c:axId val="260199552"/>
      </c:barChart>
      <c:lineChart>
        <c:grouping val="standard"/>
        <c:varyColors val="0"/>
        <c:ser>
          <c:idx val="1"/>
          <c:order val="1"/>
          <c:tx>
            <c:v>User</c:v>
          </c:tx>
          <c:spPr>
            <a:ln w="19050">
              <a:solidFill>
                <a:srgbClr val="FF0000"/>
              </a:solidFill>
            </a:ln>
          </c:spPr>
          <c:marker>
            <c:symbol val="none"/>
          </c:marker>
          <c:val>
            <c:numRef>
              <c:f>result_verify_access!$M$2:$M$1001</c:f>
              <c:numCache>
                <c:formatCode>General</c:formatCode>
                <c:ptCount val="1000"/>
                <c:pt idx="0">
                  <c:v>15</c:v>
                </c:pt>
                <c:pt idx="1">
                  <c:v>15</c:v>
                </c:pt>
                <c:pt idx="2">
                  <c:v>15</c:v>
                </c:pt>
                <c:pt idx="3">
                  <c:v>20</c:v>
                </c:pt>
                <c:pt idx="4">
                  <c:v>20</c:v>
                </c:pt>
                <c:pt idx="5">
                  <c:v>21</c:v>
                </c:pt>
                <c:pt idx="6">
                  <c:v>21</c:v>
                </c:pt>
                <c:pt idx="7">
                  <c:v>21</c:v>
                </c:pt>
                <c:pt idx="8">
                  <c:v>22</c:v>
                </c:pt>
                <c:pt idx="9">
                  <c:v>22</c:v>
                </c:pt>
                <c:pt idx="10">
                  <c:v>22</c:v>
                </c:pt>
                <c:pt idx="11">
                  <c:v>23</c:v>
                </c:pt>
                <c:pt idx="12">
                  <c:v>25</c:v>
                </c:pt>
                <c:pt idx="13">
                  <c:v>26</c:v>
                </c:pt>
                <c:pt idx="14">
                  <c:v>27</c:v>
                </c:pt>
                <c:pt idx="15">
                  <c:v>28</c:v>
                </c:pt>
                <c:pt idx="16">
                  <c:v>29</c:v>
                </c:pt>
                <c:pt idx="17">
                  <c:v>30</c:v>
                </c:pt>
                <c:pt idx="18">
                  <c:v>33</c:v>
                </c:pt>
                <c:pt idx="19">
                  <c:v>33</c:v>
                </c:pt>
                <c:pt idx="20">
                  <c:v>33</c:v>
                </c:pt>
                <c:pt idx="21">
                  <c:v>33</c:v>
                </c:pt>
                <c:pt idx="22">
                  <c:v>36</c:v>
                </c:pt>
                <c:pt idx="23">
                  <c:v>37</c:v>
                </c:pt>
                <c:pt idx="24">
                  <c:v>38</c:v>
                </c:pt>
                <c:pt idx="25">
                  <c:v>40</c:v>
                </c:pt>
                <c:pt idx="26">
                  <c:v>40</c:v>
                </c:pt>
                <c:pt idx="27">
                  <c:v>40</c:v>
                </c:pt>
                <c:pt idx="28">
                  <c:v>48</c:v>
                </c:pt>
                <c:pt idx="29">
                  <c:v>48</c:v>
                </c:pt>
                <c:pt idx="30">
                  <c:v>48</c:v>
                </c:pt>
                <c:pt idx="31">
                  <c:v>48</c:v>
                </c:pt>
                <c:pt idx="32">
                  <c:v>49</c:v>
                </c:pt>
                <c:pt idx="33">
                  <c:v>49</c:v>
                </c:pt>
                <c:pt idx="34">
                  <c:v>49</c:v>
                </c:pt>
                <c:pt idx="35">
                  <c:v>50</c:v>
                </c:pt>
                <c:pt idx="36">
                  <c:v>53</c:v>
                </c:pt>
                <c:pt idx="37">
                  <c:v>53</c:v>
                </c:pt>
                <c:pt idx="38">
                  <c:v>55</c:v>
                </c:pt>
                <c:pt idx="39">
                  <c:v>55</c:v>
                </c:pt>
                <c:pt idx="40">
                  <c:v>63</c:v>
                </c:pt>
                <c:pt idx="41">
                  <c:v>63</c:v>
                </c:pt>
                <c:pt idx="42">
                  <c:v>63</c:v>
                </c:pt>
                <c:pt idx="43">
                  <c:v>63</c:v>
                </c:pt>
                <c:pt idx="44">
                  <c:v>63</c:v>
                </c:pt>
                <c:pt idx="45">
                  <c:v>63</c:v>
                </c:pt>
                <c:pt idx="46">
                  <c:v>64</c:v>
                </c:pt>
                <c:pt idx="47">
                  <c:v>64</c:v>
                </c:pt>
                <c:pt idx="48">
                  <c:v>66</c:v>
                </c:pt>
                <c:pt idx="49">
                  <c:v>68</c:v>
                </c:pt>
                <c:pt idx="50">
                  <c:v>70</c:v>
                </c:pt>
                <c:pt idx="51">
                  <c:v>71</c:v>
                </c:pt>
                <c:pt idx="52">
                  <c:v>72</c:v>
                </c:pt>
                <c:pt idx="53">
                  <c:v>72</c:v>
                </c:pt>
                <c:pt idx="54">
                  <c:v>74</c:v>
                </c:pt>
                <c:pt idx="55">
                  <c:v>76</c:v>
                </c:pt>
                <c:pt idx="56">
                  <c:v>76</c:v>
                </c:pt>
                <c:pt idx="57">
                  <c:v>76</c:v>
                </c:pt>
                <c:pt idx="58">
                  <c:v>76</c:v>
                </c:pt>
                <c:pt idx="59">
                  <c:v>77</c:v>
                </c:pt>
                <c:pt idx="60">
                  <c:v>79</c:v>
                </c:pt>
                <c:pt idx="61">
                  <c:v>80</c:v>
                </c:pt>
                <c:pt idx="62">
                  <c:v>81</c:v>
                </c:pt>
                <c:pt idx="63">
                  <c:v>81</c:v>
                </c:pt>
                <c:pt idx="64">
                  <c:v>82</c:v>
                </c:pt>
                <c:pt idx="65">
                  <c:v>84</c:v>
                </c:pt>
                <c:pt idx="66">
                  <c:v>85</c:v>
                </c:pt>
                <c:pt idx="67">
                  <c:v>85</c:v>
                </c:pt>
                <c:pt idx="68">
                  <c:v>86</c:v>
                </c:pt>
                <c:pt idx="69">
                  <c:v>87</c:v>
                </c:pt>
                <c:pt idx="70">
                  <c:v>88</c:v>
                </c:pt>
                <c:pt idx="71">
                  <c:v>90</c:v>
                </c:pt>
                <c:pt idx="72">
                  <c:v>90</c:v>
                </c:pt>
                <c:pt idx="73">
                  <c:v>90</c:v>
                </c:pt>
                <c:pt idx="74">
                  <c:v>91</c:v>
                </c:pt>
                <c:pt idx="75">
                  <c:v>93</c:v>
                </c:pt>
                <c:pt idx="76">
                  <c:v>93</c:v>
                </c:pt>
                <c:pt idx="77">
                  <c:v>93</c:v>
                </c:pt>
                <c:pt idx="78">
                  <c:v>94</c:v>
                </c:pt>
                <c:pt idx="79">
                  <c:v>95</c:v>
                </c:pt>
                <c:pt idx="80">
                  <c:v>97</c:v>
                </c:pt>
                <c:pt idx="81">
                  <c:v>97</c:v>
                </c:pt>
                <c:pt idx="82">
                  <c:v>97</c:v>
                </c:pt>
                <c:pt idx="83">
                  <c:v>98</c:v>
                </c:pt>
                <c:pt idx="84">
                  <c:v>98</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100</c:v>
                </c:pt>
                <c:pt idx="567">
                  <c:v>100</c:v>
                </c:pt>
                <c:pt idx="568">
                  <c:v>100</c:v>
                </c:pt>
                <c:pt idx="569">
                  <c:v>100</c:v>
                </c:pt>
                <c:pt idx="570">
                  <c:v>100</c:v>
                </c:pt>
                <c:pt idx="571">
                  <c:v>100</c:v>
                </c:pt>
                <c:pt idx="572">
                  <c:v>100</c:v>
                </c:pt>
                <c:pt idx="573">
                  <c:v>100</c:v>
                </c:pt>
                <c:pt idx="574">
                  <c:v>100</c:v>
                </c:pt>
                <c:pt idx="575">
                  <c:v>100</c:v>
                </c:pt>
                <c:pt idx="576">
                  <c:v>100</c:v>
                </c:pt>
                <c:pt idx="577">
                  <c:v>100</c:v>
                </c:pt>
                <c:pt idx="578">
                  <c:v>100</c:v>
                </c:pt>
                <c:pt idx="579">
                  <c:v>100</c:v>
                </c:pt>
                <c:pt idx="580">
                  <c:v>100</c:v>
                </c:pt>
                <c:pt idx="581">
                  <c:v>100</c:v>
                </c:pt>
                <c:pt idx="582">
                  <c:v>100</c:v>
                </c:pt>
                <c:pt idx="583">
                  <c:v>100</c:v>
                </c:pt>
                <c:pt idx="584">
                  <c:v>100</c:v>
                </c:pt>
                <c:pt idx="585">
                  <c:v>100</c:v>
                </c:pt>
                <c:pt idx="586">
                  <c:v>100</c:v>
                </c:pt>
                <c:pt idx="587">
                  <c:v>100</c:v>
                </c:pt>
                <c:pt idx="588">
                  <c:v>100</c:v>
                </c:pt>
                <c:pt idx="589">
                  <c:v>100</c:v>
                </c:pt>
                <c:pt idx="590">
                  <c:v>100</c:v>
                </c:pt>
                <c:pt idx="591">
                  <c:v>100</c:v>
                </c:pt>
                <c:pt idx="592">
                  <c:v>100</c:v>
                </c:pt>
                <c:pt idx="593">
                  <c:v>100</c:v>
                </c:pt>
                <c:pt idx="594">
                  <c:v>100</c:v>
                </c:pt>
                <c:pt idx="595">
                  <c:v>100</c:v>
                </c:pt>
                <c:pt idx="596">
                  <c:v>100</c:v>
                </c:pt>
                <c:pt idx="597">
                  <c:v>100</c:v>
                </c:pt>
                <c:pt idx="598">
                  <c:v>100</c:v>
                </c:pt>
                <c:pt idx="599">
                  <c:v>100</c:v>
                </c:pt>
                <c:pt idx="600">
                  <c:v>100</c:v>
                </c:pt>
                <c:pt idx="601">
                  <c:v>100</c:v>
                </c:pt>
                <c:pt idx="602">
                  <c:v>100</c:v>
                </c:pt>
                <c:pt idx="603">
                  <c:v>100</c:v>
                </c:pt>
                <c:pt idx="604">
                  <c:v>100</c:v>
                </c:pt>
                <c:pt idx="605">
                  <c:v>100</c:v>
                </c:pt>
                <c:pt idx="606">
                  <c:v>100</c:v>
                </c:pt>
                <c:pt idx="607">
                  <c:v>100</c:v>
                </c:pt>
                <c:pt idx="608">
                  <c:v>100</c:v>
                </c:pt>
                <c:pt idx="609">
                  <c:v>100</c:v>
                </c:pt>
                <c:pt idx="610">
                  <c:v>100</c:v>
                </c:pt>
                <c:pt idx="611">
                  <c:v>100</c:v>
                </c:pt>
                <c:pt idx="612">
                  <c:v>100</c:v>
                </c:pt>
                <c:pt idx="613">
                  <c:v>100</c:v>
                </c:pt>
                <c:pt idx="614">
                  <c:v>100</c:v>
                </c:pt>
                <c:pt idx="615">
                  <c:v>99</c:v>
                </c:pt>
                <c:pt idx="616">
                  <c:v>99</c:v>
                </c:pt>
                <c:pt idx="617">
                  <c:v>99</c:v>
                </c:pt>
                <c:pt idx="618">
                  <c:v>99</c:v>
                </c:pt>
                <c:pt idx="619">
                  <c:v>99</c:v>
                </c:pt>
                <c:pt idx="620">
                  <c:v>99</c:v>
                </c:pt>
                <c:pt idx="621">
                  <c:v>99</c:v>
                </c:pt>
                <c:pt idx="622">
                  <c:v>99</c:v>
                </c:pt>
                <c:pt idx="623">
                  <c:v>99</c:v>
                </c:pt>
                <c:pt idx="624">
                  <c:v>98</c:v>
                </c:pt>
                <c:pt idx="625">
                  <c:v>98</c:v>
                </c:pt>
                <c:pt idx="626">
                  <c:v>98</c:v>
                </c:pt>
                <c:pt idx="627">
                  <c:v>98</c:v>
                </c:pt>
                <c:pt idx="628">
                  <c:v>98</c:v>
                </c:pt>
                <c:pt idx="629">
                  <c:v>98</c:v>
                </c:pt>
                <c:pt idx="630">
                  <c:v>98</c:v>
                </c:pt>
                <c:pt idx="631">
                  <c:v>98</c:v>
                </c:pt>
                <c:pt idx="632">
                  <c:v>98</c:v>
                </c:pt>
                <c:pt idx="633">
                  <c:v>98</c:v>
                </c:pt>
                <c:pt idx="634">
                  <c:v>98</c:v>
                </c:pt>
                <c:pt idx="635">
                  <c:v>98</c:v>
                </c:pt>
                <c:pt idx="636">
                  <c:v>98</c:v>
                </c:pt>
                <c:pt idx="637">
                  <c:v>98</c:v>
                </c:pt>
                <c:pt idx="638">
                  <c:v>98</c:v>
                </c:pt>
                <c:pt idx="639">
                  <c:v>98</c:v>
                </c:pt>
                <c:pt idx="640">
                  <c:v>98</c:v>
                </c:pt>
                <c:pt idx="641">
                  <c:v>98</c:v>
                </c:pt>
                <c:pt idx="642">
                  <c:v>98</c:v>
                </c:pt>
                <c:pt idx="643">
                  <c:v>98</c:v>
                </c:pt>
                <c:pt idx="644">
                  <c:v>98</c:v>
                </c:pt>
                <c:pt idx="645">
                  <c:v>98</c:v>
                </c:pt>
                <c:pt idx="646">
                  <c:v>98</c:v>
                </c:pt>
                <c:pt idx="647">
                  <c:v>98</c:v>
                </c:pt>
                <c:pt idx="648">
                  <c:v>98</c:v>
                </c:pt>
                <c:pt idx="649">
                  <c:v>98</c:v>
                </c:pt>
                <c:pt idx="650">
                  <c:v>98</c:v>
                </c:pt>
                <c:pt idx="651">
                  <c:v>98</c:v>
                </c:pt>
                <c:pt idx="652">
                  <c:v>98</c:v>
                </c:pt>
                <c:pt idx="653">
                  <c:v>98</c:v>
                </c:pt>
                <c:pt idx="654">
                  <c:v>98</c:v>
                </c:pt>
                <c:pt idx="655">
                  <c:v>98</c:v>
                </c:pt>
                <c:pt idx="656">
                  <c:v>98</c:v>
                </c:pt>
                <c:pt idx="657">
                  <c:v>98</c:v>
                </c:pt>
                <c:pt idx="658">
                  <c:v>98</c:v>
                </c:pt>
                <c:pt idx="659">
                  <c:v>98</c:v>
                </c:pt>
                <c:pt idx="660">
                  <c:v>98</c:v>
                </c:pt>
                <c:pt idx="661">
                  <c:v>97</c:v>
                </c:pt>
                <c:pt idx="662">
                  <c:v>97</c:v>
                </c:pt>
                <c:pt idx="663">
                  <c:v>97</c:v>
                </c:pt>
                <c:pt idx="664">
                  <c:v>97</c:v>
                </c:pt>
                <c:pt idx="665">
                  <c:v>97</c:v>
                </c:pt>
                <c:pt idx="666">
                  <c:v>97</c:v>
                </c:pt>
                <c:pt idx="667">
                  <c:v>97</c:v>
                </c:pt>
                <c:pt idx="668">
                  <c:v>97</c:v>
                </c:pt>
                <c:pt idx="669">
                  <c:v>97</c:v>
                </c:pt>
                <c:pt idx="670">
                  <c:v>96</c:v>
                </c:pt>
                <c:pt idx="671">
                  <c:v>96</c:v>
                </c:pt>
                <c:pt idx="672">
                  <c:v>96</c:v>
                </c:pt>
                <c:pt idx="673">
                  <c:v>96</c:v>
                </c:pt>
                <c:pt idx="674">
                  <c:v>96</c:v>
                </c:pt>
                <c:pt idx="675">
                  <c:v>96</c:v>
                </c:pt>
                <c:pt idx="676">
                  <c:v>96</c:v>
                </c:pt>
                <c:pt idx="677">
                  <c:v>95</c:v>
                </c:pt>
                <c:pt idx="678">
                  <c:v>95</c:v>
                </c:pt>
                <c:pt idx="679">
                  <c:v>95</c:v>
                </c:pt>
                <c:pt idx="680">
                  <c:v>95</c:v>
                </c:pt>
                <c:pt idx="681">
                  <c:v>95</c:v>
                </c:pt>
                <c:pt idx="682">
                  <c:v>95</c:v>
                </c:pt>
                <c:pt idx="683">
                  <c:v>95</c:v>
                </c:pt>
                <c:pt idx="684">
                  <c:v>95</c:v>
                </c:pt>
                <c:pt idx="685">
                  <c:v>95</c:v>
                </c:pt>
                <c:pt idx="686">
                  <c:v>95</c:v>
                </c:pt>
                <c:pt idx="687">
                  <c:v>94</c:v>
                </c:pt>
                <c:pt idx="688">
                  <c:v>94</c:v>
                </c:pt>
                <c:pt idx="689">
                  <c:v>94</c:v>
                </c:pt>
                <c:pt idx="690">
                  <c:v>94</c:v>
                </c:pt>
                <c:pt idx="691">
                  <c:v>94</c:v>
                </c:pt>
                <c:pt idx="692">
                  <c:v>94</c:v>
                </c:pt>
                <c:pt idx="693">
                  <c:v>93</c:v>
                </c:pt>
                <c:pt idx="694">
                  <c:v>93</c:v>
                </c:pt>
                <c:pt idx="695">
                  <c:v>93</c:v>
                </c:pt>
                <c:pt idx="696">
                  <c:v>93</c:v>
                </c:pt>
                <c:pt idx="697">
                  <c:v>93</c:v>
                </c:pt>
                <c:pt idx="698">
                  <c:v>93</c:v>
                </c:pt>
                <c:pt idx="699">
                  <c:v>93</c:v>
                </c:pt>
                <c:pt idx="700">
                  <c:v>93</c:v>
                </c:pt>
                <c:pt idx="701">
                  <c:v>93</c:v>
                </c:pt>
                <c:pt idx="702">
                  <c:v>92</c:v>
                </c:pt>
                <c:pt idx="703">
                  <c:v>92</c:v>
                </c:pt>
                <c:pt idx="704">
                  <c:v>92</c:v>
                </c:pt>
                <c:pt idx="705">
                  <c:v>92</c:v>
                </c:pt>
                <c:pt idx="706">
                  <c:v>92</c:v>
                </c:pt>
                <c:pt idx="707">
                  <c:v>92</c:v>
                </c:pt>
                <c:pt idx="708">
                  <c:v>92</c:v>
                </c:pt>
                <c:pt idx="709">
                  <c:v>92</c:v>
                </c:pt>
                <c:pt idx="710">
                  <c:v>92</c:v>
                </c:pt>
                <c:pt idx="711">
                  <c:v>92</c:v>
                </c:pt>
                <c:pt idx="712">
                  <c:v>92</c:v>
                </c:pt>
                <c:pt idx="713">
                  <c:v>92</c:v>
                </c:pt>
                <c:pt idx="714">
                  <c:v>92</c:v>
                </c:pt>
                <c:pt idx="715">
                  <c:v>92</c:v>
                </c:pt>
                <c:pt idx="716">
                  <c:v>92</c:v>
                </c:pt>
                <c:pt idx="717">
                  <c:v>92</c:v>
                </c:pt>
                <c:pt idx="718">
                  <c:v>92</c:v>
                </c:pt>
                <c:pt idx="719">
                  <c:v>92</c:v>
                </c:pt>
                <c:pt idx="720">
                  <c:v>92</c:v>
                </c:pt>
                <c:pt idx="721">
                  <c:v>92</c:v>
                </c:pt>
                <c:pt idx="722">
                  <c:v>92</c:v>
                </c:pt>
                <c:pt idx="723">
                  <c:v>92</c:v>
                </c:pt>
                <c:pt idx="724">
                  <c:v>92</c:v>
                </c:pt>
                <c:pt idx="725">
                  <c:v>91</c:v>
                </c:pt>
                <c:pt idx="726">
                  <c:v>91</c:v>
                </c:pt>
                <c:pt idx="727">
                  <c:v>91</c:v>
                </c:pt>
                <c:pt idx="728">
                  <c:v>91</c:v>
                </c:pt>
                <c:pt idx="729">
                  <c:v>91</c:v>
                </c:pt>
                <c:pt idx="730">
                  <c:v>91</c:v>
                </c:pt>
                <c:pt idx="731">
                  <c:v>91</c:v>
                </c:pt>
                <c:pt idx="732">
                  <c:v>91</c:v>
                </c:pt>
                <c:pt idx="733">
                  <c:v>91</c:v>
                </c:pt>
                <c:pt idx="734">
                  <c:v>90</c:v>
                </c:pt>
                <c:pt idx="735">
                  <c:v>90</c:v>
                </c:pt>
                <c:pt idx="736">
                  <c:v>90</c:v>
                </c:pt>
                <c:pt idx="737">
                  <c:v>90</c:v>
                </c:pt>
                <c:pt idx="738">
                  <c:v>90</c:v>
                </c:pt>
                <c:pt idx="739">
                  <c:v>90</c:v>
                </c:pt>
                <c:pt idx="740">
                  <c:v>90</c:v>
                </c:pt>
                <c:pt idx="741">
                  <c:v>90</c:v>
                </c:pt>
                <c:pt idx="742">
                  <c:v>90</c:v>
                </c:pt>
                <c:pt idx="743">
                  <c:v>90</c:v>
                </c:pt>
                <c:pt idx="744">
                  <c:v>90</c:v>
                </c:pt>
                <c:pt idx="745">
                  <c:v>90</c:v>
                </c:pt>
                <c:pt idx="746">
                  <c:v>90</c:v>
                </c:pt>
                <c:pt idx="747">
                  <c:v>90</c:v>
                </c:pt>
                <c:pt idx="748">
                  <c:v>90</c:v>
                </c:pt>
                <c:pt idx="749">
                  <c:v>90</c:v>
                </c:pt>
                <c:pt idx="750">
                  <c:v>90</c:v>
                </c:pt>
                <c:pt idx="751">
                  <c:v>90</c:v>
                </c:pt>
                <c:pt idx="752">
                  <c:v>90</c:v>
                </c:pt>
                <c:pt idx="753">
                  <c:v>90</c:v>
                </c:pt>
                <c:pt idx="754">
                  <c:v>90</c:v>
                </c:pt>
                <c:pt idx="755">
                  <c:v>90</c:v>
                </c:pt>
                <c:pt idx="756">
                  <c:v>90</c:v>
                </c:pt>
                <c:pt idx="757">
                  <c:v>90</c:v>
                </c:pt>
                <c:pt idx="758">
                  <c:v>90</c:v>
                </c:pt>
                <c:pt idx="759">
                  <c:v>90</c:v>
                </c:pt>
                <c:pt idx="760">
                  <c:v>90</c:v>
                </c:pt>
                <c:pt idx="761">
                  <c:v>90</c:v>
                </c:pt>
                <c:pt idx="762">
                  <c:v>90</c:v>
                </c:pt>
                <c:pt idx="763">
                  <c:v>89</c:v>
                </c:pt>
                <c:pt idx="764">
                  <c:v>89</c:v>
                </c:pt>
                <c:pt idx="765">
                  <c:v>89</c:v>
                </c:pt>
                <c:pt idx="766">
                  <c:v>89</c:v>
                </c:pt>
                <c:pt idx="767">
                  <c:v>89</c:v>
                </c:pt>
                <c:pt idx="768">
                  <c:v>89</c:v>
                </c:pt>
                <c:pt idx="769">
                  <c:v>89</c:v>
                </c:pt>
                <c:pt idx="770">
                  <c:v>89</c:v>
                </c:pt>
                <c:pt idx="771">
                  <c:v>89</c:v>
                </c:pt>
                <c:pt idx="772">
                  <c:v>89</c:v>
                </c:pt>
                <c:pt idx="773">
                  <c:v>89</c:v>
                </c:pt>
                <c:pt idx="774">
                  <c:v>89</c:v>
                </c:pt>
                <c:pt idx="775">
                  <c:v>89</c:v>
                </c:pt>
                <c:pt idx="776">
                  <c:v>89</c:v>
                </c:pt>
                <c:pt idx="777">
                  <c:v>89</c:v>
                </c:pt>
                <c:pt idx="778">
                  <c:v>89</c:v>
                </c:pt>
                <c:pt idx="779">
                  <c:v>89</c:v>
                </c:pt>
                <c:pt idx="780">
                  <c:v>89</c:v>
                </c:pt>
                <c:pt idx="781">
                  <c:v>89</c:v>
                </c:pt>
                <c:pt idx="782">
                  <c:v>89</c:v>
                </c:pt>
                <c:pt idx="783">
                  <c:v>89</c:v>
                </c:pt>
                <c:pt idx="784">
                  <c:v>89</c:v>
                </c:pt>
                <c:pt idx="785">
                  <c:v>89</c:v>
                </c:pt>
                <c:pt idx="786">
                  <c:v>89</c:v>
                </c:pt>
                <c:pt idx="787">
                  <c:v>89</c:v>
                </c:pt>
                <c:pt idx="788">
                  <c:v>89</c:v>
                </c:pt>
                <c:pt idx="789">
                  <c:v>89</c:v>
                </c:pt>
                <c:pt idx="790">
                  <c:v>89</c:v>
                </c:pt>
                <c:pt idx="791">
                  <c:v>89</c:v>
                </c:pt>
                <c:pt idx="792">
                  <c:v>89</c:v>
                </c:pt>
                <c:pt idx="793">
                  <c:v>89</c:v>
                </c:pt>
                <c:pt idx="794">
                  <c:v>89</c:v>
                </c:pt>
                <c:pt idx="795">
                  <c:v>89</c:v>
                </c:pt>
                <c:pt idx="796">
                  <c:v>87</c:v>
                </c:pt>
                <c:pt idx="797">
                  <c:v>87</c:v>
                </c:pt>
                <c:pt idx="798">
                  <c:v>87</c:v>
                </c:pt>
                <c:pt idx="799">
                  <c:v>87</c:v>
                </c:pt>
                <c:pt idx="800">
                  <c:v>87</c:v>
                </c:pt>
                <c:pt idx="801">
                  <c:v>87</c:v>
                </c:pt>
                <c:pt idx="802">
                  <c:v>87</c:v>
                </c:pt>
                <c:pt idx="803">
                  <c:v>87</c:v>
                </c:pt>
                <c:pt idx="804">
                  <c:v>87</c:v>
                </c:pt>
                <c:pt idx="805">
                  <c:v>87</c:v>
                </c:pt>
                <c:pt idx="806">
                  <c:v>87</c:v>
                </c:pt>
                <c:pt idx="807">
                  <c:v>86</c:v>
                </c:pt>
                <c:pt idx="808">
                  <c:v>86</c:v>
                </c:pt>
                <c:pt idx="809">
                  <c:v>86</c:v>
                </c:pt>
                <c:pt idx="810">
                  <c:v>86</c:v>
                </c:pt>
                <c:pt idx="811">
                  <c:v>86</c:v>
                </c:pt>
                <c:pt idx="812">
                  <c:v>86</c:v>
                </c:pt>
                <c:pt idx="813">
                  <c:v>86</c:v>
                </c:pt>
                <c:pt idx="814">
                  <c:v>86</c:v>
                </c:pt>
                <c:pt idx="815">
                  <c:v>86</c:v>
                </c:pt>
                <c:pt idx="816">
                  <c:v>86</c:v>
                </c:pt>
                <c:pt idx="817">
                  <c:v>86</c:v>
                </c:pt>
                <c:pt idx="818">
                  <c:v>86</c:v>
                </c:pt>
                <c:pt idx="819">
                  <c:v>86</c:v>
                </c:pt>
                <c:pt idx="820">
                  <c:v>85</c:v>
                </c:pt>
                <c:pt idx="821">
                  <c:v>85</c:v>
                </c:pt>
                <c:pt idx="822">
                  <c:v>85</c:v>
                </c:pt>
                <c:pt idx="823">
                  <c:v>85</c:v>
                </c:pt>
                <c:pt idx="824">
                  <c:v>84</c:v>
                </c:pt>
                <c:pt idx="825">
                  <c:v>84</c:v>
                </c:pt>
                <c:pt idx="826">
                  <c:v>84</c:v>
                </c:pt>
                <c:pt idx="827">
                  <c:v>84</c:v>
                </c:pt>
                <c:pt idx="828">
                  <c:v>84</c:v>
                </c:pt>
                <c:pt idx="829">
                  <c:v>83</c:v>
                </c:pt>
                <c:pt idx="830">
                  <c:v>83</c:v>
                </c:pt>
                <c:pt idx="831">
                  <c:v>83</c:v>
                </c:pt>
                <c:pt idx="832">
                  <c:v>83</c:v>
                </c:pt>
                <c:pt idx="833">
                  <c:v>83</c:v>
                </c:pt>
                <c:pt idx="834">
                  <c:v>83</c:v>
                </c:pt>
                <c:pt idx="835">
                  <c:v>83</c:v>
                </c:pt>
                <c:pt idx="836">
                  <c:v>83</c:v>
                </c:pt>
                <c:pt idx="837">
                  <c:v>82</c:v>
                </c:pt>
                <c:pt idx="838">
                  <c:v>82</c:v>
                </c:pt>
                <c:pt idx="839">
                  <c:v>82</c:v>
                </c:pt>
                <c:pt idx="840">
                  <c:v>81</c:v>
                </c:pt>
                <c:pt idx="841">
                  <c:v>81</c:v>
                </c:pt>
                <c:pt idx="842">
                  <c:v>81</c:v>
                </c:pt>
                <c:pt idx="843">
                  <c:v>81</c:v>
                </c:pt>
                <c:pt idx="844">
                  <c:v>81</c:v>
                </c:pt>
                <c:pt idx="845">
                  <c:v>81</c:v>
                </c:pt>
                <c:pt idx="846">
                  <c:v>81</c:v>
                </c:pt>
                <c:pt idx="847">
                  <c:v>81</c:v>
                </c:pt>
                <c:pt idx="848">
                  <c:v>80</c:v>
                </c:pt>
                <c:pt idx="849">
                  <c:v>80</c:v>
                </c:pt>
                <c:pt idx="850">
                  <c:v>80</c:v>
                </c:pt>
                <c:pt idx="851">
                  <c:v>79</c:v>
                </c:pt>
                <c:pt idx="852">
                  <c:v>79</c:v>
                </c:pt>
                <c:pt idx="853">
                  <c:v>79</c:v>
                </c:pt>
                <c:pt idx="854">
                  <c:v>79</c:v>
                </c:pt>
                <c:pt idx="855">
                  <c:v>79</c:v>
                </c:pt>
                <c:pt idx="856">
                  <c:v>79</c:v>
                </c:pt>
                <c:pt idx="857">
                  <c:v>79</c:v>
                </c:pt>
                <c:pt idx="858">
                  <c:v>79</c:v>
                </c:pt>
                <c:pt idx="859">
                  <c:v>79</c:v>
                </c:pt>
                <c:pt idx="860">
                  <c:v>79</c:v>
                </c:pt>
                <c:pt idx="861">
                  <c:v>79</c:v>
                </c:pt>
                <c:pt idx="862">
                  <c:v>79</c:v>
                </c:pt>
                <c:pt idx="863">
                  <c:v>78</c:v>
                </c:pt>
                <c:pt idx="864">
                  <c:v>78</c:v>
                </c:pt>
                <c:pt idx="865">
                  <c:v>78</c:v>
                </c:pt>
                <c:pt idx="866">
                  <c:v>78</c:v>
                </c:pt>
                <c:pt idx="867">
                  <c:v>78</c:v>
                </c:pt>
                <c:pt idx="868">
                  <c:v>78</c:v>
                </c:pt>
                <c:pt idx="869">
                  <c:v>78</c:v>
                </c:pt>
                <c:pt idx="870">
                  <c:v>78</c:v>
                </c:pt>
                <c:pt idx="871">
                  <c:v>77</c:v>
                </c:pt>
                <c:pt idx="872">
                  <c:v>77</c:v>
                </c:pt>
                <c:pt idx="873">
                  <c:v>77</c:v>
                </c:pt>
                <c:pt idx="874">
                  <c:v>76</c:v>
                </c:pt>
                <c:pt idx="875">
                  <c:v>76</c:v>
                </c:pt>
                <c:pt idx="876">
                  <c:v>76</c:v>
                </c:pt>
                <c:pt idx="877">
                  <c:v>75</c:v>
                </c:pt>
                <c:pt idx="878">
                  <c:v>75</c:v>
                </c:pt>
                <c:pt idx="879">
                  <c:v>75</c:v>
                </c:pt>
                <c:pt idx="880">
                  <c:v>74</c:v>
                </c:pt>
                <c:pt idx="881">
                  <c:v>73</c:v>
                </c:pt>
                <c:pt idx="882">
                  <c:v>73</c:v>
                </c:pt>
                <c:pt idx="883">
                  <c:v>73</c:v>
                </c:pt>
                <c:pt idx="884">
                  <c:v>73</c:v>
                </c:pt>
                <c:pt idx="885">
                  <c:v>72</c:v>
                </c:pt>
                <c:pt idx="886">
                  <c:v>72</c:v>
                </c:pt>
                <c:pt idx="887">
                  <c:v>72</c:v>
                </c:pt>
                <c:pt idx="888">
                  <c:v>72</c:v>
                </c:pt>
                <c:pt idx="889">
                  <c:v>72</c:v>
                </c:pt>
                <c:pt idx="890">
                  <c:v>72</c:v>
                </c:pt>
                <c:pt idx="891">
                  <c:v>72</c:v>
                </c:pt>
                <c:pt idx="892">
                  <c:v>72</c:v>
                </c:pt>
                <c:pt idx="893">
                  <c:v>72</c:v>
                </c:pt>
                <c:pt idx="894">
                  <c:v>72</c:v>
                </c:pt>
                <c:pt idx="895">
                  <c:v>72</c:v>
                </c:pt>
                <c:pt idx="896">
                  <c:v>72</c:v>
                </c:pt>
                <c:pt idx="897">
                  <c:v>71</c:v>
                </c:pt>
                <c:pt idx="898">
                  <c:v>71</c:v>
                </c:pt>
                <c:pt idx="899">
                  <c:v>70</c:v>
                </c:pt>
                <c:pt idx="900">
                  <c:v>70</c:v>
                </c:pt>
                <c:pt idx="901">
                  <c:v>70</c:v>
                </c:pt>
                <c:pt idx="902">
                  <c:v>70</c:v>
                </c:pt>
                <c:pt idx="903">
                  <c:v>68</c:v>
                </c:pt>
                <c:pt idx="904">
                  <c:v>68</c:v>
                </c:pt>
                <c:pt idx="905">
                  <c:v>68</c:v>
                </c:pt>
                <c:pt idx="906">
                  <c:v>67</c:v>
                </c:pt>
                <c:pt idx="907">
                  <c:v>66</c:v>
                </c:pt>
                <c:pt idx="908">
                  <c:v>66</c:v>
                </c:pt>
                <c:pt idx="909">
                  <c:v>66</c:v>
                </c:pt>
                <c:pt idx="910">
                  <c:v>64</c:v>
                </c:pt>
                <c:pt idx="911">
                  <c:v>63</c:v>
                </c:pt>
                <c:pt idx="912">
                  <c:v>63</c:v>
                </c:pt>
                <c:pt idx="913">
                  <c:v>63</c:v>
                </c:pt>
                <c:pt idx="914">
                  <c:v>63</c:v>
                </c:pt>
                <c:pt idx="915">
                  <c:v>62</c:v>
                </c:pt>
                <c:pt idx="916">
                  <c:v>62</c:v>
                </c:pt>
                <c:pt idx="917">
                  <c:v>62</c:v>
                </c:pt>
                <c:pt idx="918">
                  <c:v>62</c:v>
                </c:pt>
                <c:pt idx="919">
                  <c:v>62</c:v>
                </c:pt>
                <c:pt idx="920">
                  <c:v>61</c:v>
                </c:pt>
                <c:pt idx="921">
                  <c:v>61</c:v>
                </c:pt>
                <c:pt idx="922">
                  <c:v>61</c:v>
                </c:pt>
                <c:pt idx="923">
                  <c:v>61</c:v>
                </c:pt>
                <c:pt idx="924">
                  <c:v>60</c:v>
                </c:pt>
                <c:pt idx="925">
                  <c:v>59</c:v>
                </c:pt>
                <c:pt idx="926">
                  <c:v>59</c:v>
                </c:pt>
                <c:pt idx="927">
                  <c:v>58</c:v>
                </c:pt>
                <c:pt idx="928">
                  <c:v>58</c:v>
                </c:pt>
                <c:pt idx="929">
                  <c:v>58</c:v>
                </c:pt>
                <c:pt idx="930">
                  <c:v>58</c:v>
                </c:pt>
                <c:pt idx="931">
                  <c:v>56</c:v>
                </c:pt>
                <c:pt idx="932">
                  <c:v>55</c:v>
                </c:pt>
                <c:pt idx="933">
                  <c:v>55</c:v>
                </c:pt>
                <c:pt idx="934">
                  <c:v>55</c:v>
                </c:pt>
                <c:pt idx="935">
                  <c:v>55</c:v>
                </c:pt>
                <c:pt idx="936">
                  <c:v>55</c:v>
                </c:pt>
                <c:pt idx="937">
                  <c:v>55</c:v>
                </c:pt>
                <c:pt idx="938">
                  <c:v>55</c:v>
                </c:pt>
                <c:pt idx="939">
                  <c:v>55</c:v>
                </c:pt>
                <c:pt idx="940">
                  <c:v>53</c:v>
                </c:pt>
                <c:pt idx="941">
                  <c:v>53</c:v>
                </c:pt>
                <c:pt idx="942">
                  <c:v>52</c:v>
                </c:pt>
                <c:pt idx="943">
                  <c:v>52</c:v>
                </c:pt>
                <c:pt idx="944">
                  <c:v>51</c:v>
                </c:pt>
                <c:pt idx="945">
                  <c:v>51</c:v>
                </c:pt>
                <c:pt idx="946">
                  <c:v>51</c:v>
                </c:pt>
                <c:pt idx="947">
                  <c:v>50</c:v>
                </c:pt>
                <c:pt idx="948">
                  <c:v>49</c:v>
                </c:pt>
                <c:pt idx="949">
                  <c:v>49</c:v>
                </c:pt>
                <c:pt idx="950">
                  <c:v>49</c:v>
                </c:pt>
                <c:pt idx="951">
                  <c:v>48</c:v>
                </c:pt>
                <c:pt idx="952">
                  <c:v>47</c:v>
                </c:pt>
                <c:pt idx="953">
                  <c:v>47</c:v>
                </c:pt>
                <c:pt idx="954">
                  <c:v>46</c:v>
                </c:pt>
                <c:pt idx="955">
                  <c:v>45</c:v>
                </c:pt>
                <c:pt idx="956">
                  <c:v>44</c:v>
                </c:pt>
                <c:pt idx="957">
                  <c:v>43</c:v>
                </c:pt>
                <c:pt idx="958">
                  <c:v>43</c:v>
                </c:pt>
                <c:pt idx="959">
                  <c:v>41</c:v>
                </c:pt>
                <c:pt idx="960">
                  <c:v>41</c:v>
                </c:pt>
                <c:pt idx="961">
                  <c:v>39</c:v>
                </c:pt>
                <c:pt idx="962">
                  <c:v>38</c:v>
                </c:pt>
                <c:pt idx="963">
                  <c:v>37</c:v>
                </c:pt>
                <c:pt idx="964">
                  <c:v>36</c:v>
                </c:pt>
                <c:pt idx="965">
                  <c:v>35</c:v>
                </c:pt>
                <c:pt idx="966">
                  <c:v>34</c:v>
                </c:pt>
                <c:pt idx="967">
                  <c:v>33</c:v>
                </c:pt>
                <c:pt idx="968">
                  <c:v>33</c:v>
                </c:pt>
                <c:pt idx="969">
                  <c:v>31</c:v>
                </c:pt>
                <c:pt idx="970">
                  <c:v>30</c:v>
                </c:pt>
                <c:pt idx="971">
                  <c:v>29</c:v>
                </c:pt>
                <c:pt idx="972">
                  <c:v>28</c:v>
                </c:pt>
                <c:pt idx="973">
                  <c:v>27</c:v>
                </c:pt>
                <c:pt idx="974">
                  <c:v>26</c:v>
                </c:pt>
                <c:pt idx="975">
                  <c:v>25</c:v>
                </c:pt>
                <c:pt idx="976">
                  <c:v>25</c:v>
                </c:pt>
                <c:pt idx="977">
                  <c:v>23</c:v>
                </c:pt>
                <c:pt idx="978">
                  <c:v>22</c:v>
                </c:pt>
                <c:pt idx="979">
                  <c:v>21</c:v>
                </c:pt>
                <c:pt idx="980">
                  <c:v>20</c:v>
                </c:pt>
                <c:pt idx="981">
                  <c:v>19</c:v>
                </c:pt>
                <c:pt idx="982">
                  <c:v>18</c:v>
                </c:pt>
                <c:pt idx="983">
                  <c:v>17</c:v>
                </c:pt>
                <c:pt idx="984">
                  <c:v>16</c:v>
                </c:pt>
                <c:pt idx="985">
                  <c:v>15</c:v>
                </c:pt>
                <c:pt idx="986">
                  <c:v>15</c:v>
                </c:pt>
                <c:pt idx="987">
                  <c:v>13</c:v>
                </c:pt>
                <c:pt idx="988">
                  <c:v>12</c:v>
                </c:pt>
                <c:pt idx="989">
                  <c:v>11</c:v>
                </c:pt>
                <c:pt idx="990">
                  <c:v>10</c:v>
                </c:pt>
                <c:pt idx="991">
                  <c:v>9</c:v>
                </c:pt>
                <c:pt idx="992">
                  <c:v>8</c:v>
                </c:pt>
                <c:pt idx="993">
                  <c:v>7</c:v>
                </c:pt>
                <c:pt idx="994">
                  <c:v>6</c:v>
                </c:pt>
                <c:pt idx="995">
                  <c:v>5</c:v>
                </c:pt>
                <c:pt idx="996">
                  <c:v>4</c:v>
                </c:pt>
                <c:pt idx="997">
                  <c:v>3</c:v>
                </c:pt>
                <c:pt idx="998">
                  <c:v>2</c:v>
                </c:pt>
                <c:pt idx="999">
                  <c:v>1</c:v>
                </c:pt>
              </c:numCache>
            </c:numRef>
          </c:val>
          <c:smooth val="0"/>
        </c:ser>
        <c:ser>
          <c:idx val="2"/>
          <c:order val="2"/>
          <c:tx>
            <c:strRef>
              <c:f>result_verify_access!$R$1</c:f>
              <c:strCache>
                <c:ptCount val="1"/>
                <c:pt idx="0">
                  <c:v>Error (%)</c:v>
                </c:pt>
              </c:strCache>
            </c:strRef>
          </c:tx>
          <c:marker>
            <c:symbol val="none"/>
          </c:marker>
          <c:val>
            <c:numRef>
              <c:f>result_verify_access!$R$2:$R$1001</c:f>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numCache>
            </c:numRef>
          </c:val>
          <c:smooth val="0"/>
        </c:ser>
        <c:dLbls>
          <c:showLegendKey val="0"/>
          <c:showVal val="0"/>
          <c:showCatName val="0"/>
          <c:showSerName val="0"/>
          <c:showPercent val="0"/>
          <c:showBubbleSize val="0"/>
        </c:dLbls>
        <c:marker val="1"/>
        <c:smooth val="0"/>
        <c:axId val="260211072"/>
        <c:axId val="260201088"/>
      </c:lineChart>
      <c:catAx>
        <c:axId val="260197760"/>
        <c:scaling>
          <c:orientation val="minMax"/>
        </c:scaling>
        <c:delete val="0"/>
        <c:axPos val="b"/>
        <c:majorTickMark val="out"/>
        <c:minorTickMark val="none"/>
        <c:tickLblPos val="nextTo"/>
        <c:crossAx val="260199552"/>
        <c:crosses val="autoZero"/>
        <c:auto val="1"/>
        <c:lblAlgn val="ctr"/>
        <c:lblOffset val="100"/>
        <c:tickLblSkip val="100"/>
        <c:tickMarkSkip val="100"/>
        <c:noMultiLvlLbl val="0"/>
      </c:catAx>
      <c:valAx>
        <c:axId val="260199552"/>
        <c:scaling>
          <c:orientation val="minMax"/>
          <c:max val="2000"/>
          <c:min val="0"/>
        </c:scaling>
        <c:delete val="0"/>
        <c:axPos val="l"/>
        <c:majorGridlines/>
        <c:numFmt formatCode="General" sourceLinked="1"/>
        <c:majorTickMark val="out"/>
        <c:minorTickMark val="none"/>
        <c:tickLblPos val="nextTo"/>
        <c:crossAx val="260197760"/>
        <c:crosses val="autoZero"/>
        <c:crossBetween val="between"/>
      </c:valAx>
      <c:valAx>
        <c:axId val="260201088"/>
        <c:scaling>
          <c:orientation val="minMax"/>
        </c:scaling>
        <c:delete val="0"/>
        <c:axPos val="r"/>
        <c:numFmt formatCode="General" sourceLinked="1"/>
        <c:majorTickMark val="out"/>
        <c:minorTickMark val="none"/>
        <c:tickLblPos val="nextTo"/>
        <c:crossAx val="260211072"/>
        <c:crosses val="max"/>
        <c:crossBetween val="between"/>
      </c:valAx>
      <c:catAx>
        <c:axId val="260211072"/>
        <c:scaling>
          <c:orientation val="minMax"/>
        </c:scaling>
        <c:delete val="1"/>
        <c:axPos val="b"/>
        <c:majorTickMark val="out"/>
        <c:minorTickMark val="none"/>
        <c:tickLblPos val="nextTo"/>
        <c:crossAx val="260201088"/>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hasil_pengujian_update_status!$O$1</c:f>
              <c:strCache>
                <c:ptCount val="1"/>
                <c:pt idx="0">
                  <c:v>Latensi (ms)</c:v>
                </c:pt>
              </c:strCache>
            </c:strRef>
          </c:tx>
          <c:invertIfNegative val="0"/>
          <c:val>
            <c:numRef>
              <c:f>hasil_pengujian_update_status!$O$2:$O$501</c:f>
              <c:numCache>
                <c:formatCode>General</c:formatCode>
                <c:ptCount val="500"/>
                <c:pt idx="0">
                  <c:v>284</c:v>
                </c:pt>
                <c:pt idx="1">
                  <c:v>286</c:v>
                </c:pt>
                <c:pt idx="2">
                  <c:v>274</c:v>
                </c:pt>
                <c:pt idx="3">
                  <c:v>300</c:v>
                </c:pt>
                <c:pt idx="4">
                  <c:v>284</c:v>
                </c:pt>
                <c:pt idx="5">
                  <c:v>333</c:v>
                </c:pt>
                <c:pt idx="6">
                  <c:v>385</c:v>
                </c:pt>
                <c:pt idx="7">
                  <c:v>372</c:v>
                </c:pt>
                <c:pt idx="8">
                  <c:v>271</c:v>
                </c:pt>
                <c:pt idx="9">
                  <c:v>435</c:v>
                </c:pt>
                <c:pt idx="10">
                  <c:v>459</c:v>
                </c:pt>
                <c:pt idx="11">
                  <c:v>434</c:v>
                </c:pt>
                <c:pt idx="12">
                  <c:v>452</c:v>
                </c:pt>
                <c:pt idx="13">
                  <c:v>550</c:v>
                </c:pt>
                <c:pt idx="14">
                  <c:v>419</c:v>
                </c:pt>
                <c:pt idx="15">
                  <c:v>624</c:v>
                </c:pt>
                <c:pt idx="16">
                  <c:v>578</c:v>
                </c:pt>
                <c:pt idx="17">
                  <c:v>603</c:v>
                </c:pt>
                <c:pt idx="18">
                  <c:v>680</c:v>
                </c:pt>
                <c:pt idx="19">
                  <c:v>582</c:v>
                </c:pt>
                <c:pt idx="20">
                  <c:v>575</c:v>
                </c:pt>
                <c:pt idx="21">
                  <c:v>504</c:v>
                </c:pt>
                <c:pt idx="22">
                  <c:v>672</c:v>
                </c:pt>
                <c:pt idx="23">
                  <c:v>603</c:v>
                </c:pt>
                <c:pt idx="24">
                  <c:v>776</c:v>
                </c:pt>
                <c:pt idx="25">
                  <c:v>759</c:v>
                </c:pt>
                <c:pt idx="26">
                  <c:v>897</c:v>
                </c:pt>
                <c:pt idx="27">
                  <c:v>957</c:v>
                </c:pt>
                <c:pt idx="28">
                  <c:v>778</c:v>
                </c:pt>
                <c:pt idx="29">
                  <c:v>851</c:v>
                </c:pt>
                <c:pt idx="30">
                  <c:v>980</c:v>
                </c:pt>
                <c:pt idx="31">
                  <c:v>962</c:v>
                </c:pt>
                <c:pt idx="32">
                  <c:v>977</c:v>
                </c:pt>
                <c:pt idx="33">
                  <c:v>842</c:v>
                </c:pt>
                <c:pt idx="34">
                  <c:v>1056</c:v>
                </c:pt>
                <c:pt idx="35">
                  <c:v>1021</c:v>
                </c:pt>
                <c:pt idx="36">
                  <c:v>1072</c:v>
                </c:pt>
                <c:pt idx="37">
                  <c:v>999</c:v>
                </c:pt>
                <c:pt idx="38">
                  <c:v>1110</c:v>
                </c:pt>
                <c:pt idx="39">
                  <c:v>1123</c:v>
                </c:pt>
                <c:pt idx="40">
                  <c:v>1150</c:v>
                </c:pt>
                <c:pt idx="41">
                  <c:v>1210</c:v>
                </c:pt>
                <c:pt idx="42">
                  <c:v>1044</c:v>
                </c:pt>
                <c:pt idx="43">
                  <c:v>1066</c:v>
                </c:pt>
                <c:pt idx="44">
                  <c:v>1238</c:v>
                </c:pt>
                <c:pt idx="45">
                  <c:v>1124</c:v>
                </c:pt>
                <c:pt idx="46">
                  <c:v>1141</c:v>
                </c:pt>
                <c:pt idx="47">
                  <c:v>1291</c:v>
                </c:pt>
                <c:pt idx="48">
                  <c:v>1281</c:v>
                </c:pt>
                <c:pt idx="49">
                  <c:v>1351</c:v>
                </c:pt>
                <c:pt idx="50">
                  <c:v>1280</c:v>
                </c:pt>
                <c:pt idx="51">
                  <c:v>1337</c:v>
                </c:pt>
                <c:pt idx="52">
                  <c:v>1337</c:v>
                </c:pt>
                <c:pt idx="53">
                  <c:v>1269</c:v>
                </c:pt>
                <c:pt idx="54">
                  <c:v>1298</c:v>
                </c:pt>
                <c:pt idx="55">
                  <c:v>1442</c:v>
                </c:pt>
                <c:pt idx="56">
                  <c:v>1304</c:v>
                </c:pt>
                <c:pt idx="57">
                  <c:v>1412</c:v>
                </c:pt>
                <c:pt idx="58">
                  <c:v>1459</c:v>
                </c:pt>
                <c:pt idx="59">
                  <c:v>1443</c:v>
                </c:pt>
                <c:pt idx="60">
                  <c:v>1488</c:v>
                </c:pt>
                <c:pt idx="61">
                  <c:v>1372</c:v>
                </c:pt>
                <c:pt idx="62">
                  <c:v>1471</c:v>
                </c:pt>
                <c:pt idx="63">
                  <c:v>1385</c:v>
                </c:pt>
                <c:pt idx="64">
                  <c:v>1388</c:v>
                </c:pt>
                <c:pt idx="65">
                  <c:v>1404</c:v>
                </c:pt>
                <c:pt idx="66">
                  <c:v>1445</c:v>
                </c:pt>
                <c:pt idx="67">
                  <c:v>1551</c:v>
                </c:pt>
                <c:pt idx="68">
                  <c:v>1520</c:v>
                </c:pt>
                <c:pt idx="69">
                  <c:v>1615</c:v>
                </c:pt>
                <c:pt idx="70">
                  <c:v>1693</c:v>
                </c:pt>
                <c:pt idx="71">
                  <c:v>1661</c:v>
                </c:pt>
                <c:pt idx="72">
                  <c:v>1682</c:v>
                </c:pt>
                <c:pt idx="73">
                  <c:v>1527</c:v>
                </c:pt>
                <c:pt idx="74">
                  <c:v>1646</c:v>
                </c:pt>
                <c:pt idx="75">
                  <c:v>1532</c:v>
                </c:pt>
                <c:pt idx="76">
                  <c:v>1741</c:v>
                </c:pt>
                <c:pt idx="77">
                  <c:v>1726</c:v>
                </c:pt>
                <c:pt idx="78">
                  <c:v>1650</c:v>
                </c:pt>
                <c:pt idx="79">
                  <c:v>1756</c:v>
                </c:pt>
                <c:pt idx="80">
                  <c:v>1600</c:v>
                </c:pt>
                <c:pt idx="81">
                  <c:v>1782</c:v>
                </c:pt>
                <c:pt idx="82">
                  <c:v>1778</c:v>
                </c:pt>
                <c:pt idx="83">
                  <c:v>1830</c:v>
                </c:pt>
                <c:pt idx="84">
                  <c:v>1768</c:v>
                </c:pt>
                <c:pt idx="85">
                  <c:v>1823</c:v>
                </c:pt>
                <c:pt idx="86">
                  <c:v>1834</c:v>
                </c:pt>
                <c:pt idx="87">
                  <c:v>1748</c:v>
                </c:pt>
                <c:pt idx="88">
                  <c:v>1773</c:v>
                </c:pt>
                <c:pt idx="89">
                  <c:v>1914</c:v>
                </c:pt>
                <c:pt idx="90">
                  <c:v>1895</c:v>
                </c:pt>
                <c:pt idx="91">
                  <c:v>1821</c:v>
                </c:pt>
                <c:pt idx="92">
                  <c:v>1841</c:v>
                </c:pt>
                <c:pt idx="93">
                  <c:v>1970</c:v>
                </c:pt>
                <c:pt idx="94">
                  <c:v>1960</c:v>
                </c:pt>
                <c:pt idx="95">
                  <c:v>1987</c:v>
                </c:pt>
                <c:pt idx="96">
                  <c:v>1860</c:v>
                </c:pt>
                <c:pt idx="97">
                  <c:v>1990</c:v>
                </c:pt>
                <c:pt idx="98">
                  <c:v>1875</c:v>
                </c:pt>
                <c:pt idx="99">
                  <c:v>1910</c:v>
                </c:pt>
                <c:pt idx="100">
                  <c:v>2061</c:v>
                </c:pt>
                <c:pt idx="101">
                  <c:v>1946</c:v>
                </c:pt>
                <c:pt idx="102">
                  <c:v>2116</c:v>
                </c:pt>
                <c:pt idx="103">
                  <c:v>2144</c:v>
                </c:pt>
                <c:pt idx="104">
                  <c:v>2153</c:v>
                </c:pt>
                <c:pt idx="105">
                  <c:v>2041</c:v>
                </c:pt>
                <c:pt idx="106">
                  <c:v>2186</c:v>
                </c:pt>
                <c:pt idx="107">
                  <c:v>2208</c:v>
                </c:pt>
                <c:pt idx="108">
                  <c:v>2191</c:v>
                </c:pt>
                <c:pt idx="109">
                  <c:v>2224</c:v>
                </c:pt>
                <c:pt idx="110">
                  <c:v>2142</c:v>
                </c:pt>
                <c:pt idx="111">
                  <c:v>2239</c:v>
                </c:pt>
                <c:pt idx="112">
                  <c:v>2271</c:v>
                </c:pt>
                <c:pt idx="113">
                  <c:v>2302</c:v>
                </c:pt>
                <c:pt idx="114">
                  <c:v>2208</c:v>
                </c:pt>
                <c:pt idx="115">
                  <c:v>2374</c:v>
                </c:pt>
                <c:pt idx="116">
                  <c:v>2301</c:v>
                </c:pt>
                <c:pt idx="117">
                  <c:v>2394</c:v>
                </c:pt>
                <c:pt idx="118">
                  <c:v>2415</c:v>
                </c:pt>
                <c:pt idx="119">
                  <c:v>2403</c:v>
                </c:pt>
                <c:pt idx="120">
                  <c:v>2431</c:v>
                </c:pt>
                <c:pt idx="121">
                  <c:v>2320</c:v>
                </c:pt>
                <c:pt idx="122">
                  <c:v>2353</c:v>
                </c:pt>
                <c:pt idx="123">
                  <c:v>2464</c:v>
                </c:pt>
                <c:pt idx="124">
                  <c:v>2616</c:v>
                </c:pt>
                <c:pt idx="125">
                  <c:v>2511</c:v>
                </c:pt>
                <c:pt idx="126">
                  <c:v>2397</c:v>
                </c:pt>
                <c:pt idx="127">
                  <c:v>2505</c:v>
                </c:pt>
                <c:pt idx="128">
                  <c:v>2439</c:v>
                </c:pt>
                <c:pt idx="129">
                  <c:v>2468</c:v>
                </c:pt>
                <c:pt idx="130">
                  <c:v>2619</c:v>
                </c:pt>
                <c:pt idx="131">
                  <c:v>2487</c:v>
                </c:pt>
                <c:pt idx="132">
                  <c:v>2602</c:v>
                </c:pt>
                <c:pt idx="133">
                  <c:v>2623</c:v>
                </c:pt>
                <c:pt idx="134">
                  <c:v>2614</c:v>
                </c:pt>
                <c:pt idx="135">
                  <c:v>2560</c:v>
                </c:pt>
                <c:pt idx="136">
                  <c:v>2683</c:v>
                </c:pt>
                <c:pt idx="137">
                  <c:v>2586</c:v>
                </c:pt>
                <c:pt idx="138">
                  <c:v>2707</c:v>
                </c:pt>
                <c:pt idx="139">
                  <c:v>2649</c:v>
                </c:pt>
                <c:pt idx="140">
                  <c:v>2614</c:v>
                </c:pt>
                <c:pt idx="141">
                  <c:v>2755</c:v>
                </c:pt>
                <c:pt idx="142">
                  <c:v>2800</c:v>
                </c:pt>
                <c:pt idx="143">
                  <c:v>2650</c:v>
                </c:pt>
                <c:pt idx="144">
                  <c:v>2694</c:v>
                </c:pt>
                <c:pt idx="145">
                  <c:v>2692</c:v>
                </c:pt>
                <c:pt idx="146">
                  <c:v>2718</c:v>
                </c:pt>
                <c:pt idx="147">
                  <c:v>2862</c:v>
                </c:pt>
                <c:pt idx="148">
                  <c:v>2724</c:v>
                </c:pt>
                <c:pt idx="149">
                  <c:v>2870</c:v>
                </c:pt>
                <c:pt idx="150">
                  <c:v>2921</c:v>
                </c:pt>
                <c:pt idx="151">
                  <c:v>2754</c:v>
                </c:pt>
                <c:pt idx="152">
                  <c:v>2936</c:v>
                </c:pt>
                <c:pt idx="153">
                  <c:v>2771</c:v>
                </c:pt>
                <c:pt idx="154">
                  <c:v>2981</c:v>
                </c:pt>
                <c:pt idx="155">
                  <c:v>2813</c:v>
                </c:pt>
                <c:pt idx="156">
                  <c:v>2839</c:v>
                </c:pt>
                <c:pt idx="157">
                  <c:v>2798</c:v>
                </c:pt>
                <c:pt idx="158">
                  <c:v>2776</c:v>
                </c:pt>
                <c:pt idx="159">
                  <c:v>2890</c:v>
                </c:pt>
                <c:pt idx="160">
                  <c:v>2789</c:v>
                </c:pt>
                <c:pt idx="161">
                  <c:v>2836</c:v>
                </c:pt>
                <c:pt idx="162">
                  <c:v>2845</c:v>
                </c:pt>
                <c:pt idx="163">
                  <c:v>2813</c:v>
                </c:pt>
                <c:pt idx="164">
                  <c:v>2811</c:v>
                </c:pt>
                <c:pt idx="165">
                  <c:v>2806</c:v>
                </c:pt>
                <c:pt idx="166">
                  <c:v>2843</c:v>
                </c:pt>
                <c:pt idx="167">
                  <c:v>2844</c:v>
                </c:pt>
                <c:pt idx="168">
                  <c:v>2843</c:v>
                </c:pt>
                <c:pt idx="169">
                  <c:v>2811</c:v>
                </c:pt>
                <c:pt idx="170">
                  <c:v>2784</c:v>
                </c:pt>
                <c:pt idx="171">
                  <c:v>2831</c:v>
                </c:pt>
                <c:pt idx="172">
                  <c:v>2814</c:v>
                </c:pt>
                <c:pt idx="173">
                  <c:v>2841</c:v>
                </c:pt>
                <c:pt idx="174">
                  <c:v>2844</c:v>
                </c:pt>
                <c:pt idx="175">
                  <c:v>2833</c:v>
                </c:pt>
                <c:pt idx="176">
                  <c:v>2785</c:v>
                </c:pt>
                <c:pt idx="177">
                  <c:v>2787</c:v>
                </c:pt>
                <c:pt idx="178">
                  <c:v>2774</c:v>
                </c:pt>
                <c:pt idx="179">
                  <c:v>2784</c:v>
                </c:pt>
                <c:pt idx="180">
                  <c:v>2836</c:v>
                </c:pt>
                <c:pt idx="181">
                  <c:v>2841</c:v>
                </c:pt>
                <c:pt idx="182">
                  <c:v>2805</c:v>
                </c:pt>
                <c:pt idx="183">
                  <c:v>2787</c:v>
                </c:pt>
                <c:pt idx="184">
                  <c:v>2807</c:v>
                </c:pt>
                <c:pt idx="185">
                  <c:v>2847</c:v>
                </c:pt>
                <c:pt idx="186">
                  <c:v>2821</c:v>
                </c:pt>
                <c:pt idx="187">
                  <c:v>2788</c:v>
                </c:pt>
                <c:pt idx="188">
                  <c:v>2773</c:v>
                </c:pt>
                <c:pt idx="189">
                  <c:v>2796</c:v>
                </c:pt>
                <c:pt idx="190">
                  <c:v>2838</c:v>
                </c:pt>
                <c:pt idx="191">
                  <c:v>2780</c:v>
                </c:pt>
                <c:pt idx="192">
                  <c:v>2820</c:v>
                </c:pt>
                <c:pt idx="193">
                  <c:v>2784</c:v>
                </c:pt>
                <c:pt idx="194">
                  <c:v>2790</c:v>
                </c:pt>
                <c:pt idx="195">
                  <c:v>2841</c:v>
                </c:pt>
                <c:pt idx="196">
                  <c:v>2792</c:v>
                </c:pt>
                <c:pt idx="197">
                  <c:v>2895</c:v>
                </c:pt>
                <c:pt idx="198">
                  <c:v>2779</c:v>
                </c:pt>
                <c:pt idx="199">
                  <c:v>2858</c:v>
                </c:pt>
                <c:pt idx="200">
                  <c:v>2808</c:v>
                </c:pt>
                <c:pt idx="201">
                  <c:v>2810</c:v>
                </c:pt>
                <c:pt idx="202">
                  <c:v>2804</c:v>
                </c:pt>
                <c:pt idx="203">
                  <c:v>2743</c:v>
                </c:pt>
                <c:pt idx="204">
                  <c:v>2853</c:v>
                </c:pt>
                <c:pt idx="205">
                  <c:v>2756</c:v>
                </c:pt>
                <c:pt idx="206">
                  <c:v>2768</c:v>
                </c:pt>
                <c:pt idx="207">
                  <c:v>2751</c:v>
                </c:pt>
                <c:pt idx="208">
                  <c:v>2730</c:v>
                </c:pt>
                <c:pt idx="209">
                  <c:v>2751</c:v>
                </c:pt>
                <c:pt idx="210">
                  <c:v>2756</c:v>
                </c:pt>
                <c:pt idx="211">
                  <c:v>2778</c:v>
                </c:pt>
                <c:pt idx="212">
                  <c:v>2676</c:v>
                </c:pt>
                <c:pt idx="213">
                  <c:v>2743</c:v>
                </c:pt>
                <c:pt idx="214">
                  <c:v>2679</c:v>
                </c:pt>
                <c:pt idx="215">
                  <c:v>2626</c:v>
                </c:pt>
                <c:pt idx="216">
                  <c:v>2658</c:v>
                </c:pt>
                <c:pt idx="217">
                  <c:v>2689</c:v>
                </c:pt>
                <c:pt idx="218">
                  <c:v>2627</c:v>
                </c:pt>
                <c:pt idx="219">
                  <c:v>2621</c:v>
                </c:pt>
                <c:pt idx="220">
                  <c:v>2652</c:v>
                </c:pt>
                <c:pt idx="221">
                  <c:v>2655</c:v>
                </c:pt>
                <c:pt idx="222">
                  <c:v>2673</c:v>
                </c:pt>
                <c:pt idx="223">
                  <c:v>2572</c:v>
                </c:pt>
                <c:pt idx="224">
                  <c:v>2648</c:v>
                </c:pt>
                <c:pt idx="225">
                  <c:v>2601</c:v>
                </c:pt>
                <c:pt idx="226">
                  <c:v>2603</c:v>
                </c:pt>
                <c:pt idx="227">
                  <c:v>2586</c:v>
                </c:pt>
                <c:pt idx="228">
                  <c:v>2713</c:v>
                </c:pt>
                <c:pt idx="229">
                  <c:v>2658</c:v>
                </c:pt>
                <c:pt idx="230">
                  <c:v>2584</c:v>
                </c:pt>
                <c:pt idx="231">
                  <c:v>2598</c:v>
                </c:pt>
                <c:pt idx="232">
                  <c:v>2661</c:v>
                </c:pt>
                <c:pt idx="233">
                  <c:v>2664</c:v>
                </c:pt>
                <c:pt idx="234">
                  <c:v>2625</c:v>
                </c:pt>
                <c:pt idx="235">
                  <c:v>2609</c:v>
                </c:pt>
                <c:pt idx="236">
                  <c:v>2971</c:v>
                </c:pt>
                <c:pt idx="237">
                  <c:v>2647</c:v>
                </c:pt>
                <c:pt idx="238">
                  <c:v>2670</c:v>
                </c:pt>
                <c:pt idx="239">
                  <c:v>2691</c:v>
                </c:pt>
                <c:pt idx="240">
                  <c:v>2616</c:v>
                </c:pt>
                <c:pt idx="241">
                  <c:v>2698</c:v>
                </c:pt>
                <c:pt idx="242">
                  <c:v>2648</c:v>
                </c:pt>
                <c:pt idx="243">
                  <c:v>2673</c:v>
                </c:pt>
                <c:pt idx="244">
                  <c:v>2709</c:v>
                </c:pt>
                <c:pt idx="245">
                  <c:v>2695</c:v>
                </c:pt>
                <c:pt idx="246">
                  <c:v>2647</c:v>
                </c:pt>
                <c:pt idx="247">
                  <c:v>2640</c:v>
                </c:pt>
                <c:pt idx="248">
                  <c:v>2652</c:v>
                </c:pt>
                <c:pt idx="249">
                  <c:v>2671</c:v>
                </c:pt>
                <c:pt idx="250">
                  <c:v>2610</c:v>
                </c:pt>
                <c:pt idx="251">
                  <c:v>2687</c:v>
                </c:pt>
                <c:pt idx="252">
                  <c:v>2645</c:v>
                </c:pt>
                <c:pt idx="253">
                  <c:v>2642</c:v>
                </c:pt>
                <c:pt idx="254">
                  <c:v>2668</c:v>
                </c:pt>
                <c:pt idx="255">
                  <c:v>2634</c:v>
                </c:pt>
                <c:pt idx="256">
                  <c:v>2595</c:v>
                </c:pt>
                <c:pt idx="257">
                  <c:v>2597</c:v>
                </c:pt>
                <c:pt idx="258">
                  <c:v>2695</c:v>
                </c:pt>
                <c:pt idx="259">
                  <c:v>2608</c:v>
                </c:pt>
                <c:pt idx="260">
                  <c:v>2665</c:v>
                </c:pt>
                <c:pt idx="261">
                  <c:v>2605</c:v>
                </c:pt>
                <c:pt idx="262">
                  <c:v>2717</c:v>
                </c:pt>
                <c:pt idx="263">
                  <c:v>2686</c:v>
                </c:pt>
                <c:pt idx="264">
                  <c:v>2608</c:v>
                </c:pt>
                <c:pt idx="265">
                  <c:v>2712</c:v>
                </c:pt>
                <c:pt idx="266">
                  <c:v>2690</c:v>
                </c:pt>
                <c:pt idx="267">
                  <c:v>2696</c:v>
                </c:pt>
                <c:pt idx="268">
                  <c:v>2693</c:v>
                </c:pt>
                <c:pt idx="269">
                  <c:v>2644</c:v>
                </c:pt>
                <c:pt idx="270">
                  <c:v>2700</c:v>
                </c:pt>
                <c:pt idx="271">
                  <c:v>2686</c:v>
                </c:pt>
                <c:pt idx="272">
                  <c:v>2661</c:v>
                </c:pt>
                <c:pt idx="273">
                  <c:v>2664</c:v>
                </c:pt>
                <c:pt idx="274">
                  <c:v>2641</c:v>
                </c:pt>
                <c:pt idx="275">
                  <c:v>2662</c:v>
                </c:pt>
                <c:pt idx="276">
                  <c:v>2656</c:v>
                </c:pt>
                <c:pt idx="277">
                  <c:v>2685</c:v>
                </c:pt>
                <c:pt idx="278">
                  <c:v>2698</c:v>
                </c:pt>
                <c:pt idx="279">
                  <c:v>2662</c:v>
                </c:pt>
                <c:pt idx="280">
                  <c:v>2666</c:v>
                </c:pt>
                <c:pt idx="281">
                  <c:v>2673</c:v>
                </c:pt>
                <c:pt idx="282">
                  <c:v>2670</c:v>
                </c:pt>
                <c:pt idx="283">
                  <c:v>2662</c:v>
                </c:pt>
                <c:pt idx="284">
                  <c:v>2613</c:v>
                </c:pt>
                <c:pt idx="285">
                  <c:v>2694</c:v>
                </c:pt>
                <c:pt idx="286">
                  <c:v>2656</c:v>
                </c:pt>
                <c:pt idx="287">
                  <c:v>2653</c:v>
                </c:pt>
                <c:pt idx="288">
                  <c:v>2607</c:v>
                </c:pt>
                <c:pt idx="289">
                  <c:v>2591</c:v>
                </c:pt>
                <c:pt idx="290">
                  <c:v>2646</c:v>
                </c:pt>
                <c:pt idx="291">
                  <c:v>2631</c:v>
                </c:pt>
                <c:pt idx="292">
                  <c:v>2620</c:v>
                </c:pt>
                <c:pt idx="293">
                  <c:v>2676</c:v>
                </c:pt>
                <c:pt idx="294">
                  <c:v>2573</c:v>
                </c:pt>
                <c:pt idx="295">
                  <c:v>2610</c:v>
                </c:pt>
                <c:pt idx="296">
                  <c:v>2573</c:v>
                </c:pt>
                <c:pt idx="297">
                  <c:v>2649</c:v>
                </c:pt>
                <c:pt idx="298">
                  <c:v>2665</c:v>
                </c:pt>
                <c:pt idx="299">
                  <c:v>2609</c:v>
                </c:pt>
                <c:pt idx="300">
                  <c:v>2650</c:v>
                </c:pt>
                <c:pt idx="301">
                  <c:v>2620</c:v>
                </c:pt>
                <c:pt idx="302">
                  <c:v>2618</c:v>
                </c:pt>
                <c:pt idx="303">
                  <c:v>2663</c:v>
                </c:pt>
                <c:pt idx="304">
                  <c:v>2702</c:v>
                </c:pt>
                <c:pt idx="305">
                  <c:v>2669</c:v>
                </c:pt>
                <c:pt idx="306">
                  <c:v>2679</c:v>
                </c:pt>
                <c:pt idx="307">
                  <c:v>2670</c:v>
                </c:pt>
                <c:pt idx="308">
                  <c:v>2779</c:v>
                </c:pt>
                <c:pt idx="309">
                  <c:v>2753</c:v>
                </c:pt>
                <c:pt idx="310">
                  <c:v>2676</c:v>
                </c:pt>
                <c:pt idx="311">
                  <c:v>2707</c:v>
                </c:pt>
                <c:pt idx="312">
                  <c:v>2765</c:v>
                </c:pt>
                <c:pt idx="313">
                  <c:v>2796</c:v>
                </c:pt>
                <c:pt idx="314">
                  <c:v>2837</c:v>
                </c:pt>
                <c:pt idx="315">
                  <c:v>2779</c:v>
                </c:pt>
                <c:pt idx="316">
                  <c:v>2742</c:v>
                </c:pt>
                <c:pt idx="317">
                  <c:v>2868</c:v>
                </c:pt>
                <c:pt idx="318">
                  <c:v>2889</c:v>
                </c:pt>
                <c:pt idx="319">
                  <c:v>2789</c:v>
                </c:pt>
                <c:pt idx="320">
                  <c:v>2860</c:v>
                </c:pt>
                <c:pt idx="321">
                  <c:v>2865</c:v>
                </c:pt>
                <c:pt idx="322">
                  <c:v>2938</c:v>
                </c:pt>
                <c:pt idx="323">
                  <c:v>2937</c:v>
                </c:pt>
                <c:pt idx="324">
                  <c:v>2931</c:v>
                </c:pt>
                <c:pt idx="325">
                  <c:v>2835</c:v>
                </c:pt>
                <c:pt idx="326">
                  <c:v>2986</c:v>
                </c:pt>
                <c:pt idx="327">
                  <c:v>2968</c:v>
                </c:pt>
                <c:pt idx="328">
                  <c:v>2968</c:v>
                </c:pt>
                <c:pt idx="329">
                  <c:v>2993</c:v>
                </c:pt>
                <c:pt idx="330">
                  <c:v>2939</c:v>
                </c:pt>
                <c:pt idx="331">
                  <c:v>2907</c:v>
                </c:pt>
                <c:pt idx="332">
                  <c:v>2982</c:v>
                </c:pt>
                <c:pt idx="333">
                  <c:v>3042</c:v>
                </c:pt>
                <c:pt idx="334">
                  <c:v>2905</c:v>
                </c:pt>
                <c:pt idx="335">
                  <c:v>3003</c:v>
                </c:pt>
                <c:pt idx="336">
                  <c:v>2970</c:v>
                </c:pt>
                <c:pt idx="337">
                  <c:v>3047</c:v>
                </c:pt>
                <c:pt idx="338">
                  <c:v>2959</c:v>
                </c:pt>
                <c:pt idx="339">
                  <c:v>3070</c:v>
                </c:pt>
                <c:pt idx="340">
                  <c:v>3063</c:v>
                </c:pt>
                <c:pt idx="341">
                  <c:v>3121</c:v>
                </c:pt>
                <c:pt idx="342">
                  <c:v>3089</c:v>
                </c:pt>
                <c:pt idx="343">
                  <c:v>3073</c:v>
                </c:pt>
                <c:pt idx="344">
                  <c:v>3129</c:v>
                </c:pt>
                <c:pt idx="345">
                  <c:v>3140</c:v>
                </c:pt>
                <c:pt idx="346">
                  <c:v>3155</c:v>
                </c:pt>
                <c:pt idx="347">
                  <c:v>3189</c:v>
                </c:pt>
                <c:pt idx="348">
                  <c:v>3161</c:v>
                </c:pt>
                <c:pt idx="349">
                  <c:v>3150</c:v>
                </c:pt>
                <c:pt idx="350">
                  <c:v>3177</c:v>
                </c:pt>
                <c:pt idx="351">
                  <c:v>3173</c:v>
                </c:pt>
                <c:pt idx="352">
                  <c:v>3246</c:v>
                </c:pt>
                <c:pt idx="353">
                  <c:v>3216</c:v>
                </c:pt>
                <c:pt idx="354">
                  <c:v>3123</c:v>
                </c:pt>
                <c:pt idx="355">
                  <c:v>3198</c:v>
                </c:pt>
                <c:pt idx="356">
                  <c:v>3199</c:v>
                </c:pt>
                <c:pt idx="357">
                  <c:v>3210</c:v>
                </c:pt>
                <c:pt idx="358">
                  <c:v>3124</c:v>
                </c:pt>
                <c:pt idx="359">
                  <c:v>3251</c:v>
                </c:pt>
                <c:pt idx="360">
                  <c:v>3179</c:v>
                </c:pt>
                <c:pt idx="361">
                  <c:v>3095</c:v>
                </c:pt>
                <c:pt idx="362">
                  <c:v>3122</c:v>
                </c:pt>
                <c:pt idx="363">
                  <c:v>3157</c:v>
                </c:pt>
                <c:pt idx="364">
                  <c:v>3119</c:v>
                </c:pt>
                <c:pt idx="365">
                  <c:v>3101</c:v>
                </c:pt>
                <c:pt idx="366">
                  <c:v>3174</c:v>
                </c:pt>
                <c:pt idx="367">
                  <c:v>3158</c:v>
                </c:pt>
                <c:pt idx="368">
                  <c:v>3156</c:v>
                </c:pt>
                <c:pt idx="369">
                  <c:v>3170</c:v>
                </c:pt>
                <c:pt idx="370">
                  <c:v>3128</c:v>
                </c:pt>
                <c:pt idx="371">
                  <c:v>3123</c:v>
                </c:pt>
                <c:pt idx="372">
                  <c:v>3130</c:v>
                </c:pt>
                <c:pt idx="373">
                  <c:v>3158</c:v>
                </c:pt>
                <c:pt idx="374">
                  <c:v>3136</c:v>
                </c:pt>
                <c:pt idx="375">
                  <c:v>3140</c:v>
                </c:pt>
                <c:pt idx="376">
                  <c:v>3165</c:v>
                </c:pt>
                <c:pt idx="377">
                  <c:v>3133</c:v>
                </c:pt>
                <c:pt idx="378">
                  <c:v>3109</c:v>
                </c:pt>
                <c:pt idx="379">
                  <c:v>3145</c:v>
                </c:pt>
                <c:pt idx="380">
                  <c:v>3152</c:v>
                </c:pt>
                <c:pt idx="381">
                  <c:v>3129</c:v>
                </c:pt>
                <c:pt idx="382">
                  <c:v>3084</c:v>
                </c:pt>
                <c:pt idx="383">
                  <c:v>3135</c:v>
                </c:pt>
                <c:pt idx="384">
                  <c:v>3125</c:v>
                </c:pt>
                <c:pt idx="385">
                  <c:v>3139</c:v>
                </c:pt>
                <c:pt idx="386">
                  <c:v>3115</c:v>
                </c:pt>
                <c:pt idx="387">
                  <c:v>3140</c:v>
                </c:pt>
                <c:pt idx="388">
                  <c:v>3065</c:v>
                </c:pt>
                <c:pt idx="389">
                  <c:v>3100</c:v>
                </c:pt>
                <c:pt idx="390">
                  <c:v>3132</c:v>
                </c:pt>
                <c:pt idx="391">
                  <c:v>3088</c:v>
                </c:pt>
                <c:pt idx="392">
                  <c:v>3107</c:v>
                </c:pt>
                <c:pt idx="393">
                  <c:v>3030</c:v>
                </c:pt>
                <c:pt idx="394">
                  <c:v>3106</c:v>
                </c:pt>
                <c:pt idx="395">
                  <c:v>3099</c:v>
                </c:pt>
                <c:pt idx="396">
                  <c:v>3137</c:v>
                </c:pt>
                <c:pt idx="397">
                  <c:v>3121</c:v>
                </c:pt>
                <c:pt idx="398">
                  <c:v>3065</c:v>
                </c:pt>
                <c:pt idx="399">
                  <c:v>3099</c:v>
                </c:pt>
                <c:pt idx="400">
                  <c:v>3083</c:v>
                </c:pt>
                <c:pt idx="401">
                  <c:v>3079</c:v>
                </c:pt>
                <c:pt idx="402">
                  <c:v>3108</c:v>
                </c:pt>
                <c:pt idx="403">
                  <c:v>3079</c:v>
                </c:pt>
                <c:pt idx="404">
                  <c:v>3010</c:v>
                </c:pt>
                <c:pt idx="405">
                  <c:v>3043</c:v>
                </c:pt>
                <c:pt idx="406">
                  <c:v>3030</c:v>
                </c:pt>
                <c:pt idx="407">
                  <c:v>2941</c:v>
                </c:pt>
                <c:pt idx="408">
                  <c:v>2947</c:v>
                </c:pt>
                <c:pt idx="409">
                  <c:v>3000</c:v>
                </c:pt>
                <c:pt idx="410">
                  <c:v>2987</c:v>
                </c:pt>
                <c:pt idx="411">
                  <c:v>3041</c:v>
                </c:pt>
                <c:pt idx="412">
                  <c:v>2939</c:v>
                </c:pt>
                <c:pt idx="413">
                  <c:v>2938</c:v>
                </c:pt>
                <c:pt idx="414">
                  <c:v>2920</c:v>
                </c:pt>
                <c:pt idx="415">
                  <c:v>2945</c:v>
                </c:pt>
                <c:pt idx="416">
                  <c:v>2814</c:v>
                </c:pt>
                <c:pt idx="417">
                  <c:v>2852</c:v>
                </c:pt>
                <c:pt idx="418">
                  <c:v>2837</c:v>
                </c:pt>
                <c:pt idx="419">
                  <c:v>2850</c:v>
                </c:pt>
                <c:pt idx="420">
                  <c:v>2868</c:v>
                </c:pt>
                <c:pt idx="421">
                  <c:v>2762</c:v>
                </c:pt>
                <c:pt idx="422">
                  <c:v>2731</c:v>
                </c:pt>
                <c:pt idx="423">
                  <c:v>2728</c:v>
                </c:pt>
                <c:pt idx="424">
                  <c:v>2790</c:v>
                </c:pt>
                <c:pt idx="425">
                  <c:v>2817</c:v>
                </c:pt>
                <c:pt idx="426">
                  <c:v>2646</c:v>
                </c:pt>
                <c:pt idx="427">
                  <c:v>2703</c:v>
                </c:pt>
                <c:pt idx="428">
                  <c:v>2703</c:v>
                </c:pt>
                <c:pt idx="429">
                  <c:v>2696</c:v>
                </c:pt>
                <c:pt idx="430">
                  <c:v>2708</c:v>
                </c:pt>
                <c:pt idx="431">
                  <c:v>2674</c:v>
                </c:pt>
                <c:pt idx="432">
                  <c:v>2635</c:v>
                </c:pt>
                <c:pt idx="433">
                  <c:v>2633</c:v>
                </c:pt>
                <c:pt idx="434">
                  <c:v>2672</c:v>
                </c:pt>
                <c:pt idx="435">
                  <c:v>2613</c:v>
                </c:pt>
                <c:pt idx="436">
                  <c:v>2612</c:v>
                </c:pt>
                <c:pt idx="437">
                  <c:v>2572</c:v>
                </c:pt>
                <c:pt idx="438">
                  <c:v>2667</c:v>
                </c:pt>
                <c:pt idx="439">
                  <c:v>2649</c:v>
                </c:pt>
                <c:pt idx="440">
                  <c:v>2581</c:v>
                </c:pt>
                <c:pt idx="441">
                  <c:v>2557</c:v>
                </c:pt>
                <c:pt idx="442">
                  <c:v>2483</c:v>
                </c:pt>
                <c:pt idx="443">
                  <c:v>2649</c:v>
                </c:pt>
                <c:pt idx="444">
                  <c:v>2542</c:v>
                </c:pt>
                <c:pt idx="445">
                  <c:v>2467</c:v>
                </c:pt>
                <c:pt idx="446">
                  <c:v>2454</c:v>
                </c:pt>
                <c:pt idx="447">
                  <c:v>2417</c:v>
                </c:pt>
                <c:pt idx="448">
                  <c:v>2456</c:v>
                </c:pt>
                <c:pt idx="449">
                  <c:v>2423</c:v>
                </c:pt>
                <c:pt idx="450">
                  <c:v>2441</c:v>
                </c:pt>
                <c:pt idx="451">
                  <c:v>2409</c:v>
                </c:pt>
                <c:pt idx="452">
                  <c:v>2435</c:v>
                </c:pt>
                <c:pt idx="453">
                  <c:v>2438</c:v>
                </c:pt>
                <c:pt idx="454">
                  <c:v>2435</c:v>
                </c:pt>
                <c:pt idx="455">
                  <c:v>2403</c:v>
                </c:pt>
                <c:pt idx="456">
                  <c:v>2337</c:v>
                </c:pt>
                <c:pt idx="457">
                  <c:v>2401</c:v>
                </c:pt>
                <c:pt idx="458">
                  <c:v>2425</c:v>
                </c:pt>
                <c:pt idx="459">
                  <c:v>2382</c:v>
                </c:pt>
                <c:pt idx="460">
                  <c:v>2429</c:v>
                </c:pt>
                <c:pt idx="461">
                  <c:v>2389</c:v>
                </c:pt>
                <c:pt idx="462">
                  <c:v>2436</c:v>
                </c:pt>
                <c:pt idx="463">
                  <c:v>2271</c:v>
                </c:pt>
                <c:pt idx="464">
                  <c:v>2361</c:v>
                </c:pt>
                <c:pt idx="465">
                  <c:v>2428</c:v>
                </c:pt>
                <c:pt idx="466">
                  <c:v>2283</c:v>
                </c:pt>
                <c:pt idx="467">
                  <c:v>2267</c:v>
                </c:pt>
                <c:pt idx="468">
                  <c:v>2363</c:v>
                </c:pt>
                <c:pt idx="469">
                  <c:v>2323</c:v>
                </c:pt>
                <c:pt idx="470">
                  <c:v>2355</c:v>
                </c:pt>
                <c:pt idx="471">
                  <c:v>2169</c:v>
                </c:pt>
                <c:pt idx="472">
                  <c:v>2271</c:v>
                </c:pt>
                <c:pt idx="473">
                  <c:v>2254</c:v>
                </c:pt>
                <c:pt idx="474">
                  <c:v>2312</c:v>
                </c:pt>
                <c:pt idx="475">
                  <c:v>2218</c:v>
                </c:pt>
                <c:pt idx="476">
                  <c:v>2314</c:v>
                </c:pt>
                <c:pt idx="477">
                  <c:v>2286</c:v>
                </c:pt>
                <c:pt idx="478">
                  <c:v>2261</c:v>
                </c:pt>
                <c:pt idx="479">
                  <c:v>2277</c:v>
                </c:pt>
                <c:pt idx="480">
                  <c:v>2243</c:v>
                </c:pt>
                <c:pt idx="481">
                  <c:v>2205</c:v>
                </c:pt>
                <c:pt idx="482">
                  <c:v>2324</c:v>
                </c:pt>
                <c:pt idx="483">
                  <c:v>2188</c:v>
                </c:pt>
                <c:pt idx="484">
                  <c:v>2193</c:v>
                </c:pt>
                <c:pt idx="485">
                  <c:v>2249</c:v>
                </c:pt>
                <c:pt idx="486">
                  <c:v>2167</c:v>
                </c:pt>
                <c:pt idx="487">
                  <c:v>2137</c:v>
                </c:pt>
                <c:pt idx="488">
                  <c:v>2332</c:v>
                </c:pt>
                <c:pt idx="489">
                  <c:v>2204</c:v>
                </c:pt>
                <c:pt idx="490">
                  <c:v>2190</c:v>
                </c:pt>
                <c:pt idx="491">
                  <c:v>2281</c:v>
                </c:pt>
                <c:pt idx="492">
                  <c:v>2184</c:v>
                </c:pt>
                <c:pt idx="493">
                  <c:v>2206</c:v>
                </c:pt>
                <c:pt idx="494">
                  <c:v>2059</c:v>
                </c:pt>
                <c:pt idx="495">
                  <c:v>2035</c:v>
                </c:pt>
                <c:pt idx="496">
                  <c:v>2028</c:v>
                </c:pt>
                <c:pt idx="497">
                  <c:v>1999</c:v>
                </c:pt>
                <c:pt idx="498">
                  <c:v>2056</c:v>
                </c:pt>
                <c:pt idx="499">
                  <c:v>1932</c:v>
                </c:pt>
              </c:numCache>
            </c:numRef>
          </c:val>
        </c:ser>
        <c:dLbls>
          <c:showLegendKey val="0"/>
          <c:showVal val="0"/>
          <c:showCatName val="0"/>
          <c:showSerName val="0"/>
          <c:showPercent val="0"/>
          <c:showBubbleSize val="0"/>
        </c:dLbls>
        <c:gapWidth val="150"/>
        <c:axId val="274979456"/>
        <c:axId val="276369792"/>
      </c:barChart>
      <c:lineChart>
        <c:grouping val="standard"/>
        <c:varyColors val="0"/>
        <c:ser>
          <c:idx val="1"/>
          <c:order val="1"/>
          <c:tx>
            <c:strRef>
              <c:f>hasil_pengujian_update_status!$M$1</c:f>
              <c:strCache>
                <c:ptCount val="1"/>
                <c:pt idx="0">
                  <c:v>Pintu</c:v>
                </c:pt>
              </c:strCache>
            </c:strRef>
          </c:tx>
          <c:spPr>
            <a:ln w="19050">
              <a:solidFill>
                <a:srgbClr val="FF0000"/>
              </a:solidFill>
            </a:ln>
          </c:spPr>
          <c:marker>
            <c:symbol val="none"/>
          </c:marker>
          <c:val>
            <c:numRef>
              <c:f>hasil_pengujian_update_status!$M$2:$M$501</c:f>
              <c:numCache>
                <c:formatCode>General</c:formatCode>
                <c:ptCount val="500"/>
                <c:pt idx="0">
                  <c:v>14</c:v>
                </c:pt>
                <c:pt idx="1">
                  <c:v>15</c:v>
                </c:pt>
                <c:pt idx="2">
                  <c:v>15</c:v>
                </c:pt>
                <c:pt idx="3">
                  <c:v>19</c:v>
                </c:pt>
                <c:pt idx="4">
                  <c:v>21</c:v>
                </c:pt>
                <c:pt idx="5">
                  <c:v>21</c:v>
                </c:pt>
                <c:pt idx="6">
                  <c:v>25</c:v>
                </c:pt>
                <c:pt idx="7">
                  <c:v>26</c:v>
                </c:pt>
                <c:pt idx="8">
                  <c:v>28</c:v>
                </c:pt>
                <c:pt idx="9">
                  <c:v>31</c:v>
                </c:pt>
                <c:pt idx="10">
                  <c:v>33</c:v>
                </c:pt>
                <c:pt idx="11">
                  <c:v>38</c:v>
                </c:pt>
                <c:pt idx="12">
                  <c:v>39</c:v>
                </c:pt>
                <c:pt idx="13">
                  <c:v>39</c:v>
                </c:pt>
                <c:pt idx="14">
                  <c:v>40</c:v>
                </c:pt>
                <c:pt idx="15">
                  <c:v>44</c:v>
                </c:pt>
                <c:pt idx="16">
                  <c:v>44</c:v>
                </c:pt>
                <c:pt idx="17">
                  <c:v>44</c:v>
                </c:pt>
                <c:pt idx="18">
                  <c:v>48</c:v>
                </c:pt>
                <c:pt idx="19">
                  <c:v>50</c:v>
                </c:pt>
                <c:pt idx="20">
                  <c:v>50</c:v>
                </c:pt>
                <c:pt idx="21">
                  <c:v>50</c:v>
                </c:pt>
                <c:pt idx="22">
                  <c:v>51</c:v>
                </c:pt>
                <c:pt idx="23">
                  <c:v>57</c:v>
                </c:pt>
                <c:pt idx="24">
                  <c:v>58</c:v>
                </c:pt>
                <c:pt idx="25">
                  <c:v>58</c:v>
                </c:pt>
                <c:pt idx="26">
                  <c:v>61</c:v>
                </c:pt>
                <c:pt idx="27">
                  <c:v>65</c:v>
                </c:pt>
                <c:pt idx="28">
                  <c:v>67</c:v>
                </c:pt>
                <c:pt idx="29">
                  <c:v>67</c:v>
                </c:pt>
                <c:pt idx="30">
                  <c:v>67</c:v>
                </c:pt>
                <c:pt idx="31">
                  <c:v>71</c:v>
                </c:pt>
                <c:pt idx="32">
                  <c:v>72</c:v>
                </c:pt>
                <c:pt idx="33">
                  <c:v>73</c:v>
                </c:pt>
                <c:pt idx="34">
                  <c:v>74</c:v>
                </c:pt>
                <c:pt idx="35">
                  <c:v>78</c:v>
                </c:pt>
                <c:pt idx="36">
                  <c:v>79</c:v>
                </c:pt>
                <c:pt idx="37">
                  <c:v>83</c:v>
                </c:pt>
                <c:pt idx="38">
                  <c:v>83</c:v>
                </c:pt>
                <c:pt idx="39">
                  <c:v>87</c:v>
                </c:pt>
                <c:pt idx="40">
                  <c:v>87</c:v>
                </c:pt>
                <c:pt idx="41">
                  <c:v>89</c:v>
                </c:pt>
                <c:pt idx="42">
                  <c:v>91</c:v>
                </c:pt>
                <c:pt idx="43">
                  <c:v>91</c:v>
                </c:pt>
                <c:pt idx="44">
                  <c:v>93</c:v>
                </c:pt>
                <c:pt idx="45">
                  <c:v>95</c:v>
                </c:pt>
                <c:pt idx="46">
                  <c:v>97</c:v>
                </c:pt>
                <c:pt idx="47">
                  <c:v>98</c:v>
                </c:pt>
                <c:pt idx="48">
                  <c:v>99</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99</c:v>
                </c:pt>
                <c:pt idx="190">
                  <c:v>99</c:v>
                </c:pt>
                <c:pt idx="191">
                  <c:v>99</c:v>
                </c:pt>
                <c:pt idx="192">
                  <c:v>99</c:v>
                </c:pt>
                <c:pt idx="193">
                  <c:v>99</c:v>
                </c:pt>
                <c:pt idx="194">
                  <c:v>99</c:v>
                </c:pt>
                <c:pt idx="195">
                  <c:v>99</c:v>
                </c:pt>
                <c:pt idx="196">
                  <c:v>99</c:v>
                </c:pt>
                <c:pt idx="197">
                  <c:v>99</c:v>
                </c:pt>
                <c:pt idx="198">
                  <c:v>99</c:v>
                </c:pt>
                <c:pt idx="199">
                  <c:v>99</c:v>
                </c:pt>
                <c:pt idx="200">
                  <c:v>99</c:v>
                </c:pt>
                <c:pt idx="201">
                  <c:v>99</c:v>
                </c:pt>
                <c:pt idx="202">
                  <c:v>99</c:v>
                </c:pt>
                <c:pt idx="203">
                  <c:v>99</c:v>
                </c:pt>
                <c:pt idx="204">
                  <c:v>99</c:v>
                </c:pt>
                <c:pt idx="205">
                  <c:v>99</c:v>
                </c:pt>
                <c:pt idx="206">
                  <c:v>99</c:v>
                </c:pt>
                <c:pt idx="207">
                  <c:v>99</c:v>
                </c:pt>
                <c:pt idx="208">
                  <c:v>99</c:v>
                </c:pt>
                <c:pt idx="209">
                  <c:v>99</c:v>
                </c:pt>
                <c:pt idx="210">
                  <c:v>99</c:v>
                </c:pt>
                <c:pt idx="211">
                  <c:v>99</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99</c:v>
                </c:pt>
                <c:pt idx="229">
                  <c:v>99</c:v>
                </c:pt>
                <c:pt idx="230">
                  <c:v>98</c:v>
                </c:pt>
                <c:pt idx="231">
                  <c:v>98</c:v>
                </c:pt>
                <c:pt idx="232">
                  <c:v>98</c:v>
                </c:pt>
                <c:pt idx="233">
                  <c:v>98</c:v>
                </c:pt>
                <c:pt idx="234">
                  <c:v>98</c:v>
                </c:pt>
                <c:pt idx="235">
                  <c:v>97</c:v>
                </c:pt>
                <c:pt idx="236">
                  <c:v>97</c:v>
                </c:pt>
                <c:pt idx="237">
                  <c:v>97</c:v>
                </c:pt>
                <c:pt idx="238">
                  <c:v>97</c:v>
                </c:pt>
                <c:pt idx="239">
                  <c:v>96</c:v>
                </c:pt>
                <c:pt idx="240">
                  <c:v>96</c:v>
                </c:pt>
                <c:pt idx="241">
                  <c:v>96</c:v>
                </c:pt>
                <c:pt idx="242">
                  <c:v>96</c:v>
                </c:pt>
                <c:pt idx="243">
                  <c:v>96</c:v>
                </c:pt>
                <c:pt idx="244">
                  <c:v>96</c:v>
                </c:pt>
                <c:pt idx="245">
                  <c:v>96</c:v>
                </c:pt>
                <c:pt idx="246">
                  <c:v>96</c:v>
                </c:pt>
                <c:pt idx="247">
                  <c:v>96</c:v>
                </c:pt>
                <c:pt idx="248">
                  <c:v>96</c:v>
                </c:pt>
                <c:pt idx="249">
                  <c:v>96</c:v>
                </c:pt>
                <c:pt idx="250">
                  <c:v>96</c:v>
                </c:pt>
                <c:pt idx="251">
                  <c:v>96</c:v>
                </c:pt>
                <c:pt idx="252">
                  <c:v>96</c:v>
                </c:pt>
                <c:pt idx="253">
                  <c:v>96</c:v>
                </c:pt>
                <c:pt idx="254">
                  <c:v>96</c:v>
                </c:pt>
                <c:pt idx="255">
                  <c:v>96</c:v>
                </c:pt>
                <c:pt idx="256">
                  <c:v>96</c:v>
                </c:pt>
                <c:pt idx="257">
                  <c:v>96</c:v>
                </c:pt>
                <c:pt idx="258">
                  <c:v>96</c:v>
                </c:pt>
                <c:pt idx="259">
                  <c:v>96</c:v>
                </c:pt>
                <c:pt idx="260">
                  <c:v>96</c:v>
                </c:pt>
                <c:pt idx="261">
                  <c:v>96</c:v>
                </c:pt>
                <c:pt idx="262">
                  <c:v>96</c:v>
                </c:pt>
                <c:pt idx="263">
                  <c:v>96</c:v>
                </c:pt>
                <c:pt idx="264">
                  <c:v>95</c:v>
                </c:pt>
                <c:pt idx="265">
                  <c:v>95</c:v>
                </c:pt>
                <c:pt idx="266">
                  <c:v>94</c:v>
                </c:pt>
                <c:pt idx="267">
                  <c:v>94</c:v>
                </c:pt>
                <c:pt idx="268">
                  <c:v>93</c:v>
                </c:pt>
                <c:pt idx="269">
                  <c:v>93</c:v>
                </c:pt>
                <c:pt idx="270">
                  <c:v>93</c:v>
                </c:pt>
                <c:pt idx="271">
                  <c:v>93</c:v>
                </c:pt>
                <c:pt idx="272">
                  <c:v>93</c:v>
                </c:pt>
                <c:pt idx="273">
                  <c:v>93</c:v>
                </c:pt>
                <c:pt idx="274">
                  <c:v>92</c:v>
                </c:pt>
                <c:pt idx="275">
                  <c:v>92</c:v>
                </c:pt>
                <c:pt idx="276">
                  <c:v>92</c:v>
                </c:pt>
                <c:pt idx="277">
                  <c:v>92</c:v>
                </c:pt>
                <c:pt idx="278">
                  <c:v>92</c:v>
                </c:pt>
                <c:pt idx="279">
                  <c:v>92</c:v>
                </c:pt>
                <c:pt idx="280">
                  <c:v>92</c:v>
                </c:pt>
                <c:pt idx="281">
                  <c:v>92</c:v>
                </c:pt>
                <c:pt idx="282">
                  <c:v>92</c:v>
                </c:pt>
                <c:pt idx="283">
                  <c:v>92</c:v>
                </c:pt>
                <c:pt idx="284">
                  <c:v>92</c:v>
                </c:pt>
                <c:pt idx="285">
                  <c:v>92</c:v>
                </c:pt>
                <c:pt idx="286">
                  <c:v>92</c:v>
                </c:pt>
                <c:pt idx="287">
                  <c:v>92</c:v>
                </c:pt>
                <c:pt idx="288">
                  <c:v>92</c:v>
                </c:pt>
                <c:pt idx="289">
                  <c:v>92</c:v>
                </c:pt>
                <c:pt idx="290">
                  <c:v>92</c:v>
                </c:pt>
                <c:pt idx="291">
                  <c:v>92</c:v>
                </c:pt>
                <c:pt idx="292">
                  <c:v>92</c:v>
                </c:pt>
                <c:pt idx="293">
                  <c:v>92</c:v>
                </c:pt>
                <c:pt idx="294">
                  <c:v>92</c:v>
                </c:pt>
                <c:pt idx="295">
                  <c:v>92</c:v>
                </c:pt>
                <c:pt idx="296">
                  <c:v>92</c:v>
                </c:pt>
                <c:pt idx="297">
                  <c:v>91</c:v>
                </c:pt>
                <c:pt idx="298">
                  <c:v>91</c:v>
                </c:pt>
                <c:pt idx="299">
                  <c:v>91</c:v>
                </c:pt>
                <c:pt idx="300">
                  <c:v>91</c:v>
                </c:pt>
                <c:pt idx="301">
                  <c:v>91</c:v>
                </c:pt>
                <c:pt idx="302">
                  <c:v>91</c:v>
                </c:pt>
                <c:pt idx="303">
                  <c:v>91</c:v>
                </c:pt>
                <c:pt idx="304">
                  <c:v>91</c:v>
                </c:pt>
                <c:pt idx="305">
                  <c:v>91</c:v>
                </c:pt>
                <c:pt idx="306">
                  <c:v>91</c:v>
                </c:pt>
                <c:pt idx="307">
                  <c:v>91</c:v>
                </c:pt>
                <c:pt idx="308">
                  <c:v>91</c:v>
                </c:pt>
                <c:pt idx="309">
                  <c:v>91</c:v>
                </c:pt>
                <c:pt idx="310">
                  <c:v>91</c:v>
                </c:pt>
                <c:pt idx="311">
                  <c:v>91</c:v>
                </c:pt>
                <c:pt idx="312">
                  <c:v>91</c:v>
                </c:pt>
                <c:pt idx="313">
                  <c:v>91</c:v>
                </c:pt>
                <c:pt idx="314">
                  <c:v>91</c:v>
                </c:pt>
                <c:pt idx="315">
                  <c:v>90</c:v>
                </c:pt>
                <c:pt idx="316">
                  <c:v>90</c:v>
                </c:pt>
                <c:pt idx="317">
                  <c:v>90</c:v>
                </c:pt>
                <c:pt idx="318">
                  <c:v>90</c:v>
                </c:pt>
                <c:pt idx="319">
                  <c:v>90</c:v>
                </c:pt>
                <c:pt idx="320">
                  <c:v>90</c:v>
                </c:pt>
                <c:pt idx="321">
                  <c:v>90</c:v>
                </c:pt>
                <c:pt idx="322">
                  <c:v>90</c:v>
                </c:pt>
                <c:pt idx="323">
                  <c:v>90</c:v>
                </c:pt>
                <c:pt idx="324">
                  <c:v>90</c:v>
                </c:pt>
                <c:pt idx="325">
                  <c:v>90</c:v>
                </c:pt>
                <c:pt idx="326">
                  <c:v>90</c:v>
                </c:pt>
                <c:pt idx="327">
                  <c:v>89</c:v>
                </c:pt>
                <c:pt idx="328">
                  <c:v>89</c:v>
                </c:pt>
                <c:pt idx="329">
                  <c:v>89</c:v>
                </c:pt>
                <c:pt idx="330">
                  <c:v>89</c:v>
                </c:pt>
                <c:pt idx="331">
                  <c:v>89</c:v>
                </c:pt>
                <c:pt idx="332">
                  <c:v>89</c:v>
                </c:pt>
                <c:pt idx="333">
                  <c:v>89</c:v>
                </c:pt>
                <c:pt idx="334">
                  <c:v>89</c:v>
                </c:pt>
                <c:pt idx="335">
                  <c:v>89</c:v>
                </c:pt>
                <c:pt idx="336">
                  <c:v>89</c:v>
                </c:pt>
                <c:pt idx="337">
                  <c:v>89</c:v>
                </c:pt>
                <c:pt idx="338">
                  <c:v>89</c:v>
                </c:pt>
                <c:pt idx="339">
                  <c:v>89</c:v>
                </c:pt>
                <c:pt idx="340">
                  <c:v>89</c:v>
                </c:pt>
                <c:pt idx="341">
                  <c:v>89</c:v>
                </c:pt>
                <c:pt idx="342">
                  <c:v>89</c:v>
                </c:pt>
                <c:pt idx="343">
                  <c:v>89</c:v>
                </c:pt>
                <c:pt idx="344">
                  <c:v>89</c:v>
                </c:pt>
                <c:pt idx="345">
                  <c:v>89</c:v>
                </c:pt>
                <c:pt idx="346">
                  <c:v>88</c:v>
                </c:pt>
                <c:pt idx="347">
                  <c:v>88</c:v>
                </c:pt>
                <c:pt idx="348">
                  <c:v>88</c:v>
                </c:pt>
                <c:pt idx="349">
                  <c:v>88</c:v>
                </c:pt>
                <c:pt idx="350">
                  <c:v>88</c:v>
                </c:pt>
                <c:pt idx="351">
                  <c:v>88</c:v>
                </c:pt>
                <c:pt idx="352">
                  <c:v>88</c:v>
                </c:pt>
                <c:pt idx="353">
                  <c:v>88</c:v>
                </c:pt>
                <c:pt idx="354">
                  <c:v>87</c:v>
                </c:pt>
                <c:pt idx="355">
                  <c:v>87</c:v>
                </c:pt>
                <c:pt idx="356">
                  <c:v>87</c:v>
                </c:pt>
                <c:pt idx="357">
                  <c:v>86</c:v>
                </c:pt>
                <c:pt idx="358">
                  <c:v>85</c:v>
                </c:pt>
                <c:pt idx="359">
                  <c:v>85</c:v>
                </c:pt>
                <c:pt idx="360">
                  <c:v>85</c:v>
                </c:pt>
                <c:pt idx="361">
                  <c:v>84</c:v>
                </c:pt>
                <c:pt idx="362">
                  <c:v>84</c:v>
                </c:pt>
                <c:pt idx="363">
                  <c:v>84</c:v>
                </c:pt>
                <c:pt idx="364">
                  <c:v>84</c:v>
                </c:pt>
                <c:pt idx="365">
                  <c:v>84</c:v>
                </c:pt>
                <c:pt idx="366">
                  <c:v>84</c:v>
                </c:pt>
                <c:pt idx="367">
                  <c:v>84</c:v>
                </c:pt>
                <c:pt idx="368">
                  <c:v>84</c:v>
                </c:pt>
                <c:pt idx="369">
                  <c:v>84</c:v>
                </c:pt>
                <c:pt idx="370">
                  <c:v>83</c:v>
                </c:pt>
                <c:pt idx="371">
                  <c:v>83</c:v>
                </c:pt>
                <c:pt idx="372">
                  <c:v>83</c:v>
                </c:pt>
                <c:pt idx="373">
                  <c:v>82</c:v>
                </c:pt>
                <c:pt idx="374">
                  <c:v>82</c:v>
                </c:pt>
                <c:pt idx="375">
                  <c:v>81</c:v>
                </c:pt>
                <c:pt idx="376">
                  <c:v>81</c:v>
                </c:pt>
                <c:pt idx="377">
                  <c:v>81</c:v>
                </c:pt>
                <c:pt idx="378">
                  <c:v>81</c:v>
                </c:pt>
                <c:pt idx="379">
                  <c:v>80</c:v>
                </c:pt>
                <c:pt idx="380">
                  <c:v>80</c:v>
                </c:pt>
                <c:pt idx="381">
                  <c:v>80</c:v>
                </c:pt>
                <c:pt idx="382">
                  <c:v>80</c:v>
                </c:pt>
                <c:pt idx="383">
                  <c:v>80</c:v>
                </c:pt>
                <c:pt idx="384">
                  <c:v>79</c:v>
                </c:pt>
                <c:pt idx="385">
                  <c:v>78</c:v>
                </c:pt>
                <c:pt idx="386">
                  <c:v>78</c:v>
                </c:pt>
                <c:pt idx="387">
                  <c:v>77</c:v>
                </c:pt>
                <c:pt idx="388">
                  <c:v>77</c:v>
                </c:pt>
                <c:pt idx="389">
                  <c:v>76</c:v>
                </c:pt>
                <c:pt idx="390">
                  <c:v>76</c:v>
                </c:pt>
                <c:pt idx="391">
                  <c:v>76</c:v>
                </c:pt>
                <c:pt idx="392">
                  <c:v>75</c:v>
                </c:pt>
                <c:pt idx="393">
                  <c:v>75</c:v>
                </c:pt>
                <c:pt idx="394">
                  <c:v>75</c:v>
                </c:pt>
                <c:pt idx="395">
                  <c:v>75</c:v>
                </c:pt>
                <c:pt idx="396">
                  <c:v>75</c:v>
                </c:pt>
                <c:pt idx="397">
                  <c:v>74</c:v>
                </c:pt>
                <c:pt idx="398">
                  <c:v>74</c:v>
                </c:pt>
                <c:pt idx="399">
                  <c:v>73</c:v>
                </c:pt>
                <c:pt idx="400">
                  <c:v>73</c:v>
                </c:pt>
                <c:pt idx="401">
                  <c:v>73</c:v>
                </c:pt>
                <c:pt idx="402">
                  <c:v>73</c:v>
                </c:pt>
                <c:pt idx="403">
                  <c:v>73</c:v>
                </c:pt>
                <c:pt idx="404">
                  <c:v>73</c:v>
                </c:pt>
                <c:pt idx="405">
                  <c:v>73</c:v>
                </c:pt>
                <c:pt idx="406">
                  <c:v>72</c:v>
                </c:pt>
                <c:pt idx="407">
                  <c:v>72</c:v>
                </c:pt>
                <c:pt idx="408">
                  <c:v>72</c:v>
                </c:pt>
                <c:pt idx="409">
                  <c:v>72</c:v>
                </c:pt>
                <c:pt idx="410">
                  <c:v>72</c:v>
                </c:pt>
                <c:pt idx="411">
                  <c:v>71</c:v>
                </c:pt>
                <c:pt idx="412">
                  <c:v>71</c:v>
                </c:pt>
                <c:pt idx="413">
                  <c:v>70</c:v>
                </c:pt>
                <c:pt idx="414">
                  <c:v>70</c:v>
                </c:pt>
                <c:pt idx="415">
                  <c:v>70</c:v>
                </c:pt>
                <c:pt idx="416">
                  <c:v>70</c:v>
                </c:pt>
                <c:pt idx="417">
                  <c:v>70</c:v>
                </c:pt>
                <c:pt idx="418">
                  <c:v>70</c:v>
                </c:pt>
                <c:pt idx="419">
                  <c:v>68</c:v>
                </c:pt>
                <c:pt idx="420">
                  <c:v>68</c:v>
                </c:pt>
                <c:pt idx="421">
                  <c:v>68</c:v>
                </c:pt>
                <c:pt idx="422">
                  <c:v>68</c:v>
                </c:pt>
                <c:pt idx="423">
                  <c:v>68</c:v>
                </c:pt>
                <c:pt idx="424">
                  <c:v>68</c:v>
                </c:pt>
                <c:pt idx="425">
                  <c:v>68</c:v>
                </c:pt>
                <c:pt idx="426">
                  <c:v>68</c:v>
                </c:pt>
                <c:pt idx="427">
                  <c:v>67</c:v>
                </c:pt>
                <c:pt idx="428">
                  <c:v>66</c:v>
                </c:pt>
                <c:pt idx="429">
                  <c:v>65</c:v>
                </c:pt>
                <c:pt idx="430">
                  <c:v>65</c:v>
                </c:pt>
                <c:pt idx="431">
                  <c:v>64</c:v>
                </c:pt>
                <c:pt idx="432">
                  <c:v>64</c:v>
                </c:pt>
                <c:pt idx="433">
                  <c:v>62</c:v>
                </c:pt>
                <c:pt idx="434">
                  <c:v>62</c:v>
                </c:pt>
                <c:pt idx="435">
                  <c:v>62</c:v>
                </c:pt>
                <c:pt idx="436">
                  <c:v>62</c:v>
                </c:pt>
                <c:pt idx="437">
                  <c:v>61</c:v>
                </c:pt>
                <c:pt idx="438">
                  <c:v>60</c:v>
                </c:pt>
                <c:pt idx="439">
                  <c:v>60</c:v>
                </c:pt>
                <c:pt idx="440">
                  <c:v>60</c:v>
                </c:pt>
                <c:pt idx="441">
                  <c:v>59</c:v>
                </c:pt>
                <c:pt idx="442">
                  <c:v>58</c:v>
                </c:pt>
                <c:pt idx="443">
                  <c:v>57</c:v>
                </c:pt>
                <c:pt idx="444">
                  <c:v>56</c:v>
                </c:pt>
                <c:pt idx="445">
                  <c:v>55</c:v>
                </c:pt>
                <c:pt idx="446">
                  <c:v>54</c:v>
                </c:pt>
                <c:pt idx="447">
                  <c:v>54</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1</c:v>
                </c:pt>
                <c:pt idx="461">
                  <c:v>39</c:v>
                </c:pt>
                <c:pt idx="462">
                  <c:v>38</c:v>
                </c:pt>
                <c:pt idx="463">
                  <c:v>37</c:v>
                </c:pt>
                <c:pt idx="464">
                  <c:v>36</c:v>
                </c:pt>
                <c:pt idx="465">
                  <c:v>36</c:v>
                </c:pt>
                <c:pt idx="466">
                  <c:v>34</c:v>
                </c:pt>
                <c:pt idx="467">
                  <c:v>33</c:v>
                </c:pt>
                <c:pt idx="468">
                  <c:v>32</c:v>
                </c:pt>
                <c:pt idx="469">
                  <c:v>31</c:v>
                </c:pt>
                <c:pt idx="470">
                  <c:v>30</c:v>
                </c:pt>
                <c:pt idx="471">
                  <c:v>29</c:v>
                </c:pt>
                <c:pt idx="472">
                  <c:v>28</c:v>
                </c:pt>
                <c:pt idx="473">
                  <c:v>27</c:v>
                </c:pt>
                <c:pt idx="474">
                  <c:v>26</c:v>
                </c:pt>
                <c:pt idx="475">
                  <c:v>25</c:v>
                </c:pt>
                <c:pt idx="476">
                  <c:v>24</c:v>
                </c:pt>
                <c:pt idx="477">
                  <c:v>23</c:v>
                </c:pt>
                <c:pt idx="478">
                  <c:v>22</c:v>
                </c:pt>
                <c:pt idx="479">
                  <c:v>21</c:v>
                </c:pt>
                <c:pt idx="480">
                  <c:v>20</c:v>
                </c:pt>
                <c:pt idx="481">
                  <c:v>19</c:v>
                </c:pt>
                <c:pt idx="482">
                  <c:v>19</c:v>
                </c:pt>
                <c:pt idx="483">
                  <c:v>17</c:v>
                </c:pt>
                <c:pt idx="484">
                  <c:v>16</c:v>
                </c:pt>
                <c:pt idx="485">
                  <c:v>15</c:v>
                </c:pt>
                <c:pt idx="486">
                  <c:v>14</c:v>
                </c:pt>
                <c:pt idx="487">
                  <c:v>13</c:v>
                </c:pt>
                <c:pt idx="488">
                  <c:v>12</c:v>
                </c:pt>
                <c:pt idx="489">
                  <c:v>11</c:v>
                </c:pt>
                <c:pt idx="490">
                  <c:v>10</c:v>
                </c:pt>
                <c:pt idx="491">
                  <c:v>9</c:v>
                </c:pt>
                <c:pt idx="492">
                  <c:v>9</c:v>
                </c:pt>
                <c:pt idx="493">
                  <c:v>9</c:v>
                </c:pt>
                <c:pt idx="494">
                  <c:v>6</c:v>
                </c:pt>
                <c:pt idx="495">
                  <c:v>5</c:v>
                </c:pt>
                <c:pt idx="496">
                  <c:v>4</c:v>
                </c:pt>
                <c:pt idx="497">
                  <c:v>3</c:v>
                </c:pt>
                <c:pt idx="498">
                  <c:v>3</c:v>
                </c:pt>
                <c:pt idx="499">
                  <c:v>2</c:v>
                </c:pt>
              </c:numCache>
            </c:numRef>
          </c:val>
          <c:smooth val="0"/>
        </c:ser>
        <c:ser>
          <c:idx val="2"/>
          <c:order val="2"/>
          <c:tx>
            <c:strRef>
              <c:f>hasil_pengujian_update_status!$S$1</c:f>
              <c:strCache>
                <c:ptCount val="1"/>
                <c:pt idx="0">
                  <c:v>Error (%)</c:v>
                </c:pt>
              </c:strCache>
            </c:strRef>
          </c:tx>
          <c:marker>
            <c:symbol val="none"/>
          </c:marker>
          <c:val>
            <c:numRef>
              <c:f>hasil_pengujian_update_status!$S$2:$S$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76372864"/>
        <c:axId val="276371328"/>
      </c:lineChart>
      <c:catAx>
        <c:axId val="274979456"/>
        <c:scaling>
          <c:orientation val="minMax"/>
        </c:scaling>
        <c:delete val="0"/>
        <c:axPos val="b"/>
        <c:majorTickMark val="out"/>
        <c:minorTickMark val="none"/>
        <c:tickLblPos val="nextTo"/>
        <c:crossAx val="276369792"/>
        <c:crosses val="autoZero"/>
        <c:auto val="1"/>
        <c:lblAlgn val="ctr"/>
        <c:lblOffset val="100"/>
        <c:tickLblSkip val="50"/>
        <c:tickMarkSkip val="50"/>
        <c:noMultiLvlLbl val="0"/>
      </c:catAx>
      <c:valAx>
        <c:axId val="276369792"/>
        <c:scaling>
          <c:orientation val="minMax"/>
        </c:scaling>
        <c:delete val="0"/>
        <c:axPos val="l"/>
        <c:majorGridlines/>
        <c:numFmt formatCode="General" sourceLinked="1"/>
        <c:majorTickMark val="out"/>
        <c:minorTickMark val="none"/>
        <c:tickLblPos val="nextTo"/>
        <c:crossAx val="274979456"/>
        <c:crosses val="autoZero"/>
        <c:crossBetween val="between"/>
      </c:valAx>
      <c:valAx>
        <c:axId val="276371328"/>
        <c:scaling>
          <c:orientation val="minMax"/>
        </c:scaling>
        <c:delete val="0"/>
        <c:axPos val="r"/>
        <c:numFmt formatCode="General" sourceLinked="1"/>
        <c:majorTickMark val="out"/>
        <c:minorTickMark val="none"/>
        <c:tickLblPos val="nextTo"/>
        <c:crossAx val="276372864"/>
        <c:crosses val="max"/>
        <c:crossBetween val="between"/>
      </c:valAx>
      <c:catAx>
        <c:axId val="276372864"/>
        <c:scaling>
          <c:orientation val="minMax"/>
        </c:scaling>
        <c:delete val="1"/>
        <c:axPos val="b"/>
        <c:majorTickMark val="out"/>
        <c:minorTickMark val="none"/>
        <c:tickLblPos val="nextTo"/>
        <c:crossAx val="276371328"/>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76407424"/>
        <c:axId val="276408960"/>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76412288"/>
        <c:axId val="276410752"/>
      </c:lineChart>
      <c:catAx>
        <c:axId val="276407424"/>
        <c:scaling>
          <c:orientation val="minMax"/>
        </c:scaling>
        <c:delete val="0"/>
        <c:axPos val="b"/>
        <c:majorTickMark val="out"/>
        <c:minorTickMark val="none"/>
        <c:tickLblPos val="nextTo"/>
        <c:crossAx val="276408960"/>
        <c:crosses val="autoZero"/>
        <c:auto val="1"/>
        <c:lblAlgn val="ctr"/>
        <c:lblOffset val="100"/>
        <c:noMultiLvlLbl val="0"/>
      </c:catAx>
      <c:valAx>
        <c:axId val="276408960"/>
        <c:scaling>
          <c:orientation val="minMax"/>
        </c:scaling>
        <c:delete val="0"/>
        <c:axPos val="l"/>
        <c:majorGridlines/>
        <c:numFmt formatCode="0.00" sourceLinked="1"/>
        <c:majorTickMark val="out"/>
        <c:minorTickMark val="none"/>
        <c:tickLblPos val="nextTo"/>
        <c:crossAx val="276407424"/>
        <c:crosses val="autoZero"/>
        <c:crossBetween val="between"/>
      </c:valAx>
      <c:valAx>
        <c:axId val="276410752"/>
        <c:scaling>
          <c:orientation val="minMax"/>
        </c:scaling>
        <c:delete val="0"/>
        <c:axPos val="r"/>
        <c:numFmt formatCode="General" sourceLinked="1"/>
        <c:majorTickMark val="out"/>
        <c:minorTickMark val="none"/>
        <c:tickLblPos val="nextTo"/>
        <c:crossAx val="276412288"/>
        <c:crosses val="max"/>
        <c:crossBetween val="between"/>
      </c:valAx>
      <c:catAx>
        <c:axId val="276412288"/>
        <c:scaling>
          <c:orientation val="minMax"/>
        </c:scaling>
        <c:delete val="1"/>
        <c:axPos val="b"/>
        <c:majorTickMark val="out"/>
        <c:minorTickMark val="none"/>
        <c:tickLblPos val="nextTo"/>
        <c:crossAx val="27641075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F31206E1-BCBE-47AA-AABD-3DC9B80ACA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40</TotalTime>
  <Pages>1</Pages>
  <Words>42222</Words>
  <Characters>240672</Characters>
  <Application>Microsoft Office Word</Application>
  <DocSecurity>0</DocSecurity>
  <Lines>2005</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3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Khoiril Wafi</dc:creator>
  <cp:lastModifiedBy>Asus</cp:lastModifiedBy>
  <cp:revision>653</cp:revision>
  <cp:lastPrinted>2023-08-21T08:28:00Z</cp:lastPrinted>
  <dcterms:created xsi:type="dcterms:W3CDTF">2023-04-04T20:37:00Z</dcterms:created>
  <dcterms:modified xsi:type="dcterms:W3CDTF">2023-08-21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